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58ABB2" w14:textId="61685861" w:rsidR="0056261C" w:rsidRPr="006F1A03" w:rsidRDefault="00D97E8E" w:rsidP="00DA6270">
      <w:pPr>
        <w:pStyle w:val="Title"/>
        <w:rPr>
          <w:lang w:val="en-US"/>
        </w:rPr>
      </w:pPr>
      <w:r>
        <w:rPr>
          <w:lang w:val="en-US"/>
        </w:rPr>
        <w:t xml:space="preserve">Topology and design: tools for reducing </w:t>
      </w:r>
      <w:r w:rsidR="00B07713">
        <w:rPr>
          <w:lang w:val="en-US"/>
        </w:rPr>
        <w:t xml:space="preserve">embodied carbon in </w:t>
      </w:r>
      <w:r>
        <w:rPr>
          <w:lang w:val="en-US"/>
        </w:rPr>
        <w:t>steel-and-concrete floor layouts</w:t>
      </w:r>
    </w:p>
    <w:p w14:paraId="69FECBDE" w14:textId="7294F1D1" w:rsidR="007D41FF" w:rsidRPr="006F1A03" w:rsidRDefault="0056261C" w:rsidP="00DA6270">
      <w:pPr>
        <w:pStyle w:val="NoSpacing"/>
        <w:rPr>
          <w:lang w:val="en-US"/>
        </w:rPr>
      </w:pPr>
      <w:r w:rsidRPr="006F1A03">
        <w:rPr>
          <w:lang w:val="en-US"/>
        </w:rPr>
        <w:t>Natasha K. Hirt</w:t>
      </w:r>
      <w:r w:rsidR="002C63F2">
        <w:rPr>
          <w:lang w:val="en-US"/>
        </w:rPr>
        <w:t>, Caitlin T. Mueller</w:t>
      </w:r>
    </w:p>
    <w:p w14:paraId="7C973790" w14:textId="28E15B89" w:rsidR="00245CF3" w:rsidRDefault="00655C49" w:rsidP="001F30EF">
      <w:pPr>
        <w:pStyle w:val="Heading1"/>
      </w:pPr>
      <w:r w:rsidRPr="003A357B">
        <w:t>1</w:t>
      </w:r>
      <w:r w:rsidR="003A357B" w:rsidRPr="003A357B">
        <w:t>.</w:t>
      </w:r>
      <w:r w:rsidRPr="003A357B">
        <w:t xml:space="preserve"> </w:t>
      </w:r>
      <w:r w:rsidR="0084609B" w:rsidRPr="003A357B">
        <w:t xml:space="preserve">Motivation and </w:t>
      </w:r>
      <w:r w:rsidR="008575B5" w:rsidRPr="003A357B">
        <w:t>b</w:t>
      </w:r>
      <w:r w:rsidR="0084609B" w:rsidRPr="003A357B">
        <w:t>ackground (1000-1500)</w:t>
      </w:r>
    </w:p>
    <w:p w14:paraId="3C3D9723" w14:textId="77777777" w:rsidR="001F30EF" w:rsidRPr="006F1A03" w:rsidRDefault="001F30EF" w:rsidP="0084609B">
      <w:pPr>
        <w:rPr>
          <w:lang w:val="en-US"/>
        </w:rPr>
      </w:pPr>
    </w:p>
    <w:p w14:paraId="16D10EFC" w14:textId="02FF2F0D" w:rsidR="003E6E17" w:rsidRDefault="00245CF3" w:rsidP="0084609B">
      <w:pPr>
        <w:rPr>
          <w:lang w:val="en-US"/>
        </w:rPr>
      </w:pPr>
      <w:bookmarkStart w:id="0" w:name="OLE_LINK1"/>
      <w:r w:rsidRPr="006F1A03">
        <w:rPr>
          <w:lang w:val="en-US"/>
        </w:rPr>
        <w:t xml:space="preserve">The world </w:t>
      </w:r>
      <w:r w:rsidR="00DB36D4">
        <w:rPr>
          <w:lang w:val="en-US"/>
        </w:rPr>
        <w:t xml:space="preserve">needs </w:t>
      </w:r>
      <w:r w:rsidR="009C06C8">
        <w:rPr>
          <w:lang w:val="en-US"/>
        </w:rPr>
        <w:t>more, and more efficient</w:t>
      </w:r>
      <w:r w:rsidR="00DB36D4">
        <w:rPr>
          <w:lang w:val="en-US"/>
        </w:rPr>
        <w:t xml:space="preserve"> </w:t>
      </w:r>
      <w:r w:rsidRPr="006F1A03">
        <w:rPr>
          <w:lang w:val="en-US"/>
        </w:rPr>
        <w:t xml:space="preserve">buildings. </w:t>
      </w:r>
      <w:r w:rsidR="009A587E" w:rsidRPr="006F1A03">
        <w:rPr>
          <w:lang w:val="en-US"/>
        </w:rPr>
        <w:t xml:space="preserve">Between 2006 and 2019, global </w:t>
      </w:r>
      <w:r w:rsidR="00370467" w:rsidRPr="006F1A03">
        <w:rPr>
          <w:lang w:val="en-US"/>
        </w:rPr>
        <w:t>built</w:t>
      </w:r>
      <w:r w:rsidR="009A587E" w:rsidRPr="006F1A03">
        <w:rPr>
          <w:lang w:val="en-US"/>
        </w:rPr>
        <w:t xml:space="preserve"> floor area increased by 65%</w:t>
      </w:r>
      <w:r w:rsidR="009C06C8">
        <w:rPr>
          <w:lang w:val="en-US"/>
        </w:rPr>
        <w:t>, which</w:t>
      </w:r>
      <w:r w:rsidR="009A587E" w:rsidRPr="006F1A03">
        <w:rPr>
          <w:lang w:val="en-US"/>
        </w:rPr>
        <w:t xml:space="preserve"> </w:t>
      </w:r>
      <w:r w:rsidR="009C06C8">
        <w:rPr>
          <w:lang w:val="en-US"/>
        </w:rPr>
        <w:t>t</w:t>
      </w:r>
      <w:r w:rsidR="009A587E" w:rsidRPr="006F1A03">
        <w:rPr>
          <w:lang w:val="en-US"/>
        </w:rPr>
        <w:t>he</w:t>
      </w:r>
      <w:r w:rsidR="00215F5C" w:rsidRPr="006F1A03">
        <w:rPr>
          <w:lang w:val="en-US"/>
        </w:rPr>
        <w:t xml:space="preserve"> International Energy Agency</w:t>
      </w:r>
      <w:r w:rsidR="009A587E" w:rsidRPr="006F1A03">
        <w:rPr>
          <w:lang w:val="en-US"/>
        </w:rPr>
        <w:t xml:space="preserve"> </w:t>
      </w:r>
      <w:r w:rsidR="00215F5C" w:rsidRPr="006F1A03">
        <w:rPr>
          <w:lang w:val="en-US"/>
        </w:rPr>
        <w:t>(IEA)</w:t>
      </w:r>
      <w:r w:rsidR="009A587E" w:rsidRPr="006F1A03">
        <w:rPr>
          <w:lang w:val="en-US"/>
        </w:rPr>
        <w:t xml:space="preserve"> estimates </w:t>
      </w:r>
      <w:r w:rsidR="009C06C8" w:rsidRPr="006F1A03">
        <w:rPr>
          <w:lang w:val="en-US"/>
        </w:rPr>
        <w:t xml:space="preserve">will double </w:t>
      </w:r>
      <w:r w:rsidR="009A587E" w:rsidRPr="006F1A03">
        <w:rPr>
          <w:lang w:val="en-US"/>
        </w:rPr>
        <w:t xml:space="preserve">by 2050. </w:t>
      </w:r>
      <w:r w:rsidR="002C2CC9" w:rsidRPr="006F1A03">
        <w:rPr>
          <w:lang w:val="en-US"/>
        </w:rPr>
        <w:t xml:space="preserve">As construction </w:t>
      </w:r>
      <w:r w:rsidRPr="006F1A03">
        <w:rPr>
          <w:lang w:val="en-US"/>
        </w:rPr>
        <w:t>accelerates</w:t>
      </w:r>
      <w:r w:rsidR="002C2CC9" w:rsidRPr="006F1A03">
        <w:rPr>
          <w:lang w:val="en-US"/>
        </w:rPr>
        <w:t xml:space="preserve"> </w:t>
      </w:r>
      <w:r w:rsidR="00215F5C" w:rsidRPr="006F1A03">
        <w:rPr>
          <w:lang w:val="en-US"/>
        </w:rPr>
        <w:t>to meet the needs of</w:t>
      </w:r>
      <w:r w:rsidR="00677EFB">
        <w:rPr>
          <w:lang w:val="en-US"/>
        </w:rPr>
        <w:t xml:space="preserve"> a larger population</w:t>
      </w:r>
      <w:r w:rsidR="009A587E" w:rsidRPr="006F1A03">
        <w:rPr>
          <w:lang w:val="en-US"/>
        </w:rPr>
        <w:t xml:space="preserve">, so will the </w:t>
      </w:r>
      <w:r w:rsidR="00215F5C" w:rsidRPr="006F1A03">
        <w:rPr>
          <w:lang w:val="en-US"/>
        </w:rPr>
        <w:t xml:space="preserve">environmental </w:t>
      </w:r>
      <w:r w:rsidR="00801BB7">
        <w:rPr>
          <w:lang w:val="en-US"/>
        </w:rPr>
        <w:t>effects</w:t>
      </w:r>
      <w:r w:rsidR="009A587E" w:rsidRPr="006F1A03">
        <w:rPr>
          <w:lang w:val="en-US"/>
        </w:rPr>
        <w:t xml:space="preserve"> </w:t>
      </w:r>
      <w:r w:rsidR="00215F5C" w:rsidRPr="006F1A03">
        <w:rPr>
          <w:lang w:val="en-US"/>
        </w:rPr>
        <w:t>of</w:t>
      </w:r>
      <w:r w:rsidR="009A587E" w:rsidRPr="006F1A03">
        <w:rPr>
          <w:lang w:val="en-US"/>
        </w:rPr>
        <w:t xml:space="preserve"> the building sector</w:t>
      </w:r>
      <w:r w:rsidRPr="006F1A03">
        <w:rPr>
          <w:lang w:val="en-US"/>
        </w:rPr>
        <w:t>.</w:t>
      </w:r>
      <w:r w:rsidR="00807E45">
        <w:rPr>
          <w:lang w:val="en-US"/>
        </w:rPr>
        <w:t xml:space="preserve"> Embodied carbon</w:t>
      </w:r>
      <w:r w:rsidR="006A2DB8">
        <w:rPr>
          <w:lang w:val="en-US"/>
        </w:rPr>
        <w:t xml:space="preserve"> (EC)</w:t>
      </w:r>
      <w:r w:rsidR="00677EFB">
        <w:rPr>
          <w:lang w:val="en-US"/>
        </w:rPr>
        <w:t>, or the carbon dioxide equivalent emissions resulting from the extraction, processing, and manufacturing of building construction materials,</w:t>
      </w:r>
      <w:r w:rsidRPr="006F1A03">
        <w:rPr>
          <w:lang w:val="en-US"/>
        </w:rPr>
        <w:t xml:space="preserve"> </w:t>
      </w:r>
      <w:r w:rsidR="00215F5C" w:rsidRPr="006F1A03">
        <w:rPr>
          <w:lang w:val="en-US"/>
        </w:rPr>
        <w:t>currently</w:t>
      </w:r>
      <w:r w:rsidR="009A587E" w:rsidRPr="006F1A03">
        <w:rPr>
          <w:lang w:val="en-US"/>
        </w:rPr>
        <w:t xml:space="preserve"> account</w:t>
      </w:r>
      <w:r w:rsidR="00215F5C" w:rsidRPr="006F1A03">
        <w:rPr>
          <w:lang w:val="en-US"/>
        </w:rPr>
        <w:t>s</w:t>
      </w:r>
      <w:r w:rsidR="009A587E" w:rsidRPr="006F1A03">
        <w:rPr>
          <w:lang w:val="en-US"/>
        </w:rPr>
        <w:t xml:space="preserve"> for </w:t>
      </w:r>
      <w:r w:rsidRPr="006F1A03">
        <w:rPr>
          <w:lang w:val="en-US"/>
        </w:rPr>
        <w:t xml:space="preserve">approximately </w:t>
      </w:r>
      <w:r w:rsidR="00677EFB">
        <w:rPr>
          <w:lang w:val="en-US"/>
        </w:rPr>
        <w:t>7</w:t>
      </w:r>
      <w:r w:rsidR="00215F5C" w:rsidRPr="006F1A03">
        <w:rPr>
          <w:lang w:val="en-US"/>
        </w:rPr>
        <w:t>% of annual global carbon emissions.</w:t>
      </w:r>
      <w:r w:rsidR="00215F5C" w:rsidRPr="006F1A03">
        <w:rPr>
          <w:lang w:val="en-US"/>
        </w:rPr>
        <w:fldChar w:fldCharType="begin"/>
      </w:r>
      <w:r w:rsidR="00370467" w:rsidRPr="006F1A03">
        <w:rPr>
          <w:lang w:val="en-US"/>
        </w:rPr>
        <w:instrText xml:space="preserve"> ADDIN ZOTERO_ITEM CSL_CITATION {"citationID":"femc6lhy","properties":{"formattedCitation":"\\super [1]\\nosupersub{}","plainCitation":"[1]","noteIndex":0},"citationItems":[{"id":1292,"uris":["http://zotero.org/users/9700663/items/N9IKMYIV"],"itemData":{"id":1292,"type":"webpage","title":"Why The Built Environment – Architecture 2030","URL":"https://www.architecture2030.org/why-the-built-environment/","author":[{"family":"Architecture 2030","given":""}],"accessed":{"date-parts":[["2024",3,19]]},"citation-key":"architecture2030WhyBuiltEnvironment"}}],"schema":"https://github.com/citation-style-language/schema/raw/master/csl-citation.json"} </w:instrText>
      </w:r>
      <w:r w:rsidR="00215F5C" w:rsidRPr="006F1A03">
        <w:rPr>
          <w:lang w:val="en-US"/>
        </w:rPr>
        <w:fldChar w:fldCharType="separate"/>
      </w:r>
      <w:r w:rsidR="00370467" w:rsidRPr="006F1A03">
        <w:rPr>
          <w:rFonts w:cs="CMU Serif"/>
          <w:kern w:val="0"/>
          <w:vertAlign w:val="superscript"/>
          <w:lang w:val="en-US"/>
        </w:rPr>
        <w:t>[1]</w:t>
      </w:r>
      <w:r w:rsidR="00215F5C" w:rsidRPr="006F1A03">
        <w:rPr>
          <w:lang w:val="en-US"/>
        </w:rPr>
        <w:fldChar w:fldCharType="end"/>
      </w:r>
      <w:r w:rsidR="003E6E17">
        <w:rPr>
          <w:lang w:val="en-US"/>
        </w:rPr>
        <w:t xml:space="preserve"> </w:t>
      </w:r>
      <w:r w:rsidRPr="006F1A03">
        <w:rPr>
          <w:lang w:val="en-US"/>
        </w:rPr>
        <w:t xml:space="preserve">To </w:t>
      </w:r>
      <w:r w:rsidR="00801BB7">
        <w:rPr>
          <w:lang w:val="en-US"/>
        </w:rPr>
        <w:t>limit</w:t>
      </w:r>
      <w:r w:rsidRPr="006F1A03">
        <w:rPr>
          <w:lang w:val="en-US"/>
        </w:rPr>
        <w:t xml:space="preserve"> the </w:t>
      </w:r>
      <w:r w:rsidR="00801BB7">
        <w:rPr>
          <w:lang w:val="en-US"/>
        </w:rPr>
        <w:t>climate impact</w:t>
      </w:r>
      <w:r w:rsidRPr="006F1A03">
        <w:rPr>
          <w:lang w:val="en-US"/>
        </w:rPr>
        <w:t xml:space="preserve"> of future construction, we require </w:t>
      </w:r>
      <w:r w:rsidR="00801BB7">
        <w:rPr>
          <w:lang w:val="en-US"/>
        </w:rPr>
        <w:t>new</w:t>
      </w:r>
      <w:r w:rsidRPr="006F1A03">
        <w:rPr>
          <w:lang w:val="en-US"/>
        </w:rPr>
        <w:t xml:space="preserve"> construction methods that </w:t>
      </w:r>
      <w:r w:rsidR="00801BB7">
        <w:rPr>
          <w:lang w:val="en-US"/>
        </w:rPr>
        <w:t>allow us to meet demand much more efficiently</w:t>
      </w:r>
      <w:r w:rsidRPr="006F1A03">
        <w:rPr>
          <w:lang w:val="en-US"/>
        </w:rPr>
        <w:t xml:space="preserve">. </w:t>
      </w:r>
    </w:p>
    <w:p w14:paraId="2E2229DF" w14:textId="77777777" w:rsidR="003E6E17" w:rsidRDefault="003E6E17" w:rsidP="0084609B">
      <w:pPr>
        <w:rPr>
          <w:lang w:val="en-US"/>
        </w:rPr>
      </w:pPr>
    </w:p>
    <w:p w14:paraId="000A68D9" w14:textId="1F3D38FE" w:rsidR="0084609B" w:rsidRPr="006F1A03" w:rsidRDefault="0088644C" w:rsidP="0084609B">
      <w:pPr>
        <w:rPr>
          <w:lang w:val="en-US"/>
        </w:rPr>
      </w:pPr>
      <w:r>
        <w:rPr>
          <w:lang w:val="en-US"/>
        </w:rPr>
        <w:t>Flexural</w:t>
      </w:r>
      <w:r w:rsidR="00245CF3" w:rsidRPr="006F1A03">
        <w:rPr>
          <w:lang w:val="en-US"/>
        </w:rPr>
        <w:t xml:space="preserve"> systems</w:t>
      </w:r>
      <w:r w:rsidR="00DD064A">
        <w:rPr>
          <w:lang w:val="en-US"/>
        </w:rPr>
        <w:t xml:space="preserve"> such as beams and slabs</w:t>
      </w:r>
      <w:r>
        <w:rPr>
          <w:lang w:val="en-US"/>
        </w:rPr>
        <w:t xml:space="preserve"> are prime candidate</w:t>
      </w:r>
      <w:r w:rsidR="003E6E17">
        <w:rPr>
          <w:lang w:val="en-US"/>
        </w:rPr>
        <w:t>s</w:t>
      </w:r>
      <w:r>
        <w:rPr>
          <w:lang w:val="en-US"/>
        </w:rPr>
        <w:t xml:space="preserve"> for </w:t>
      </w:r>
      <w:r w:rsidR="003E6E17">
        <w:rPr>
          <w:lang w:val="en-US"/>
        </w:rPr>
        <w:t>innovation and improvement</w:t>
      </w:r>
      <w:r w:rsidR="00C025A7">
        <w:rPr>
          <w:lang w:val="en-US"/>
        </w:rPr>
        <w:t>.</w:t>
      </w:r>
      <w:r w:rsidR="00370467" w:rsidRPr="006F1A03">
        <w:rPr>
          <w:lang w:val="en-US"/>
        </w:rPr>
        <w:t xml:space="preserve"> </w:t>
      </w:r>
      <w:r w:rsidR="00C025A7">
        <w:rPr>
          <w:lang w:val="en-US"/>
        </w:rPr>
        <w:t>These systems work in flexure, which is generally less efficient than other forms of load-bearing, and are repeated throughout the structure. As a result, floor slabs</w:t>
      </w:r>
      <w:r>
        <w:rPr>
          <w:lang w:val="en-US"/>
        </w:rPr>
        <w:t xml:space="preserve"> </w:t>
      </w:r>
      <w:r w:rsidR="00245CF3" w:rsidRPr="006F1A03">
        <w:rPr>
          <w:lang w:val="en-US"/>
        </w:rPr>
        <w:t>rank among a building’s most material-intensiv</w:t>
      </w:r>
      <w:r w:rsidR="00DD064A">
        <w:rPr>
          <w:lang w:val="en-US"/>
        </w:rPr>
        <w:t>e components</w:t>
      </w:r>
      <w:r w:rsidR="00F234D8">
        <w:rPr>
          <w:lang w:val="en-US"/>
        </w:rPr>
        <w:t>, constituting</w:t>
      </w:r>
      <w:r w:rsidR="00245CF3" w:rsidRPr="006F1A03">
        <w:rPr>
          <w:lang w:val="en-US"/>
        </w:rPr>
        <w:t xml:space="preserve"> between 40–80% of the embodied energy of structures up to 80 stories</w:t>
      </w:r>
      <w:r w:rsidR="00370467" w:rsidRPr="006F1A03">
        <w:rPr>
          <w:lang w:val="en-US"/>
        </w:rPr>
        <w:t>.</w:t>
      </w:r>
      <w:r w:rsidR="00370467" w:rsidRPr="006F1A03">
        <w:rPr>
          <w:lang w:val="en-US"/>
        </w:rPr>
        <w:fldChar w:fldCharType="begin"/>
      </w:r>
      <w:r w:rsidR="008F0E2B" w:rsidRPr="006F1A03">
        <w:rPr>
          <w:lang w:val="en-US"/>
        </w:rPr>
        <w:instrText xml:space="preserve"> ADDIN ZOTERO_ITEM CSL_CITATION {"citationID":"sCOuwMi0","properties":{"formattedCitation":"\\super [2\\uc0\\u8211{}4]\\nosupersub{}","plainCitation":"[2–4]","noteIndex":0},"citationItems":[{"id":1513,"uris":["http://zotero.org/users/9700663/items/YFWWUDMR"],"itemData":{"id":1513,"type":"article-journal","abstract":"This paper deals with the environmental resources consumed to construct tall building structures; the consumption is measured by the energy required to obtain tall building structures and is expressed in terms of cradle-to-gate embodied energy. A reference structure composed of central core (made of reinforced concrete) and rigid frames (made of either reinforced concrete or steel) is considered. The reference structure is dimensioned and detailed for buildings from 20 to 70 stories; the embodied energy of each building is then estimated (total, of the components, per net rentable area). The results show that, if some design decisions are dictated by the embodied energy, the premium for height of the embodied energy is not substantial, which proves that tall building structures can be sustainable. However, a structure with the lowest weight does not imply the lowest embodied energy. The results also prove that the embodied energy depends mainly on the flooring system, and that steel consumes more embodied energy than Reinforced Concrete. Ultimately, the embodied energy is confirmed to be a viable tool to design sustainable tall buildings, and the results presented herein may address design toward minimizing the embodied energy, which means to save environmental resources.","container-title":"Energy and Buildings","DOI":"10.1016/j.enbuild.2013.09.003","ISSN":"0378-7788","journalAbbreviation":"Energy and Buildings","page":"254-269","source":"ScienceDirect","title":"Sustainable structural design of tall buildings based on embodied energy","volume":"68","author":[{"family":"Foraboschi","given":"Paolo"},{"family":"Mercanzin","given":"Mattia"},{"family":"Trabucco","given":"Dario"}],"issued":{"date-parts":[["2014",1,1]]},"citation-key":"foraboschiSustainableStructuralDesign2014"}},{"id":1516,"uris":["http://zotero.org/users/9700663/items/3QFJR48M"],"itemData":{"id":1516,"type":"article-journal","abstract":"The construction industry produces buildings and infrastructure. These construction works are typically immobile and customised, and must meet many criteria to provide value to modern society: structural safety, durability, serviceability, aesthetics and integration, environmental sustainability and construction efficiency. Accordingly, traditional construction methods, along with the resulting construction works, have been adapted to comply with these multifaceted requirements for more than a century. However, the construction industry has a considerable environmental impact, with reinforced concrete as its primary driver due to its extensive use, and will be facing an ever-increasing responsibility to tackle climate neutrality in the upcoming years. Digital fabrication with concrete is a young yet already broad discipline that brings about the potential for the necessary reduction of the environmental impact and further industrialisation of the construction industry while being compatible with the multifaceted requirements for construction works. Still, it has not penetrated the construction mass market, which is paramount for making a significant difference towards improving the environmental impact of the construction industry. The present study tackles this issue by (i) assessing traditional construction and digital fabrication on a value-driven basis, identifying and summarising their inherent strengths and challenges, and (ii) proposing a value-driven ideation process to identify relevant mass-market levers of digital fabrication in the construction industry. The presented methodology indicates two exemplary applications of how traditional construction and digital fabrication processes can be combined to tackle the persistent environmental sustainability challenges.","container-title":"Cement and Concrete Research","DOI":"10.1016/j.cemconres.2022.106948","ISSN":"0008-8846","journalAbbreviation":"Cement and Concrete Research","page":"106948","source":"ScienceDirect","title":"Fostering innovative and sustainable mass-market construction using digital fabrication with concrete","volume":"161","author":[{"family":"Bischof","given":"Patrick"},{"family":"Mata-Falcón","given":"Jaime"},{"family":"Kaufmann","given":"Walter"}],"issued":{"date-parts":[["2022",11,1]]},"citation-key":"bischofFosteringInnovativeSustainable2022"}},{"id":1543,"uris":["http://zotero.org/users/9700663/items/GA2A5KL2"],"itemData":{"id":1543,"type":"chapter","abstract":"Der vorliegende Beitrag behandelt die Interaktion Material-Struktur-Herstellung beim Bauen mit Betonfertig-teilen mit besonderem Fokus auf die ökologische und ökonomische Effizienz. Im ersten Teil des Beitrags werden die wichtigsten Begriffe der Lebenszyklusanalyse erläutert und die wichtigsten ökologischen Kennwer-te für ausgewählte Betonsorten (LB bis UHPC) sowie auch für ausgewählte Bewehrungen (Bewehrungsstahl, Spannstahl und auch nichtmetallische Bewehrungen) für eine eigene Abschätzung zur Verfügung gestellt. Im zweiten Teil wird auf die Grundlagen der Strukturoptimierung und Fügung eingegangen und eine umfassende Studie zu möglichen Optimierungsstrategien vorgestellt. Der dritte Teil behandelt die unterschiedlichen ver-fügbaren Herstellungsmethoden wobei dabei ein besonderer Fokus auf den Automatisierungsgrad und auch neue Technologien gelegt wurde. Im letzten Teil des Beitrags wird die Vision des Autors für den ressourcenef-fizienten Betonfertigteilbau von Morgen vorgestellt.","ISBN":"978-3-433-03301-2","note":"DOI: 10.1002/9783433610206.ch3","page":"307-356","source":"ResearchGate","title":"Ressourceneffizientes Bauen mit Betonfertigteilen. Material - Struktur - Herstellung","author":[{"family":"Kromoser","given":"Benjamin"}],"issued":{"date-parts":[["2020",12,1]]},"citation-key":"kromoserRessourceneffizientesBauenMit2020"}}],"schema":"https://github.com/citation-style-language/schema/raw/master/csl-citation.json"} </w:instrText>
      </w:r>
      <w:r w:rsidR="00370467" w:rsidRPr="006F1A03">
        <w:rPr>
          <w:lang w:val="en-US"/>
        </w:rPr>
        <w:fldChar w:fldCharType="separate"/>
      </w:r>
      <w:r w:rsidR="008F0E2B" w:rsidRPr="006F1A03">
        <w:rPr>
          <w:rFonts w:cs="CMU Serif"/>
          <w:kern w:val="0"/>
          <w:vertAlign w:val="superscript"/>
          <w:lang w:val="en-US"/>
        </w:rPr>
        <w:t>[2–4]</w:t>
      </w:r>
      <w:r w:rsidR="00370467" w:rsidRPr="006F1A03">
        <w:rPr>
          <w:lang w:val="en-US"/>
        </w:rPr>
        <w:fldChar w:fldCharType="end"/>
      </w:r>
      <w:r w:rsidR="00370467" w:rsidRPr="006F1A03">
        <w:rPr>
          <w:lang w:val="en-US"/>
        </w:rPr>
        <w:t xml:space="preserve"> Further, </w:t>
      </w:r>
      <w:r w:rsidR="003E6E17">
        <w:rPr>
          <w:lang w:val="en-US"/>
        </w:rPr>
        <w:t>the mass of the floors</w:t>
      </w:r>
      <w:r w:rsidR="00245CF3" w:rsidRPr="006F1A03">
        <w:rPr>
          <w:lang w:val="en-US"/>
        </w:rPr>
        <w:t xml:space="preserve"> affects the sizes of the columns and foundations required to support them</w:t>
      </w:r>
      <w:r w:rsidR="00370467" w:rsidRPr="006F1A03">
        <w:rPr>
          <w:lang w:val="en-US"/>
        </w:rPr>
        <w:t xml:space="preserve">, </w:t>
      </w:r>
      <w:r w:rsidR="005B007F" w:rsidRPr="006F1A03">
        <w:rPr>
          <w:lang w:val="en-US"/>
        </w:rPr>
        <w:t>so lighter floors yield</w:t>
      </w:r>
      <w:r w:rsidR="00370467" w:rsidRPr="006F1A03">
        <w:rPr>
          <w:lang w:val="en-US"/>
        </w:rPr>
        <w:t xml:space="preserve"> a lighter overall building. </w:t>
      </w:r>
    </w:p>
    <w:p w14:paraId="12E70C27" w14:textId="77777777" w:rsidR="00BC1881" w:rsidRPr="006F1A03" w:rsidRDefault="00BC1881" w:rsidP="0084609B">
      <w:pPr>
        <w:rPr>
          <w:lang w:val="en-US"/>
        </w:rPr>
      </w:pPr>
    </w:p>
    <w:p w14:paraId="110A93A4" w14:textId="0CF653AF" w:rsidR="00BC1881" w:rsidRPr="006F1A03" w:rsidRDefault="003E6E17" w:rsidP="0084609B">
      <w:pPr>
        <w:rPr>
          <w:lang w:val="en-US"/>
        </w:rPr>
      </w:pPr>
      <w:r>
        <w:rPr>
          <w:lang w:val="en-US"/>
        </w:rPr>
        <w:t>Efficient floor slabs are not a uniquely modern idea</w:t>
      </w:r>
      <w:r w:rsidR="00F234D8">
        <w:rPr>
          <w:lang w:val="en-US"/>
        </w:rPr>
        <w:t>. In general, pr</w:t>
      </w:r>
      <w:r>
        <w:rPr>
          <w:lang w:val="en-US"/>
        </w:rPr>
        <w:t>ecedents</w:t>
      </w:r>
      <w:r w:rsidR="00BD6474" w:rsidRPr="006F1A03">
        <w:rPr>
          <w:lang w:val="en-US"/>
        </w:rPr>
        <w:t xml:space="preserve"> for efficient </w:t>
      </w:r>
      <w:r w:rsidR="00F234D8">
        <w:rPr>
          <w:lang w:val="en-US"/>
        </w:rPr>
        <w:t>slab</w:t>
      </w:r>
      <w:r w:rsidR="00BD6474" w:rsidRPr="006F1A03">
        <w:rPr>
          <w:lang w:val="en-US"/>
        </w:rPr>
        <w:t xml:space="preserve"> design </w:t>
      </w:r>
      <w:r>
        <w:rPr>
          <w:lang w:val="en-US"/>
        </w:rPr>
        <w:t>have</w:t>
      </w:r>
      <w:r w:rsidR="0086183D">
        <w:rPr>
          <w:lang w:val="en-US"/>
        </w:rPr>
        <w:t xml:space="preserve"> </w:t>
      </w:r>
      <w:r>
        <w:rPr>
          <w:lang w:val="en-US"/>
        </w:rPr>
        <w:t>arisen</w:t>
      </w:r>
      <w:r w:rsidR="00BD6474" w:rsidRPr="006F1A03">
        <w:rPr>
          <w:lang w:val="en-US"/>
        </w:rPr>
        <w:t xml:space="preserve"> </w:t>
      </w:r>
      <w:r>
        <w:rPr>
          <w:lang w:val="en-US"/>
        </w:rPr>
        <w:t>whenever</w:t>
      </w:r>
      <w:r w:rsidR="00BD6474" w:rsidRPr="006F1A03">
        <w:rPr>
          <w:lang w:val="en-US"/>
        </w:rPr>
        <w:t xml:space="preserve"> construction materials were in limited supply. </w:t>
      </w:r>
      <w:r w:rsidR="00CE6792">
        <w:rPr>
          <w:lang w:val="en-US"/>
        </w:rPr>
        <w:t xml:space="preserve">For instance, a </w:t>
      </w:r>
      <w:r w:rsidR="00BD6474" w:rsidRPr="006F1A03">
        <w:rPr>
          <w:lang w:val="en-US"/>
        </w:rPr>
        <w:t>1939 ban on steel reinforcement</w:t>
      </w:r>
      <w:r w:rsidR="00CE6792">
        <w:rPr>
          <w:lang w:val="en-US"/>
        </w:rPr>
        <w:t xml:space="preserve"> in Italy</w:t>
      </w:r>
      <w:r w:rsidR="00BD6474" w:rsidRPr="006F1A03">
        <w:rPr>
          <w:lang w:val="en-US"/>
        </w:rPr>
        <w:t xml:space="preserve"> prompted radical explorations into new structural forms</w:t>
      </w:r>
      <w:r w:rsidR="00CC5FDD">
        <w:rPr>
          <w:lang w:val="en-US"/>
        </w:rPr>
        <w:t xml:space="preserve"> </w:t>
      </w:r>
      <w:r w:rsidR="00CC5FDD" w:rsidRPr="006F1A03">
        <w:rPr>
          <w:lang w:val="en-US"/>
        </w:rPr>
        <w:t>(</w:t>
      </w:r>
      <w:r w:rsidR="00CC5FDD">
        <w:rPr>
          <w:lang w:val="en-US"/>
        </w:rPr>
        <w:t xml:space="preserve">steel was considered </w:t>
      </w:r>
      <w:r w:rsidR="00CC5FDD" w:rsidRPr="006F1A03">
        <w:rPr>
          <w:lang w:val="en-US"/>
        </w:rPr>
        <w:t>an anti-autarkic material)</w:t>
      </w:r>
      <w:r w:rsidR="00BD6474" w:rsidRPr="006F1A03">
        <w:rPr>
          <w:lang w:val="en-US"/>
        </w:rPr>
        <w:t>.</w:t>
      </w:r>
      <w:r w:rsidR="00BD6474" w:rsidRPr="006F1A03">
        <w:rPr>
          <w:lang w:val="en-US"/>
        </w:rPr>
        <w:fldChar w:fldCharType="begin"/>
      </w:r>
      <w:r w:rsidR="00D14146">
        <w:rPr>
          <w:lang w:val="en-US"/>
        </w:rPr>
        <w:instrText xml:space="preserve"> ADDIN ZOTERO_ITEM CSL_CITATION {"citationID":"lh4O8xUE","properties":{"formattedCitation":"\\super [5]\\nosupersub{}","plainCitation":"[5]","noteIndex":0},"citationItems":[{"id":1533,"uris":["http://zotero.org/users/9700663/items/WMN98Q3I"],"itemData":{"id":1533,"type":"article-journal","language":"en","source":"Zotero","title":"Pier Luigi Nervi’s Works for the 1960 Rome Olympics","author":[{"family":"Iori","given":"Tullia"},{"family":"Poretti","given":"Sergio"}],"issued":{"date-parts":[["1960"]]},"citation-key":"ioriPierLuigiNervi1960"}}],"schema":"https://github.com/citation-style-language/schema/raw/master/csl-citation.json"} </w:instrText>
      </w:r>
      <w:r w:rsidR="00BD6474" w:rsidRPr="006F1A03">
        <w:rPr>
          <w:lang w:val="en-US"/>
        </w:rPr>
        <w:fldChar w:fldCharType="separate"/>
      </w:r>
      <w:r w:rsidR="00D14146" w:rsidRPr="00D14146">
        <w:rPr>
          <w:rFonts w:cs="CMU Serif"/>
          <w:kern w:val="0"/>
          <w:vertAlign w:val="superscript"/>
        </w:rPr>
        <w:t>[5]</w:t>
      </w:r>
      <w:r w:rsidR="00BD6474" w:rsidRPr="006F1A03">
        <w:rPr>
          <w:lang w:val="en-US"/>
        </w:rPr>
        <w:fldChar w:fldCharType="end"/>
      </w:r>
      <w:r w:rsidR="00BD6474" w:rsidRPr="006F1A03">
        <w:rPr>
          <w:lang w:val="en-US"/>
        </w:rPr>
        <w:t xml:space="preserve"> </w:t>
      </w:r>
      <w:r w:rsidR="0086183D">
        <w:rPr>
          <w:lang w:val="en-US"/>
        </w:rPr>
        <w:t xml:space="preserve">Engineer and architect </w:t>
      </w:r>
      <w:r w:rsidR="00BD6474" w:rsidRPr="006F1A03">
        <w:rPr>
          <w:lang w:val="en-US"/>
        </w:rPr>
        <w:t>Pier Luigi Nervi excelled in this environment, developing new prefabrication and design methods for</w:t>
      </w:r>
      <w:r w:rsidR="009E6AED" w:rsidRPr="006F1A03">
        <w:rPr>
          <w:lang w:val="en-US"/>
        </w:rPr>
        <w:t xml:space="preserve"> concrete and</w:t>
      </w:r>
      <w:r w:rsidR="00BD6474" w:rsidRPr="006F1A03">
        <w:rPr>
          <w:lang w:val="en-US"/>
        </w:rPr>
        <w:t xml:space="preserve"> wire-mesh</w:t>
      </w:r>
      <w:r w:rsidR="009E6AED" w:rsidRPr="006F1A03">
        <w:rPr>
          <w:lang w:val="en-US"/>
        </w:rPr>
        <w:t>-</w:t>
      </w:r>
      <w:r w:rsidR="00BD6474" w:rsidRPr="006F1A03">
        <w:rPr>
          <w:lang w:val="en-US"/>
        </w:rPr>
        <w:t>reinforced ferrocement.</w:t>
      </w:r>
      <w:r w:rsidR="00236C5B" w:rsidRPr="006F1A03">
        <w:rPr>
          <w:lang w:val="en-US"/>
        </w:rPr>
        <w:t xml:space="preserve"> His style is characterized by structural slabs and vaults whose ribs run not orthogonally, as is </w:t>
      </w:r>
      <w:r w:rsidR="00982C46">
        <w:rPr>
          <w:lang w:val="en-US"/>
        </w:rPr>
        <w:t>conventional</w:t>
      </w:r>
      <w:r w:rsidR="00236C5B" w:rsidRPr="006F1A03">
        <w:rPr>
          <w:lang w:val="en-US"/>
        </w:rPr>
        <w:t>, but flow along the isostatic lines of the structure</w:t>
      </w:r>
      <w:r w:rsidR="003C08C5">
        <w:rPr>
          <w:lang w:val="en-US"/>
        </w:rPr>
        <w:t xml:space="preserve"> (Figure 1a)</w:t>
      </w:r>
      <w:r w:rsidR="00236C5B" w:rsidRPr="006F1A03">
        <w:rPr>
          <w:lang w:val="en-US"/>
        </w:rPr>
        <w:t xml:space="preserve">. The structural forms were </w:t>
      </w:r>
      <w:r w:rsidR="009E6AED" w:rsidRPr="006F1A03">
        <w:rPr>
          <w:lang w:val="en-US"/>
        </w:rPr>
        <w:t>determined</w:t>
      </w:r>
      <w:r w:rsidR="00236C5B" w:rsidRPr="006F1A03">
        <w:rPr>
          <w:lang w:val="en-US"/>
        </w:rPr>
        <w:t xml:space="preserve"> using a combination </w:t>
      </w:r>
      <w:r w:rsidR="009E6AED" w:rsidRPr="006F1A03">
        <w:rPr>
          <w:lang w:val="en-US"/>
        </w:rPr>
        <w:t>of classical plate theory, strain gauge and photo</w:t>
      </w:r>
      <w:r w:rsidR="001C43A8" w:rsidRPr="006F1A03">
        <w:rPr>
          <w:lang w:val="en-US"/>
        </w:rPr>
        <w:t>-</w:t>
      </w:r>
      <w:r w:rsidR="009E6AED" w:rsidRPr="006F1A03">
        <w:rPr>
          <w:lang w:val="en-US"/>
        </w:rPr>
        <w:t xml:space="preserve">elastic experiments, and intuition, and allowed for the economical construction of large </w:t>
      </w:r>
      <w:r w:rsidR="0086183D">
        <w:rPr>
          <w:lang w:val="en-US"/>
        </w:rPr>
        <w:t>spans</w:t>
      </w:r>
      <w:r w:rsidR="009E6AED" w:rsidRPr="006F1A03">
        <w:rPr>
          <w:lang w:val="en-US"/>
        </w:rPr>
        <w:t xml:space="preserve"> at a time of great scarcity.</w:t>
      </w:r>
      <w:r w:rsidR="009E6AED" w:rsidRPr="006F1A03">
        <w:rPr>
          <w:lang w:val="en-US"/>
        </w:rPr>
        <w:fldChar w:fldCharType="begin"/>
      </w:r>
      <w:r w:rsidR="00D14146">
        <w:rPr>
          <w:lang w:val="en-US"/>
        </w:rPr>
        <w:instrText xml:space="preserve"> ADDIN ZOTERO_ITEM CSL_CITATION {"citationID":"YaesoRXS","properties":{"formattedCitation":"\\super [6]\\nosupersub{}","plainCitation":"[6]","noteIndex":0},"citationItems":[{"id":1534,"uris":["http://zotero.org/users/9700663/items/SAMUIHTT"],"itemData":{"id":1534,"type":"article-journal","abstract":"This paper presents an historical and analytical evaluation of the ribbed floor slab systems developed by the Italian structural artist Pier Luigi Nervi (1891-1979). The historical discussion includes the evolution of the floor slab from a non-structural element to an inspired structural system, culminating in Nervi's patented ribbed floor systems. While the isostatic inspiration for the rib patterns of Nervi's floor systems is well-documented, the method used to generate these patterns is considerably unknown by comparison. The methods of experimental stress analysis identified by Nervi and the mathematical theories available prior to the 1949 isostatic floor system patent are discussed to clarify the means used to generate the isostatics. An Isostatic Line Tool developed for this paper is used to evaluate the correlation between the isostatics and Nervi's arrangement of ribs for the Gatti Wool Factory, Palace of Labor, and Large Sports Palace floor systems. This tool can be used by designers in the conceptual design phase to develop ribbed floor systems inspired by Nervi.","page":"127-136","source":"ResearchGate","title":"The ribbed floor slab systems of pier luigi nervi","volume":"54","author":[{"family":"Halpern","given":"A.B."},{"family":"Billington","given":"D.P."},{"family":"Adriaenssens","given":"Sigrid"}],"issued":{"date-parts":[["2013",9,1]]},"citation-key":"halpernRibbedFloorSlab2013"}}],"schema":"https://github.com/citation-style-language/schema/raw/master/csl-citation.json"} </w:instrText>
      </w:r>
      <w:r w:rsidR="009E6AED" w:rsidRPr="006F1A03">
        <w:rPr>
          <w:lang w:val="en-US"/>
        </w:rPr>
        <w:fldChar w:fldCharType="separate"/>
      </w:r>
      <w:r w:rsidR="00D14146" w:rsidRPr="00D14146">
        <w:rPr>
          <w:rFonts w:cs="CMU Serif"/>
          <w:kern w:val="0"/>
          <w:vertAlign w:val="superscript"/>
        </w:rPr>
        <w:t>[6]</w:t>
      </w:r>
      <w:r w:rsidR="009E6AED" w:rsidRPr="006F1A03">
        <w:rPr>
          <w:lang w:val="en-US"/>
        </w:rPr>
        <w:fldChar w:fldCharType="end"/>
      </w:r>
      <w:r w:rsidR="009E6AED" w:rsidRPr="006F1A03">
        <w:rPr>
          <w:lang w:val="en-US"/>
        </w:rPr>
        <w:t xml:space="preserve"> </w:t>
      </w:r>
    </w:p>
    <w:p w14:paraId="06D85180" w14:textId="77777777" w:rsidR="009E6AED" w:rsidRPr="006F1A03" w:rsidRDefault="009E6AED" w:rsidP="0084609B">
      <w:pPr>
        <w:rPr>
          <w:lang w:val="en-US"/>
        </w:rPr>
      </w:pPr>
    </w:p>
    <w:p w14:paraId="358C4A94" w14:textId="479915CF" w:rsidR="009E6AED" w:rsidRPr="006F1A03" w:rsidRDefault="003E6E17" w:rsidP="0084609B">
      <w:pPr>
        <w:rPr>
          <w:lang w:val="en-US"/>
        </w:rPr>
      </w:pPr>
      <w:r>
        <w:rPr>
          <w:lang w:val="en-US"/>
        </w:rPr>
        <w:t>As technology and mathematical knowledge evolved, a</w:t>
      </w:r>
      <w:r w:rsidR="009E6AED" w:rsidRPr="006F1A03">
        <w:rPr>
          <w:lang w:val="en-US"/>
        </w:rPr>
        <w:t>nalytical m</w:t>
      </w:r>
      <w:r w:rsidR="001C43A8" w:rsidRPr="006F1A03">
        <w:rPr>
          <w:lang w:val="en-US"/>
        </w:rPr>
        <w:t>ethods</w:t>
      </w:r>
      <w:r>
        <w:rPr>
          <w:lang w:val="en-US"/>
        </w:rPr>
        <w:t xml:space="preserve"> have</w:t>
      </w:r>
      <w:r w:rsidR="001C43A8" w:rsidRPr="006F1A03">
        <w:rPr>
          <w:lang w:val="en-US"/>
        </w:rPr>
        <w:t xml:space="preserve"> consistently found </w:t>
      </w:r>
      <w:r w:rsidR="00531CBD" w:rsidRPr="006F1A03">
        <w:rPr>
          <w:lang w:val="en-US"/>
        </w:rPr>
        <w:t xml:space="preserve">that </w:t>
      </w:r>
      <w:r w:rsidR="0049305A" w:rsidRPr="006F1A03">
        <w:rPr>
          <w:lang w:val="en-US"/>
        </w:rPr>
        <w:t xml:space="preserve">better slab design has significant </w:t>
      </w:r>
      <w:r>
        <w:rPr>
          <w:lang w:val="en-US"/>
        </w:rPr>
        <w:t xml:space="preserve">material </w:t>
      </w:r>
      <w:r w:rsidR="0049305A" w:rsidRPr="006F1A03">
        <w:rPr>
          <w:lang w:val="en-US"/>
        </w:rPr>
        <w:t>savings potential. Morley’s instigating work in 1966,</w:t>
      </w:r>
      <w:r w:rsidR="00606B6C" w:rsidRPr="006F1A03">
        <w:rPr>
          <w:lang w:val="en-US"/>
        </w:rPr>
        <w:fldChar w:fldCharType="begin"/>
      </w:r>
      <w:r w:rsidR="00D14146">
        <w:rPr>
          <w:lang w:val="en-US"/>
        </w:rPr>
        <w:instrText xml:space="preserve"> ADDIN ZOTERO_ITEM CSL_CITATION {"citationID":"a0sRh12r","properties":{"formattedCitation":"\\super [7]\\nosupersub{}","plainCitation":"[7]","noteIndex":0},"citationItems":[{"id":1537,"uris":["http://zotero.org/users/9700663/items/V2VRTST5"],"itemData":{"id":1537,"type":"article-journal","abstract":"Using rigid-plastic methods, a sufficient condition is derived for steel in a certain arrangement, in a given concrete slab without membrane forces, to be the least possible volume of reinforcement necessary to carry given loads normal to the slab plane, when energy dissipation in the concrete at failure can be neglected. A number of examples of circular and rectangular slabs are solved. The condition derived is a special case of a more general sufficient condition for the minimum reinforcement of elastic-plastic structures; two more complex slab problems are solved using the general condition.","container-title":"International Journal of Mechanical Sciences","DOI":"10.1016/0020-7403(66)90031-2","ISSN":"0020-7403","issue":"4","journalAbbreviation":"International Journal of Mechanical Sciences","page":"305-319","source":"ScienceDirect","title":"The minimum reinforcement of concrete slabs","volume":"8","author":[{"family":"Morley","given":"C. T."}],"issued":{"date-parts":[["1966",4,1]]},"citation-key":"morleyMinimumReinforcementConcrete1966"}}],"schema":"https://github.com/citation-style-language/schema/raw/master/csl-citation.json"} </w:instrText>
      </w:r>
      <w:r w:rsidR="00606B6C" w:rsidRPr="006F1A03">
        <w:rPr>
          <w:lang w:val="en-US"/>
        </w:rPr>
        <w:fldChar w:fldCharType="separate"/>
      </w:r>
      <w:r w:rsidR="00D14146" w:rsidRPr="00D14146">
        <w:rPr>
          <w:rFonts w:cs="CMU Serif"/>
          <w:kern w:val="0"/>
          <w:vertAlign w:val="superscript"/>
        </w:rPr>
        <w:t>[7]</w:t>
      </w:r>
      <w:r w:rsidR="00606B6C" w:rsidRPr="006F1A03">
        <w:rPr>
          <w:lang w:val="en-US"/>
        </w:rPr>
        <w:fldChar w:fldCharType="end"/>
      </w:r>
      <w:r w:rsidR="0049305A" w:rsidRPr="006F1A03">
        <w:rPr>
          <w:lang w:val="en-US"/>
        </w:rPr>
        <w:t xml:space="preserve"> which was further developed by </w:t>
      </w:r>
      <w:proofErr w:type="spellStart"/>
      <w:r w:rsidR="0049305A" w:rsidRPr="006F1A03">
        <w:rPr>
          <w:lang w:val="en-US"/>
        </w:rPr>
        <w:t>Rozvany</w:t>
      </w:r>
      <w:proofErr w:type="spellEnd"/>
      <w:r w:rsidR="00DF4408" w:rsidRPr="006F1A03">
        <w:rPr>
          <w:lang w:val="en-US"/>
        </w:rPr>
        <w:t xml:space="preserve"> and collaborators</w:t>
      </w:r>
      <w:r w:rsidR="0049305A" w:rsidRPr="006F1A03">
        <w:rPr>
          <w:lang w:val="en-US"/>
        </w:rPr>
        <w:t xml:space="preserve"> in the following decades,</w:t>
      </w:r>
      <w:r w:rsidR="00326C95" w:rsidRPr="006F1A03">
        <w:rPr>
          <w:lang w:val="en-US"/>
        </w:rPr>
        <w:fldChar w:fldCharType="begin"/>
      </w:r>
      <w:r w:rsidR="00D14146">
        <w:rPr>
          <w:lang w:val="en-US"/>
        </w:rPr>
        <w:instrText xml:space="preserve"> ADDIN ZOTERO_ITEM CSL_CITATION {"citationID":"ImfnDTbk","properties":{"formattedCitation":"\\super [8]\\nosupersub{}","plainCitation":"[8]","noteIndex":0},"citationItems":[{"id":1299,"uris":["http://zotero.org/users/9700663/items/4KHEVVMJ"],"itemData":{"id":1299,"type":"book","edition":"First Edition","event-place":"Oxford, New York, Toronto, Sydney, Paris, Frankfurt am Main","ISBN":"978-0-08-020516-8","language":"English","number-of-pages":"314","publisher":"Pergamon","publisher-place":"Oxford, New York, Toronto, Sydney, Paris, Frankfurt am Main","source":"Amazon","title":"Optimal Design of Flexural Systems: Beams, Grillages, Slabs, Plates and Shells","title-short":"Optimal Design of Flexural Systems","author":[{"family":"Rozvany","given":"G. I. N."}],"issued":{"date-parts":[["1976",1,1]]},"citation-key":"rozvanyOptimalDesignFlexural1976"}}],"schema":"https://github.com/citation-style-language/schema/raw/master/csl-citation.json"} </w:instrText>
      </w:r>
      <w:r w:rsidR="00326C95" w:rsidRPr="006F1A03">
        <w:rPr>
          <w:lang w:val="en-US"/>
        </w:rPr>
        <w:fldChar w:fldCharType="separate"/>
      </w:r>
      <w:r w:rsidR="00D14146" w:rsidRPr="00D14146">
        <w:rPr>
          <w:rFonts w:cs="CMU Serif"/>
          <w:kern w:val="0"/>
          <w:vertAlign w:val="superscript"/>
        </w:rPr>
        <w:t>[8]</w:t>
      </w:r>
      <w:r w:rsidR="00326C95" w:rsidRPr="006F1A03">
        <w:rPr>
          <w:lang w:val="en-US"/>
        </w:rPr>
        <w:fldChar w:fldCharType="end"/>
      </w:r>
      <w:r w:rsidR="0049305A" w:rsidRPr="006F1A03">
        <w:rPr>
          <w:lang w:val="en-US"/>
        </w:rPr>
        <w:t xml:space="preserve"> concerns itself with the minimum arrangement of steel reinforcement within concrete slabs</w:t>
      </w:r>
      <w:r w:rsidR="00DF4408" w:rsidRPr="006F1A03">
        <w:rPr>
          <w:lang w:val="en-US"/>
        </w:rPr>
        <w:t xml:space="preserve"> so as to achieve optimal moment distributions</w:t>
      </w:r>
      <w:r w:rsidR="0049305A" w:rsidRPr="006F1A03">
        <w:rPr>
          <w:lang w:val="en-US"/>
        </w:rPr>
        <w:t xml:space="preserve">. </w:t>
      </w:r>
      <w:proofErr w:type="spellStart"/>
      <w:r w:rsidR="00932015" w:rsidRPr="006F1A03">
        <w:rPr>
          <w:lang w:val="en-US"/>
        </w:rPr>
        <w:t>Bolbotowski</w:t>
      </w:r>
      <w:proofErr w:type="spellEnd"/>
      <w:r w:rsidR="00932015" w:rsidRPr="006F1A03">
        <w:rPr>
          <w:lang w:val="en-US"/>
        </w:rPr>
        <w:t xml:space="preserve"> et al. have verified </w:t>
      </w:r>
      <w:proofErr w:type="spellStart"/>
      <w:r w:rsidR="00932015" w:rsidRPr="006F1A03">
        <w:rPr>
          <w:lang w:val="en-US"/>
        </w:rPr>
        <w:t>Rozvany’s</w:t>
      </w:r>
      <w:proofErr w:type="spellEnd"/>
      <w:r w:rsidR="00932015" w:rsidRPr="006F1A03">
        <w:rPr>
          <w:lang w:val="en-US"/>
        </w:rPr>
        <w:t xml:space="preserve"> results computationally and generalized them to </w:t>
      </w:r>
      <w:r w:rsidR="00A960FC" w:rsidRPr="006F1A03">
        <w:rPr>
          <w:lang w:val="en-US"/>
        </w:rPr>
        <w:t xml:space="preserve">a wider range of </w:t>
      </w:r>
      <w:r w:rsidR="00932015" w:rsidRPr="006F1A03">
        <w:rPr>
          <w:lang w:val="en-US"/>
        </w:rPr>
        <w:t>load-dependent problems.</w:t>
      </w:r>
      <w:r w:rsidR="00932015" w:rsidRPr="006F1A03">
        <w:rPr>
          <w:lang w:val="en-US"/>
        </w:rPr>
        <w:fldChar w:fldCharType="begin"/>
      </w:r>
      <w:r w:rsidR="00D14146">
        <w:rPr>
          <w:lang w:val="en-US"/>
        </w:rPr>
        <w:instrText xml:space="preserve"> ADDIN ZOTERO_ITEM CSL_CITATION {"citationID":"63wcZOcm","properties":{"formattedCitation":"\\super [9]\\nosupersub{}","plainCitation":"[9]","noteIndex":0},"citationItems":[{"id":1089,"uris":["http://zotero.org/users/9700663/items/U2VU4CRV"],"itemData":{"id":1089,"type":"article-journal","abstract":"Grillages are often used to form bridge decks and other constructions. However, following a period of intensive research activity in the 1970s, comparatively little attention has been paid to optimizing the layout of grillages in recent years. In this contribution a new numerical procedure is proposed which takes advantage of the adaptive solution scheme previously developed for truss layout optimization problems, enabling very large scale problems to be solved. A key benefit of the proposed numerical procedure is that it is completely general, and can therefore be applied to problems with arbitrary loading and boundary conditions. Also, unlike some previously proposed procedures, the sizes of individual beams can readily be discerned. To demonstrate its efficacy the numerical procedure is applied to a range of grillage layout design problems, including load dependent problems which could not be solved using traditional methods. It is shown that important phenomena such as “beam-weaves” can be faithfully captured and new high-precision numerical benchmark solutions are provided.","container-title":"Structural and Multidisciplinary Optimization","DOI":"10.1007/s00158-018-1930-6","ISSN":"1615-1488","issue":"3","journalAbbreviation":"Struct Multidisc Optim","language":"en","page":"851-868","source":"Springer Link","title":"Design of optimum grillages using layout optimization","volume":"58","author":[{"family":"Bolbotowski","given":"Karol"},{"family":"He","given":"Linwei"},{"family":"Gilbert","given":"Matthew"}],"issued":{"date-parts":[["2018",9,1]]},"citation-key":"bolbotowskiDesignOptimumGrillages2018"}}],"schema":"https://github.com/citation-style-language/schema/raw/master/csl-citation.json"} </w:instrText>
      </w:r>
      <w:r w:rsidR="00932015" w:rsidRPr="006F1A03">
        <w:rPr>
          <w:lang w:val="en-US"/>
        </w:rPr>
        <w:fldChar w:fldCharType="separate"/>
      </w:r>
      <w:r w:rsidR="00D14146" w:rsidRPr="00D14146">
        <w:rPr>
          <w:rFonts w:cs="CMU Serif"/>
          <w:kern w:val="0"/>
          <w:vertAlign w:val="superscript"/>
        </w:rPr>
        <w:t>[9]</w:t>
      </w:r>
      <w:r w:rsidR="00932015" w:rsidRPr="006F1A03">
        <w:rPr>
          <w:lang w:val="en-US"/>
        </w:rPr>
        <w:fldChar w:fldCharType="end"/>
      </w:r>
      <w:r w:rsidR="00932015" w:rsidRPr="006F1A03">
        <w:rPr>
          <w:lang w:val="en-US"/>
        </w:rPr>
        <w:t xml:space="preserve"> </w:t>
      </w:r>
      <w:r w:rsidR="0049305A" w:rsidRPr="006F1A03">
        <w:rPr>
          <w:lang w:val="en-US"/>
        </w:rPr>
        <w:t>Despite the closed-form nature of the problem</w:t>
      </w:r>
      <w:r w:rsidR="00932015" w:rsidRPr="006F1A03">
        <w:rPr>
          <w:lang w:val="en-US"/>
        </w:rPr>
        <w:t xml:space="preserve">, </w:t>
      </w:r>
      <w:r w:rsidR="0049305A" w:rsidRPr="006F1A03">
        <w:rPr>
          <w:lang w:val="en-US"/>
        </w:rPr>
        <w:t xml:space="preserve">its applicability to a range of boundary conditions, </w:t>
      </w:r>
      <w:r w:rsidR="00932015" w:rsidRPr="006F1A03">
        <w:rPr>
          <w:lang w:val="en-US"/>
        </w:rPr>
        <w:t xml:space="preserve">and the generality </w:t>
      </w:r>
      <w:r w:rsidR="003F0509">
        <w:rPr>
          <w:lang w:val="en-US"/>
        </w:rPr>
        <w:t>made possible</w:t>
      </w:r>
      <w:r w:rsidR="00932015" w:rsidRPr="006F1A03">
        <w:rPr>
          <w:lang w:val="en-US"/>
        </w:rPr>
        <w:t xml:space="preserve"> by numerical methods, </w:t>
      </w:r>
      <w:r w:rsidR="0049305A" w:rsidRPr="006F1A03">
        <w:rPr>
          <w:lang w:val="en-US"/>
        </w:rPr>
        <w:t xml:space="preserve">Morley’s </w:t>
      </w:r>
      <w:r w:rsidR="00E16EBF" w:rsidRPr="006F1A03">
        <w:rPr>
          <w:lang w:val="en-US"/>
        </w:rPr>
        <w:t>early</w:t>
      </w:r>
      <w:r w:rsidR="0049305A" w:rsidRPr="006F1A03">
        <w:rPr>
          <w:lang w:val="en-US"/>
        </w:rPr>
        <w:t xml:space="preserve"> concern that the “necessary reinforcement arrangement is… too complex for practical use”</w:t>
      </w:r>
      <w:r w:rsidR="00606B6C" w:rsidRPr="006F1A03">
        <w:rPr>
          <w:lang w:val="en-US"/>
        </w:rPr>
        <w:fldChar w:fldCharType="begin"/>
      </w:r>
      <w:r w:rsidR="00D14146">
        <w:rPr>
          <w:lang w:val="en-US"/>
        </w:rPr>
        <w:instrText xml:space="preserve"> ADDIN ZOTERO_ITEM CSL_CITATION {"citationID":"THKRJtUL","properties":{"formattedCitation":"\\super [7]\\nosupersub{}","plainCitation":"[7]","noteIndex":0},"citationItems":[{"id":1537,"uris":["http://zotero.org/users/9700663/items/V2VRTST5"],"itemData":{"id":1537,"type":"article-journal","abstract":"Using rigid-plastic methods, a sufficient condition is derived for steel in a certain arrangement, in a given concrete slab without membrane forces, to be the least possible volume of reinforcement necessary to carry given loads normal to the slab plane, when energy dissipation in the concrete at failure can be neglected. A number of examples of circular and rectangular slabs are solved. The condition derived is a special case of a more general sufficient condition for the minimum reinforcement of elastic-plastic structures; two more complex slab problems are solved using the general condition.","container-title":"International Journal of Mechanical Sciences","DOI":"10.1016/0020-7403(66)90031-2","ISSN":"0020-7403","issue":"4","journalAbbreviation":"International Journal of Mechanical Sciences","page":"305-319","source":"ScienceDirect","title":"The minimum reinforcement of concrete slabs","volume":"8","author":[{"family":"Morley","given":"C. T."}],"issued":{"date-parts":[["1966",4,1]]},"citation-key":"morleyMinimumReinforcementConcrete1966"}}],"schema":"https://github.com/citation-style-language/schema/raw/master/csl-citation.json"} </w:instrText>
      </w:r>
      <w:r w:rsidR="00606B6C" w:rsidRPr="006F1A03">
        <w:rPr>
          <w:lang w:val="en-US"/>
        </w:rPr>
        <w:fldChar w:fldCharType="separate"/>
      </w:r>
      <w:r w:rsidR="00D14146" w:rsidRPr="00D14146">
        <w:rPr>
          <w:rFonts w:cs="CMU Serif"/>
          <w:kern w:val="0"/>
          <w:vertAlign w:val="superscript"/>
        </w:rPr>
        <w:t>[7]</w:t>
      </w:r>
      <w:r w:rsidR="00606B6C" w:rsidRPr="006F1A03">
        <w:rPr>
          <w:lang w:val="en-US"/>
        </w:rPr>
        <w:fldChar w:fldCharType="end"/>
      </w:r>
      <w:r w:rsidR="0049305A" w:rsidRPr="006F1A03">
        <w:rPr>
          <w:lang w:val="en-US"/>
        </w:rPr>
        <w:t xml:space="preserve"> </w:t>
      </w:r>
      <w:r w:rsidR="00E8167D" w:rsidRPr="006F1A03">
        <w:rPr>
          <w:lang w:val="en-US"/>
        </w:rPr>
        <w:t>has prove</w:t>
      </w:r>
      <w:r w:rsidR="009D7FE4" w:rsidRPr="006F1A03">
        <w:rPr>
          <w:lang w:val="en-US"/>
        </w:rPr>
        <w:t>n</w:t>
      </w:r>
      <w:r w:rsidR="00E8167D" w:rsidRPr="006F1A03">
        <w:rPr>
          <w:lang w:val="en-US"/>
        </w:rPr>
        <w:t xml:space="preserve"> true in standard construction practice</w:t>
      </w:r>
      <w:r w:rsidR="00606B6C" w:rsidRPr="006F1A03">
        <w:rPr>
          <w:lang w:val="en-US"/>
        </w:rPr>
        <w:t>.</w:t>
      </w:r>
    </w:p>
    <w:p w14:paraId="61D2DF5C" w14:textId="77777777" w:rsidR="009D7FE4" w:rsidRPr="006F1A03" w:rsidRDefault="009D7FE4" w:rsidP="0084609B">
      <w:pPr>
        <w:rPr>
          <w:lang w:val="en-US"/>
        </w:rPr>
      </w:pPr>
    </w:p>
    <w:p w14:paraId="2B96A66B" w14:textId="5505BE3B" w:rsidR="00877193" w:rsidRPr="006F1A03" w:rsidRDefault="005B548A" w:rsidP="0084609B">
      <w:pPr>
        <w:rPr>
          <w:lang w:val="en-US"/>
        </w:rPr>
      </w:pPr>
      <w:r>
        <w:rPr>
          <w:lang w:val="en-US"/>
        </w:rPr>
        <w:t>Most recently, access</w:t>
      </w:r>
      <w:r w:rsidR="004C07E4" w:rsidRPr="006F1A03">
        <w:rPr>
          <w:lang w:val="en-US"/>
        </w:rPr>
        <w:t xml:space="preserve"> to</w:t>
      </w:r>
      <w:r w:rsidR="00326C95" w:rsidRPr="006F1A03">
        <w:rPr>
          <w:lang w:val="en-US"/>
        </w:rPr>
        <w:t xml:space="preserve"> </w:t>
      </w:r>
      <w:r w:rsidR="004C07E4" w:rsidRPr="006F1A03">
        <w:rPr>
          <w:lang w:val="en-US"/>
        </w:rPr>
        <w:t>powerful</w:t>
      </w:r>
      <w:r w:rsidR="00326C95" w:rsidRPr="006F1A03">
        <w:rPr>
          <w:lang w:val="en-US"/>
        </w:rPr>
        <w:t xml:space="preserve"> computational tools has </w:t>
      </w:r>
      <w:r w:rsidR="00A960FC" w:rsidRPr="006F1A03">
        <w:rPr>
          <w:lang w:val="en-US"/>
        </w:rPr>
        <w:t xml:space="preserve">prompted </w:t>
      </w:r>
      <w:r w:rsidR="00AC73A4">
        <w:rPr>
          <w:lang w:val="en-US"/>
        </w:rPr>
        <w:t>renewed interest</w:t>
      </w:r>
      <w:r w:rsidR="00A960FC" w:rsidRPr="006F1A03">
        <w:rPr>
          <w:lang w:val="en-US"/>
        </w:rPr>
        <w:t xml:space="preserve"> in </w:t>
      </w:r>
      <w:r w:rsidR="00953DF7" w:rsidRPr="006F1A03">
        <w:rPr>
          <w:lang w:val="en-US"/>
        </w:rPr>
        <w:t>optimal</w:t>
      </w:r>
      <w:r w:rsidR="00A960FC" w:rsidRPr="006F1A03">
        <w:rPr>
          <w:lang w:val="en-US"/>
        </w:rPr>
        <w:t xml:space="preserve"> floor </w:t>
      </w:r>
      <w:r w:rsidR="00953DF7" w:rsidRPr="006F1A03">
        <w:rPr>
          <w:lang w:val="en-US"/>
        </w:rPr>
        <w:t>system</w:t>
      </w:r>
      <w:r w:rsidR="004C07E4" w:rsidRPr="006F1A03">
        <w:rPr>
          <w:lang w:val="en-US"/>
        </w:rPr>
        <w:t xml:space="preserve"> design</w:t>
      </w:r>
      <w:r w:rsidR="00953DF7" w:rsidRPr="006F1A03">
        <w:rPr>
          <w:lang w:val="en-US"/>
        </w:rPr>
        <w:t xml:space="preserve">. </w:t>
      </w:r>
      <w:r w:rsidR="00463BC3">
        <w:rPr>
          <w:lang w:val="en-US"/>
        </w:rPr>
        <w:t>In particular, the motivating</w:t>
      </w:r>
      <w:r w:rsidR="00953DF7" w:rsidRPr="006F1A03">
        <w:rPr>
          <w:lang w:val="en-US"/>
        </w:rPr>
        <w:t xml:space="preserve"> environmental concerns</w:t>
      </w:r>
      <w:r w:rsidR="004C07E4" w:rsidRPr="006F1A03">
        <w:rPr>
          <w:lang w:val="en-US"/>
        </w:rPr>
        <w:t xml:space="preserve"> have </w:t>
      </w:r>
      <w:r w:rsidR="00463BC3">
        <w:rPr>
          <w:lang w:val="en-US"/>
        </w:rPr>
        <w:t>underscored</w:t>
      </w:r>
      <w:r w:rsidR="004C07E4" w:rsidRPr="006F1A03">
        <w:rPr>
          <w:lang w:val="en-US"/>
        </w:rPr>
        <w:t xml:space="preserve"> the need for practical, readily implementable solutions. </w:t>
      </w:r>
      <w:r w:rsidR="00463BC3">
        <w:rPr>
          <w:lang w:val="en-US"/>
        </w:rPr>
        <w:t>The two</w:t>
      </w:r>
      <w:r w:rsidR="002E16B4" w:rsidRPr="006F1A03">
        <w:rPr>
          <w:lang w:val="en-US"/>
        </w:rPr>
        <w:t xml:space="preserve"> </w:t>
      </w:r>
      <w:r w:rsidR="00463BC3">
        <w:rPr>
          <w:lang w:val="en-US"/>
        </w:rPr>
        <w:t xml:space="preserve">principal </w:t>
      </w:r>
      <w:r w:rsidR="002E16B4" w:rsidRPr="006F1A03">
        <w:rPr>
          <w:lang w:val="en-US"/>
        </w:rPr>
        <w:t>approaches</w:t>
      </w:r>
      <w:r w:rsidR="004C07E4" w:rsidRPr="006F1A03">
        <w:rPr>
          <w:lang w:val="en-US"/>
        </w:rPr>
        <w:t xml:space="preserve"> to this</w:t>
      </w:r>
      <w:r w:rsidR="002E16B4" w:rsidRPr="006F1A03">
        <w:rPr>
          <w:lang w:val="en-US"/>
        </w:rPr>
        <w:t xml:space="preserve"> challenge </w:t>
      </w:r>
      <w:r w:rsidR="00463BC3">
        <w:rPr>
          <w:lang w:val="en-US"/>
        </w:rPr>
        <w:t>have been</w:t>
      </w:r>
      <w:r w:rsidR="002E16B4" w:rsidRPr="006F1A03">
        <w:rPr>
          <w:lang w:val="en-US"/>
        </w:rPr>
        <w:t xml:space="preserve"> </w:t>
      </w:r>
      <w:r w:rsidR="00463BC3">
        <w:rPr>
          <w:lang w:val="en-US"/>
        </w:rPr>
        <w:t>shaped</w:t>
      </w:r>
      <w:r w:rsidR="002E16B4" w:rsidRPr="006F1A03">
        <w:rPr>
          <w:lang w:val="en-US"/>
        </w:rPr>
        <w:t xml:space="preserve"> beams </w:t>
      </w:r>
      <w:r w:rsidR="00337309" w:rsidRPr="006F1A03">
        <w:rPr>
          <w:lang w:val="en-US"/>
        </w:rPr>
        <w:t xml:space="preserve">and </w:t>
      </w:r>
      <w:r w:rsidR="00463BC3">
        <w:rPr>
          <w:lang w:val="en-US"/>
        </w:rPr>
        <w:t>optimal</w:t>
      </w:r>
      <w:r w:rsidR="00337309" w:rsidRPr="006F1A03">
        <w:rPr>
          <w:lang w:val="en-US"/>
        </w:rPr>
        <w:t xml:space="preserve"> </w:t>
      </w:r>
      <w:r w:rsidR="00E20A08" w:rsidRPr="006F1A03">
        <w:rPr>
          <w:lang w:val="en-US"/>
        </w:rPr>
        <w:t>beam</w:t>
      </w:r>
      <w:r w:rsidR="006E07C6" w:rsidRPr="006F1A03">
        <w:rPr>
          <w:lang w:val="en-US"/>
        </w:rPr>
        <w:t xml:space="preserve"> layouts</w:t>
      </w:r>
      <w:r w:rsidR="00337309" w:rsidRPr="006F1A03">
        <w:rPr>
          <w:lang w:val="en-US"/>
        </w:rPr>
        <w:t>.</w:t>
      </w:r>
      <w:r w:rsidR="00337309" w:rsidRPr="006F1A03">
        <w:rPr>
          <w:lang w:val="en-US"/>
        </w:rPr>
        <w:fldChar w:fldCharType="begin"/>
      </w:r>
      <w:r w:rsidR="00337309" w:rsidRPr="006F1A03">
        <w:rPr>
          <w:lang w:val="en-US"/>
        </w:rPr>
        <w:instrText xml:space="preserve"> ADDIN ZOTERO_TEMP </w:instrText>
      </w:r>
      <w:r w:rsidR="00337309" w:rsidRPr="006F1A03">
        <w:rPr>
          <w:lang w:val="en-US"/>
        </w:rPr>
        <w:fldChar w:fldCharType="separate"/>
      </w:r>
      <w:r w:rsidR="00337309" w:rsidRPr="006F1A03">
        <w:rPr>
          <w:rFonts w:cs="CMU Serif"/>
          <w:kern w:val="0"/>
          <w:vertAlign w:val="superscript"/>
          <w:lang w:val="en-US"/>
        </w:rPr>
        <w:t>[10]</w:t>
      </w:r>
      <w:r w:rsidR="00337309" w:rsidRPr="006F1A03">
        <w:rPr>
          <w:lang w:val="en-US"/>
        </w:rPr>
        <w:fldChar w:fldCharType="end"/>
      </w:r>
      <w:r w:rsidR="005B02C2" w:rsidRPr="006F1A03">
        <w:rPr>
          <w:lang w:val="en-US"/>
        </w:rPr>
        <w:t xml:space="preserve"> </w:t>
      </w:r>
    </w:p>
    <w:p w14:paraId="0961CF4B" w14:textId="77777777" w:rsidR="00877193" w:rsidRPr="006F1A03" w:rsidRDefault="00877193" w:rsidP="0084609B">
      <w:pPr>
        <w:rPr>
          <w:lang w:val="en-US"/>
        </w:rPr>
      </w:pPr>
    </w:p>
    <w:p w14:paraId="385C54DC" w14:textId="58B58878" w:rsidR="00877193" w:rsidRPr="006F1A03" w:rsidRDefault="005B548A" w:rsidP="0084609B">
      <w:pPr>
        <w:rPr>
          <w:lang w:val="en-US"/>
        </w:rPr>
      </w:pPr>
      <w:r>
        <w:rPr>
          <w:lang w:val="en-US"/>
        </w:rPr>
        <w:t>In an investigation on shaped beams</w:t>
      </w:r>
      <w:r w:rsidR="006E07C6" w:rsidRPr="006F1A03">
        <w:rPr>
          <w:lang w:val="en-US"/>
        </w:rPr>
        <w:t xml:space="preserve">, </w:t>
      </w:r>
      <w:r w:rsidR="005B02C2" w:rsidRPr="006F1A03">
        <w:rPr>
          <w:lang w:val="en-US"/>
        </w:rPr>
        <w:t>Ismail et al. show that carving out underutilized material from a</w:t>
      </w:r>
      <w:r w:rsidR="00E20A08" w:rsidRPr="006F1A03">
        <w:rPr>
          <w:lang w:val="en-US"/>
        </w:rPr>
        <w:t xml:space="preserve"> reinforced concrete (RC) </w:t>
      </w:r>
      <w:r w:rsidR="005B02C2" w:rsidRPr="006F1A03">
        <w:rPr>
          <w:lang w:val="en-US"/>
        </w:rPr>
        <w:t xml:space="preserve">beam can reduce its volume by up to 55%, </w:t>
      </w:r>
      <w:r w:rsidR="005B02C2" w:rsidRPr="006F1A03">
        <w:rPr>
          <w:lang w:val="en-US"/>
        </w:rPr>
        <w:fldChar w:fldCharType="begin"/>
      </w:r>
      <w:r w:rsidR="00D14146">
        <w:rPr>
          <w:lang w:val="en-US"/>
        </w:rPr>
        <w:instrText xml:space="preserve"> ADDIN ZOTERO_ITEM CSL_CITATION {"citationID":"rfGsbNfO","properties":{"formattedCitation":"\\super [10]\\nosupersub{}","plainCitation":"[10]","noteIndex":0},"citationItems":[{"id":1116,"uris":["http://zotero.org/users/9700663/items/8UKLM6EQ"],"itemData":{"id":1116,"type":"article-journal","abstract":"Society is building at an unprecedented rate: to house over 200,000 people moving to cities each day building stock will need to double by 2060. Importantly, the embodied carbon of construction due to material extraction, manufacturing, transportation, and demolition accounts for 11% of global carbon emissions, and this number is only expected to rise. With no end to construction in sight, it is essential that we develop better building practices. The research presented in this paper begins with the critical issue of embodied energy in horizontal structural systems. In high-rise buildings, between 60 and 80% of the mass and embodied energy of the structure can be found in the floors, suggesting a compelling starting point for materially efficient design. A reduction in a floor system’s mass can lead to a similar reduction in the mass of vertical (columns, walls) and lateral systems. This paper focuses on the design of horizontal spanning elements, such as floor beams and slabs, and has two parts. The first part evaluates and compares historic methods of shaped beam design and classical methods of structural optimization. The second part presents a new flexible method of beam shape optimization. These design methods for structural efficiency allow us to build far more with far less, reducing the environmental and economic costs of construction while meeting the demands of a growing population.","container-title":"Architecture, Structures and Construction","DOI":"10.1007/s44150-021-00003-y","ISSN":"2730-9894","issue":"1","journalAbbreviation":"Archit. Struct. Constr.","language":"en","page":"37-52","source":"Springer Link","title":"Shaped beams: unlocking new geometry for efficient structures","title-short":"Shaped beams","volume":"1","author":[{"family":"Ismail","given":"Mohamed A."},{"family":"Mayencourt","given":"Paul L."},{"family":"Mueller","given":"Caitlin T."}],"issued":{"date-parts":[["2021",11,1]]},"citation-key":"ismailShapedBeamsUnlocking2021"}}],"schema":"https://github.com/citation-style-language/schema/raw/master/csl-citation.json"} </w:instrText>
      </w:r>
      <w:r w:rsidR="005B02C2" w:rsidRPr="006F1A03">
        <w:rPr>
          <w:lang w:val="en-US"/>
        </w:rPr>
        <w:fldChar w:fldCharType="separate"/>
      </w:r>
      <w:r w:rsidR="00D14146" w:rsidRPr="00D14146">
        <w:rPr>
          <w:rFonts w:cs="CMU Serif"/>
          <w:kern w:val="0"/>
          <w:vertAlign w:val="superscript"/>
        </w:rPr>
        <w:t>[10]</w:t>
      </w:r>
      <w:r w:rsidR="005B02C2" w:rsidRPr="006F1A03">
        <w:rPr>
          <w:lang w:val="en-US"/>
        </w:rPr>
        <w:fldChar w:fldCharType="end"/>
      </w:r>
      <w:r w:rsidR="005B02C2" w:rsidRPr="006F1A03">
        <w:rPr>
          <w:lang w:val="en-US"/>
        </w:rPr>
        <w:t xml:space="preserve"> a result </w:t>
      </w:r>
      <w:r w:rsidR="009814E0" w:rsidRPr="006F1A03">
        <w:rPr>
          <w:lang w:val="en-US"/>
        </w:rPr>
        <w:t xml:space="preserve">later replicated </w:t>
      </w:r>
      <w:r w:rsidR="005B02C2" w:rsidRPr="006F1A03">
        <w:rPr>
          <w:lang w:val="en-US"/>
        </w:rPr>
        <w:t>in</w:t>
      </w:r>
      <w:r>
        <w:rPr>
          <w:lang w:val="en-US"/>
        </w:rPr>
        <w:t xml:space="preserve"> </w:t>
      </w:r>
      <w:r w:rsidR="005B02C2" w:rsidRPr="006F1A03">
        <w:rPr>
          <w:lang w:val="en-US"/>
        </w:rPr>
        <w:t>timber.</w:t>
      </w:r>
      <w:r w:rsidR="009814E0" w:rsidRPr="006F1A03">
        <w:rPr>
          <w:lang w:val="en-US"/>
        </w:rPr>
        <w:fldChar w:fldCharType="begin"/>
      </w:r>
      <w:r w:rsidR="00D14146">
        <w:rPr>
          <w:lang w:val="en-US"/>
        </w:rPr>
        <w:instrText xml:space="preserve"> ADDIN ZOTERO_ITEM CSL_CITATION {"citationID":"uiT0klKN","properties":{"formattedCitation":"\\super [11]\\nosupersub{}","plainCitation":"[11]","noteIndex":0},"citationItems":[{"id":1529,"uris":["http://zotero.org/users/9700663/items/P4RCIVLZ"],"itemData":{"id":1529,"type":"article-journal","abstract":"The building sector is responsible for a large portion of the global CO2e emissions. With structural materials accounting for a large part of it, the reduction of material used in buildings oﬀers an important mitigation option to climate change. Standardized structural elements (eg. columns, beams, ﬂoors) have very low material eﬃciencies, as their shape does not consider the ﬁnal use and load cases. New digital manufacturing technologies emerging in the ﬁeld of construction and architecture, open new opportunities for the design of mass-customized structural elements, with the potential for more eﬃcient use of materials in ubiquitous constructions. This paper oﬀers a shaping methodology for the optimization of structural elements based on computational geometry and analytical mechanics. The paper implements the methodology for the shape optimization of mass timber beams. The methodology reveals that a large amount of structural material could be saved on standard structural timber elements. The accuracy of the solutions is benchmarked against analytical solutions and Finite Element Analysis (FEM). In order to implement the methodology for the optimization of timber beams, the analytical mechanics of shaped solid wooden beams are expanded from the existing literature and are presented in this paper. With the potential of being applied to a wider range of material systems, the methodology can signiﬁcantly decrease the material consumption in a wide range of structural elements. Finally, the resulting optimized geometries demonstrate new objectives for the development of digital manufacturing techniques of mass-customized structures for the implementation in standard buildings.","container-title":"Engineering Structures","DOI":"10.1016/j.engstruct.2020.110532","ISSN":"01410296","journalAbbreviation":"Engineering Structures","language":"en","page":"110532","source":"DOI.org (Crossref)","title":"Hybrid analytical and computational optimization methodology for structural shaping: Material-efficient mass timber beams","title-short":"Hybrid analytical and computational optimization methodology for structural shaping","volume":"215","author":[{"family":"Mayencourt","given":"Paul"},{"family":"Mueller","given":"Caitlin"}],"issued":{"date-parts":[["2020",7]]},"citation-key":"mayencourtHybridAnalyticalComputational2020"}}],"schema":"https://github.com/citation-style-language/schema/raw/master/csl-citation.json"} </w:instrText>
      </w:r>
      <w:r w:rsidR="009814E0" w:rsidRPr="006F1A03">
        <w:rPr>
          <w:lang w:val="en-US"/>
        </w:rPr>
        <w:fldChar w:fldCharType="separate"/>
      </w:r>
      <w:r w:rsidR="00D14146" w:rsidRPr="00D14146">
        <w:rPr>
          <w:rFonts w:cs="CMU Serif"/>
          <w:kern w:val="0"/>
          <w:vertAlign w:val="superscript"/>
        </w:rPr>
        <w:t>[11]</w:t>
      </w:r>
      <w:r w:rsidR="009814E0" w:rsidRPr="006F1A03">
        <w:rPr>
          <w:lang w:val="en-US"/>
        </w:rPr>
        <w:fldChar w:fldCharType="end"/>
      </w:r>
      <w:r w:rsidR="005B02C2" w:rsidRPr="006F1A03">
        <w:rPr>
          <w:lang w:val="en-US"/>
        </w:rPr>
        <w:t xml:space="preserve"> </w:t>
      </w:r>
      <w:r w:rsidR="00435A64" w:rsidRPr="006F1A03">
        <w:rPr>
          <w:lang w:val="en-US"/>
        </w:rPr>
        <w:t>Both</w:t>
      </w:r>
      <w:r w:rsidR="00641562">
        <w:rPr>
          <w:lang w:val="en-US"/>
        </w:rPr>
        <w:t xml:space="preserve"> of these</w:t>
      </w:r>
      <w:r w:rsidR="00435A64" w:rsidRPr="006F1A03">
        <w:rPr>
          <w:lang w:val="en-US"/>
        </w:rPr>
        <w:t xml:space="preserve"> materials can be cast or cut into the desired cross-section. </w:t>
      </w:r>
      <w:r w:rsidR="00641562">
        <w:rPr>
          <w:lang w:val="en-US"/>
        </w:rPr>
        <w:t>Steel, which is the beam material discussed in this paper, has not been fully explored in the realm of shape optimization</w:t>
      </w:r>
      <w:r w:rsidR="009814E0" w:rsidRPr="006F1A03">
        <w:rPr>
          <w:lang w:val="en-US"/>
        </w:rPr>
        <w:t>,</w:t>
      </w:r>
      <w:r w:rsidR="00495311" w:rsidRPr="006F1A03">
        <w:rPr>
          <w:lang w:val="en-US"/>
        </w:rPr>
        <w:fldChar w:fldCharType="begin"/>
      </w:r>
      <w:r w:rsidR="00D14146">
        <w:rPr>
          <w:lang w:val="en-US"/>
        </w:rPr>
        <w:instrText xml:space="preserve"> ADDIN ZOTERO_ITEM CSL_CITATION {"citationID":"EQ7s282k","properties":{"formattedCitation":"\\super [12]\\nosupersub{}","plainCitation":"[12]","noteIndex":0},"citationItems":[{"id":1377,"uris":["http://zotero.org/users/9700663/items/Z589Q54P"],"itemData":{"id":1377,"type":"article-journal","abstract":"Metal production consumes around 10% of all global energy, so is a significant driver of climate change and other concerns about sustainability. Demand for metal is rising and forecast to double by 2050 through a combination of growing total demand from developing countries, and ongoing replacement demand in developed economies. Metal production is already extremely efficient, so the major opportunities for emissions abatement in the sector are likely to arise from material efficiency – using less new metal to meet demand for services. Therefore this paper examines the opportunity to reduce requirements for steel and aluminium by lightweight design. A set of general principles for lightweight design are proposed by way of a simple analytical example, and are then applied to five case study products which cumulatively account for 30% of global steel product output. It is shown that exploiting lightweight design opportunities for these five products alone could reduce global steel requirements by 5%, and similar savings in aluminium products could reduce global aluminium requirements by 7%. If similar savings to those in the design case studies were possible in all steel and aluminium products, total material requirements could be reduced by 25–30%. However, many of these light-weighting measures are, at present, economically unattractive, and may take many years to implement.","container-title":"Resources, Conservation and Recycling","DOI":"10.1016/j.resconrec.2011.09.018","ISSN":"0921-3449","journalAbbreviation":"Resources, Conservation and Recycling","page":"48-60","source":"ScienceDirect","title":"The technical potential for reducing metal requirements through lightweight product design","volume":"57","author":[{"family":"Carruth","given":"Mark A."},{"family":"Allwood","given":"Julian M."},{"family":"Moynihan","given":"Muiris C."}],"issued":{"date-parts":[["2011",12,1]]},"citation-key":"carruthTechnicalPotentialReducing2011"}}],"schema":"https://github.com/citation-style-language/schema/raw/master/csl-citation.json"} </w:instrText>
      </w:r>
      <w:r w:rsidR="00495311" w:rsidRPr="006F1A03">
        <w:rPr>
          <w:lang w:val="en-US"/>
        </w:rPr>
        <w:fldChar w:fldCharType="separate"/>
      </w:r>
      <w:r w:rsidR="00D14146" w:rsidRPr="00D14146">
        <w:rPr>
          <w:rFonts w:cs="CMU Serif"/>
          <w:kern w:val="0"/>
          <w:vertAlign w:val="superscript"/>
        </w:rPr>
        <w:t>[12]</w:t>
      </w:r>
      <w:r w:rsidR="00495311" w:rsidRPr="006F1A03">
        <w:rPr>
          <w:lang w:val="en-US"/>
        </w:rPr>
        <w:fldChar w:fldCharType="end"/>
      </w:r>
      <w:r w:rsidR="009814E0" w:rsidRPr="006F1A03">
        <w:rPr>
          <w:lang w:val="en-US"/>
        </w:rPr>
        <w:t xml:space="preserve"> owing both to the efficient form of the conventional steel I-beam a</w:t>
      </w:r>
      <w:r w:rsidR="006F1A03" w:rsidRPr="006F1A03">
        <w:rPr>
          <w:lang w:val="en-US"/>
        </w:rPr>
        <w:t>nd</w:t>
      </w:r>
      <w:r w:rsidR="009814E0" w:rsidRPr="006F1A03">
        <w:rPr>
          <w:lang w:val="en-US"/>
        </w:rPr>
        <w:t xml:space="preserve"> to the difficulty of variably shaping hot-rolled steel.</w:t>
      </w:r>
      <w:r w:rsidR="009814E0" w:rsidRPr="006F1A03">
        <w:rPr>
          <w:lang w:val="en-US"/>
        </w:rPr>
        <w:fldChar w:fldCharType="begin"/>
      </w:r>
      <w:r w:rsidR="00D14146">
        <w:rPr>
          <w:lang w:val="en-US"/>
        </w:rPr>
        <w:instrText xml:space="preserve"> ADDIN ZOTERO_ITEM CSL_CITATION {"citationID":"LkqfgCfR","properties":{"formattedCitation":"\\super [13]\\nosupersub{}","plainCitation":"[13]","noteIndex":0},"citationItems":[{"id":1546,"uris":["http://zotero.org/users/9700663/items/D8YY9487"],"itemData":{"id":1546,"type":"paper-conference","abstract":"Across North America, the industrialization of steel fabrication in the late 19th century, specifically that of hot-rolled sections, enabled new scales, typologies, and economies of building design and construction. However, steel design during this early period was turbulent, as individual manufacturers provided their own catalogues of available geometries and assumed material strengths, leading to mill-specific schools of design and analysis. During the proceeding century, improvements in manufacturing technology, the merging of dominant fabricators, and advancements in engineering knowledge led to the creation of unified standards of geometry, material strength, and design methodology. In this paper, we follow the progression of steel design, from mill-specific, stress-based analysis to the highly standardized, probabilistic design methodology of the 21st century, and evaluate the impact on nominal strength and material efficiency. With a focus on doubly symmetric flanged sections (I-beams) used for flexural elements, we show the lineage of available geometry as it progressed from wrought iron rails to contemporary steel W-sections. Alongside this geometric progression, we follow the developments in engineering methodology and its impact on the nominal strength beams. Through a computational analysis of over 2000 unique sections produced since 1888, as well as seven design methodologies from 1907 to 2022, we show that both the available distribution of section geometries and the development of engineering knowledge have had significant impacts on the assumed capacities of structural elements and the material efficiency of steel structures since the late 1800s.","event-place":"Zürich","event-title":"8th International Congress on Construction History","publisher-place":"Zürich","title":"Geometry, strength, and efficiency: Tracing the standardization of North American structural steel, 1888-present","author":[{"family":"Lee","given":"Keith J"},{"family":"Hirt","given":"Natasha K"},{"family":"Mueller","given":"Caitlin T."}],"issued":{"date-parts":[["2024"]]},"citation-key":"leeGeometryStrengthEfficiency2024"}}],"schema":"https://github.com/citation-style-language/schema/raw/master/csl-citation.json"} </w:instrText>
      </w:r>
      <w:r w:rsidR="009814E0" w:rsidRPr="006F1A03">
        <w:rPr>
          <w:lang w:val="en-US"/>
        </w:rPr>
        <w:fldChar w:fldCharType="separate"/>
      </w:r>
      <w:r w:rsidR="00D14146" w:rsidRPr="00D14146">
        <w:rPr>
          <w:rFonts w:cs="CMU Serif"/>
          <w:kern w:val="0"/>
          <w:vertAlign w:val="superscript"/>
        </w:rPr>
        <w:t>[13]</w:t>
      </w:r>
      <w:r w:rsidR="009814E0" w:rsidRPr="006F1A03">
        <w:rPr>
          <w:lang w:val="en-US"/>
        </w:rPr>
        <w:fldChar w:fldCharType="end"/>
      </w:r>
      <w:r w:rsidR="006E07C6" w:rsidRPr="006F1A03">
        <w:rPr>
          <w:lang w:val="en-US"/>
        </w:rPr>
        <w:t xml:space="preserve"> </w:t>
      </w:r>
    </w:p>
    <w:p w14:paraId="5B20D07F" w14:textId="77777777" w:rsidR="00877193" w:rsidRPr="006F1A03" w:rsidRDefault="00877193" w:rsidP="0084609B">
      <w:pPr>
        <w:rPr>
          <w:lang w:val="en-US"/>
        </w:rPr>
      </w:pPr>
    </w:p>
    <w:p w14:paraId="07EA05C1" w14:textId="3C247A99" w:rsidR="00DA5559" w:rsidRDefault="00435A64" w:rsidP="0084609B">
      <w:pPr>
        <w:rPr>
          <w:lang w:val="en-US"/>
        </w:rPr>
      </w:pPr>
      <w:r w:rsidRPr="006F1A03">
        <w:rPr>
          <w:lang w:val="en-US"/>
        </w:rPr>
        <w:t>The second approach</w:t>
      </w:r>
      <w:r w:rsidR="00641562">
        <w:rPr>
          <w:lang w:val="en-US"/>
        </w:rPr>
        <w:t>, optimal beam layouts,</w:t>
      </w:r>
      <w:r w:rsidR="00E20A08" w:rsidRPr="006F1A03">
        <w:rPr>
          <w:lang w:val="en-US"/>
        </w:rPr>
        <w:t xml:space="preserve"> has several entry points, of which the most salient is continuum topology optimization across an entire slab.</w:t>
      </w:r>
      <w:r w:rsidR="00E20A08" w:rsidRPr="006F1A03">
        <w:rPr>
          <w:lang w:val="en-US"/>
        </w:rPr>
        <w:fldChar w:fldCharType="begin"/>
      </w:r>
      <w:r w:rsidR="00D14146">
        <w:rPr>
          <w:lang w:val="en-US"/>
        </w:rPr>
        <w:instrText xml:space="preserve"> ADDIN ZOTERO_ITEM CSL_CITATION {"citationID":"0TL1KV2O","properties":{"formattedCitation":"\\super [14]\\nosupersub{}","plainCitation":"[14]","noteIndex":0},"citationItems":[{"id":1530,"uris":["http://zotero.org/users/9700663/items/WHZIT7ZL"],"itemData":{"id":1530,"type":"paper-conference","abstract":"This paper presents a computational design approach and novel digital fabrication method for an optimized lightweight concrete slab using a 3D-printed formwork. Smart Slab is the first concrete slab fabricated with a 3D-printed formwork. It is a lightweight concrete slab, displaying three-dimensional geometric differentiation on multiple scales. \nThe optimization of slab systems can have a large impact on buildings: more compact slabs allow for more usable space within the same building volume, refined structural concepts allow for material reduction, and integrated prefabrication can reduce complexity on the construction site. Among the main challenges is that optimized slab geometries are difficult to fabricate in a conventional way because non-standard formworks are very costly. Novel digital fabrication methods such as additive manufacturing of concrete can provide a solution, but until now the material properties and the surface quality only allow for limited applications. \nThe fabrication approach presented here therefore combines the geometric freedom of 3D binderjet printing of formworks with the structural performance of fiber reinforced concrete. Using 3D printing to fabricate sand formwork for concrete, enables the prefabrication of custom concrete slab elements with complex geometric features with great precision. In addition, space for building systems such as sprinklers and Lighting could be integrated in a compact way. The design of the slab is based on a holistic computational model which allows fast design optimization and adaptation, the integration of the planning of the building systems, and the coordination of the multiple fabrication processes involved with an export of all fabrication data. \nThis paper describes the context, design drivers, and digital design process behind the Smart Slab, and then discusses the digital fabrication system used to produce it, focusing on the 3D-printed formwork. It shows that 3D printing is already an attractive alternative for custom formwork solutions, especially when strategically combined with other CNC fabrication methods.\nNote that smart slab is under construction and images of finished elements can be integrated within couple of weeks.","container-title":"ACADIA // 2018: Recalibration. On imprecisionand infidelity. [Proceedings of the 38th Annual Conference of the Association for Computer Aided Design in Architecture (ACADIA) ISBN 978-0-692-17729-7] Mexico City, Mexico 18-20 October, 2018, pp.  434-443","publisher":"CUMINCAD","source":"papers.cumincad.org","title":"Smart Slab. Computational design and digital fabrication of a lightweight concrete slab","URL":"https://papers.cumincad.org/cgi-bin/works/paper/acadia18_434","author":[{"family":"Meibodi","given":"Mania Aghaei ; Jipa"}],"accessed":{"date-parts":[["2024",7,29]]},"issued":{"date-parts":[["2018"]]},"citation-key":"meibodiSmartSlabComputational2018"}}],"schema":"https://github.com/citation-style-language/schema/raw/master/csl-citation.json"} </w:instrText>
      </w:r>
      <w:r w:rsidR="00E20A08" w:rsidRPr="006F1A03">
        <w:rPr>
          <w:lang w:val="en-US"/>
        </w:rPr>
        <w:fldChar w:fldCharType="separate"/>
      </w:r>
      <w:r w:rsidR="00D14146" w:rsidRPr="00D14146">
        <w:rPr>
          <w:rFonts w:cs="CMU Serif"/>
          <w:kern w:val="0"/>
          <w:vertAlign w:val="superscript"/>
        </w:rPr>
        <w:t>[14]</w:t>
      </w:r>
      <w:r w:rsidR="00E20A08" w:rsidRPr="006F1A03">
        <w:rPr>
          <w:lang w:val="en-US"/>
        </w:rPr>
        <w:fldChar w:fldCharType="end"/>
      </w:r>
      <w:r w:rsidR="00E20A08" w:rsidRPr="006F1A03">
        <w:rPr>
          <w:lang w:val="en-US"/>
        </w:rPr>
        <w:t xml:space="preserve"> By algorithmically iterating over </w:t>
      </w:r>
      <w:r w:rsidR="00D1273B" w:rsidRPr="006F1A03">
        <w:rPr>
          <w:lang w:val="en-US"/>
        </w:rPr>
        <w:t>a three-dimensional design domain,</w:t>
      </w:r>
      <w:r w:rsidR="00877193" w:rsidRPr="006F1A03">
        <w:rPr>
          <w:lang w:val="en-US"/>
        </w:rPr>
        <w:t xml:space="preserve"> continuum</w:t>
      </w:r>
      <w:r w:rsidR="00D1273B" w:rsidRPr="006F1A03">
        <w:rPr>
          <w:lang w:val="en-US"/>
        </w:rPr>
        <w:t xml:space="preserve"> topology optimization produces a complex pattern of concrete ribs bespoke to the loading and support conditions of that particular slab</w:t>
      </w:r>
      <w:r w:rsidR="00334A79">
        <w:rPr>
          <w:lang w:val="en-US"/>
        </w:rPr>
        <w:t xml:space="preserve"> (Figure 1b)</w:t>
      </w:r>
      <w:r w:rsidR="00D1273B" w:rsidRPr="006F1A03">
        <w:rPr>
          <w:lang w:val="en-US"/>
        </w:rPr>
        <w:t>.</w:t>
      </w:r>
      <w:r w:rsidR="00D1273B" w:rsidRPr="006F1A03">
        <w:rPr>
          <w:lang w:val="en-US"/>
        </w:rPr>
        <w:fldChar w:fldCharType="begin"/>
      </w:r>
      <w:r w:rsidR="00D14146">
        <w:rPr>
          <w:lang w:val="en-US"/>
        </w:rPr>
        <w:instrText xml:space="preserve"> ADDIN ZOTERO_ITEM CSL_CITATION {"citationID":"Nlw3nMsg","properties":{"formattedCitation":"\\super [15]\\nosupersub{}","plainCitation":"[15]","noteIndex":0},"citationItems":[{"id":1547,"uris":["http://zotero.org/users/9700663/items/Z96N25IH"],"itemData":{"id":1547,"type":"article-journal","abstract":"This work presents topology-optimized design of plain concrete beams using a density-based approach and subsequent construction and experimental evaluation. Three elastic design cases are considered to allow investigation of the effect of using different topology optimization problem formulations and different safety factors on the material strengths. Specifically (i) the compliance is minimized under a limit on the material use, and (ii) stress limits are imposed with a Drucker-Prager criteria while the material use is minimized. Imposing stress limits on the design problem considered in this work is found to create solutions that require significant levels of post-processing prior to construction. This heuristic post-processing is demonstrated to have had a significant effect on the behavior of one of the design cases; leading to large variations in the experimental observations. In line with common design engineering practices, the most robust experimental behavior is found in the design with the highest safety factor on the concrete's tensile strength.","container-title":"Automation in Construction","DOI":"10.1016/j.autcon.2019.02.001","ISSN":"0926-5805","journalAbbreviation":"Automation in Construction","page":"59-67","source":"ScienceDirect","title":"Topology-optimized design, construction and experimental evaluation of concrete beams","volume":"102","author":[{"family":"Jewett","given":"Jackson L."},{"family":"Carstensen","given":"Josephine V."}],"issued":{"date-parts":[["2019",6,1]]},"citation-key":"jewettTopologyoptimizedDesignConstruction2019"}}],"schema":"https://github.com/citation-style-language/schema/raw/master/csl-citation.json"} </w:instrText>
      </w:r>
      <w:r w:rsidR="00D1273B" w:rsidRPr="006F1A03">
        <w:rPr>
          <w:lang w:val="en-US"/>
        </w:rPr>
        <w:fldChar w:fldCharType="separate"/>
      </w:r>
      <w:r w:rsidR="00D14146" w:rsidRPr="00D14146">
        <w:rPr>
          <w:rFonts w:cs="CMU Serif"/>
          <w:kern w:val="0"/>
          <w:vertAlign w:val="superscript"/>
        </w:rPr>
        <w:t>[15]</w:t>
      </w:r>
      <w:r w:rsidR="00D1273B" w:rsidRPr="006F1A03">
        <w:rPr>
          <w:lang w:val="en-US"/>
        </w:rPr>
        <w:fldChar w:fldCharType="end"/>
      </w:r>
      <w:r w:rsidR="00D1273B" w:rsidRPr="006F1A03">
        <w:rPr>
          <w:lang w:val="en-US"/>
        </w:rPr>
        <w:t xml:space="preserve"> Despite considerable material savings, the manufacture of nonstandard slabs is energy, material, and time-intensive, and a full life-cycle analysis would be necessary to evaluate their full environmental impact.</w:t>
      </w:r>
      <w:r w:rsidR="00D1273B" w:rsidRPr="006F1A03">
        <w:rPr>
          <w:lang w:val="en-US"/>
        </w:rPr>
        <w:fldChar w:fldCharType="begin"/>
      </w:r>
      <w:r w:rsidR="00D14146">
        <w:rPr>
          <w:lang w:val="en-US"/>
        </w:rPr>
        <w:instrText xml:space="preserve"> ADDIN ZOTERO_ITEM CSL_CITATION {"citationID":"vVebPNIM","properties":{"formattedCitation":"\\super [16]\\nosupersub{}","plainCitation":"[16]","noteIndex":0},"citationItems":[{"id":1549,"uris":["http://zotero.org/users/9700663/items/I9ZCW9F7"],"itemData":{"id":1549,"type":"article-journal","abstract":"In order to provide a reliable estimation of energy consumption under various machining conditions, an energy consumption model with high accuracy and well-defined coefficients is necessary to be developed. This paper presents an improved energy consumption model to characterize the relationship between process variables and energy consumption for material removal processes based on thermal equilibrium and empirical modelling. The improved model of milling process as a function of material removal rate and spindle speed has been tested and validated under various cutting parameters. Additionally, the values of the model coefficients are clearly defined, which will be easy to understand and explain each coefficient in the energy consumption model. The model coefficients were obtained using the statistic modelling based on experimental data. Experimental results show that the improved model is able to provide a reliable prediction of energy consumption for given process parameters with an accuracy of more than 96%. The good agreement between simulations and measured results led to the conclusion that the proposed model can be used effectively for the calculation of the total energy required by a machine tool system for face milling of a part.","container-title":"Journal of Cleaner Production","DOI":"10.1016/j.jclepro.2013.02.039","ISSN":"0959-6526","journalAbbreviation":"Journal of Cleaner Production","page":"113-121","source":"ScienceDirect","title":"Energy requirements evaluation of milling machines based on thermal equilibrium and empirical modelling","volume":"52","author":[{"family":"Li","given":"Lin"},{"family":"Yan","given":"Jihong"},{"family":"Xing","given":"Zhongwen"}],"issued":{"date-parts":[["2013",8,1]]},"citation-key":"liEnergyRequirementsEvaluation2013"}}],"schema":"https://github.com/citation-style-language/schema/raw/master/csl-citation.json"} </w:instrText>
      </w:r>
      <w:r w:rsidR="00D1273B" w:rsidRPr="006F1A03">
        <w:rPr>
          <w:lang w:val="en-US"/>
        </w:rPr>
        <w:fldChar w:fldCharType="separate"/>
      </w:r>
      <w:r w:rsidR="00D14146" w:rsidRPr="00D14146">
        <w:rPr>
          <w:rFonts w:cs="CMU Serif"/>
          <w:kern w:val="0"/>
          <w:vertAlign w:val="superscript"/>
        </w:rPr>
        <w:t>[16]</w:t>
      </w:r>
      <w:r w:rsidR="00D1273B" w:rsidRPr="006F1A03">
        <w:rPr>
          <w:lang w:val="en-US"/>
        </w:rPr>
        <w:fldChar w:fldCharType="end"/>
      </w:r>
      <w:r w:rsidR="007D557F" w:rsidRPr="006F1A03">
        <w:rPr>
          <w:lang w:val="en-US"/>
        </w:rPr>
        <w:t xml:space="preserve"> </w:t>
      </w:r>
      <w:r w:rsidR="00877193" w:rsidRPr="006F1A03">
        <w:rPr>
          <w:lang w:val="en-US"/>
        </w:rPr>
        <w:t xml:space="preserve">Alternative </w:t>
      </w:r>
      <w:r w:rsidR="006B08FA">
        <w:rPr>
          <w:lang w:val="en-US"/>
        </w:rPr>
        <w:t>strategies</w:t>
      </w:r>
      <w:r w:rsidR="00877193" w:rsidRPr="006F1A03">
        <w:rPr>
          <w:lang w:val="en-US"/>
        </w:rPr>
        <w:t xml:space="preserve"> for slab layout optimization include ground-structure topology optimization. Whiteley et al.</w:t>
      </w:r>
      <w:r w:rsidR="006F1A03" w:rsidRPr="006F1A03">
        <w:rPr>
          <w:lang w:val="en-US"/>
        </w:rPr>
        <w:t xml:space="preserve"> </w:t>
      </w:r>
      <w:r w:rsidR="006B08FA">
        <w:rPr>
          <w:lang w:val="en-US"/>
        </w:rPr>
        <w:t>used this method, which consists of varying the stiffness of members within a dense network until only the essential members remain, to guide the design of an RC concrete slab</w:t>
      </w:r>
      <w:r w:rsidR="00E6321C">
        <w:rPr>
          <w:lang w:val="en-US"/>
        </w:rPr>
        <w:t>.</w:t>
      </w:r>
      <w:r w:rsidR="00E6321C">
        <w:rPr>
          <w:lang w:val="en-US"/>
        </w:rPr>
        <w:fldChar w:fldCharType="begin"/>
      </w:r>
      <w:r w:rsidR="00D14146">
        <w:rPr>
          <w:lang w:val="en-US"/>
        </w:rPr>
        <w:instrText xml:space="preserve"> ADDIN ZOTERO_ITEM CSL_CITATION {"citationID":"Jri0nqhX","properties":{"formattedCitation":"\\super [17]\\nosupersub{}","plainCitation":"[17]","noteIndex":0},"citationItems":[{"id":1551,"uris":["http://zotero.org/users/9700663/items/C2CJ77GI"],"itemData":{"id":1551,"type":"article-journal","abstract":"A new reinforced concrete beam grillage floor system is proposed as a lightweight alternative to traditional solid flat or waffle slabs used in construction. For the first time, beam grillage optimization has been paired with design code compliant floor plate design, for single and multi-bays of a building. The investigated floor slabs are novel, in that the depths of the grillage T-beams and their reinforcement are tailored for the local strength demands. This engineering efficiency gives rise to significant savings of approximately 40–50% in the quantities of concrete and steel needed compared to flat slabs. For the multi-bay studies, it was found that moving the location of the supporting columns could further decrease the volume of material required, by over 50% compared to a standard grid layout. Given the urgent need to reduce the volume of material consumed in construction projects, this appears to challenge traditional floorplate layouts. The research shows that digital optimization tools can be paired with standard design code rules to deliver significantly more sustainable building designs, though these benefits need to be balanced against the construction challenges associated with the more complex geometries that generally result.","container-title":"Structures","DOI":"10.1016/j.istruc.2023.03.116","ISSN":"2352-0124","journalAbbreviation":"Structures","page":"1292-1304","source":"ScienceDirect","title":"Engineering design of optimized reinforced concrete floor grillages","volume":"51","author":[{"family":"Whiteley","given":"J."},{"family":"Liew","given":"A."},{"family":"He","given":"L."},{"family":"Gilbert","given":"M."}],"issued":{"date-parts":[["2023",5,1]]},"citation-key":"whiteleyEngineeringDesignOptimized2023"}}],"schema":"https://github.com/citation-style-language/schema/raw/master/csl-citation.json"} </w:instrText>
      </w:r>
      <w:r w:rsidR="00E6321C">
        <w:rPr>
          <w:lang w:val="en-US"/>
        </w:rPr>
        <w:fldChar w:fldCharType="separate"/>
      </w:r>
      <w:r w:rsidR="00D14146" w:rsidRPr="00D14146">
        <w:rPr>
          <w:rFonts w:cs="CMU Serif"/>
          <w:kern w:val="0"/>
          <w:vertAlign w:val="superscript"/>
        </w:rPr>
        <w:t>[17]</w:t>
      </w:r>
      <w:r w:rsidR="00E6321C">
        <w:rPr>
          <w:lang w:val="en-US"/>
        </w:rPr>
        <w:fldChar w:fldCharType="end"/>
      </w:r>
      <w:r w:rsidR="00E6321C">
        <w:rPr>
          <w:lang w:val="en-US"/>
        </w:rPr>
        <w:t xml:space="preserve"> The optimization algorithm used minimized total structural volume within the constraints of compliance with Eurocode 2, and both </w:t>
      </w:r>
      <w:r w:rsidR="006F1A03" w:rsidRPr="006F1A03">
        <w:rPr>
          <w:lang w:val="en-US"/>
        </w:rPr>
        <w:t xml:space="preserve">nearest-neighbor and fully-connected </w:t>
      </w:r>
      <w:r w:rsidR="006B08FA">
        <w:rPr>
          <w:lang w:val="en-US"/>
        </w:rPr>
        <w:t xml:space="preserve">networks </w:t>
      </w:r>
      <w:r w:rsidR="00E6321C">
        <w:rPr>
          <w:lang w:val="en-US"/>
        </w:rPr>
        <w:t xml:space="preserve">were found to be </w:t>
      </w:r>
      <w:r w:rsidR="00836C7A">
        <w:rPr>
          <w:lang w:val="en-US"/>
        </w:rPr>
        <w:t>suitable</w:t>
      </w:r>
      <w:r w:rsidR="00E6321C">
        <w:rPr>
          <w:lang w:val="en-US"/>
        </w:rPr>
        <w:t xml:space="preserve"> starting points</w:t>
      </w:r>
      <w:r w:rsidR="006F1A03">
        <w:rPr>
          <w:lang w:val="en-US"/>
        </w:rPr>
        <w:t xml:space="preserve">. </w:t>
      </w:r>
      <w:r w:rsidR="00E6321C">
        <w:rPr>
          <w:lang w:val="en-US"/>
        </w:rPr>
        <w:t>Hearkening back to Nervi’s methods for economical design, t</w:t>
      </w:r>
      <w:r w:rsidR="00FD6530">
        <w:rPr>
          <w:lang w:val="en-US"/>
        </w:rPr>
        <w:t>he suggested</w:t>
      </w:r>
      <w:r w:rsidR="006F1A03">
        <w:rPr>
          <w:lang w:val="en-US"/>
        </w:rPr>
        <w:t xml:space="preserve"> formwork </w:t>
      </w:r>
      <w:r w:rsidR="00735D5B">
        <w:rPr>
          <w:lang w:val="en-US"/>
        </w:rPr>
        <w:t xml:space="preserve">for the resulting slab </w:t>
      </w:r>
      <w:r w:rsidR="00FD6530">
        <w:rPr>
          <w:lang w:val="en-US"/>
        </w:rPr>
        <w:t>would</w:t>
      </w:r>
      <w:r w:rsidR="006F1A03">
        <w:rPr>
          <w:lang w:val="en-US"/>
        </w:rPr>
        <w:t xml:space="preserve"> be single-sided and reusable</w:t>
      </w:r>
      <w:r w:rsidR="00836C7A">
        <w:rPr>
          <w:lang w:val="en-US"/>
        </w:rPr>
        <w:t xml:space="preserve"> for slabs with identical boundary conditions</w:t>
      </w:r>
      <w:r w:rsidR="00E6321C">
        <w:rPr>
          <w:lang w:val="en-US"/>
        </w:rPr>
        <w:t>.</w:t>
      </w:r>
      <w:r w:rsidR="001F01B2">
        <w:rPr>
          <w:lang w:val="en-US"/>
        </w:rPr>
        <w:t xml:space="preserve"> A later paper demonstrated the constructability of slabs Whiteley’s slabs, where laser-cut steel provided the necessary mechanism for variable reinforcement.</w:t>
      </w:r>
      <w:r w:rsidR="00A77001">
        <w:rPr>
          <w:lang w:val="en-US"/>
        </w:rPr>
        <w:fldChar w:fldCharType="begin"/>
      </w:r>
      <w:r w:rsidR="00A77001">
        <w:rPr>
          <w:lang w:val="en-US"/>
        </w:rPr>
        <w:instrText xml:space="preserve"> ADDIN ZOTERO_ITEM CSL_CITATION {"citationID":"D391O9v5","properties":{"formattedCitation":"\\super [18]\\nosupersub{}","plainCitation":"[18]","noteIndex":0},"citationItems":[{"id":1575,"uris":["http://zotero.org/users/9700663/items/5DA5WKBF"],"itemData":{"id":1575,"type":"article-journal","abstract":"For time and cost reasons, reinforced concrete floor systems often employ simple reinforcement layouts. However, this can mean that the amount of reinforcement required is greatly in excess of that needed. Although optimal reinforcement layouts were the subject of research in the 1960s, with researchers identifying alternative layouts that required up to 37 % less reinforcement, practical methods of constructing these layouts were not available at that time. Given the increasing availability of digital manufacturing techniques, coupled with the need for material efficiency in the light of the climate emergency and the high embodied carbon associated with steel and concrete, it is of interest to now revisit this area. In this paper, grillage layout optimization is used in conjunction with the proven laser-cutting digital manufacturing technique; grillage layout optimization allows the most efficient reinforcement layout to be identified for a slab of given loading, geometry and support conditions. The identified reinforcement can then be detailed in line with code of practice rules, prior to being transformed into a ‘reinforcing plate’ that can be laser-cut from a steel sheet. In the paper, experimental results derived from small-scale tests are presented. These indicate that the load carrying capacities of optimally reinforced slabs are 33 % higher than those of traditionally reinforced slabs, when all slabs contain the same mass of reinforcement. Issues such as the importance of using ‘nibs’ to achieve adequate concrete-to-steel bond when using laser-cut steel plate as reinforcement are also briefly discussed.","language":"en","source":"Zotero","title":"Applications of optimal reinforcement layouts for concrete slabs via digital fabrication methods","author":[{"family":"Bradbury","given":"Leanna"},{"family":"Liew","given":"Andrew"},{"family":"Gilbert","given":"Matthew"}],"issued":{"date-parts":[["2024"]]},"citation-key":"bradburyApplicationsOptimalReinforcement2024"}}],"schema":"https://github.com/citation-style-language/schema/raw/master/csl-citation.json"} </w:instrText>
      </w:r>
      <w:r w:rsidR="00A77001">
        <w:rPr>
          <w:lang w:val="en-US"/>
        </w:rPr>
        <w:fldChar w:fldCharType="separate"/>
      </w:r>
      <w:r w:rsidR="00A77001" w:rsidRPr="00A77001">
        <w:rPr>
          <w:rFonts w:cs="CMU Serif"/>
          <w:kern w:val="0"/>
          <w:vertAlign w:val="superscript"/>
        </w:rPr>
        <w:t>[18]</w:t>
      </w:r>
      <w:r w:rsidR="00A77001">
        <w:rPr>
          <w:lang w:val="en-US"/>
        </w:rPr>
        <w:fldChar w:fldCharType="end"/>
      </w:r>
    </w:p>
    <w:p w14:paraId="22F79166" w14:textId="77777777" w:rsidR="00C85385" w:rsidRDefault="00C85385" w:rsidP="001F2404">
      <w:pPr>
        <w:jc w:val="center"/>
        <w:rPr>
          <w:lang w:val="en-US"/>
        </w:rPr>
      </w:pPr>
    </w:p>
    <w:p w14:paraId="5244A9B2" w14:textId="0F4ECFB9" w:rsidR="00C1350C" w:rsidRDefault="001F70B7" w:rsidP="001F2404">
      <w:pPr>
        <w:jc w:val="center"/>
        <w:rPr>
          <w:lang w:val="en-US"/>
        </w:rPr>
      </w:pPr>
      <w:r w:rsidRPr="001F70B7">
        <w:rPr>
          <w:lang w:val="en-US"/>
        </w:rPr>
        <w:drawing>
          <wp:inline distT="0" distB="0" distL="0" distR="0" wp14:anchorId="5D839F75" wp14:editId="6F31F88A">
            <wp:extent cx="5943600" cy="1819910"/>
            <wp:effectExtent l="0" t="0" r="0" b="0"/>
            <wp:docPr id="484195421" name="Picture 1" descr="A black and white image of a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195421" name="Picture 1" descr="A black and white image of a window&#10;&#10;Description automatically generated"/>
                    <pic:cNvPicPr/>
                  </pic:nvPicPr>
                  <pic:blipFill>
                    <a:blip r:embed="rId8"/>
                    <a:stretch>
                      <a:fillRect/>
                    </a:stretch>
                  </pic:blipFill>
                  <pic:spPr>
                    <a:xfrm>
                      <a:off x="0" y="0"/>
                      <a:ext cx="5943600" cy="1819910"/>
                    </a:xfrm>
                    <a:prstGeom prst="rect">
                      <a:avLst/>
                    </a:prstGeom>
                  </pic:spPr>
                </pic:pic>
              </a:graphicData>
            </a:graphic>
          </wp:inline>
        </w:drawing>
      </w:r>
    </w:p>
    <w:p w14:paraId="06D3A48E" w14:textId="39E42D57" w:rsidR="00C85385" w:rsidRPr="001B60EB" w:rsidRDefault="001F2404" w:rsidP="0084609B">
      <w:pPr>
        <w:rPr>
          <w:i/>
          <w:iCs/>
          <w:lang w:val="en-US"/>
        </w:rPr>
      </w:pPr>
      <w:r w:rsidRPr="001B60EB">
        <w:rPr>
          <w:i/>
          <w:iCs/>
          <w:lang w:val="en-US"/>
        </w:rPr>
        <w:t xml:space="preserve">Figure </w:t>
      </w:r>
      <w:r w:rsidR="0056698B">
        <w:rPr>
          <w:i/>
          <w:iCs/>
          <w:lang w:val="en-US"/>
        </w:rPr>
        <w:t>1</w:t>
      </w:r>
      <w:r w:rsidR="000F22E2">
        <w:rPr>
          <w:i/>
          <w:iCs/>
          <w:lang w:val="en-US"/>
        </w:rPr>
        <w:t>:</w:t>
      </w:r>
      <w:r w:rsidR="001F70B7">
        <w:rPr>
          <w:i/>
          <w:iCs/>
          <w:lang w:val="en-US"/>
        </w:rPr>
        <w:t xml:space="preserve"> </w:t>
      </w:r>
      <w:r w:rsidR="00AF7A66" w:rsidRPr="001B60EB">
        <w:rPr>
          <w:i/>
          <w:iCs/>
          <w:lang w:val="en-US"/>
        </w:rPr>
        <w:t>Precedents for shaped slabs include</w:t>
      </w:r>
      <w:r w:rsidR="00172FA8">
        <w:rPr>
          <w:i/>
          <w:iCs/>
          <w:lang w:val="en-US"/>
        </w:rPr>
        <w:t xml:space="preserve"> a)</w:t>
      </w:r>
      <w:r w:rsidR="001A07AB">
        <w:rPr>
          <w:i/>
          <w:iCs/>
          <w:lang w:val="en-US"/>
        </w:rPr>
        <w:t xml:space="preserve"> the</w:t>
      </w:r>
      <w:r w:rsidRPr="001B60EB">
        <w:rPr>
          <w:i/>
          <w:iCs/>
          <w:lang w:val="en-US"/>
        </w:rPr>
        <w:t xml:space="preserve"> </w:t>
      </w:r>
      <w:proofErr w:type="spellStart"/>
      <w:r w:rsidRPr="001B60EB">
        <w:rPr>
          <w:i/>
          <w:iCs/>
          <w:lang w:val="en-US"/>
        </w:rPr>
        <w:t>Gatti</w:t>
      </w:r>
      <w:proofErr w:type="spellEnd"/>
      <w:r w:rsidRPr="001B60EB">
        <w:rPr>
          <w:i/>
          <w:iCs/>
          <w:lang w:val="en-US"/>
        </w:rPr>
        <w:t xml:space="preserve"> </w:t>
      </w:r>
      <w:r w:rsidR="001A07AB">
        <w:rPr>
          <w:i/>
          <w:iCs/>
          <w:lang w:val="en-US"/>
        </w:rPr>
        <w:t>W</w:t>
      </w:r>
      <w:r w:rsidRPr="001B60EB">
        <w:rPr>
          <w:i/>
          <w:iCs/>
          <w:lang w:val="en-US"/>
        </w:rPr>
        <w:t xml:space="preserve">ool </w:t>
      </w:r>
      <w:r w:rsidR="001A07AB">
        <w:rPr>
          <w:i/>
          <w:iCs/>
          <w:lang w:val="en-US"/>
        </w:rPr>
        <w:t>F</w:t>
      </w:r>
      <w:r w:rsidRPr="001B60EB">
        <w:rPr>
          <w:i/>
          <w:iCs/>
          <w:lang w:val="en-US"/>
        </w:rPr>
        <w:t>actory</w:t>
      </w:r>
      <w:r w:rsidR="001A07AB">
        <w:rPr>
          <w:i/>
          <w:iCs/>
          <w:lang w:val="en-US"/>
        </w:rPr>
        <w:t xml:space="preserve"> by Nervi,</w:t>
      </w:r>
      <w:r w:rsidR="001A07AB">
        <w:rPr>
          <w:i/>
          <w:iCs/>
          <w:lang w:val="en-US"/>
        </w:rPr>
        <w:fldChar w:fldCharType="begin"/>
      </w:r>
      <w:r w:rsidR="001A07AB">
        <w:rPr>
          <w:i/>
          <w:iCs/>
          <w:lang w:val="en-US"/>
        </w:rPr>
        <w:instrText xml:space="preserve"> ADDIN ZOTERO_ITEM CSL_CITATION {"citationID":"Cdsv4TKU","properties":{"formattedCitation":"\\super [19]\\nosupersub{}","plainCitation":"[19]","noteIndex":0},"citationItems":[{"id":1589,"uris":["http://zotero.org/users/9700663/items/DCFMJGEM"],"itemData":{"id":1589,"type":"book","abstract":"Here is a verbal and pictorial illustration of the credo that has guided one of the world's most distinguished architects throughout his career. \"Architecture is, and must be, a synthesis of technology and art.\"  Using nearly 200 drawings and photographs, including plans, interesting details, various stages of construction, and both interior and exterior views of some of his major works, Mr. Nervi shows how his philosophy is put into practice. Referring to most of his important projects, he discusses solutions to various functional and construction requirements where he used precast and cast-in-place concrete, emphasizing the richness of this material. Mr. Nervi stresses the advantages of reinforced concrete, which, he says, allows greater flexibility and makes it easier to satisfy his triple demand of economy, technical correctness, and aesthetic satisfaction.  In predicting the future of architecture he stresses the necessity of architectural solutions that are functionally and technically sound. His final remarks concern his ideas about the proper course of study for architecture students, training that will produce architects with a \"far greater technical sense than in the past, a technical sense which results in a constant search for economic efficiency.\"","ISBN":"978-0-674-00701-7","language":"English","number-of-pages":"210","publisher":"Harvard University Press","source":"Amazon","title":"Aesthetics and Technology in Building","author":[{"family":"Nervi","given":"Pier Luigi"}],"translator":[{"family":"Einaudi","given":"Robert"}],"issued":{"date-parts":[["1965",1,1]]},"citation-key":"nerviAestheticsTechnologyBuilding1965"}}],"schema":"https://github.com/citation-style-language/schema/raw/master/csl-citation.json"} </w:instrText>
      </w:r>
      <w:r w:rsidR="001A07AB">
        <w:rPr>
          <w:i/>
          <w:iCs/>
          <w:lang w:val="en-US"/>
        </w:rPr>
        <w:fldChar w:fldCharType="separate"/>
      </w:r>
      <w:r w:rsidR="001A07AB" w:rsidRPr="001A07AB">
        <w:rPr>
          <w:rFonts w:cs="CMU Serif"/>
          <w:kern w:val="0"/>
          <w:vertAlign w:val="superscript"/>
        </w:rPr>
        <w:t>[19]</w:t>
      </w:r>
      <w:r w:rsidR="001A07AB">
        <w:rPr>
          <w:i/>
          <w:iCs/>
          <w:lang w:val="en-US"/>
        </w:rPr>
        <w:fldChar w:fldCharType="end"/>
      </w:r>
      <w:r w:rsidR="00AF7A66" w:rsidRPr="001B60EB">
        <w:rPr>
          <w:i/>
          <w:iCs/>
          <w:lang w:val="en-US"/>
        </w:rPr>
        <w:t xml:space="preserve"> and</w:t>
      </w:r>
      <w:r w:rsidR="00172FA8">
        <w:rPr>
          <w:i/>
          <w:iCs/>
          <w:lang w:val="en-US"/>
        </w:rPr>
        <w:t xml:space="preserve"> b)</w:t>
      </w:r>
      <w:r w:rsidR="001A07AB">
        <w:rPr>
          <w:i/>
          <w:iCs/>
          <w:lang w:val="en-US"/>
        </w:rPr>
        <w:t xml:space="preserve"> the </w:t>
      </w:r>
      <w:r w:rsidR="001A07AB">
        <w:rPr>
          <w:i/>
          <w:iCs/>
          <w:lang w:val="en-US"/>
        </w:rPr>
        <w:t>3D-sand-printed slab</w:t>
      </w:r>
      <w:r w:rsidR="001A07AB">
        <w:rPr>
          <w:i/>
          <w:iCs/>
          <w:lang w:val="en-US"/>
        </w:rPr>
        <w:t xml:space="preserve"> by</w:t>
      </w:r>
      <w:r w:rsidR="00AF7A66" w:rsidRPr="001B60EB">
        <w:rPr>
          <w:i/>
          <w:iCs/>
          <w:lang w:val="en-US"/>
        </w:rPr>
        <w:t xml:space="preserve"> </w:t>
      </w:r>
      <w:r w:rsidR="007D2819">
        <w:rPr>
          <w:i/>
          <w:iCs/>
          <w:lang w:val="en-US"/>
        </w:rPr>
        <w:t>Block Research Group</w:t>
      </w:r>
      <w:r w:rsidR="001A07AB">
        <w:rPr>
          <w:i/>
          <w:iCs/>
          <w:lang w:val="en-US"/>
        </w:rPr>
        <w:t xml:space="preserve">. </w:t>
      </w:r>
      <w:r w:rsidR="007D2819">
        <w:rPr>
          <w:i/>
          <w:iCs/>
          <w:lang w:val="en-US"/>
        </w:rPr>
        <w:fldChar w:fldCharType="begin"/>
      </w:r>
      <w:r w:rsidR="001A07AB">
        <w:rPr>
          <w:i/>
          <w:iCs/>
          <w:lang w:val="en-US"/>
        </w:rPr>
        <w:instrText xml:space="preserve"> ADDIN ZOTERO_ITEM CSL_CITATION {"citationID":"MFVu2sFe","properties":{"formattedCitation":"\\super [20]\\nosupersub{}","plainCitation":"[20]","noteIndex":0},"citationItems":[{"id":1587,"uris":["http://zotero.org/users/9700663/items/US9GBRQI"],"itemData":{"id":1587,"type":"article-journal","abstract":"This paper describes the concept, design, fabrication and experimental testing of prototype 3D sand-printed floors, derived from principles of shallow arching action and discrete structural systems to initiate internal compressive stresses rather than exclusively flexural stresses. Using industrial 3D printing with silica sand, the presented system enables significant weight reduction of up to 70% when compared to conventional concrete floor slabs, by placing the 3D printed material in key structural areas and by externalising tension forces. The form-finding process for the global shape of the floors and the generation of structurally optimised print mesh geometries are presented. Three floor prototypes with varying rib geometries and discretisation layouts were studied. The results from the serviceability and ultimate load testing of the floors are documented in detail. The data showed that this relatively weak material can be used, without internal reinforcement, to print a floor that is able to support loads in excess of typical design code levels.","container-title":"Materials Today Communications","DOI":"10.1016/j.mtcomm.2018.03.005","ISSN":"2352-4928","journalAbbreviation":"Materials Today Communications","page":"254-259","source":"ScienceDirect","title":"Design, fabrication and testing of discrete 3D sand-printed floor prototypes","volume":"15","author":[{"family":"Rippmann","given":"M."},{"family":"Liew","given":"A."},{"family":"Van Mele","given":"T."},{"family":"Block","given":"P."}],"issued":{"date-parts":[["2018",6,1]]},"citation-key":"rippmannDesignFabricationTesting2018"}}],"schema":"https://github.com/citation-style-language/schema/raw/master/csl-citation.json"} </w:instrText>
      </w:r>
      <w:r w:rsidR="007D2819">
        <w:rPr>
          <w:i/>
          <w:iCs/>
          <w:lang w:val="en-US"/>
        </w:rPr>
        <w:fldChar w:fldCharType="separate"/>
      </w:r>
      <w:r w:rsidR="001A07AB" w:rsidRPr="001A07AB">
        <w:rPr>
          <w:rFonts w:cs="CMU Serif"/>
          <w:kern w:val="0"/>
          <w:vertAlign w:val="superscript"/>
        </w:rPr>
        <w:t>[20]</w:t>
      </w:r>
      <w:r w:rsidR="007D2819">
        <w:rPr>
          <w:i/>
          <w:iCs/>
          <w:lang w:val="en-US"/>
        </w:rPr>
        <w:fldChar w:fldCharType="end"/>
      </w:r>
      <w:r w:rsidR="002C29A2">
        <w:rPr>
          <w:i/>
          <w:iCs/>
          <w:lang w:val="en-US"/>
        </w:rPr>
        <w:t xml:space="preserve"> </w:t>
      </w:r>
      <w:r w:rsidR="007D2819">
        <w:rPr>
          <w:i/>
          <w:iCs/>
          <w:lang w:val="en-US"/>
        </w:rPr>
        <w:t>I</w:t>
      </w:r>
      <w:r w:rsidR="002C29A2">
        <w:rPr>
          <w:i/>
          <w:iCs/>
          <w:lang w:val="en-US"/>
        </w:rPr>
        <w:t>mages by the author</w:t>
      </w:r>
      <w:r w:rsidR="00821F58">
        <w:rPr>
          <w:i/>
          <w:iCs/>
          <w:lang w:val="en-US"/>
        </w:rPr>
        <w:t>.</w:t>
      </w:r>
    </w:p>
    <w:p w14:paraId="2420659C" w14:textId="77777777" w:rsidR="00877193" w:rsidRDefault="00877193" w:rsidP="0084609B">
      <w:pPr>
        <w:rPr>
          <w:lang w:val="en-US"/>
        </w:rPr>
      </w:pPr>
    </w:p>
    <w:p w14:paraId="0BB65B08" w14:textId="2E131D67" w:rsidR="00A1109E" w:rsidRDefault="00A1109E" w:rsidP="00A1109E">
      <w:pPr>
        <w:pStyle w:val="Heading2"/>
        <w:rPr>
          <w:lang w:val="en-US"/>
        </w:rPr>
      </w:pPr>
      <w:r>
        <w:rPr>
          <w:lang w:val="en-US"/>
        </w:rPr>
        <w:t>1.1 Research gap</w:t>
      </w:r>
      <w:r w:rsidR="004E4CEF">
        <w:rPr>
          <w:lang w:val="en-US"/>
        </w:rPr>
        <w:t xml:space="preserve">, </w:t>
      </w:r>
      <w:r>
        <w:rPr>
          <w:lang w:val="en-US"/>
        </w:rPr>
        <w:t>questions</w:t>
      </w:r>
      <w:r w:rsidR="004E4CEF">
        <w:rPr>
          <w:lang w:val="en-US"/>
        </w:rPr>
        <w:t>, and approach</w:t>
      </w:r>
    </w:p>
    <w:p w14:paraId="37D3A056" w14:textId="77777777" w:rsidR="00A1109E" w:rsidRPr="006F1A03" w:rsidRDefault="00A1109E" w:rsidP="0084609B">
      <w:pPr>
        <w:rPr>
          <w:lang w:val="en-US"/>
        </w:rPr>
      </w:pPr>
    </w:p>
    <w:p w14:paraId="5D5EB1D0" w14:textId="14D854F4" w:rsidR="00A1109E" w:rsidRDefault="00641562" w:rsidP="00E6321C">
      <w:pPr>
        <w:rPr>
          <w:lang w:val="en-US"/>
        </w:rPr>
      </w:pPr>
      <w:r>
        <w:rPr>
          <w:lang w:val="en-US"/>
        </w:rPr>
        <w:t>In sum, both</w:t>
      </w:r>
      <w:r w:rsidR="006B08FA">
        <w:rPr>
          <w:lang w:val="en-US"/>
        </w:rPr>
        <w:t xml:space="preserve"> </w:t>
      </w:r>
      <w:r w:rsidR="00A95E48">
        <w:rPr>
          <w:lang w:val="en-US"/>
        </w:rPr>
        <w:t>analytical</w:t>
      </w:r>
      <w:r w:rsidR="006B08FA">
        <w:rPr>
          <w:lang w:val="en-US"/>
        </w:rPr>
        <w:t xml:space="preserve"> and experimental evidence </w:t>
      </w:r>
      <w:r w:rsidR="005706EB">
        <w:rPr>
          <w:lang w:val="en-US"/>
        </w:rPr>
        <w:t>suggest that</w:t>
      </w:r>
      <w:r w:rsidR="00836C7A">
        <w:rPr>
          <w:lang w:val="en-US"/>
        </w:rPr>
        <w:t>, when used,</w:t>
      </w:r>
      <w:r w:rsidR="005706EB">
        <w:rPr>
          <w:lang w:val="en-US"/>
        </w:rPr>
        <w:t xml:space="preserve"> optimal flexural systems can significantly reduce the </w:t>
      </w:r>
      <w:r w:rsidR="006A2DB8">
        <w:rPr>
          <w:lang w:val="en-US"/>
        </w:rPr>
        <w:t>EC</w:t>
      </w:r>
      <w:r w:rsidR="005706EB">
        <w:rPr>
          <w:lang w:val="en-US"/>
        </w:rPr>
        <w:t xml:space="preserve"> of buildings</w:t>
      </w:r>
      <w:r w:rsidR="005C4E17">
        <w:rPr>
          <w:lang w:val="en-US"/>
        </w:rPr>
        <w:t xml:space="preserve">. Thus far, however, </w:t>
      </w:r>
      <w:r w:rsidR="005706EB">
        <w:rPr>
          <w:lang w:val="en-US"/>
        </w:rPr>
        <w:t xml:space="preserve">a generalized, code-compliant design strategy that leverages current construction </w:t>
      </w:r>
      <w:r w:rsidR="00836C7A">
        <w:rPr>
          <w:lang w:val="en-US"/>
        </w:rPr>
        <w:t>methods</w:t>
      </w:r>
      <w:r w:rsidR="005706EB">
        <w:rPr>
          <w:lang w:val="en-US"/>
        </w:rPr>
        <w:t xml:space="preserve"> has not emerged</w:t>
      </w:r>
      <w:r w:rsidR="00836C7A">
        <w:rPr>
          <w:lang w:val="en-US"/>
        </w:rPr>
        <w:t xml:space="preserve">, leading to a </w:t>
      </w:r>
      <w:r w:rsidR="00A95E48">
        <w:rPr>
          <w:lang w:val="en-US"/>
        </w:rPr>
        <w:t>separation</w:t>
      </w:r>
      <w:r w:rsidR="00836C7A">
        <w:rPr>
          <w:lang w:val="en-US"/>
        </w:rPr>
        <w:t xml:space="preserve"> between standard engineering practice and </w:t>
      </w:r>
      <w:r w:rsidR="00A95E48">
        <w:rPr>
          <w:lang w:val="en-US"/>
        </w:rPr>
        <w:t>theoretically optimal systems.</w:t>
      </w:r>
    </w:p>
    <w:p w14:paraId="0F6850F6" w14:textId="77777777" w:rsidR="00AF24AF" w:rsidRDefault="00AF24AF" w:rsidP="00E6321C">
      <w:pPr>
        <w:rPr>
          <w:lang w:val="en-US"/>
        </w:rPr>
      </w:pPr>
    </w:p>
    <w:p w14:paraId="252CBAA3" w14:textId="6577B1C7" w:rsidR="004B257B" w:rsidRDefault="004B257B" w:rsidP="00E6321C">
      <w:pPr>
        <w:rPr>
          <w:lang w:val="en-US"/>
        </w:rPr>
      </w:pPr>
      <w:r>
        <w:rPr>
          <w:lang w:val="en-US"/>
        </w:rPr>
        <w:lastRenderedPageBreak/>
        <w:t>This paper presents a method for analyzing and developing new</w:t>
      </w:r>
      <w:r w:rsidRPr="006F1A03">
        <w:rPr>
          <w:lang w:val="en-US"/>
        </w:rPr>
        <w:t xml:space="preserve"> slab geometries using computational tools</w:t>
      </w:r>
      <w:r>
        <w:rPr>
          <w:lang w:val="en-US"/>
        </w:rPr>
        <w:t>. These tools allow the</w:t>
      </w:r>
      <w:r w:rsidRPr="006F1A03">
        <w:rPr>
          <w:lang w:val="en-US"/>
        </w:rPr>
        <w:t xml:space="preserve"> </w:t>
      </w:r>
      <w:r>
        <w:rPr>
          <w:lang w:val="en-US"/>
        </w:rPr>
        <w:t>discovery of</w:t>
      </w:r>
      <w:r w:rsidRPr="006F1A03">
        <w:rPr>
          <w:lang w:val="en-US"/>
        </w:rPr>
        <w:t xml:space="preserve"> new, potentially nonobvious, structural configurations that are</w:t>
      </w:r>
      <w:r>
        <w:rPr>
          <w:lang w:val="en-US"/>
        </w:rPr>
        <w:t xml:space="preserve"> </w:t>
      </w:r>
      <w:r w:rsidRPr="006F1A03">
        <w:rPr>
          <w:lang w:val="en-US"/>
        </w:rPr>
        <w:t>efficient</w:t>
      </w:r>
      <w:r>
        <w:rPr>
          <w:lang w:val="en-US"/>
        </w:rPr>
        <w:t xml:space="preserve">, </w:t>
      </w:r>
      <w:r w:rsidRPr="006F1A03">
        <w:rPr>
          <w:lang w:val="en-US"/>
        </w:rPr>
        <w:t>aesthetically pleasing</w:t>
      </w:r>
      <w:r>
        <w:rPr>
          <w:lang w:val="en-US"/>
        </w:rPr>
        <w:t>, code-compliant, and use commercially available materials and construction methods</w:t>
      </w:r>
      <w:r w:rsidRPr="006F1A03">
        <w:rPr>
          <w:lang w:val="en-US"/>
        </w:rPr>
        <w:t xml:space="preserve">. </w:t>
      </w:r>
      <w:r>
        <w:rPr>
          <w:lang w:val="en-US"/>
        </w:rPr>
        <w:t xml:space="preserve">As such, it employs four out of Fang et al.’s thirteen design strategies for reducing structural </w:t>
      </w:r>
      <w:r w:rsidR="006A2DB8">
        <w:rPr>
          <w:lang w:val="en-US"/>
        </w:rPr>
        <w:t>EC</w:t>
      </w:r>
      <w:r>
        <w:rPr>
          <w:lang w:val="en-US"/>
        </w:rPr>
        <w:t>. (</w:t>
      </w:r>
      <w:r w:rsidRPr="006F1A03">
        <w:rPr>
          <w:lang w:val="en-US"/>
        </w:rPr>
        <w:t xml:space="preserve">0a Estimating </w:t>
      </w:r>
      <w:r w:rsidR="006A2DB8">
        <w:rPr>
          <w:lang w:val="en-US"/>
        </w:rPr>
        <w:t>EC</w:t>
      </w:r>
      <w:r w:rsidRPr="006F1A03">
        <w:rPr>
          <w:lang w:val="en-US"/>
        </w:rPr>
        <w:t xml:space="preserve"> from bottom-up quantities; 1: Exploring or optimizing the parametric design space; 3: Using less material; 9. Exploiting standardization and/or customization).</w:t>
      </w:r>
      <w:r w:rsidRPr="006F1A03">
        <w:rPr>
          <w:lang w:val="en-US"/>
        </w:rPr>
        <w:fldChar w:fldCharType="begin"/>
      </w:r>
      <w:r w:rsidR="001A07AB">
        <w:rPr>
          <w:lang w:val="en-US"/>
        </w:rPr>
        <w:instrText xml:space="preserve"> ADDIN ZOTERO_ITEM CSL_CITATION {"citationID":"gKBYKFSB","properties":{"formattedCitation":"\\super [21]\\nosupersub{}","plainCitation":"[21]","noteIndex":0},"citationItems":[{"id":1293,"uris":["http://zotero.org/users/9700663/items/QSB6MMP2"],"itemData":{"id":1293,"type":"article-journal","abstract":"The embodied carbon emissions of buildings are increasingly important to mitigate. Most of these emissions come from structural systems. While many strategies have been identified and proposed for reducing embodied carbon in early-stage structural design, they are rarely synthesized to discuss their relative effectiveness and compatibility. Discussing the strategies together rather than individually is important because not all strategies are equally effective or can be implemented simultaneously. This paper presents a synthesized discussion by clarifying a network of design strategies for reducing embodied carbon in structural systems, supported by a literature review. Existing guides for embodied carbon reduction are typically written by practitioners; this paper enhances them by examining patterns in academic literature to both support the plurality of known strategies and identify those that are overlooked or underutilized. Using quantitative meta-analyses and qualitative assessments of the literature, the strategies are evaluated for literature prevalence and origins, advantages and limitations, novelty, and compatibility. The results help designers understand which strategies can be immediately prioritized for reducing the adverse environmental effects of building structures, while documenting state-of-the-art research of each strategy.","container-title":"Journal of Building Engineering","DOI":"10.1016/j.jobe.2023.107054","ISSN":"2352-7102","journalAbbreviation":"Journal of Building Engineering","page":"107054","source":"ScienceDirect","title":"Reducing embodied carbon in structural systems: A review of early-stage design strategies","title-short":"Reducing embodied carbon in structural systems","volume":"76","author":[{"family":"Fang","given":"Demi"},{"family":"Brown","given":"Nathan"},{"family":"De Wolf","given":"Catherine"},{"family":"Mueller","given":"Caitlin"}],"issued":{"date-parts":[["2023",10,1]]},"citation-key":"fangReducingEmbodiedCarbon2023"}}],"schema":"https://github.com/citation-style-language/schema/raw/master/csl-citation.json"} </w:instrText>
      </w:r>
      <w:r w:rsidRPr="006F1A03">
        <w:rPr>
          <w:lang w:val="en-US"/>
        </w:rPr>
        <w:fldChar w:fldCharType="separate"/>
      </w:r>
      <w:r w:rsidR="001A07AB" w:rsidRPr="001A07AB">
        <w:rPr>
          <w:rFonts w:cs="CMU Serif"/>
          <w:kern w:val="0"/>
          <w:vertAlign w:val="superscript"/>
        </w:rPr>
        <w:t>[21]</w:t>
      </w:r>
      <w:r w:rsidRPr="006F1A03">
        <w:rPr>
          <w:lang w:val="en-US"/>
        </w:rPr>
        <w:fldChar w:fldCharType="end"/>
      </w:r>
      <w:r w:rsidRPr="006F1A03">
        <w:rPr>
          <w:lang w:val="en-US"/>
        </w:rPr>
        <w:t xml:space="preserve"> </w:t>
      </w:r>
    </w:p>
    <w:p w14:paraId="776F0F7A" w14:textId="77777777" w:rsidR="004B257B" w:rsidRDefault="004B257B" w:rsidP="00E6321C">
      <w:pPr>
        <w:rPr>
          <w:lang w:val="en-US"/>
        </w:rPr>
      </w:pPr>
    </w:p>
    <w:p w14:paraId="1E9F85FD" w14:textId="4C34BCB7" w:rsidR="002312FC" w:rsidRDefault="000802AF" w:rsidP="00E6321C">
      <w:pPr>
        <w:rPr>
          <w:lang w:val="en-US"/>
        </w:rPr>
      </w:pPr>
      <w:r>
        <w:rPr>
          <w:lang w:val="en-US"/>
        </w:rPr>
        <w:t>Section 2</w:t>
      </w:r>
      <w:r w:rsidR="00641562">
        <w:rPr>
          <w:lang w:val="en-US"/>
        </w:rPr>
        <w:t xml:space="preserve"> </w:t>
      </w:r>
      <w:r w:rsidR="0002769C">
        <w:rPr>
          <w:lang w:val="en-US"/>
        </w:rPr>
        <w:t>details</w:t>
      </w:r>
      <w:r w:rsidR="00C21040">
        <w:rPr>
          <w:lang w:val="en-US"/>
        </w:rPr>
        <w:t xml:space="preserve"> a</w:t>
      </w:r>
      <w:r w:rsidR="008C2A6C">
        <w:rPr>
          <w:lang w:val="en-US"/>
        </w:rPr>
        <w:t>n algorithmic method</w:t>
      </w:r>
      <w:r w:rsidR="00C21040">
        <w:rPr>
          <w:lang w:val="en-US"/>
        </w:rPr>
        <w:t xml:space="preserve"> for designing slabs with nonstandard steel beam layout</w:t>
      </w:r>
      <w:r w:rsidR="00920202">
        <w:rPr>
          <w:lang w:val="en-US"/>
        </w:rPr>
        <w:t xml:space="preserve">s. </w:t>
      </w:r>
      <w:r w:rsidR="0035356A">
        <w:rPr>
          <w:lang w:val="en-US"/>
        </w:rPr>
        <w:t xml:space="preserve">The slabs considered are flat reinforced concrete plates and supported by </w:t>
      </w:r>
      <w:r w:rsidR="00725633">
        <w:rPr>
          <w:lang w:val="en-US"/>
        </w:rPr>
        <w:t xml:space="preserve">wide-flange (W) sections </w:t>
      </w:r>
      <w:r w:rsidR="005D0F90">
        <w:rPr>
          <w:lang w:val="en-US"/>
        </w:rPr>
        <w:t>rolled out of</w:t>
      </w:r>
      <w:r w:rsidR="00725633">
        <w:rPr>
          <w:lang w:val="en-US"/>
        </w:rPr>
        <w:t xml:space="preserve"> </w:t>
      </w:r>
      <w:r w:rsidR="0035356A">
        <w:rPr>
          <w:lang w:val="en-US"/>
        </w:rPr>
        <w:t>A992 steel</w:t>
      </w:r>
      <w:r w:rsidR="00E63C43">
        <w:rPr>
          <w:lang w:val="en-US"/>
        </w:rPr>
        <w:t xml:space="preserve"> (E = </w:t>
      </w:r>
      <w:r w:rsidR="00EE67D2">
        <w:rPr>
          <w:lang w:val="en-US"/>
        </w:rPr>
        <w:t>210GPa)</w:t>
      </w:r>
      <w:r w:rsidR="0035356A">
        <w:rPr>
          <w:lang w:val="en-US"/>
        </w:rPr>
        <w:t xml:space="preserve">. </w:t>
      </w:r>
      <w:r w:rsidR="002D2E25">
        <w:rPr>
          <w:lang w:val="en-US"/>
        </w:rPr>
        <w:t>The method generalizes and automates an engineer’s ability to size beams</w:t>
      </w:r>
      <w:r w:rsidR="002D2E25">
        <w:rPr>
          <w:lang w:val="en-US"/>
        </w:rPr>
        <w:t xml:space="preserve"> in </w:t>
      </w:r>
      <w:r w:rsidR="00273B9A">
        <w:rPr>
          <w:lang w:val="en-US"/>
        </w:rPr>
        <w:t>an arbitrary, convex</w:t>
      </w:r>
      <w:r w:rsidR="002D2E25">
        <w:rPr>
          <w:lang w:val="en-US"/>
        </w:rPr>
        <w:t xml:space="preserve"> layout</w:t>
      </w:r>
      <w:r w:rsidR="002D2E25">
        <w:rPr>
          <w:lang w:val="en-US"/>
        </w:rPr>
        <w:t xml:space="preserve"> based on geometrically defined tributary areas. </w:t>
      </w:r>
      <w:r w:rsidR="0018442B">
        <w:rPr>
          <w:lang w:val="en-US"/>
        </w:rPr>
        <w:t>Despite their topological complexity, these</w:t>
      </w:r>
      <w:r w:rsidR="00CD232A">
        <w:rPr>
          <w:lang w:val="en-US"/>
        </w:rPr>
        <w:t xml:space="preserve"> grillages</w:t>
      </w:r>
      <w:r w:rsidR="00920202">
        <w:rPr>
          <w:lang w:val="en-US"/>
        </w:rPr>
        <w:t xml:space="preserve"> can be assembled using conventional steel construction techniques</w:t>
      </w:r>
      <w:r w:rsidR="00BA7D08">
        <w:rPr>
          <w:lang w:val="en-US"/>
        </w:rPr>
        <w:t>, using readily available structural elements</w:t>
      </w:r>
      <w:r w:rsidR="00920202">
        <w:rPr>
          <w:lang w:val="en-US"/>
        </w:rPr>
        <w:t xml:space="preserve">. </w:t>
      </w:r>
    </w:p>
    <w:p w14:paraId="1E2BDAB5" w14:textId="77777777" w:rsidR="00494464" w:rsidRDefault="00494464" w:rsidP="00E6321C">
      <w:pPr>
        <w:rPr>
          <w:lang w:val="en-US"/>
        </w:rPr>
      </w:pPr>
    </w:p>
    <w:p w14:paraId="3378F097" w14:textId="783FE9F0" w:rsidR="0089245C" w:rsidRDefault="001D3C6E" w:rsidP="00E6321C">
      <w:pPr>
        <w:rPr>
          <w:lang w:val="en-US"/>
        </w:rPr>
      </w:pPr>
      <w:r>
        <w:rPr>
          <w:lang w:val="en-US"/>
        </w:rPr>
        <w:t>Section 3.1 shows how the method can be used to</w:t>
      </w:r>
      <w:r w:rsidR="006E080B">
        <w:rPr>
          <w:lang w:val="en-US"/>
        </w:rPr>
        <w:t xml:space="preserve"> accurately estimate the</w:t>
      </w:r>
      <w:r w:rsidR="002312FC">
        <w:rPr>
          <w:lang w:val="en-US"/>
        </w:rPr>
        <w:t xml:space="preserve"> effect</w:t>
      </w:r>
      <w:r w:rsidR="006E080B">
        <w:rPr>
          <w:lang w:val="en-US"/>
        </w:rPr>
        <w:t xml:space="preserve"> of</w:t>
      </w:r>
      <w:r w:rsidR="002312FC">
        <w:rPr>
          <w:lang w:val="en-US"/>
        </w:rPr>
        <w:t xml:space="preserve"> </w:t>
      </w:r>
      <w:r w:rsidR="00364EE0">
        <w:rPr>
          <w:lang w:val="en-US"/>
        </w:rPr>
        <w:t xml:space="preserve">different </w:t>
      </w:r>
      <w:r w:rsidR="006E080B">
        <w:rPr>
          <w:lang w:val="en-US"/>
        </w:rPr>
        <w:t xml:space="preserve">engineering and architectural </w:t>
      </w:r>
      <w:r w:rsidR="00D050AC">
        <w:rPr>
          <w:lang w:val="en-US"/>
        </w:rPr>
        <w:t>detailing, or design</w:t>
      </w:r>
      <w:r w:rsidR="00364EE0">
        <w:rPr>
          <w:lang w:val="en-US"/>
        </w:rPr>
        <w:t xml:space="preserve"> decisions </w:t>
      </w:r>
      <w:r w:rsidR="000802AF">
        <w:rPr>
          <w:lang w:val="en-US"/>
        </w:rPr>
        <w:t>on the</w:t>
      </w:r>
      <w:r w:rsidR="00364EE0">
        <w:rPr>
          <w:lang w:val="en-US"/>
        </w:rPr>
        <w:t xml:space="preserve"> efficiency of the slab</w:t>
      </w:r>
      <w:r>
        <w:rPr>
          <w:lang w:val="en-US"/>
        </w:rPr>
        <w:t xml:space="preserve">. In section 3.2 the same practice is applied to two distinct parametric design spaces, allowing us to map out the performance landscape for a range of continuously varying slabs. </w:t>
      </w:r>
      <w:r w:rsidR="009C67A2">
        <w:rPr>
          <w:color w:val="000000" w:themeColor="text1"/>
          <w:lang w:val="en-US"/>
        </w:rPr>
        <w:t>Given</w:t>
      </w:r>
      <w:r w:rsidR="009C67A2" w:rsidRPr="00175916">
        <w:rPr>
          <w:color w:val="000000" w:themeColor="text1"/>
          <w:lang w:val="en-US"/>
        </w:rPr>
        <w:t xml:space="preserve"> historical precedent and analytical </w:t>
      </w:r>
      <w:r w:rsidR="009C67A2">
        <w:rPr>
          <w:color w:val="000000" w:themeColor="text1"/>
          <w:lang w:val="en-US"/>
        </w:rPr>
        <w:t xml:space="preserve">outcomes, </w:t>
      </w:r>
      <w:r w:rsidR="009C67A2" w:rsidRPr="00175916">
        <w:rPr>
          <w:color w:val="000000" w:themeColor="text1"/>
          <w:lang w:val="en-US"/>
        </w:rPr>
        <w:t xml:space="preserve">we anticipate that more complex </w:t>
      </w:r>
      <w:r w:rsidR="009C67A2">
        <w:rPr>
          <w:color w:val="000000" w:themeColor="text1"/>
          <w:lang w:val="en-US"/>
        </w:rPr>
        <w:t>topologies</w:t>
      </w:r>
      <w:r w:rsidR="009C67A2" w:rsidRPr="00175916">
        <w:rPr>
          <w:color w:val="000000" w:themeColor="text1"/>
          <w:lang w:val="en-US"/>
        </w:rPr>
        <w:t xml:space="preserve"> will perform more efficiently than standard </w:t>
      </w:r>
      <w:r w:rsidR="009C67A2">
        <w:rPr>
          <w:color w:val="000000" w:themeColor="text1"/>
          <w:lang w:val="en-US"/>
        </w:rPr>
        <w:t xml:space="preserve">forms. </w:t>
      </w:r>
      <w:r w:rsidR="009C67A2">
        <w:rPr>
          <w:lang w:val="en-US"/>
        </w:rPr>
        <w:t>To that end,</w:t>
      </w:r>
      <w:r>
        <w:rPr>
          <w:lang w:val="en-US"/>
        </w:rPr>
        <w:t xml:space="preserve"> the</w:t>
      </w:r>
      <w:r w:rsidR="0089245C">
        <w:rPr>
          <w:lang w:val="en-US"/>
        </w:rPr>
        <w:t xml:space="preserve"> following research questions</w:t>
      </w:r>
      <w:r>
        <w:rPr>
          <w:lang w:val="en-US"/>
        </w:rPr>
        <w:t xml:space="preserve"> are investigated</w:t>
      </w:r>
      <w:r w:rsidR="0089245C">
        <w:rPr>
          <w:lang w:val="en-US"/>
        </w:rPr>
        <w:t>:</w:t>
      </w:r>
    </w:p>
    <w:p w14:paraId="7DFEDA94" w14:textId="77777777" w:rsidR="0089245C" w:rsidRDefault="0089245C" w:rsidP="00E6321C">
      <w:pPr>
        <w:rPr>
          <w:lang w:val="en-US"/>
        </w:rPr>
      </w:pPr>
    </w:p>
    <w:p w14:paraId="6A2299DF" w14:textId="49FE68FE" w:rsidR="0089245C" w:rsidRDefault="0089245C" w:rsidP="0089245C">
      <w:pPr>
        <w:pStyle w:val="ListParagraph"/>
        <w:numPr>
          <w:ilvl w:val="0"/>
          <w:numId w:val="7"/>
        </w:numPr>
        <w:rPr>
          <w:lang w:val="en-US"/>
        </w:rPr>
      </w:pPr>
      <w:r>
        <w:rPr>
          <w:lang w:val="en-US"/>
        </w:rPr>
        <w:t xml:space="preserve">Which design decisions </w:t>
      </w:r>
      <w:r w:rsidR="00117489">
        <w:rPr>
          <w:lang w:val="en-US"/>
        </w:rPr>
        <w:t>(section 2.2)</w:t>
      </w:r>
      <w:r w:rsidR="00117489">
        <w:rPr>
          <w:lang w:val="en-US"/>
        </w:rPr>
        <w:t xml:space="preserve"> </w:t>
      </w:r>
      <w:r>
        <w:rPr>
          <w:lang w:val="en-US"/>
        </w:rPr>
        <w:t>are the most impactful drivers of efficient floor design?</w:t>
      </w:r>
    </w:p>
    <w:p w14:paraId="7106581A" w14:textId="5A897762" w:rsidR="0089245C" w:rsidRDefault="0089245C" w:rsidP="0089245C">
      <w:pPr>
        <w:pStyle w:val="ListParagraph"/>
        <w:numPr>
          <w:ilvl w:val="0"/>
          <w:numId w:val="7"/>
        </w:numPr>
        <w:rPr>
          <w:lang w:val="en-US"/>
        </w:rPr>
      </w:pPr>
      <w:r>
        <w:rPr>
          <w:lang w:val="en-US"/>
        </w:rPr>
        <w:t>What trade-offs, if any, exist between different design decisions, including their impact on manufacturability?</w:t>
      </w:r>
    </w:p>
    <w:p w14:paraId="3F64336D" w14:textId="60725599" w:rsidR="0089245C" w:rsidRPr="0089245C" w:rsidRDefault="0089245C" w:rsidP="0089245C">
      <w:pPr>
        <w:pStyle w:val="ListParagraph"/>
        <w:numPr>
          <w:ilvl w:val="0"/>
          <w:numId w:val="7"/>
        </w:numPr>
        <w:rPr>
          <w:lang w:val="en-US"/>
        </w:rPr>
      </w:pPr>
      <w:r>
        <w:rPr>
          <w:lang w:val="en-US"/>
        </w:rPr>
        <w:t xml:space="preserve">How sensitive is a given design space </w:t>
      </w:r>
      <w:r w:rsidR="000B30B6">
        <w:rPr>
          <w:lang w:val="en-US"/>
        </w:rPr>
        <w:t xml:space="preserve">to </w:t>
      </w:r>
      <w:r w:rsidR="00671319">
        <w:rPr>
          <w:lang w:val="en-US"/>
        </w:rPr>
        <w:t>changes</w:t>
      </w:r>
      <w:r w:rsidR="000B30B6">
        <w:rPr>
          <w:lang w:val="en-US"/>
        </w:rPr>
        <w:t xml:space="preserve"> in geometric parameters</w:t>
      </w:r>
      <w:r>
        <w:rPr>
          <w:lang w:val="en-US"/>
        </w:rPr>
        <w:t xml:space="preserve">, </w:t>
      </w:r>
      <w:r w:rsidR="000B30B6">
        <w:rPr>
          <w:lang w:val="en-US"/>
        </w:rPr>
        <w:t>keeping all else constant</w:t>
      </w:r>
      <w:r w:rsidR="008D35C1">
        <w:rPr>
          <w:lang w:val="en-US"/>
        </w:rPr>
        <w:t>? H</w:t>
      </w:r>
      <w:r w:rsidR="000B30B6">
        <w:rPr>
          <w:lang w:val="en-US"/>
        </w:rPr>
        <w:t xml:space="preserve">ow </w:t>
      </w:r>
      <w:r w:rsidR="00671319">
        <w:rPr>
          <w:lang w:val="en-US"/>
        </w:rPr>
        <w:t xml:space="preserve">is </w:t>
      </w:r>
      <w:r w:rsidR="00FB16DB">
        <w:rPr>
          <w:lang w:val="en-US"/>
        </w:rPr>
        <w:t>performance</w:t>
      </w:r>
      <w:r w:rsidR="00671319">
        <w:rPr>
          <w:lang w:val="en-US"/>
        </w:rPr>
        <w:t xml:space="preserve"> affected by </w:t>
      </w:r>
      <w:r w:rsidR="008D35C1">
        <w:rPr>
          <w:lang w:val="en-US"/>
        </w:rPr>
        <w:t>different combinations of design decisions</w:t>
      </w:r>
      <w:r>
        <w:rPr>
          <w:lang w:val="en-US"/>
        </w:rPr>
        <w:t>?</w:t>
      </w:r>
    </w:p>
    <w:bookmarkEnd w:id="0"/>
    <w:p w14:paraId="4306471D" w14:textId="13BABDC8" w:rsidR="00006E48" w:rsidRPr="00006E48" w:rsidRDefault="00655C49" w:rsidP="003A357B">
      <w:pPr>
        <w:pStyle w:val="Heading1"/>
      </w:pPr>
      <w:r>
        <w:t xml:space="preserve">2. </w:t>
      </w:r>
      <w:r w:rsidR="001C6916">
        <w:t xml:space="preserve">Methodology: </w:t>
      </w:r>
      <w:r w:rsidR="00DD55F3">
        <w:t>A</w:t>
      </w:r>
      <w:r w:rsidR="001C6916">
        <w:t>utomated embodied carbon assessment of beam-slab structural systems</w:t>
      </w:r>
    </w:p>
    <w:p w14:paraId="47A8CA41" w14:textId="4461BC17" w:rsidR="008632CD" w:rsidRPr="008632CD" w:rsidRDefault="00655C49" w:rsidP="0089245C">
      <w:pPr>
        <w:pStyle w:val="Heading2"/>
      </w:pPr>
      <w:r w:rsidRPr="00655C49">
        <w:t>2.1 Conceptual overview</w:t>
      </w:r>
    </w:p>
    <w:p w14:paraId="16291BA7" w14:textId="25C047F1" w:rsidR="00910F69" w:rsidRPr="002E4330" w:rsidRDefault="00C652C5" w:rsidP="00655C49">
      <w:pPr>
        <w:rPr>
          <w:color w:val="000000" w:themeColor="text1"/>
          <w:lang w:val="en-US"/>
        </w:rPr>
      </w:pPr>
      <w:r>
        <w:t>The algorithm presented in this paper</w:t>
      </w:r>
      <w:r w:rsidR="00910F69">
        <w:t xml:space="preserve"> allows for the design, </w:t>
      </w:r>
      <w:r>
        <w:t>analysis</w:t>
      </w:r>
      <w:r w:rsidR="00910F69">
        <w:t xml:space="preserve">, and </w:t>
      </w:r>
      <w:r>
        <w:t>sizing</w:t>
      </w:r>
      <w:r w:rsidR="00910F69">
        <w:t xml:space="preserve"> of </w:t>
      </w:r>
      <w:r>
        <w:t xml:space="preserve">beam layouts supporting </w:t>
      </w:r>
      <w:r w:rsidR="000472C8">
        <w:t>RC</w:t>
      </w:r>
      <w:r>
        <w:t xml:space="preserve"> slabs </w:t>
      </w:r>
      <w:r>
        <w:t>using a combination of vector-based geometric analysis and finite elements</w:t>
      </w:r>
      <w:r>
        <w:t xml:space="preserve">. </w:t>
      </w:r>
      <w:r w:rsidR="000472C8">
        <w:t>The resulting</w:t>
      </w:r>
      <w:r>
        <w:t xml:space="preserve"> </w:t>
      </w:r>
      <w:r w:rsidR="000472C8">
        <w:t>RC</w:t>
      </w:r>
      <w:r>
        <w:t xml:space="preserve"> </w:t>
      </w:r>
      <w:r w:rsidR="000472C8">
        <w:t xml:space="preserve">slabs </w:t>
      </w:r>
      <w:r>
        <w:t xml:space="preserve">and steel </w:t>
      </w:r>
      <w:r w:rsidR="000472C8">
        <w:t xml:space="preserve">sections are sized </w:t>
      </w:r>
      <w:r w:rsidR="007C2F00">
        <w:t xml:space="preserve">in accordance with ACI 318-19, </w:t>
      </w:r>
      <w:r w:rsidR="0089137B">
        <w:t xml:space="preserve">ASCE 7-22, </w:t>
      </w:r>
      <w:r w:rsidR="007C2F00">
        <w:t>and AISC-16 design codes.</w:t>
      </w:r>
      <w:r w:rsidR="007C2F00">
        <w:fldChar w:fldCharType="begin"/>
      </w:r>
      <w:r w:rsidR="001A07AB">
        <w:instrText xml:space="preserve"> ADDIN ZOTERO_ITEM CSL_CITATION {"citationID":"q0BYXAqg","properties":{"formattedCitation":"\\super [22\\uc0\\u8211{}24]\\nosupersub{}","plainCitation":"[22–24]","noteIndex":0},"citationItems":[{"id":1561,"uris":["http://zotero.org/users/9700663/items/7VQNKPTE"],"itemData":{"id":1561,"type":"book","ISBN":"978-1-64195-056-5","language":"English","source":"Amazon","title":"ACI 318-19 Building Code Requirements for Structural Concrete","author":[{"family":"American Concrete Institute","given":""}],"citation-key":"americanconcreteinstituteACI31819Building"}},{"id":1565,"uris":["http://zotero.org/groups/5039117/items/RJC2ZHQJ"],"itemData":{"id":1565,"type":"book","title":"ANSI/AISC 360-16 Specification for structural steel buildings","URL":"https://www.aisc.org/publications/steel-standards/aisc-360/","author":[{"family":"American Institute of Steel Construction","given":""}],"accessed":{"date-parts":[["2024",8,3]]},"issued":{"date-parts":[["2016"]]},"citation-key":"americaninstituteofsteelconstructionANSIAISC360162016"}},{"id":1571,"uris":["http://zotero.org/users/9700663/items/IS9T267Y"],"itemData":{"id":1571,"type":"book","abstract":"Supplements provide approved revisions to the standard requirements in advance of the next edition.","collection-title":"ASCE 7","source":"ascelibrary.org (Atypon)","title":"ASCE/SEI 7-22 Minimum Design Loads and Associated Criteria for Buildings and Other Structures","URL":"https://ascelibrary.org/doi/10.1061/9780784415788.sup1","author":[{"family":"American Society of Civil Engineers","given":""}],"accessed":{"date-parts":[["2024",8,3]]},"issued":{"date-parts":[["2023",3,21]]},"citation-key":"americansocietyofcivilengineersASCESEI7222023"}}],"schema":"https://github.com/citation-style-language/schema/raw/master/csl-citation.json"} </w:instrText>
      </w:r>
      <w:r w:rsidR="007C2F00">
        <w:fldChar w:fldCharType="separate"/>
      </w:r>
      <w:r w:rsidR="001A07AB" w:rsidRPr="001A07AB">
        <w:rPr>
          <w:rFonts w:cs="CMU Serif"/>
          <w:kern w:val="0"/>
          <w:vertAlign w:val="superscript"/>
        </w:rPr>
        <w:t>[22–24]</w:t>
      </w:r>
      <w:r w:rsidR="007C2F00">
        <w:fldChar w:fldCharType="end"/>
      </w:r>
      <w:r w:rsidR="002E4330">
        <w:t xml:space="preserve"> </w:t>
      </w:r>
      <w:r w:rsidR="008C36C8">
        <w:t>A summary diagram can be found in figure 2.</w:t>
      </w:r>
    </w:p>
    <w:p w14:paraId="1374D17A" w14:textId="77777777" w:rsidR="00910F69" w:rsidRPr="00910F69" w:rsidRDefault="00910F69" w:rsidP="00655C49"/>
    <w:p w14:paraId="47E36BD8" w14:textId="41134178" w:rsidR="00D60CEE" w:rsidRDefault="0094790B" w:rsidP="00655C49">
      <w:pPr>
        <w:rPr>
          <w:color w:val="00B0F0"/>
        </w:rPr>
      </w:pPr>
      <w:r w:rsidRPr="0094790B">
        <w:rPr>
          <w:color w:val="00B0F0"/>
        </w:rPr>
        <w:lastRenderedPageBreak/>
        <w:drawing>
          <wp:inline distT="0" distB="0" distL="0" distR="0" wp14:anchorId="1C620155" wp14:editId="463B5F4A">
            <wp:extent cx="5943600" cy="2438400"/>
            <wp:effectExtent l="0" t="0" r="0" b="0"/>
            <wp:docPr id="1713381173"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381173" name="Picture 1" descr="A diagram of a graph&#10;&#10;Description automatically generated"/>
                    <pic:cNvPicPr/>
                  </pic:nvPicPr>
                  <pic:blipFill>
                    <a:blip r:embed="rId9"/>
                    <a:stretch>
                      <a:fillRect/>
                    </a:stretch>
                  </pic:blipFill>
                  <pic:spPr>
                    <a:xfrm>
                      <a:off x="0" y="0"/>
                      <a:ext cx="5943600" cy="2438400"/>
                    </a:xfrm>
                    <a:prstGeom prst="rect">
                      <a:avLst/>
                    </a:prstGeom>
                  </pic:spPr>
                </pic:pic>
              </a:graphicData>
            </a:graphic>
          </wp:inline>
        </w:drawing>
      </w:r>
    </w:p>
    <w:p w14:paraId="55DEEB72" w14:textId="3523F205" w:rsidR="00D60CEE" w:rsidRPr="00D60CEE" w:rsidRDefault="00D60CEE" w:rsidP="00655C49">
      <w:pPr>
        <w:rPr>
          <w:color w:val="00B0F0"/>
        </w:rPr>
      </w:pPr>
      <w:r w:rsidRPr="001B60EB">
        <w:rPr>
          <w:i/>
          <w:iCs/>
          <w:lang w:val="en-US"/>
        </w:rPr>
        <w:t>Figure</w:t>
      </w:r>
      <w:r>
        <w:rPr>
          <w:i/>
          <w:iCs/>
          <w:lang w:val="en-US"/>
        </w:rPr>
        <w:t xml:space="preserve"> 2: </w:t>
      </w:r>
      <w:r w:rsidR="000F58DD">
        <w:rPr>
          <w:i/>
          <w:iCs/>
          <w:lang w:val="en-US"/>
        </w:rPr>
        <w:t>Summary flowchart for</w:t>
      </w:r>
      <w:r w:rsidR="001D32DE">
        <w:rPr>
          <w:i/>
          <w:iCs/>
          <w:lang w:val="en-US"/>
        </w:rPr>
        <w:t xml:space="preserve"> automated </w:t>
      </w:r>
      <w:r w:rsidR="00563A3E">
        <w:rPr>
          <w:i/>
          <w:iCs/>
          <w:lang w:val="en-US"/>
        </w:rPr>
        <w:t xml:space="preserve">analysis and </w:t>
      </w:r>
      <w:r w:rsidR="001D32DE">
        <w:rPr>
          <w:i/>
          <w:iCs/>
          <w:lang w:val="en-US"/>
        </w:rPr>
        <w:t xml:space="preserve">sizing for irregular </w:t>
      </w:r>
      <w:r w:rsidR="006C09CF">
        <w:rPr>
          <w:i/>
          <w:iCs/>
          <w:lang w:val="en-US"/>
        </w:rPr>
        <w:t xml:space="preserve">steel </w:t>
      </w:r>
      <w:r w:rsidR="001D32DE">
        <w:rPr>
          <w:i/>
          <w:iCs/>
          <w:lang w:val="en-US"/>
        </w:rPr>
        <w:t>beam-and-</w:t>
      </w:r>
      <w:r w:rsidR="006C09CF">
        <w:rPr>
          <w:i/>
          <w:iCs/>
          <w:lang w:val="en-US"/>
        </w:rPr>
        <w:t xml:space="preserve">RC </w:t>
      </w:r>
      <w:r w:rsidR="001D32DE">
        <w:rPr>
          <w:i/>
          <w:iCs/>
          <w:lang w:val="en-US"/>
        </w:rPr>
        <w:t>slab layouts</w:t>
      </w:r>
      <w:r>
        <w:rPr>
          <w:i/>
          <w:iCs/>
          <w:lang w:val="en-US"/>
        </w:rPr>
        <w:t>.</w:t>
      </w:r>
    </w:p>
    <w:p w14:paraId="52075596" w14:textId="77777777" w:rsidR="00975BAC" w:rsidRDefault="00975BAC" w:rsidP="00E6321C">
      <w:pPr>
        <w:rPr>
          <w:lang w:val="en-US"/>
        </w:rPr>
      </w:pPr>
    </w:p>
    <w:p w14:paraId="2820D8A7" w14:textId="44C3834F" w:rsidR="0059603D" w:rsidRDefault="0099654D" w:rsidP="00E6321C">
      <w:pPr>
        <w:rPr>
          <w:lang w:val="en-US"/>
        </w:rPr>
      </w:pPr>
      <w:r>
        <w:rPr>
          <w:lang w:val="en-US"/>
        </w:rPr>
        <w:t xml:space="preserve">The method follows the </w:t>
      </w:r>
      <w:r w:rsidR="008975E9">
        <w:rPr>
          <w:lang w:val="en-US"/>
        </w:rPr>
        <w:t>outline</w:t>
      </w:r>
      <w:r>
        <w:rPr>
          <w:lang w:val="en-US"/>
        </w:rPr>
        <w:t xml:space="preserve"> of a standard steel design workflow</w:t>
      </w:r>
      <w:r w:rsidR="008975E9">
        <w:rPr>
          <w:lang w:val="en-US"/>
        </w:rPr>
        <w:t>, modified for three different spanning systems</w:t>
      </w:r>
      <w:r>
        <w:rPr>
          <w:lang w:val="en-US"/>
        </w:rPr>
        <w:t xml:space="preserve">. </w:t>
      </w:r>
      <w:r w:rsidR="008975E9">
        <w:rPr>
          <w:lang w:val="en-US"/>
        </w:rPr>
        <w:t xml:space="preserve">Slabs may be </w:t>
      </w:r>
      <w:r w:rsidR="002E7D15">
        <w:rPr>
          <w:lang w:val="en-US"/>
        </w:rPr>
        <w:t>isotropic (section 2.2.1.a), uniaxial (section 2.2.1.b), or</w:t>
      </w:r>
      <w:r w:rsidR="00B41540">
        <w:rPr>
          <w:lang w:val="en-US"/>
        </w:rPr>
        <w:t xml:space="preserve"> orthogonally biaxial</w:t>
      </w:r>
      <w:r w:rsidR="002E7D15">
        <w:rPr>
          <w:lang w:val="en-US"/>
        </w:rPr>
        <w:t xml:space="preserve"> (section 2.2.1.c) </w:t>
      </w:r>
      <w:r w:rsidR="003622B8">
        <w:rPr>
          <w:lang w:val="en-US"/>
        </w:rPr>
        <w:t>depending on the material and reinforcement choic</w:t>
      </w:r>
      <w:r w:rsidR="00192484">
        <w:rPr>
          <w:lang w:val="en-US"/>
        </w:rPr>
        <w:t>e. The choice of spanning system determines the maximum span of each cell in the layout</w:t>
      </w:r>
      <w:r w:rsidR="000046DF">
        <w:rPr>
          <w:lang w:val="en-US"/>
        </w:rPr>
        <w:t xml:space="preserve"> </w:t>
      </w:r>
      <w:r w:rsidR="00CD32AF">
        <w:rPr>
          <w:lang w:val="en-US"/>
        </w:rPr>
        <w:t xml:space="preserve">(section 2.2.2) </w:t>
      </w:r>
      <w:r w:rsidR="000046DF">
        <w:rPr>
          <w:lang w:val="en-US"/>
        </w:rPr>
        <w:t>as well as the flow of load from the slab to individual beams</w:t>
      </w:r>
      <w:r w:rsidR="00D86925">
        <w:rPr>
          <w:lang w:val="en-US"/>
        </w:rPr>
        <w:t>.</w:t>
      </w:r>
      <w:r w:rsidR="000046DF">
        <w:rPr>
          <w:lang w:val="en-US"/>
        </w:rPr>
        <w:t xml:space="preserve"> </w:t>
      </w:r>
      <w:r w:rsidR="00447C41">
        <w:rPr>
          <w:lang w:val="en-US"/>
        </w:rPr>
        <w:t>As floor slabs are indeterminate, the exact load distributions</w:t>
      </w:r>
      <w:r w:rsidR="00447C41">
        <w:rPr>
          <w:lang w:val="en-US"/>
        </w:rPr>
        <w:t xml:space="preserve"> can only be approximated</w:t>
      </w:r>
      <w:r w:rsidR="00447C41">
        <w:rPr>
          <w:lang w:val="en-US"/>
        </w:rPr>
        <w:t xml:space="preserve">, but we </w:t>
      </w:r>
      <w:r w:rsidR="00162691">
        <w:rPr>
          <w:lang w:val="en-US"/>
        </w:rPr>
        <w:t xml:space="preserve">can </w:t>
      </w:r>
      <w:r w:rsidR="00447C41">
        <w:rPr>
          <w:lang w:val="en-US"/>
        </w:rPr>
        <w:t>make an informed guess</w:t>
      </w:r>
      <w:r w:rsidR="00162691">
        <w:rPr>
          <w:lang w:val="en-US"/>
        </w:rPr>
        <w:t xml:space="preserve"> based on standard practices</w:t>
      </w:r>
      <w:r w:rsidR="00447C41">
        <w:rPr>
          <w:lang w:val="en-US"/>
        </w:rPr>
        <w:t xml:space="preserve">. </w:t>
      </w:r>
    </w:p>
    <w:p w14:paraId="7BE9587F" w14:textId="77777777" w:rsidR="0059603D" w:rsidRDefault="0059603D" w:rsidP="00E6321C">
      <w:pPr>
        <w:rPr>
          <w:lang w:val="en-US"/>
        </w:rPr>
      </w:pPr>
    </w:p>
    <w:p w14:paraId="56247DF9" w14:textId="3768EAC0" w:rsidR="00D16038" w:rsidRDefault="004B4EBE">
      <w:pPr>
        <w:rPr>
          <w:lang w:val="en-US"/>
        </w:rPr>
      </w:pPr>
      <w:r>
        <w:rPr>
          <w:lang w:val="en-US"/>
        </w:rPr>
        <w:t>Finding specific load distribution</w:t>
      </w:r>
      <w:r w:rsidR="0059603D">
        <w:rPr>
          <w:lang w:val="en-US"/>
        </w:rPr>
        <w:t xml:space="preserve">s </w:t>
      </w:r>
      <w:r>
        <w:rPr>
          <w:lang w:val="en-US"/>
        </w:rPr>
        <w:t>depends on how the area of each cell</w:t>
      </w:r>
      <w:r w:rsidR="0059603D">
        <w:rPr>
          <w:lang w:val="en-US"/>
        </w:rPr>
        <w:t xml:space="preserve"> of the slab</w:t>
      </w:r>
      <w:r>
        <w:rPr>
          <w:lang w:val="en-US"/>
        </w:rPr>
        <w:t xml:space="preserve">, and the live and dead loads it </w:t>
      </w:r>
      <w:r w:rsidR="0068523F">
        <w:rPr>
          <w:lang w:val="en-US"/>
        </w:rPr>
        <w:t>carries</w:t>
      </w:r>
      <w:r>
        <w:rPr>
          <w:lang w:val="en-US"/>
        </w:rPr>
        <w:t>, is subdivided between the beams on its perimeter.</w:t>
      </w:r>
      <w:r w:rsidR="0068523F">
        <w:rPr>
          <w:lang w:val="en-US"/>
        </w:rPr>
        <w:t xml:space="preserve"> </w:t>
      </w:r>
      <w:r w:rsidR="006233D5">
        <w:rPr>
          <w:lang w:val="en-US"/>
        </w:rPr>
        <w:t>Subdividing the cells</w:t>
      </w:r>
      <w:r w:rsidR="0068523F">
        <w:rPr>
          <w:lang w:val="en-US"/>
        </w:rPr>
        <w:t xml:space="preserve"> </w:t>
      </w:r>
      <w:r w:rsidR="002F69AD">
        <w:rPr>
          <w:lang w:val="en-US"/>
        </w:rPr>
        <w:t xml:space="preserve">breaks the slab </w:t>
      </w:r>
      <w:r w:rsidR="006233D5">
        <w:rPr>
          <w:lang w:val="en-US"/>
        </w:rPr>
        <w:t>into</w:t>
      </w:r>
      <w:r w:rsidR="002F69AD">
        <w:rPr>
          <w:lang w:val="en-US"/>
        </w:rPr>
        <w:t xml:space="preserve"> </w:t>
      </w:r>
      <w:r w:rsidR="0068523F">
        <w:rPr>
          <w:lang w:val="en-US"/>
        </w:rPr>
        <w:t>tributary areas</w:t>
      </w:r>
      <w:r w:rsidR="006233D5">
        <w:rPr>
          <w:lang w:val="en-US"/>
        </w:rPr>
        <w:t>, each of which represents an area of slab that transfers forces to a given beam</w:t>
      </w:r>
      <w:r w:rsidR="0046145F">
        <w:rPr>
          <w:lang w:val="en-US"/>
        </w:rPr>
        <w:t xml:space="preserve">. </w:t>
      </w:r>
      <w:r w:rsidR="006233D5">
        <w:rPr>
          <w:lang w:val="en-US"/>
        </w:rPr>
        <w:t xml:space="preserve">When tributary areas are rectangular, the load </w:t>
      </w:r>
      <w:r w:rsidR="00447C41">
        <w:rPr>
          <w:lang w:val="en-US"/>
        </w:rPr>
        <w:t>can be considered</w:t>
      </w:r>
      <w:r w:rsidR="006233D5">
        <w:rPr>
          <w:lang w:val="en-US"/>
        </w:rPr>
        <w:t xml:space="preserve"> uniformly distributed across the length of the beam.</w:t>
      </w:r>
      <w:r w:rsidR="00447C41">
        <w:rPr>
          <w:lang w:val="en-US"/>
        </w:rPr>
        <w:t xml:space="preserve"> Polygonal tributary areas need to be treated more carefully, as more </w:t>
      </w:r>
      <w:proofErr w:type="gramStart"/>
      <w:r w:rsidR="00447C41">
        <w:rPr>
          <w:lang w:val="en-US"/>
        </w:rPr>
        <w:t>load</w:t>
      </w:r>
      <w:proofErr w:type="gramEnd"/>
      <w:r w:rsidR="00447C41">
        <w:rPr>
          <w:lang w:val="en-US"/>
        </w:rPr>
        <w:t xml:space="preserve"> may flow to some parts of the beam than others</w:t>
      </w:r>
      <w:r w:rsidR="00E64E68">
        <w:rPr>
          <w:lang w:val="en-US"/>
        </w:rPr>
        <w:t xml:space="preserve">, so the strip method is </w:t>
      </w:r>
      <w:r w:rsidR="00C77B9A">
        <w:rPr>
          <w:lang w:val="en-US"/>
        </w:rPr>
        <w:t>used</w:t>
      </w:r>
      <w:r w:rsidR="00B50139">
        <w:rPr>
          <w:lang w:val="en-US"/>
        </w:rPr>
        <w:t xml:space="preserve"> to assign point loads across the length of the beam</w:t>
      </w:r>
      <w:r w:rsidR="00E64E68">
        <w:rPr>
          <w:lang w:val="en-US"/>
        </w:rPr>
        <w:t>.</w:t>
      </w:r>
      <w:r w:rsidR="002E7D15">
        <w:rPr>
          <w:lang w:val="en-US"/>
        </w:rPr>
        <w:t xml:space="preserve"> </w:t>
      </w:r>
    </w:p>
    <w:p w14:paraId="580B9409" w14:textId="77777777" w:rsidR="00AC480C" w:rsidRDefault="00AC480C">
      <w:pPr>
        <w:rPr>
          <w:lang w:val="en-US"/>
        </w:rPr>
      </w:pPr>
    </w:p>
    <w:p w14:paraId="2357C828" w14:textId="00716891" w:rsidR="00AC480C" w:rsidRDefault="00AC480C">
      <w:pPr>
        <w:rPr>
          <w:lang w:val="en-US"/>
        </w:rPr>
      </w:pPr>
      <w:r>
        <w:rPr>
          <w:lang w:val="en-US"/>
        </w:rPr>
        <w:t>Once the load distribution is found, the beams are sized according to their moment and shear envelopes. This also explains</w:t>
      </w:r>
      <w:r>
        <w:rPr>
          <w:lang w:val="en-US"/>
        </w:rPr>
        <w:t xml:space="preserve"> </w:t>
      </w:r>
      <w:r>
        <w:rPr>
          <w:lang w:val="en-US"/>
        </w:rPr>
        <w:t xml:space="preserve">why a </w:t>
      </w:r>
      <w:r>
        <w:rPr>
          <w:lang w:val="en-US"/>
        </w:rPr>
        <w:t xml:space="preserve">uniform load distribution should not be </w:t>
      </w:r>
      <w:r>
        <w:rPr>
          <w:lang w:val="en-US"/>
        </w:rPr>
        <w:t>used for irregular tributary areas,</w:t>
      </w:r>
      <w:r>
        <w:rPr>
          <w:lang w:val="en-US"/>
        </w:rPr>
        <w:t xml:space="preserve"> as </w:t>
      </w:r>
      <w:r>
        <w:rPr>
          <w:lang w:val="en-US"/>
        </w:rPr>
        <w:t>the specific assignment of loads</w:t>
      </w:r>
      <w:r>
        <w:rPr>
          <w:lang w:val="en-US"/>
        </w:rPr>
        <w:t xml:space="preserve"> affects </w:t>
      </w:r>
      <w:r>
        <w:rPr>
          <w:lang w:val="en-US"/>
        </w:rPr>
        <w:t>its force envelope and therefore its sizing</w:t>
      </w:r>
      <w:r>
        <w:rPr>
          <w:lang w:val="en-US"/>
        </w:rPr>
        <w:t>.</w:t>
      </w:r>
      <w:r w:rsidR="002E4330">
        <w:rPr>
          <w:lang w:val="en-US"/>
        </w:rPr>
        <w:t xml:space="preserve"> We size beams with realistic algorithms that select the best option from a </w:t>
      </w:r>
      <w:r w:rsidR="00D71EBD">
        <w:rPr>
          <w:lang w:val="en-US"/>
        </w:rPr>
        <w:t>catalog</w:t>
      </w:r>
      <w:r w:rsidR="002E4330">
        <w:rPr>
          <w:lang w:val="en-US"/>
        </w:rPr>
        <w:t xml:space="preserve"> of discrete ASCE W-sections as well as a more hypothetical, continuous sizing method (section 2.2.3). </w:t>
      </w:r>
    </w:p>
    <w:p w14:paraId="6DBA2CE0" w14:textId="77777777" w:rsidR="009A7C74" w:rsidRDefault="009A7C74">
      <w:pPr>
        <w:rPr>
          <w:lang w:val="en-US"/>
        </w:rPr>
      </w:pPr>
    </w:p>
    <w:p w14:paraId="4E73842B" w14:textId="1B51EACA" w:rsidR="009A7C74" w:rsidRDefault="009A7C74">
      <w:pPr>
        <w:rPr>
          <w:lang w:val="en-US"/>
        </w:rPr>
      </w:pPr>
      <w:r>
        <w:rPr>
          <w:lang w:val="en-US"/>
        </w:rPr>
        <w:t>To replicate the structural action of a frame</w:t>
      </w:r>
      <w:r w:rsidR="003D4890">
        <w:rPr>
          <w:lang w:val="en-US"/>
        </w:rPr>
        <w:t xml:space="preserve"> in the</w:t>
      </w:r>
      <w:r w:rsidR="00670910">
        <w:rPr>
          <w:lang w:val="en-US"/>
        </w:rPr>
        <w:t xml:space="preserve"> finite element analysis</w:t>
      </w:r>
      <w:r w:rsidR="003D4890">
        <w:rPr>
          <w:lang w:val="en-US"/>
        </w:rPr>
        <w:t xml:space="preserve"> </w:t>
      </w:r>
      <w:r w:rsidR="00670910">
        <w:rPr>
          <w:lang w:val="en-US"/>
        </w:rPr>
        <w:t>(</w:t>
      </w:r>
      <w:r w:rsidR="003D4890">
        <w:rPr>
          <w:lang w:val="en-US"/>
        </w:rPr>
        <w:t>FEA</w:t>
      </w:r>
      <w:r w:rsidR="00670910">
        <w:rPr>
          <w:lang w:val="en-US"/>
        </w:rPr>
        <w:t>)</w:t>
      </w:r>
      <w:r>
        <w:rPr>
          <w:lang w:val="en-US"/>
        </w:rPr>
        <w:t xml:space="preserve">, nodes designated as column connections are supported by stiff 1m-high columns. If no columns are designated by the user, the nodes </w:t>
      </w:r>
      <w:r w:rsidR="00564962">
        <w:rPr>
          <w:lang w:val="en-US"/>
        </w:rPr>
        <w:t>on the perimeter of the slab are used</w:t>
      </w:r>
      <w:r>
        <w:rPr>
          <w:lang w:val="en-US"/>
        </w:rPr>
        <w:t xml:space="preserve">. </w:t>
      </w:r>
      <w:r w:rsidR="00564962">
        <w:rPr>
          <w:lang w:val="en-US"/>
        </w:rPr>
        <w:t>Column</w:t>
      </w:r>
      <w:r>
        <w:rPr>
          <w:lang w:val="en-US"/>
        </w:rPr>
        <w:t xml:space="preserve"> bases are fixed, while beam joints at column nodes are </w:t>
      </w:r>
      <w:r w:rsidR="00C47B87">
        <w:rPr>
          <w:lang w:val="en-US"/>
        </w:rPr>
        <w:t xml:space="preserve">moment </w:t>
      </w:r>
      <w:r>
        <w:rPr>
          <w:lang w:val="en-US"/>
        </w:rPr>
        <w:t>released. All other joints are moment connected unless manually released.</w:t>
      </w:r>
    </w:p>
    <w:p w14:paraId="64023F07" w14:textId="77777777" w:rsidR="00510624" w:rsidRDefault="00510624">
      <w:pPr>
        <w:rPr>
          <w:lang w:val="en-US"/>
        </w:rPr>
      </w:pPr>
    </w:p>
    <w:p w14:paraId="59B9FBD4" w14:textId="2D7DD37F" w:rsidR="00975BAC" w:rsidRDefault="00975BAC">
      <w:pPr>
        <w:rPr>
          <w:lang w:val="en-US"/>
        </w:rPr>
      </w:pPr>
      <w:r>
        <w:rPr>
          <w:lang w:val="en-US"/>
        </w:rPr>
        <w:t xml:space="preserve">This method is </w:t>
      </w:r>
      <w:r w:rsidR="00FE0673">
        <w:rPr>
          <w:lang w:val="en-US"/>
        </w:rPr>
        <w:t>written</w:t>
      </w:r>
      <w:r>
        <w:rPr>
          <w:lang w:val="en-US"/>
        </w:rPr>
        <w:t xml:space="preserve"> in Julia v</w:t>
      </w:r>
      <w:r w:rsidRPr="00975BAC">
        <w:rPr>
          <w:lang w:val="en-US"/>
        </w:rPr>
        <w:t>1.9.3</w:t>
      </w:r>
      <w:r w:rsidR="00FE0673">
        <w:rPr>
          <w:lang w:val="en-US"/>
        </w:rPr>
        <w:t xml:space="preserve">. </w:t>
      </w:r>
      <w:r w:rsidR="00670910">
        <w:rPr>
          <w:lang w:val="en-US"/>
        </w:rPr>
        <w:t>FEA</w:t>
      </w:r>
      <w:r w:rsidR="00FE0673">
        <w:rPr>
          <w:lang w:val="en-US"/>
        </w:rPr>
        <w:t xml:space="preserve"> is performed using the</w:t>
      </w:r>
      <w:r>
        <w:rPr>
          <w:lang w:val="en-US"/>
        </w:rPr>
        <w:t xml:space="preserve"> package </w:t>
      </w:r>
      <w:proofErr w:type="spellStart"/>
      <w:r>
        <w:rPr>
          <w:lang w:val="en-US"/>
        </w:rPr>
        <w:t>Asap.jl</w:t>
      </w:r>
      <w:proofErr w:type="spellEnd"/>
      <w:r>
        <w:rPr>
          <w:lang w:val="en-US"/>
        </w:rPr>
        <w:t>.</w:t>
      </w:r>
      <w:r w:rsidR="00A8286B">
        <w:rPr>
          <w:lang w:val="en-US"/>
        </w:rPr>
        <w:fldChar w:fldCharType="begin"/>
      </w:r>
      <w:r w:rsidR="001A07AB">
        <w:rPr>
          <w:lang w:val="en-US"/>
        </w:rPr>
        <w:instrText xml:space="preserve"> ADDIN ZOTERO_ITEM CSL_CITATION {"citationID":"odKOD7Fm","properties":{"formattedCitation":"\\super [25]\\nosupersub{}","plainCitation":"[25]","noteIndex":0},"citationItems":[{"id":756,"uris":["http://zotero.org/users/9700663/items/C9VC6S36"],"itemData":{"id":756,"type":"software","abstract":"Another structural analysis package","genre":"Julia","license":"MIT","note":"original-date: 2021-11-10T18:52:39Z","source":"GitHub","title":"aSAP","URL":"https://github.com/keithjlee/Asap","author":[{"family":"Lee","given":"Keith J"}],"accessed":{"date-parts":[["2023",5,5]]},"issued":{"date-parts":[["2023",4,18]]},"citation-key":"leeASAP2023"}}],"schema":"https://github.com/citation-style-language/schema/raw/master/csl-citation.json"} </w:instrText>
      </w:r>
      <w:r w:rsidR="00A8286B">
        <w:rPr>
          <w:lang w:val="en-US"/>
        </w:rPr>
        <w:fldChar w:fldCharType="separate"/>
      </w:r>
      <w:r w:rsidR="001A07AB" w:rsidRPr="001A07AB">
        <w:rPr>
          <w:rFonts w:cs="CMU Serif"/>
          <w:kern w:val="0"/>
          <w:vertAlign w:val="superscript"/>
        </w:rPr>
        <w:t>[25]</w:t>
      </w:r>
      <w:r w:rsidR="00A8286B">
        <w:rPr>
          <w:lang w:val="en-US"/>
        </w:rPr>
        <w:fldChar w:fldCharType="end"/>
      </w:r>
      <w:r w:rsidR="001F6061">
        <w:rPr>
          <w:lang w:val="en-US"/>
        </w:rPr>
        <w:t xml:space="preserve"> </w:t>
      </w:r>
      <w:r w:rsidR="00400B1D">
        <w:rPr>
          <w:lang w:val="en-US"/>
        </w:rPr>
        <w:t>A</w:t>
      </w:r>
      <w:r w:rsidR="001F6061">
        <w:rPr>
          <w:lang w:val="en-US"/>
        </w:rPr>
        <w:t xml:space="preserve"> single slab</w:t>
      </w:r>
      <w:r w:rsidR="00FC70EB">
        <w:rPr>
          <w:lang w:val="en-US"/>
        </w:rPr>
        <w:t xml:space="preserve"> with 2x2 bays</w:t>
      </w:r>
      <w:r w:rsidR="001F6061">
        <w:rPr>
          <w:lang w:val="en-US"/>
        </w:rPr>
        <w:t xml:space="preserve"> takes between one and two minutes to run on a local </w:t>
      </w:r>
      <w:r w:rsidR="001F6061" w:rsidRPr="001F6061">
        <w:rPr>
          <w:lang w:val="en-US"/>
        </w:rPr>
        <w:t>2.3 GHz Quad-Core Intel Core i7</w:t>
      </w:r>
      <w:r w:rsidR="001F6061">
        <w:rPr>
          <w:lang w:val="en-US"/>
        </w:rPr>
        <w:t xml:space="preserve"> CPU. The full analysis of 12096</w:t>
      </w:r>
      <w:r w:rsidR="001F6061" w:rsidRPr="001F6061">
        <w:rPr>
          <w:color w:val="00B0F0"/>
          <w:lang w:val="en-US"/>
        </w:rPr>
        <w:t xml:space="preserve"> </w:t>
      </w:r>
      <w:r w:rsidR="001F6061" w:rsidRPr="001F6061">
        <w:rPr>
          <w:color w:val="000000" w:themeColor="text1"/>
          <w:lang w:val="en-US"/>
        </w:rPr>
        <w:t xml:space="preserve">slab </w:t>
      </w:r>
      <w:r w:rsidR="001F6061">
        <w:rPr>
          <w:lang w:val="en-US"/>
        </w:rPr>
        <w:t>layouts was run in parallel on a</w:t>
      </w:r>
      <w:r w:rsidR="001F6061" w:rsidRPr="001F6061">
        <w:rPr>
          <w:lang w:val="en-US"/>
        </w:rPr>
        <w:t xml:space="preserve"> headless CentOS Linux computing </w:t>
      </w:r>
      <w:r w:rsidR="00505E58">
        <w:rPr>
          <w:lang w:val="en-US"/>
        </w:rPr>
        <w:t>cluster</w:t>
      </w:r>
      <w:r w:rsidR="001F6061">
        <w:rPr>
          <w:lang w:val="en-US"/>
        </w:rPr>
        <w:t xml:space="preserve">. </w:t>
      </w:r>
    </w:p>
    <w:p w14:paraId="1110DDAD" w14:textId="4F14DF6F" w:rsidR="000C2E17" w:rsidRPr="000C2E17" w:rsidRDefault="008A376F" w:rsidP="000C2E17">
      <w:pPr>
        <w:pStyle w:val="Heading2"/>
        <w:rPr>
          <w:lang w:val="en-US"/>
        </w:rPr>
      </w:pPr>
      <w:r>
        <w:rPr>
          <w:lang w:val="en-US"/>
        </w:rPr>
        <w:lastRenderedPageBreak/>
        <w:t>2</w:t>
      </w:r>
      <w:r w:rsidR="00975BAC">
        <w:rPr>
          <w:lang w:val="en-US"/>
        </w:rPr>
        <w:t>.2</w:t>
      </w:r>
      <w:r w:rsidR="00A8286B">
        <w:rPr>
          <w:lang w:val="en-US"/>
        </w:rPr>
        <w:t xml:space="preserve"> </w:t>
      </w:r>
      <w:r w:rsidR="00E426C4">
        <w:rPr>
          <w:lang w:val="en-US"/>
        </w:rPr>
        <w:t>Structural design decisions</w:t>
      </w:r>
    </w:p>
    <w:p w14:paraId="7C6E245B" w14:textId="13A7F60C" w:rsidR="00E426C4" w:rsidRDefault="00E426C4" w:rsidP="00975BAC">
      <w:pPr>
        <w:rPr>
          <w:lang w:val="en-US"/>
        </w:rPr>
      </w:pPr>
      <w:r>
        <w:rPr>
          <w:lang w:val="en-US"/>
        </w:rPr>
        <w:t xml:space="preserve">The </w:t>
      </w:r>
      <w:r w:rsidR="00D93C55">
        <w:rPr>
          <w:lang w:val="en-US"/>
        </w:rPr>
        <w:t>key</w:t>
      </w:r>
      <w:r>
        <w:rPr>
          <w:lang w:val="en-US"/>
        </w:rPr>
        <w:t xml:space="preserve"> design decisions </w:t>
      </w:r>
      <w:r w:rsidR="00AF39E7">
        <w:rPr>
          <w:lang w:val="en-US"/>
        </w:rPr>
        <w:t xml:space="preserve">used </w:t>
      </w:r>
      <w:r w:rsidR="00563A00">
        <w:rPr>
          <w:lang w:val="en-US"/>
        </w:rPr>
        <w:t xml:space="preserve">in </w:t>
      </w:r>
      <w:r w:rsidR="00AF39E7">
        <w:rPr>
          <w:lang w:val="en-US"/>
        </w:rPr>
        <w:t>this analysis are slab type</w:t>
      </w:r>
      <w:r w:rsidR="00BE11D7">
        <w:rPr>
          <w:lang w:val="en-US"/>
        </w:rPr>
        <w:t xml:space="preserve"> (</w:t>
      </w:r>
      <w:r w:rsidR="00927F9A">
        <w:rPr>
          <w:lang w:val="en-US"/>
        </w:rPr>
        <w:t xml:space="preserve">section </w:t>
      </w:r>
      <w:r w:rsidR="00BE11D7">
        <w:rPr>
          <w:lang w:val="en-US"/>
        </w:rPr>
        <w:t>2.2.1)</w:t>
      </w:r>
      <w:r w:rsidR="00AF39E7">
        <w:rPr>
          <w:lang w:val="en-US"/>
        </w:rPr>
        <w:t>, slab sizing</w:t>
      </w:r>
      <w:r w:rsidR="00BE11D7">
        <w:rPr>
          <w:lang w:val="en-US"/>
        </w:rPr>
        <w:t xml:space="preserve"> (</w:t>
      </w:r>
      <w:r w:rsidR="00927F9A">
        <w:rPr>
          <w:lang w:val="en-US"/>
        </w:rPr>
        <w:t xml:space="preserve">section </w:t>
      </w:r>
      <w:r w:rsidR="00BE11D7">
        <w:rPr>
          <w:lang w:val="en-US"/>
        </w:rPr>
        <w:t>2.2.2)</w:t>
      </w:r>
      <w:r w:rsidR="00AF39E7">
        <w:rPr>
          <w:lang w:val="en-US"/>
        </w:rPr>
        <w:t>, beam sizing</w:t>
      </w:r>
      <w:r w:rsidR="00BE11D7">
        <w:rPr>
          <w:lang w:val="en-US"/>
        </w:rPr>
        <w:t xml:space="preserve"> (</w:t>
      </w:r>
      <w:r w:rsidR="00927F9A">
        <w:rPr>
          <w:lang w:val="en-US"/>
        </w:rPr>
        <w:t xml:space="preserve">section </w:t>
      </w:r>
      <w:r w:rsidR="00BE11D7">
        <w:rPr>
          <w:lang w:val="en-US"/>
        </w:rPr>
        <w:t>2.2.3)</w:t>
      </w:r>
      <w:r w:rsidR="00AF39E7">
        <w:rPr>
          <w:lang w:val="en-US"/>
        </w:rPr>
        <w:t>, beam collinearity</w:t>
      </w:r>
      <w:r w:rsidR="00BE11D7">
        <w:rPr>
          <w:lang w:val="en-US"/>
        </w:rPr>
        <w:t xml:space="preserve"> (</w:t>
      </w:r>
      <w:r w:rsidR="00927F9A">
        <w:rPr>
          <w:lang w:val="en-US"/>
        </w:rPr>
        <w:t xml:space="preserve">section </w:t>
      </w:r>
      <w:r w:rsidR="00BE11D7">
        <w:rPr>
          <w:lang w:val="en-US"/>
        </w:rPr>
        <w:t>2.2.4)</w:t>
      </w:r>
      <w:r w:rsidR="00AF39E7">
        <w:rPr>
          <w:lang w:val="en-US"/>
        </w:rPr>
        <w:t>, and assembly depth</w:t>
      </w:r>
      <w:r w:rsidR="00BE11D7">
        <w:rPr>
          <w:lang w:val="en-US"/>
        </w:rPr>
        <w:t xml:space="preserve"> (</w:t>
      </w:r>
      <w:r w:rsidR="00927F9A">
        <w:rPr>
          <w:lang w:val="en-US"/>
        </w:rPr>
        <w:t xml:space="preserve">section </w:t>
      </w:r>
      <w:r w:rsidR="00BE11D7">
        <w:rPr>
          <w:lang w:val="en-US"/>
        </w:rPr>
        <w:t>2.2.5)</w:t>
      </w:r>
      <w:r w:rsidR="00AF39E7">
        <w:rPr>
          <w:lang w:val="en-US"/>
        </w:rPr>
        <w:t>.</w:t>
      </w:r>
      <w:r w:rsidR="00927F9A">
        <w:rPr>
          <w:lang w:val="en-US"/>
        </w:rPr>
        <w:t xml:space="preserve"> </w:t>
      </w:r>
      <w:r w:rsidR="000C2E17">
        <w:rPr>
          <w:lang w:val="en-US"/>
        </w:rPr>
        <w:t xml:space="preserve">In general, one of the decisions aligns with standard practice, and the other is potentially more optimal but also more complicated to manufacture. </w:t>
      </w:r>
      <w:r w:rsidR="00927F9A">
        <w:rPr>
          <w:lang w:val="en-US"/>
        </w:rPr>
        <w:t>The results of</w:t>
      </w:r>
      <w:r w:rsidR="000C2E17">
        <w:rPr>
          <w:lang w:val="en-US"/>
        </w:rPr>
        <w:t xml:space="preserve"> these</w:t>
      </w:r>
      <w:r w:rsidR="00927F9A">
        <w:rPr>
          <w:lang w:val="en-US"/>
        </w:rPr>
        <w:t xml:space="preserve"> pairwise comparison </w:t>
      </w:r>
      <w:proofErr w:type="gramStart"/>
      <w:r w:rsidR="00927F9A">
        <w:rPr>
          <w:lang w:val="en-US"/>
        </w:rPr>
        <w:t>are</w:t>
      </w:r>
      <w:proofErr w:type="gramEnd"/>
      <w:r w:rsidR="00927F9A">
        <w:rPr>
          <w:lang w:val="en-US"/>
        </w:rPr>
        <w:t xml:space="preserve"> shown in f</w:t>
      </w:r>
      <w:r w:rsidR="00D27D0B">
        <w:rPr>
          <w:lang w:val="en-US"/>
        </w:rPr>
        <w:t xml:space="preserve">igure @ </w:t>
      </w:r>
      <w:r w:rsidR="00927F9A">
        <w:rPr>
          <w:lang w:val="en-US"/>
        </w:rPr>
        <w:t>and discussed in section 3.1.</w:t>
      </w:r>
    </w:p>
    <w:p w14:paraId="490F7F8D" w14:textId="77777777" w:rsidR="00E426C4" w:rsidRDefault="00E426C4" w:rsidP="00975BAC">
      <w:pPr>
        <w:rPr>
          <w:lang w:val="en-US"/>
        </w:rPr>
      </w:pPr>
    </w:p>
    <w:p w14:paraId="3E594202" w14:textId="08E221BF" w:rsidR="00BE11D7" w:rsidRPr="00BE11D7" w:rsidRDefault="00BE11D7" w:rsidP="00BE11D7">
      <w:pPr>
        <w:pStyle w:val="Heading3"/>
      </w:pPr>
      <w:r w:rsidRPr="00BE11D7">
        <w:t xml:space="preserve">2.2.1 </w:t>
      </w:r>
      <w:r w:rsidR="004C662C">
        <w:t xml:space="preserve">Slab type: </w:t>
      </w:r>
      <w:r w:rsidR="001A26C1">
        <w:t>l</w:t>
      </w:r>
      <w:r w:rsidR="004C662C">
        <w:t>oad distribution and rebar layout</w:t>
      </w:r>
    </w:p>
    <w:p w14:paraId="782E856F" w14:textId="77777777" w:rsidR="00BE11D7" w:rsidRDefault="00BE11D7" w:rsidP="00975BAC">
      <w:pPr>
        <w:rPr>
          <w:lang w:val="en-US"/>
        </w:rPr>
      </w:pPr>
    </w:p>
    <w:p w14:paraId="054915F2" w14:textId="6C3BFA5A" w:rsidR="00BE11D7" w:rsidRDefault="000C2E17" w:rsidP="00975BAC">
      <w:pPr>
        <w:rPr>
          <w:lang w:val="en-US"/>
        </w:rPr>
      </w:pPr>
      <w:r>
        <w:rPr>
          <w:lang w:val="en-US"/>
        </w:rPr>
        <w:t xml:space="preserve">Slab </w:t>
      </w:r>
      <w:r w:rsidR="00BE11D7">
        <w:rPr>
          <w:lang w:val="en-US"/>
        </w:rPr>
        <w:t xml:space="preserve">type is determined by the material as well as the reinforcement layout of the </w:t>
      </w:r>
      <w:r w:rsidR="00DE633A">
        <w:rPr>
          <w:lang w:val="en-US"/>
        </w:rPr>
        <w:t>slab and</w:t>
      </w:r>
      <w:r w:rsidR="002B4F28">
        <w:rPr>
          <w:lang w:val="en-US"/>
        </w:rPr>
        <w:t xml:space="preserve"> is a prerequisite for understanding the flow of forces in a slab</w:t>
      </w:r>
      <w:r w:rsidR="00BE11D7">
        <w:rPr>
          <w:lang w:val="en-US"/>
        </w:rPr>
        <w:t xml:space="preserve">. </w:t>
      </w:r>
      <w:r w:rsidR="001B6C2D">
        <w:rPr>
          <w:lang w:val="en-US"/>
        </w:rPr>
        <w:t>A</w:t>
      </w:r>
      <w:r w:rsidR="00DE633A">
        <w:rPr>
          <w:lang w:val="en-US"/>
        </w:rPr>
        <w:t xml:space="preserve">n </w:t>
      </w:r>
      <w:r w:rsidR="001B6C2D">
        <w:rPr>
          <w:lang w:val="en-US"/>
        </w:rPr>
        <w:t>isotropic slab allows loads to flow in all directions equally, allowing loads to utilize the shortest path to load-bearing elements</w:t>
      </w:r>
      <w:r w:rsidR="00256263">
        <w:rPr>
          <w:lang w:val="en-US"/>
        </w:rPr>
        <w:t xml:space="preserve"> (Figure </w:t>
      </w:r>
      <w:r w:rsidR="0054677A">
        <w:rPr>
          <w:lang w:val="en-US"/>
        </w:rPr>
        <w:t>3</w:t>
      </w:r>
      <w:r w:rsidR="00256263">
        <w:rPr>
          <w:lang w:val="en-US"/>
        </w:rPr>
        <w:t>a)</w:t>
      </w:r>
      <w:r w:rsidR="00DE633A">
        <w:rPr>
          <w:lang w:val="en-US"/>
        </w:rPr>
        <w:t xml:space="preserve">. Such a slab might be </w:t>
      </w:r>
      <w:r w:rsidR="008D3055">
        <w:rPr>
          <w:lang w:val="en-US"/>
        </w:rPr>
        <w:t>made of</w:t>
      </w:r>
      <w:r w:rsidR="00DE633A">
        <w:rPr>
          <w:lang w:val="en-US"/>
        </w:rPr>
        <w:t xml:space="preserve"> metal or another material that has uniform properties in all directions</w:t>
      </w:r>
      <w:r w:rsidR="001B6C2D">
        <w:rPr>
          <w:lang w:val="en-US"/>
        </w:rPr>
        <w:t xml:space="preserve">. </w:t>
      </w:r>
      <w:r w:rsidR="00BE11D7">
        <w:rPr>
          <w:lang w:val="en-US"/>
        </w:rPr>
        <w:t>In concrete,</w:t>
      </w:r>
      <w:r w:rsidR="00256263">
        <w:rPr>
          <w:lang w:val="en-US"/>
        </w:rPr>
        <w:t xml:space="preserve"> reinforcement </w:t>
      </w:r>
      <w:r w:rsidR="00DB06B0">
        <w:rPr>
          <w:lang w:val="en-US"/>
        </w:rPr>
        <w:t>typically constrains</w:t>
      </w:r>
      <w:r w:rsidR="00256263">
        <w:rPr>
          <w:lang w:val="en-US"/>
        </w:rPr>
        <w:t xml:space="preserve"> the directions in which loads can flow.</w:t>
      </w:r>
      <w:r w:rsidR="00BE11D7">
        <w:rPr>
          <w:lang w:val="en-US"/>
        </w:rPr>
        <w:t xml:space="preserve"> </w:t>
      </w:r>
      <w:r w:rsidR="00256263">
        <w:rPr>
          <w:lang w:val="en-US"/>
        </w:rPr>
        <w:t>R</w:t>
      </w:r>
      <w:r w:rsidR="00BE11D7">
        <w:rPr>
          <w:lang w:val="en-US"/>
        </w:rPr>
        <w:t xml:space="preserve">ebar </w:t>
      </w:r>
      <w:r w:rsidR="008F4E20">
        <w:rPr>
          <w:lang w:val="en-US"/>
        </w:rPr>
        <w:t>may be</w:t>
      </w:r>
      <w:r w:rsidR="00BE11D7">
        <w:rPr>
          <w:lang w:val="en-US"/>
        </w:rPr>
        <w:t xml:space="preserve"> laid in one </w:t>
      </w:r>
      <w:r w:rsidR="008F4E20">
        <w:rPr>
          <w:lang w:val="en-US"/>
        </w:rPr>
        <w:t xml:space="preserve">or more directions, with the two primary slab types being uniaxial </w:t>
      </w:r>
      <w:r w:rsidR="008F4E20">
        <w:rPr>
          <w:lang w:val="en-US"/>
        </w:rPr>
        <w:t xml:space="preserve">(Figure </w:t>
      </w:r>
      <w:r w:rsidR="0054677A">
        <w:rPr>
          <w:lang w:val="en-US"/>
        </w:rPr>
        <w:t>3</w:t>
      </w:r>
      <w:r w:rsidR="008F4E20">
        <w:rPr>
          <w:lang w:val="en-US"/>
        </w:rPr>
        <w:t xml:space="preserve">b) </w:t>
      </w:r>
      <w:r w:rsidR="008F4E20">
        <w:rPr>
          <w:lang w:val="en-US"/>
        </w:rPr>
        <w:t xml:space="preserve">and biaxial orthogonal (Figure </w:t>
      </w:r>
      <w:r w:rsidR="0054677A">
        <w:rPr>
          <w:lang w:val="en-US"/>
        </w:rPr>
        <w:t>3</w:t>
      </w:r>
      <w:r w:rsidR="008F4E20">
        <w:rPr>
          <w:lang w:val="en-US"/>
        </w:rPr>
        <w:t>c). In the former case, rebar is laid in one direction only, while in the other case rebar is laid in both</w:t>
      </w:r>
      <w:r w:rsidR="00C34E28">
        <w:rPr>
          <w:lang w:val="en-US"/>
        </w:rPr>
        <w:t>, forming a grillage</w:t>
      </w:r>
      <w:r w:rsidR="008F4E20">
        <w:rPr>
          <w:lang w:val="en-US"/>
        </w:rPr>
        <w:t xml:space="preserve">. </w:t>
      </w:r>
      <w:r w:rsidR="006556A0">
        <w:rPr>
          <w:lang w:val="en-US"/>
        </w:rPr>
        <w:t xml:space="preserve">In rectangular slabs, slabs with cells whose length is twice their width are often uniaxial, whereas more square slabs are biaxial. </w:t>
      </w:r>
      <w:r w:rsidR="00C34E28">
        <w:rPr>
          <w:lang w:val="en-US"/>
        </w:rPr>
        <w:t>Although grillages are commonly orthogonal to the slab direction, as this simplifies construction, other, diagonal arrangements are also possible</w:t>
      </w:r>
      <w:r w:rsidR="00B56F19">
        <w:rPr>
          <w:lang w:val="en-US"/>
        </w:rPr>
        <w:t xml:space="preserve">. </w:t>
      </w:r>
    </w:p>
    <w:p w14:paraId="418E9A93" w14:textId="77777777" w:rsidR="008946F8" w:rsidRDefault="008946F8" w:rsidP="00975BAC">
      <w:pPr>
        <w:rPr>
          <w:lang w:val="en-US"/>
        </w:rPr>
      </w:pPr>
    </w:p>
    <w:p w14:paraId="47A347CB" w14:textId="24E8E146" w:rsidR="008946F8" w:rsidRPr="008946F8" w:rsidRDefault="008946F8" w:rsidP="00975BAC">
      <w:pPr>
        <w:rPr>
          <w:color w:val="00B0F0"/>
          <w:lang w:val="en-US"/>
        </w:rPr>
      </w:pPr>
      <w:r>
        <w:rPr>
          <w:color w:val="00B0F0"/>
          <w:lang w:val="en-US"/>
        </w:rPr>
        <w:t>@ add something about construction</w:t>
      </w:r>
    </w:p>
    <w:p w14:paraId="78AE64F1" w14:textId="77777777" w:rsidR="00BE11D7" w:rsidRDefault="00BE11D7" w:rsidP="00975BAC">
      <w:pPr>
        <w:rPr>
          <w:lang w:val="en-US"/>
        </w:rPr>
      </w:pPr>
    </w:p>
    <w:p w14:paraId="089F848E" w14:textId="0F9CD8E8" w:rsidR="007D2C58" w:rsidRDefault="004C6F83" w:rsidP="00975BAC">
      <w:pPr>
        <w:rPr>
          <w:lang w:val="en-US"/>
        </w:rPr>
      </w:pPr>
      <w:r w:rsidRPr="004C6F83">
        <w:rPr>
          <w:lang w:val="en-US"/>
        </w:rPr>
        <w:drawing>
          <wp:inline distT="0" distB="0" distL="0" distR="0" wp14:anchorId="0F3A0807" wp14:editId="63342E56">
            <wp:extent cx="5943600" cy="4121785"/>
            <wp:effectExtent l="0" t="0" r="0" b="5715"/>
            <wp:docPr id="112721920" name="Picture 1" descr="A collage of different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21920" name="Picture 1" descr="A collage of different shapes&#10;&#10;Description automatically generated"/>
                    <pic:cNvPicPr/>
                  </pic:nvPicPr>
                  <pic:blipFill>
                    <a:blip r:embed="rId10"/>
                    <a:stretch>
                      <a:fillRect/>
                    </a:stretch>
                  </pic:blipFill>
                  <pic:spPr>
                    <a:xfrm>
                      <a:off x="0" y="0"/>
                      <a:ext cx="5943600" cy="4121785"/>
                    </a:xfrm>
                    <a:prstGeom prst="rect">
                      <a:avLst/>
                    </a:prstGeom>
                  </pic:spPr>
                </pic:pic>
              </a:graphicData>
            </a:graphic>
          </wp:inline>
        </w:drawing>
      </w:r>
    </w:p>
    <w:p w14:paraId="104C05C9" w14:textId="5936089E" w:rsidR="00177035" w:rsidRDefault="00177035" w:rsidP="00975BAC">
      <w:pPr>
        <w:rPr>
          <w:i/>
          <w:iCs/>
          <w:lang w:val="en-US"/>
        </w:rPr>
      </w:pPr>
      <w:r w:rsidRPr="005C31AB">
        <w:rPr>
          <w:i/>
          <w:iCs/>
          <w:lang w:val="en-US"/>
        </w:rPr>
        <w:lastRenderedPageBreak/>
        <w:t xml:space="preserve">Figure </w:t>
      </w:r>
      <w:r w:rsidR="00AA2624">
        <w:rPr>
          <w:i/>
          <w:iCs/>
          <w:lang w:val="en-US"/>
        </w:rPr>
        <w:t>3</w:t>
      </w:r>
      <w:r w:rsidRPr="005C31AB">
        <w:rPr>
          <w:i/>
          <w:iCs/>
          <w:lang w:val="en-US"/>
        </w:rPr>
        <w:t xml:space="preserve">: Tributary areas defined </w:t>
      </w:r>
      <w:r w:rsidR="007C6B73" w:rsidRPr="005C31AB">
        <w:rPr>
          <w:i/>
          <w:iCs/>
          <w:lang w:val="en-US"/>
        </w:rPr>
        <w:t xml:space="preserve">for </w:t>
      </w:r>
      <w:r w:rsidR="00AA2624">
        <w:rPr>
          <w:i/>
          <w:iCs/>
          <w:lang w:val="en-US"/>
        </w:rPr>
        <w:t xml:space="preserve">a) </w:t>
      </w:r>
      <w:r w:rsidR="007C6B73" w:rsidRPr="005C31AB">
        <w:rPr>
          <w:i/>
          <w:iCs/>
          <w:lang w:val="en-US"/>
        </w:rPr>
        <w:t>isotropic,</w:t>
      </w:r>
      <w:r w:rsidR="00AA2624">
        <w:rPr>
          <w:i/>
          <w:iCs/>
          <w:lang w:val="en-US"/>
        </w:rPr>
        <w:t xml:space="preserve"> b)</w:t>
      </w:r>
      <w:r w:rsidRPr="005C31AB">
        <w:rPr>
          <w:i/>
          <w:iCs/>
          <w:lang w:val="en-US"/>
        </w:rPr>
        <w:t xml:space="preserve"> uniaxial, </w:t>
      </w:r>
      <w:r w:rsidR="007C6B73" w:rsidRPr="005C31AB">
        <w:rPr>
          <w:i/>
          <w:iCs/>
          <w:lang w:val="en-US"/>
        </w:rPr>
        <w:t xml:space="preserve">and </w:t>
      </w:r>
      <w:r w:rsidR="00AA2624">
        <w:rPr>
          <w:i/>
          <w:iCs/>
          <w:lang w:val="en-US"/>
        </w:rPr>
        <w:t xml:space="preserve">c) </w:t>
      </w:r>
      <w:r w:rsidRPr="005C31AB">
        <w:rPr>
          <w:i/>
          <w:iCs/>
          <w:lang w:val="en-US"/>
        </w:rPr>
        <w:t>biaxial orthogon</w:t>
      </w:r>
      <w:r w:rsidR="007C6B73" w:rsidRPr="005C31AB">
        <w:rPr>
          <w:i/>
          <w:iCs/>
          <w:lang w:val="en-US"/>
        </w:rPr>
        <w:t>al slab types</w:t>
      </w:r>
      <w:r w:rsidR="005A7A95">
        <w:rPr>
          <w:i/>
          <w:iCs/>
          <w:lang w:val="en-US"/>
        </w:rPr>
        <w:t xml:space="preserve"> for a conventional (rectangular) as well as two more unconventional layouts</w:t>
      </w:r>
      <w:r w:rsidRPr="005C31AB">
        <w:rPr>
          <w:i/>
          <w:iCs/>
          <w:lang w:val="en-US"/>
        </w:rPr>
        <w:t xml:space="preserve">. The vector </w:t>
      </w:r>
      <w:r w:rsidR="006208DB">
        <w:rPr>
          <w:i/>
          <w:iCs/>
          <w:lang w:val="en-US"/>
        </w:rPr>
        <w:t xml:space="preserve">direction </w:t>
      </w:r>
      <w:r w:rsidR="00B71168">
        <w:rPr>
          <w:i/>
          <w:iCs/>
          <w:lang w:val="en-US"/>
        </w:rPr>
        <w:t>of</w:t>
      </w:r>
      <w:r w:rsidRPr="005C31AB">
        <w:rPr>
          <w:i/>
          <w:iCs/>
          <w:lang w:val="en-US"/>
        </w:rPr>
        <w:t xml:space="preserve"> the uniaxial and biaxial orthogonal slabs is [1.,0.]</w:t>
      </w:r>
      <w:r w:rsidR="00876BA1" w:rsidRPr="005C31AB">
        <w:rPr>
          <w:i/>
          <w:iCs/>
          <w:lang w:val="en-US"/>
        </w:rPr>
        <w:t xml:space="preserve">, while the </w:t>
      </w:r>
      <w:r w:rsidR="00360404" w:rsidRPr="005C31AB">
        <w:rPr>
          <w:i/>
          <w:iCs/>
          <w:lang w:val="en-US"/>
        </w:rPr>
        <w:t>load vectors of the isotropic slab are determined by the normal vectors of the boundary beams.</w:t>
      </w:r>
    </w:p>
    <w:p w14:paraId="489070B3" w14:textId="77777777" w:rsidR="006208DB" w:rsidRPr="00B02CA5" w:rsidRDefault="006208DB" w:rsidP="00975BAC">
      <w:pPr>
        <w:rPr>
          <w:lang w:val="en-US"/>
        </w:rPr>
      </w:pPr>
    </w:p>
    <w:p w14:paraId="39EBBDC8" w14:textId="3CB527E4" w:rsidR="007F2570" w:rsidRDefault="00EA732C" w:rsidP="00975BAC">
      <w:pPr>
        <w:rPr>
          <w:lang w:val="en-US"/>
        </w:rPr>
      </w:pPr>
      <w:r>
        <w:rPr>
          <w:lang w:val="en-US"/>
        </w:rPr>
        <w:t>The</w:t>
      </w:r>
      <w:r w:rsidR="00004490">
        <w:rPr>
          <w:lang w:val="en-US"/>
        </w:rPr>
        <w:t xml:space="preserve"> beam </w:t>
      </w:r>
      <w:r w:rsidR="00AE6788">
        <w:rPr>
          <w:lang w:val="en-US"/>
        </w:rPr>
        <w:t>layout</w:t>
      </w:r>
      <w:r w:rsidR="00004490">
        <w:rPr>
          <w:lang w:val="en-US"/>
        </w:rPr>
        <w:t xml:space="preserve"> is</w:t>
      </w:r>
      <w:r>
        <w:rPr>
          <w:lang w:val="en-US"/>
        </w:rPr>
        <w:t xml:space="preserve"> initially inputted as</w:t>
      </w:r>
      <w:r w:rsidR="00004490">
        <w:rPr>
          <w:lang w:val="en-US"/>
        </w:rPr>
        <w:t xml:space="preserve"> a</w:t>
      </w:r>
      <w:r w:rsidR="00B02CA5">
        <w:rPr>
          <w:lang w:val="en-US"/>
        </w:rPr>
        <w:t xml:space="preserve"> standard</w:t>
      </w:r>
      <w:r w:rsidR="00004490">
        <w:rPr>
          <w:lang w:val="en-US"/>
        </w:rPr>
        <w:t xml:space="preserve"> </w:t>
      </w:r>
      <w:r w:rsidR="00FA096A">
        <w:rPr>
          <w:lang w:val="en-US"/>
        </w:rPr>
        <w:t>finite-element model</w:t>
      </w:r>
      <w:r w:rsidR="003474A1">
        <w:rPr>
          <w:lang w:val="en-US"/>
        </w:rPr>
        <w:t xml:space="preserve"> (FEM)</w:t>
      </w:r>
      <w:r w:rsidR="00B02CA5">
        <w:rPr>
          <w:lang w:val="en-US"/>
        </w:rPr>
        <w:t xml:space="preserve">. These </w:t>
      </w:r>
      <w:r w:rsidR="00AE6788">
        <w:rPr>
          <w:lang w:val="en-US"/>
        </w:rPr>
        <w:t>describe</w:t>
      </w:r>
      <w:r w:rsidR="00B02CA5">
        <w:rPr>
          <w:lang w:val="en-US"/>
        </w:rPr>
        <w:t xml:space="preserve"> </w:t>
      </w:r>
      <w:r w:rsidR="00FA096A">
        <w:rPr>
          <w:lang w:val="en-US"/>
        </w:rPr>
        <w:t xml:space="preserve">of nodes, elements, </w:t>
      </w:r>
      <w:r w:rsidR="009D2183">
        <w:rPr>
          <w:lang w:val="en-US"/>
        </w:rPr>
        <w:t>loads, and supports</w:t>
      </w:r>
      <w:r w:rsidR="00FA096A">
        <w:rPr>
          <w:lang w:val="en-US"/>
        </w:rPr>
        <w:t xml:space="preserve">. </w:t>
      </w:r>
      <w:r w:rsidR="00D0720F">
        <w:rPr>
          <w:lang w:val="en-US"/>
        </w:rPr>
        <w:t xml:space="preserve">The </w:t>
      </w:r>
      <w:r w:rsidR="0092666B">
        <w:rPr>
          <w:lang w:val="en-US"/>
        </w:rPr>
        <w:t>nodes and elements</w:t>
      </w:r>
      <w:r w:rsidR="00D0720F">
        <w:rPr>
          <w:lang w:val="en-US"/>
        </w:rPr>
        <w:t xml:space="preserve"> </w:t>
      </w:r>
      <w:r w:rsidR="0092666B">
        <w:rPr>
          <w:lang w:val="en-US"/>
        </w:rPr>
        <w:t>are translated into a graph of nodes and edges</w:t>
      </w:r>
      <w:r w:rsidR="003474A1">
        <w:rPr>
          <w:lang w:val="en-US"/>
        </w:rPr>
        <w:t xml:space="preserve">. The data structures are backward compatible with the original </w:t>
      </w:r>
      <w:r w:rsidR="006E37C9">
        <w:rPr>
          <w:lang w:val="en-US"/>
        </w:rPr>
        <w:t>FEM but</w:t>
      </w:r>
      <w:r w:rsidR="009F5143">
        <w:rPr>
          <w:lang w:val="en-US"/>
        </w:rPr>
        <w:t xml:space="preserve"> are more easily manipulated with established computational methods</w:t>
      </w:r>
      <w:r w:rsidR="003474A1">
        <w:rPr>
          <w:lang w:val="en-US"/>
        </w:rPr>
        <w:t>.</w:t>
      </w:r>
      <w:r w:rsidR="007F2570">
        <w:rPr>
          <w:lang w:val="en-US"/>
        </w:rPr>
        <w:t xml:space="preserve"> </w:t>
      </w:r>
      <w:r w:rsidR="005673DA">
        <w:rPr>
          <w:lang w:val="en-US"/>
        </w:rPr>
        <w:t xml:space="preserve">One of these, a convex hull algorithm, is used to find the perimeter nodes of the graph. </w:t>
      </w:r>
      <w:r w:rsidR="005673DA">
        <w:rPr>
          <w:lang w:val="en-US"/>
        </w:rPr>
        <w:t>Convex shapes are not permitted by the algorithm, either on the interior</w:t>
      </w:r>
      <w:r w:rsidR="00D15BF9">
        <w:rPr>
          <w:lang w:val="en-US"/>
        </w:rPr>
        <w:t>, for the cells,</w:t>
      </w:r>
      <w:r w:rsidR="005673DA">
        <w:rPr>
          <w:lang w:val="en-US"/>
        </w:rPr>
        <w:t xml:space="preserve"> or the exterior</w:t>
      </w:r>
      <w:r w:rsidR="00D15BF9">
        <w:rPr>
          <w:lang w:val="en-US"/>
        </w:rPr>
        <w:t>, for the hull</w:t>
      </w:r>
      <w:r w:rsidR="005673DA">
        <w:rPr>
          <w:lang w:val="en-US"/>
        </w:rPr>
        <w:t xml:space="preserve">. If a </w:t>
      </w:r>
      <w:r w:rsidR="00246823">
        <w:rPr>
          <w:lang w:val="en-US"/>
        </w:rPr>
        <w:t>hull</w:t>
      </w:r>
      <w:r w:rsidR="005673DA">
        <w:rPr>
          <w:lang w:val="en-US"/>
        </w:rPr>
        <w:t xml:space="preserve"> is nonconvex, the algorithm inserts a new edge to achieve convexity on the perimeter. </w:t>
      </w:r>
      <w:r w:rsidR="00246823">
        <w:rPr>
          <w:lang w:val="en-US"/>
        </w:rPr>
        <w:t xml:space="preserve">Interior cell convexity is </w:t>
      </w:r>
      <w:r w:rsidR="003F2CDB">
        <w:rPr>
          <w:lang w:val="en-US"/>
        </w:rPr>
        <w:t>considered</w:t>
      </w:r>
      <w:r w:rsidR="00246823">
        <w:rPr>
          <w:lang w:val="en-US"/>
        </w:rPr>
        <w:t xml:space="preserve"> </w:t>
      </w:r>
      <w:r w:rsidR="00064E21">
        <w:rPr>
          <w:lang w:val="en-US"/>
        </w:rPr>
        <w:t>invalid</w:t>
      </w:r>
      <w:r w:rsidR="00246823">
        <w:rPr>
          <w:lang w:val="en-US"/>
        </w:rPr>
        <w:t>.</w:t>
      </w:r>
    </w:p>
    <w:p w14:paraId="67556780" w14:textId="77777777" w:rsidR="005B0E9C" w:rsidRDefault="005B0E9C" w:rsidP="00975BAC">
      <w:pPr>
        <w:rPr>
          <w:lang w:val="en-US"/>
        </w:rPr>
      </w:pPr>
    </w:p>
    <w:p w14:paraId="6DFB6D44" w14:textId="357C74CB" w:rsidR="00750AAE" w:rsidRDefault="00D8574D" w:rsidP="00975BAC">
      <w:pPr>
        <w:rPr>
          <w:lang w:val="en-US"/>
        </w:rPr>
      </w:pPr>
      <w:r>
        <w:rPr>
          <w:lang w:val="en-US"/>
        </w:rPr>
        <w:t xml:space="preserve">Once the perimeter of the slab is established, </w:t>
      </w:r>
      <w:r w:rsidR="009B74B2">
        <w:rPr>
          <w:lang w:val="en-US"/>
        </w:rPr>
        <w:t>a minimum cycles algorithm is used to find</w:t>
      </w:r>
      <w:r w:rsidR="002F7699">
        <w:rPr>
          <w:lang w:val="en-US"/>
        </w:rPr>
        <w:t xml:space="preserve"> </w:t>
      </w:r>
      <w:r w:rsidR="009B74B2">
        <w:rPr>
          <w:lang w:val="en-US"/>
        </w:rPr>
        <w:t>the interior cells of the graph. Cells are</w:t>
      </w:r>
      <w:r w:rsidR="00090C74">
        <w:rPr>
          <w:lang w:val="en-US"/>
        </w:rPr>
        <w:t xml:space="preserve"> defined by a closed loop of beams and constitute</w:t>
      </w:r>
      <w:r w:rsidR="002F7699">
        <w:rPr>
          <w:lang w:val="en-US"/>
        </w:rPr>
        <w:t xml:space="preserve"> </w:t>
      </w:r>
      <w:r w:rsidR="009B74B2">
        <w:rPr>
          <w:lang w:val="en-US"/>
        </w:rPr>
        <w:t>the primary unit of analysis for the remainder of the method</w:t>
      </w:r>
      <w:r w:rsidR="002F7699">
        <w:rPr>
          <w:lang w:val="en-US"/>
        </w:rPr>
        <w:t>.</w:t>
      </w:r>
      <w:r w:rsidR="009B74B2">
        <w:rPr>
          <w:lang w:val="en-US"/>
        </w:rPr>
        <w:t xml:space="preserve"> </w:t>
      </w:r>
      <w:r w:rsidR="00090C74">
        <w:rPr>
          <w:lang w:val="en-US"/>
        </w:rPr>
        <w:t>First</w:t>
      </w:r>
      <w:r w:rsidR="009B74B2">
        <w:rPr>
          <w:lang w:val="en-US"/>
        </w:rPr>
        <w:t xml:space="preserve">, half-edges are assigned to each beam depending on whether it </w:t>
      </w:r>
      <w:r w:rsidR="00090C74">
        <w:rPr>
          <w:lang w:val="en-US"/>
        </w:rPr>
        <w:t>is known to be a perimeter beam from the previous step</w:t>
      </w:r>
      <w:r w:rsidR="00D03258">
        <w:rPr>
          <w:lang w:val="en-US"/>
        </w:rPr>
        <w:t xml:space="preserve"> </w:t>
      </w:r>
      <w:r w:rsidR="000D717E">
        <w:rPr>
          <w:lang w:val="en-US"/>
        </w:rPr>
        <w:t>(f</w:t>
      </w:r>
      <w:r w:rsidR="00D03258">
        <w:rPr>
          <w:lang w:val="en-US"/>
        </w:rPr>
        <w:t xml:space="preserve">igure </w:t>
      </w:r>
      <w:r w:rsidR="00B65AA9">
        <w:rPr>
          <w:lang w:val="en-US"/>
        </w:rPr>
        <w:t>4</w:t>
      </w:r>
      <w:r w:rsidR="00D03258">
        <w:rPr>
          <w:lang w:val="en-US"/>
        </w:rPr>
        <w:t>a)</w:t>
      </w:r>
      <w:r w:rsidR="00090C74">
        <w:rPr>
          <w:lang w:val="en-US"/>
        </w:rPr>
        <w:t>. Perimeter beams</w:t>
      </w:r>
      <w:r w:rsidR="009B74B2">
        <w:rPr>
          <w:lang w:val="en-US"/>
        </w:rPr>
        <w:t xml:space="preserve"> </w:t>
      </w:r>
      <w:r w:rsidR="00090C74">
        <w:rPr>
          <w:lang w:val="en-US"/>
        </w:rPr>
        <w:t xml:space="preserve">are adjacent to one cell, and therefore receive one half-edge (1), whereas non-perimeter </w:t>
      </w:r>
      <w:r w:rsidR="009B74B2">
        <w:rPr>
          <w:lang w:val="en-US"/>
        </w:rPr>
        <w:t>beam</w:t>
      </w:r>
      <w:r w:rsidR="00090C74">
        <w:rPr>
          <w:lang w:val="en-US"/>
        </w:rPr>
        <w:t>s are</w:t>
      </w:r>
      <w:r w:rsidR="009B74B2">
        <w:rPr>
          <w:lang w:val="en-US"/>
        </w:rPr>
        <w:t xml:space="preserve"> adjacent to two</w:t>
      </w:r>
      <w:r w:rsidR="00090C74">
        <w:rPr>
          <w:lang w:val="en-US"/>
        </w:rPr>
        <w:t xml:space="preserve"> and have two half-edges (1, -1)</w:t>
      </w:r>
      <w:r w:rsidR="009B74B2">
        <w:rPr>
          <w:lang w:val="en-US"/>
        </w:rPr>
        <w:t>.</w:t>
      </w:r>
      <w:r w:rsidR="002F7699">
        <w:rPr>
          <w:lang w:val="en-US"/>
        </w:rPr>
        <w:t xml:space="preserve"> </w:t>
      </w:r>
      <w:r w:rsidR="009B74B2">
        <w:rPr>
          <w:lang w:val="en-US"/>
        </w:rPr>
        <w:t xml:space="preserve">The half-edge relationships are captured in a connectivity matrix, from which they are </w:t>
      </w:r>
      <w:r w:rsidR="00D77B28">
        <w:rPr>
          <w:lang w:val="en-US"/>
        </w:rPr>
        <w:t>converted into</w:t>
      </w:r>
      <w:r w:rsidR="00750AAE">
        <w:rPr>
          <w:lang w:val="en-US"/>
        </w:rPr>
        <w:t xml:space="preserve"> </w:t>
      </w:r>
      <w:r w:rsidR="009B74B2">
        <w:rPr>
          <w:lang w:val="en-US"/>
        </w:rPr>
        <w:t>a list of adjacencies</w:t>
      </w:r>
      <w:r w:rsidR="00D03258">
        <w:rPr>
          <w:lang w:val="en-US"/>
        </w:rPr>
        <w:t xml:space="preserve"> (</w:t>
      </w:r>
      <w:r w:rsidR="000D717E">
        <w:rPr>
          <w:lang w:val="en-US"/>
        </w:rPr>
        <w:t>f</w:t>
      </w:r>
      <w:r w:rsidR="00D03258">
        <w:rPr>
          <w:lang w:val="en-US"/>
        </w:rPr>
        <w:t xml:space="preserve">igure </w:t>
      </w:r>
      <w:r w:rsidR="00B65AA9">
        <w:rPr>
          <w:lang w:val="en-US"/>
        </w:rPr>
        <w:t>4</w:t>
      </w:r>
      <w:r w:rsidR="00D03258">
        <w:rPr>
          <w:lang w:val="en-US"/>
        </w:rPr>
        <w:t>b)</w:t>
      </w:r>
      <w:r w:rsidR="00750AAE">
        <w:rPr>
          <w:lang w:val="en-US"/>
        </w:rPr>
        <w:t>.</w:t>
      </w:r>
      <w:r w:rsidR="00D51CA9">
        <w:rPr>
          <w:lang w:val="en-US"/>
        </w:rPr>
        <w:t xml:space="preserve"> Iterating over the adjacencies traces out the cells. </w:t>
      </w:r>
      <w:r w:rsidR="00D51CA9">
        <w:rPr>
          <w:lang w:val="en-US"/>
        </w:rPr>
        <w:t xml:space="preserve">For example, node A is connected to B, B to E, and E to A. The cells ABE closes once A is reached again, and the adjacencies used are removed from the dictionary. </w:t>
      </w:r>
      <w:r w:rsidR="00D51CA9">
        <w:rPr>
          <w:lang w:val="en-US"/>
        </w:rPr>
        <w:t>The process is repeated for</w:t>
      </w:r>
      <w:r w:rsidR="00D51CA9">
        <w:rPr>
          <w:lang w:val="en-US"/>
        </w:rPr>
        <w:t xml:space="preserve"> BCDE. Once all minimum </w:t>
      </w:r>
      <w:r w:rsidR="00D51CA9">
        <w:rPr>
          <w:lang w:val="en-US"/>
        </w:rPr>
        <w:t>cycles</w:t>
      </w:r>
      <w:r w:rsidR="00D51CA9">
        <w:rPr>
          <w:lang w:val="en-US"/>
        </w:rPr>
        <w:t xml:space="preserve"> are traversed, the adjacency dictionary is empty, and the algorithm </w:t>
      </w:r>
      <w:r w:rsidR="00D51CA9">
        <w:rPr>
          <w:lang w:val="en-US"/>
        </w:rPr>
        <w:t>returns</w:t>
      </w:r>
      <w:r w:rsidR="00D51CA9">
        <w:rPr>
          <w:lang w:val="en-US"/>
        </w:rPr>
        <w:t xml:space="preserve"> the cells.</w:t>
      </w:r>
    </w:p>
    <w:p w14:paraId="0AF4914E" w14:textId="28E50A59" w:rsidR="00242709" w:rsidRDefault="00242709" w:rsidP="00242709">
      <w:pPr>
        <w:rPr>
          <w:lang w:val="en-US"/>
        </w:rPr>
      </w:pPr>
    </w:p>
    <w:p w14:paraId="7D4267A9" w14:textId="40249CE9" w:rsidR="00634B4A" w:rsidRDefault="00492802" w:rsidP="00975BAC">
      <w:pPr>
        <w:rPr>
          <w:lang w:val="en-US"/>
        </w:rPr>
      </w:pPr>
      <w:r w:rsidRPr="00492802">
        <w:rPr>
          <w:lang w:val="en-US"/>
        </w:rPr>
        <w:drawing>
          <wp:inline distT="0" distB="0" distL="0" distR="0" wp14:anchorId="57A46851" wp14:editId="5FF38ADE">
            <wp:extent cx="5943600" cy="1481455"/>
            <wp:effectExtent l="0" t="0" r="0" b="4445"/>
            <wp:docPr id="235782944" name="Picture 1" descr="A diagram of a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782944" name="Picture 1" descr="A diagram of a triangle&#10;&#10;Description automatically generated with medium confidence"/>
                    <pic:cNvPicPr/>
                  </pic:nvPicPr>
                  <pic:blipFill>
                    <a:blip r:embed="rId11"/>
                    <a:stretch>
                      <a:fillRect/>
                    </a:stretch>
                  </pic:blipFill>
                  <pic:spPr>
                    <a:xfrm>
                      <a:off x="0" y="0"/>
                      <a:ext cx="5943600" cy="1481455"/>
                    </a:xfrm>
                    <a:prstGeom prst="rect">
                      <a:avLst/>
                    </a:prstGeom>
                  </pic:spPr>
                </pic:pic>
              </a:graphicData>
            </a:graphic>
          </wp:inline>
        </w:drawing>
      </w:r>
    </w:p>
    <w:p w14:paraId="76BD1899" w14:textId="3AF9EA26" w:rsidR="00AA7F72" w:rsidRPr="00AA7F72" w:rsidRDefault="00AA7F72" w:rsidP="00975BAC">
      <w:pPr>
        <w:rPr>
          <w:i/>
          <w:iCs/>
          <w:lang w:val="en-US"/>
        </w:rPr>
      </w:pPr>
      <w:r w:rsidRPr="00AA7F72">
        <w:rPr>
          <w:i/>
          <w:iCs/>
          <w:lang w:val="en-US"/>
        </w:rPr>
        <w:t xml:space="preserve">Figure 4: </w:t>
      </w:r>
      <w:r>
        <w:rPr>
          <w:i/>
          <w:iCs/>
          <w:lang w:val="en-US"/>
        </w:rPr>
        <w:t xml:space="preserve">The geometric and graph representations of a </w:t>
      </w:r>
      <w:r w:rsidR="005A482A">
        <w:rPr>
          <w:i/>
          <w:iCs/>
          <w:lang w:val="en-US"/>
        </w:rPr>
        <w:t xml:space="preserve">sample </w:t>
      </w:r>
      <w:r>
        <w:rPr>
          <w:i/>
          <w:iCs/>
          <w:lang w:val="en-US"/>
        </w:rPr>
        <w:t>beam layout.</w:t>
      </w:r>
    </w:p>
    <w:p w14:paraId="69F33CF4" w14:textId="77777777" w:rsidR="00C25B18" w:rsidRDefault="00C25B18" w:rsidP="00975BAC">
      <w:pPr>
        <w:rPr>
          <w:lang w:val="en-US"/>
        </w:rPr>
      </w:pPr>
    </w:p>
    <w:p w14:paraId="4AD7825B" w14:textId="6A205062" w:rsidR="004559A0" w:rsidRDefault="00C25B18" w:rsidP="004559A0">
      <w:pPr>
        <w:rPr>
          <w:lang w:val="en-US"/>
        </w:rPr>
      </w:pPr>
      <w:r>
        <w:rPr>
          <w:lang w:val="en-US"/>
        </w:rPr>
        <w:t xml:space="preserve">Currently, only convex </w:t>
      </w:r>
      <w:r w:rsidR="005D5E1D">
        <w:rPr>
          <w:lang w:val="en-US"/>
        </w:rPr>
        <w:t>networks</w:t>
      </w:r>
      <w:r>
        <w:rPr>
          <w:lang w:val="en-US"/>
        </w:rPr>
        <w:t xml:space="preserve"> can be analyzed in this manner. </w:t>
      </w:r>
      <w:r w:rsidR="00E95A30">
        <w:rPr>
          <w:lang w:val="en-US"/>
        </w:rPr>
        <w:t>This constraint is structural</w:t>
      </w:r>
      <w:r w:rsidR="000D30AF">
        <w:rPr>
          <w:lang w:val="en-US"/>
        </w:rPr>
        <w:t>:</w:t>
      </w:r>
      <w:r w:rsidR="00F7089A">
        <w:rPr>
          <w:lang w:val="en-US"/>
        </w:rPr>
        <w:t xml:space="preserve"> a convex corner </w:t>
      </w:r>
      <w:r w:rsidR="005D5E1D">
        <w:rPr>
          <w:lang w:val="en-US"/>
        </w:rPr>
        <w:t>in</w:t>
      </w:r>
      <w:r w:rsidR="00F7089A">
        <w:rPr>
          <w:lang w:val="en-US"/>
        </w:rPr>
        <w:t xml:space="preserve"> a beam</w:t>
      </w:r>
      <w:r w:rsidR="009C59FE">
        <w:rPr>
          <w:lang w:val="en-US"/>
        </w:rPr>
        <w:t xml:space="preserve"> </w:t>
      </w:r>
      <w:r w:rsidR="00F7089A">
        <w:rPr>
          <w:lang w:val="en-US"/>
        </w:rPr>
        <w:t xml:space="preserve">network is likely to undergo large </w:t>
      </w:r>
      <w:r w:rsidR="000E02C4">
        <w:rPr>
          <w:lang w:val="en-US"/>
        </w:rPr>
        <w:t>torsional deformations</w:t>
      </w:r>
      <w:r w:rsidR="00F7089A">
        <w:rPr>
          <w:lang w:val="en-US"/>
        </w:rPr>
        <w:t xml:space="preserve"> without</w:t>
      </w:r>
      <w:r w:rsidR="009C59FE">
        <w:rPr>
          <w:lang w:val="en-US"/>
        </w:rPr>
        <w:t xml:space="preserve"> contributing to the </w:t>
      </w:r>
      <w:r w:rsidR="003A50A3">
        <w:rPr>
          <w:lang w:val="en-US"/>
        </w:rPr>
        <w:t>load-carrying capacity</w:t>
      </w:r>
      <w:r w:rsidR="009C59FE">
        <w:rPr>
          <w:lang w:val="en-US"/>
        </w:rPr>
        <w:t xml:space="preserve"> of the structure.</w:t>
      </w:r>
      <w:r w:rsidR="00F7089A">
        <w:rPr>
          <w:lang w:val="en-US"/>
        </w:rPr>
        <w:t xml:space="preserve"> </w:t>
      </w:r>
      <w:r w:rsidR="00A57722">
        <w:rPr>
          <w:lang w:val="en-US"/>
        </w:rPr>
        <w:t xml:space="preserve">Nonconvex </w:t>
      </w:r>
      <w:r w:rsidR="00B16BDD">
        <w:rPr>
          <w:lang w:val="en-US"/>
        </w:rPr>
        <w:t xml:space="preserve">cells </w:t>
      </w:r>
      <w:r w:rsidR="00A57722">
        <w:rPr>
          <w:lang w:val="en-US"/>
        </w:rPr>
        <w:t>in the beam</w:t>
      </w:r>
      <w:r w:rsidR="00CE7340">
        <w:rPr>
          <w:lang w:val="en-US"/>
        </w:rPr>
        <w:t xml:space="preserve"> </w:t>
      </w:r>
      <w:r w:rsidR="00A57722">
        <w:rPr>
          <w:lang w:val="en-US"/>
        </w:rPr>
        <w:t>network are</w:t>
      </w:r>
      <w:r w:rsidR="00E95A30">
        <w:rPr>
          <w:lang w:val="en-US"/>
        </w:rPr>
        <w:t xml:space="preserve"> therefore</w:t>
      </w:r>
      <w:r w:rsidR="00A57722">
        <w:rPr>
          <w:lang w:val="en-US"/>
        </w:rPr>
        <w:t xml:space="preserve"> invalid</w:t>
      </w:r>
      <w:r w:rsidR="00421CB9">
        <w:rPr>
          <w:lang w:val="en-US"/>
        </w:rPr>
        <w:t xml:space="preserve">, and the slab is not analyzed. </w:t>
      </w:r>
    </w:p>
    <w:p w14:paraId="0135E983" w14:textId="77777777" w:rsidR="002B7D40" w:rsidRDefault="002B7D40" w:rsidP="004559A0">
      <w:pPr>
        <w:rPr>
          <w:lang w:val="en-US"/>
        </w:rPr>
      </w:pPr>
    </w:p>
    <w:p w14:paraId="021D006E" w14:textId="77777777" w:rsidR="00F84189" w:rsidRDefault="00F95F38" w:rsidP="004559A0">
      <w:pPr>
        <w:rPr>
          <w:lang w:val="en-US"/>
        </w:rPr>
      </w:pPr>
      <w:r>
        <w:rPr>
          <w:lang w:val="en-US"/>
        </w:rPr>
        <w:t>Analyzing</w:t>
      </w:r>
      <w:r w:rsidR="002B7D40">
        <w:rPr>
          <w:lang w:val="en-US"/>
        </w:rPr>
        <w:t xml:space="preserve"> the FEM </w:t>
      </w:r>
      <w:r>
        <w:rPr>
          <w:lang w:val="en-US"/>
        </w:rPr>
        <w:t>as</w:t>
      </w:r>
      <w:r w:rsidR="002B7D40">
        <w:rPr>
          <w:lang w:val="en-US"/>
        </w:rPr>
        <w:t xml:space="preserve"> a graph allows for a rapid </w:t>
      </w:r>
      <w:r>
        <w:rPr>
          <w:lang w:val="en-US"/>
        </w:rPr>
        <w:t>evaluation of the planar beam layout while accepting standard inputs. The derived geometric information forms a foundation upon which vector methods to find tributary areas and load distributions are based.</w:t>
      </w:r>
      <w:r w:rsidR="00F84189">
        <w:rPr>
          <w:lang w:val="en-US"/>
        </w:rPr>
        <w:t xml:space="preserve"> </w:t>
      </w:r>
    </w:p>
    <w:p w14:paraId="5C1D65DC" w14:textId="77777777" w:rsidR="00F84189" w:rsidRDefault="00F84189" w:rsidP="004559A0">
      <w:pPr>
        <w:rPr>
          <w:lang w:val="en-US"/>
        </w:rPr>
      </w:pPr>
    </w:p>
    <w:p w14:paraId="5A188C19" w14:textId="44184B47" w:rsidR="002B7D40" w:rsidRDefault="00F84189" w:rsidP="004559A0">
      <w:pPr>
        <w:rPr>
          <w:lang w:val="en-US"/>
        </w:rPr>
      </w:pPr>
      <w:r>
        <w:rPr>
          <w:lang w:val="en-US"/>
        </w:rPr>
        <w:t>Point loads are assigned by multiplying the area of the strip calculated in</w:t>
      </w:r>
      <w:r>
        <w:rPr>
          <w:lang w:val="en-US"/>
        </w:rPr>
        <w:t xml:space="preserve"> the following</w:t>
      </w:r>
      <w:r>
        <w:rPr>
          <w:lang w:val="en-US"/>
        </w:rPr>
        <w:t xml:space="preserve"> sections 2.3-2.5 by the sum of the unit dead load of the slab found in section 2.6, and the design loads</w:t>
      </w:r>
      <w:r>
        <w:rPr>
          <w:lang w:val="en-US"/>
        </w:rPr>
        <w:t>.</w:t>
      </w:r>
      <w:r>
        <w:rPr>
          <w:lang w:val="en-US"/>
        </w:rPr>
        <w:t xml:space="preserve"> Live loads are assumed to be 30psf (</w:t>
      </w:r>
      <w:r w:rsidRPr="00687773">
        <w:rPr>
          <w:lang w:val="en-US"/>
        </w:rPr>
        <w:t>1.4</w:t>
      </w:r>
      <w:r>
        <w:rPr>
          <w:lang w:val="en-US"/>
        </w:rPr>
        <w:t xml:space="preserve">4 </w:t>
      </w:r>
      <w:proofErr w:type="spellStart"/>
      <w:r>
        <w:rPr>
          <w:lang w:val="en-US"/>
        </w:rPr>
        <w:t>kN</w:t>
      </w:r>
      <w:proofErr w:type="spellEnd"/>
      <w:r>
        <w:rPr>
          <w:lang w:val="en-US"/>
        </w:rPr>
        <w:t>/m</w:t>
      </w:r>
      <w:r>
        <w:rPr>
          <w:vertAlign w:val="superscript"/>
          <w:lang w:val="en-US"/>
        </w:rPr>
        <w:t>3</w:t>
      </w:r>
      <w:r>
        <w:rPr>
          <w:lang w:val="en-US"/>
        </w:rPr>
        <w:t>), and dead loads 50psf (</w:t>
      </w:r>
      <w:r w:rsidRPr="00687773">
        <w:rPr>
          <w:lang w:val="en-US"/>
        </w:rPr>
        <w:t>2.39</w:t>
      </w:r>
      <w:r>
        <w:rPr>
          <w:lang w:val="en-US"/>
        </w:rPr>
        <w:t xml:space="preserve"> </w:t>
      </w:r>
      <w:proofErr w:type="spellStart"/>
      <w:r>
        <w:rPr>
          <w:lang w:val="en-US"/>
        </w:rPr>
        <w:t>kN</w:t>
      </w:r>
      <w:proofErr w:type="spellEnd"/>
      <w:r>
        <w:rPr>
          <w:lang w:val="en-US"/>
        </w:rPr>
        <w:t>/m</w:t>
      </w:r>
      <w:r>
        <w:rPr>
          <w:vertAlign w:val="superscript"/>
          <w:lang w:val="en-US"/>
        </w:rPr>
        <w:t>3</w:t>
      </w:r>
      <w:r>
        <w:rPr>
          <w:lang w:val="en-US"/>
        </w:rPr>
        <w:t>).</w:t>
      </w:r>
      <w:r>
        <w:rPr>
          <w:lang w:val="en-US"/>
        </w:rPr>
        <w:fldChar w:fldCharType="begin"/>
      </w:r>
      <w:r>
        <w:rPr>
          <w:lang w:val="en-US"/>
        </w:rPr>
        <w:instrText xml:space="preserve"> ADDIN ZOTERO_ITEM CSL_CITATION {"citationID":"KFO9fI7C","properties":{"formattedCitation":"\\super [24]\\nosupersub{}","plainCitation":"[24]","noteIndex":0},"citationItems":[{"id":1571,"uris":["http://zotero.org/users/9700663/items/IS9T267Y"],"itemData":{"id":1571,"type":"book","abstract":"Supplements provide approved revisions to the standard requirements in advance of the next edition.","collection-title":"ASCE 7","source":"ascelibrary.org (Atypon)","title":"ASCE/SEI 7-22 Minimum Design Loads and Associated Criteria for Buildings and Other Structures","URL":"https://ascelibrary.org/doi/10.1061/9780784415788.sup1","author":[{"family":"American Society of Civil Engineers","given":""}],"accessed":{"date-parts":[["2024",8,3]]},"issued":{"date-parts":[["2023",3,21]]},"citation-key":"americansocietyofcivilengineersASCESEI7222023"}}],"schema":"https://github.com/citation-style-language/schema/raw/master/csl-citation.json"} </w:instrText>
      </w:r>
      <w:r>
        <w:rPr>
          <w:lang w:val="en-US"/>
        </w:rPr>
        <w:fldChar w:fldCharType="separate"/>
      </w:r>
      <w:r w:rsidRPr="001A07AB">
        <w:rPr>
          <w:rFonts w:cs="CMU Serif"/>
          <w:kern w:val="0"/>
          <w:vertAlign w:val="superscript"/>
        </w:rPr>
        <w:t>[24]</w:t>
      </w:r>
      <w:r>
        <w:rPr>
          <w:lang w:val="en-US"/>
        </w:rPr>
        <w:fldChar w:fldCharType="end"/>
      </w:r>
    </w:p>
    <w:p w14:paraId="6A9E01CE" w14:textId="77777777" w:rsidR="00774968" w:rsidRDefault="00774968" w:rsidP="004559A0">
      <w:pPr>
        <w:rPr>
          <w:lang w:val="en-US"/>
        </w:rPr>
      </w:pPr>
    </w:p>
    <w:p w14:paraId="49288266" w14:textId="080DE1D6" w:rsidR="00D15128" w:rsidRDefault="00D15128" w:rsidP="00D15128">
      <w:pPr>
        <w:pStyle w:val="Heading4"/>
        <w:rPr>
          <w:lang w:val="en-US"/>
        </w:rPr>
      </w:pPr>
      <w:r>
        <w:rPr>
          <w:lang w:val="en-US"/>
        </w:rPr>
        <w:t>2.</w:t>
      </w:r>
      <w:r w:rsidR="00C327D4">
        <w:rPr>
          <w:lang w:val="en-US"/>
        </w:rPr>
        <w:t>2</w:t>
      </w:r>
      <w:r>
        <w:rPr>
          <w:lang w:val="en-US"/>
        </w:rPr>
        <w:t>.1.</w:t>
      </w:r>
      <w:r w:rsidR="004559A0">
        <w:rPr>
          <w:lang w:val="en-US"/>
        </w:rPr>
        <w:t>a</w:t>
      </w:r>
      <w:r w:rsidR="00395374">
        <w:rPr>
          <w:lang w:val="en-US"/>
        </w:rPr>
        <w:t xml:space="preserve"> Isotropic tributary areas</w:t>
      </w:r>
      <w:r>
        <w:rPr>
          <w:lang w:val="en-US"/>
        </w:rPr>
        <w:t xml:space="preserve"> </w:t>
      </w:r>
    </w:p>
    <w:p w14:paraId="12F693A7" w14:textId="77777777" w:rsidR="00D15128" w:rsidRPr="00D15128" w:rsidRDefault="00D15128" w:rsidP="00D15128">
      <w:pPr>
        <w:rPr>
          <w:lang w:val="en-US"/>
        </w:rPr>
      </w:pPr>
    </w:p>
    <w:p w14:paraId="7183C29C" w14:textId="7F0DD522" w:rsidR="00A56870" w:rsidRDefault="00D46D44">
      <w:pPr>
        <w:rPr>
          <w:lang w:val="en-US"/>
        </w:rPr>
      </w:pPr>
      <w:r>
        <w:rPr>
          <w:lang w:val="en-US"/>
        </w:rPr>
        <w:t>Loads</w:t>
      </w:r>
      <w:r w:rsidR="00C01FCF">
        <w:rPr>
          <w:lang w:val="en-US"/>
        </w:rPr>
        <w:t xml:space="preserve"> </w:t>
      </w:r>
      <w:r>
        <w:rPr>
          <w:lang w:val="en-US"/>
        </w:rPr>
        <w:t>in an isotropic slab flow equally easily in all directions</w:t>
      </w:r>
      <w:r w:rsidR="00CF13F2">
        <w:rPr>
          <w:lang w:val="en-US"/>
        </w:rPr>
        <w:t xml:space="preserve"> (figure </w:t>
      </w:r>
      <w:r w:rsidR="008254D7">
        <w:rPr>
          <w:lang w:val="en-US"/>
        </w:rPr>
        <w:t>5</w:t>
      </w:r>
      <w:r w:rsidR="00CF13F2">
        <w:rPr>
          <w:lang w:val="en-US"/>
        </w:rPr>
        <w:t>a)</w:t>
      </w:r>
      <w:r w:rsidR="00EE7A2A">
        <w:rPr>
          <w:lang w:val="en-US"/>
        </w:rPr>
        <w:t>.</w:t>
      </w:r>
      <w:r>
        <w:rPr>
          <w:lang w:val="en-US"/>
        </w:rPr>
        <w:t xml:space="preserve"> I</w:t>
      </w:r>
      <w:r w:rsidR="00606C3E">
        <w:rPr>
          <w:lang w:val="en-US"/>
        </w:rPr>
        <w:t>n standard practice</w:t>
      </w:r>
      <w:r>
        <w:rPr>
          <w:lang w:val="en-US"/>
        </w:rPr>
        <w:t>, it is assumed</w:t>
      </w:r>
      <w:r w:rsidR="00606C3E">
        <w:rPr>
          <w:lang w:val="en-US"/>
        </w:rPr>
        <w:t xml:space="preserve"> that </w:t>
      </w:r>
      <w:r>
        <w:rPr>
          <w:lang w:val="en-US"/>
        </w:rPr>
        <w:t>under such circumstances</w:t>
      </w:r>
      <w:r w:rsidR="00FA3DEB">
        <w:rPr>
          <w:lang w:val="en-US"/>
        </w:rPr>
        <w:t>,</w:t>
      </w:r>
      <w:r>
        <w:rPr>
          <w:lang w:val="en-US"/>
        </w:rPr>
        <w:t xml:space="preserve"> </w:t>
      </w:r>
      <w:r w:rsidR="00606C3E">
        <w:rPr>
          <w:lang w:val="en-US"/>
        </w:rPr>
        <w:t>loads</w:t>
      </w:r>
      <w:r>
        <w:rPr>
          <w:lang w:val="en-US"/>
        </w:rPr>
        <w:t xml:space="preserve"> will</w:t>
      </w:r>
      <w:r w:rsidR="00606C3E">
        <w:rPr>
          <w:lang w:val="en-US"/>
        </w:rPr>
        <w:t xml:space="preserve"> flow to the nearest beam</w:t>
      </w:r>
      <w:r w:rsidR="00FA3DEB">
        <w:rPr>
          <w:lang w:val="en-US"/>
        </w:rPr>
        <w:t xml:space="preserve"> along a path normal to the beam</w:t>
      </w:r>
      <w:r w:rsidR="00606C3E">
        <w:rPr>
          <w:lang w:val="en-US"/>
        </w:rPr>
        <w:t xml:space="preserve">. </w:t>
      </w:r>
      <w:r w:rsidR="009A290D">
        <w:rPr>
          <w:lang w:val="en-US"/>
        </w:rPr>
        <w:t xml:space="preserve">One approach is </w:t>
      </w:r>
      <w:r w:rsidR="00606C3E">
        <w:rPr>
          <w:lang w:val="en-US"/>
        </w:rPr>
        <w:t>to discretize the cell</w:t>
      </w:r>
      <w:r w:rsidR="00FB644E">
        <w:rPr>
          <w:lang w:val="en-US"/>
        </w:rPr>
        <w:t xml:space="preserve"> into small squares</w:t>
      </w:r>
      <w:r w:rsidR="0036120F">
        <w:rPr>
          <w:lang w:val="en-US"/>
        </w:rPr>
        <w:t xml:space="preserve">, </w:t>
      </w:r>
      <w:r w:rsidR="00FB644E">
        <w:rPr>
          <w:lang w:val="en-US"/>
        </w:rPr>
        <w:t>find</w:t>
      </w:r>
      <w:r w:rsidR="005E1CCA">
        <w:rPr>
          <w:lang w:val="en-US"/>
        </w:rPr>
        <w:t xml:space="preserve"> the closest perpendicular point on each perimeter beam to a given</w:t>
      </w:r>
      <w:r w:rsidR="0036120F">
        <w:rPr>
          <w:i/>
          <w:iCs/>
          <w:lang w:val="en-US"/>
        </w:rPr>
        <w:t xml:space="preserve"> </w:t>
      </w:r>
      <w:r w:rsidR="0036120F">
        <w:rPr>
          <w:lang w:val="en-US"/>
        </w:rPr>
        <w:t>square</w:t>
      </w:r>
      <w:r w:rsidR="005E1CCA">
        <w:rPr>
          <w:lang w:val="en-US"/>
        </w:rPr>
        <w:t>, and assign</w:t>
      </w:r>
      <w:r w:rsidR="00C53D45">
        <w:rPr>
          <w:lang w:val="en-US"/>
        </w:rPr>
        <w:t xml:space="preserve"> </w:t>
      </w:r>
      <w:r w:rsidR="005E1CCA">
        <w:rPr>
          <w:lang w:val="en-US"/>
        </w:rPr>
        <w:t>its</w:t>
      </w:r>
      <w:r w:rsidR="00C53D45">
        <w:rPr>
          <w:lang w:val="en-US"/>
        </w:rPr>
        <w:t xml:space="preserve"> load to the </w:t>
      </w:r>
      <w:r w:rsidR="005E1CCA">
        <w:rPr>
          <w:lang w:val="en-US"/>
        </w:rPr>
        <w:t>nearest</w:t>
      </w:r>
      <w:r w:rsidR="00C53D45">
        <w:rPr>
          <w:lang w:val="en-US"/>
        </w:rPr>
        <w:t xml:space="preserve"> beam at that point.</w:t>
      </w:r>
      <w:r w:rsidR="005F06EE">
        <w:rPr>
          <w:lang w:val="en-US"/>
        </w:rPr>
        <w:t xml:space="preserve"> This </w:t>
      </w:r>
      <w:r w:rsidR="00314E08">
        <w:rPr>
          <w:lang w:val="en-US"/>
        </w:rPr>
        <w:t>rasterization method is</w:t>
      </w:r>
      <w:r w:rsidR="009A290D">
        <w:rPr>
          <w:lang w:val="en-US"/>
        </w:rPr>
        <w:t xml:space="preserve"> intuitive but somewhat redundant, as all the </w:t>
      </w:r>
      <w:r w:rsidR="000224ED">
        <w:rPr>
          <w:lang w:val="en-US"/>
        </w:rPr>
        <w:t>squares along the same load path would need to be assigned individually</w:t>
      </w:r>
      <w:r w:rsidR="009063CA">
        <w:rPr>
          <w:lang w:val="en-US"/>
        </w:rPr>
        <w:t>. A</w:t>
      </w:r>
      <w:r w:rsidR="000224ED">
        <w:rPr>
          <w:lang w:val="en-US"/>
        </w:rPr>
        <w:t xml:space="preserve">dditionally, compute increases quadratically </w:t>
      </w:r>
      <w:r w:rsidR="00BF24F8">
        <w:rPr>
          <w:lang w:val="en-US"/>
        </w:rPr>
        <w:t xml:space="preserve">for a grid </w:t>
      </w:r>
      <w:r w:rsidR="000224ED">
        <w:rPr>
          <w:lang w:val="en-US"/>
        </w:rPr>
        <w:t>with a finer raster, making it challenging to increase resolution</w:t>
      </w:r>
      <w:r w:rsidR="009063CA">
        <w:rPr>
          <w:lang w:val="en-US"/>
        </w:rPr>
        <w:t>.</w:t>
      </w:r>
    </w:p>
    <w:p w14:paraId="15AD1BC4" w14:textId="77777777" w:rsidR="009063CA" w:rsidRDefault="009063CA">
      <w:pPr>
        <w:rPr>
          <w:lang w:val="en-US"/>
        </w:rPr>
      </w:pPr>
    </w:p>
    <w:p w14:paraId="03644B8E" w14:textId="68B1F4A0" w:rsidR="00A07321" w:rsidRDefault="000224ED">
      <w:pPr>
        <w:rPr>
          <w:lang w:val="en-US"/>
        </w:rPr>
      </w:pPr>
      <w:r>
        <w:rPr>
          <w:lang w:val="en-US"/>
        </w:rPr>
        <w:t>A more reasonable approach would be to perform vector calculations</w:t>
      </w:r>
      <w:r w:rsidR="002E4766">
        <w:rPr>
          <w:lang w:val="en-US"/>
        </w:rPr>
        <w:t xml:space="preserve"> </w:t>
      </w:r>
      <w:r>
        <w:rPr>
          <w:lang w:val="en-US"/>
        </w:rPr>
        <w:t xml:space="preserve">only when </w:t>
      </w:r>
      <w:r w:rsidR="002E4766">
        <w:rPr>
          <w:lang w:val="en-US"/>
        </w:rPr>
        <w:t>necessary. Instead of working with individual squares, we find an entire load path of some width</w:t>
      </w:r>
      <w:r w:rsidR="00A55478">
        <w:rPr>
          <w:lang w:val="en-US"/>
        </w:rPr>
        <w:t xml:space="preserve"> </w:t>
      </w:r>
      <w:r w:rsidR="00A55478">
        <w:rPr>
          <w:i/>
          <w:iCs/>
          <w:lang w:val="en-US"/>
        </w:rPr>
        <w:t>s</w:t>
      </w:r>
      <w:r w:rsidR="002E4766">
        <w:rPr>
          <w:lang w:val="en-US"/>
        </w:rPr>
        <w:t xml:space="preserve"> along a vector normal to the beam, then assign its area multiplied by the slab loads as a point load.</w:t>
      </w:r>
      <w:r w:rsidR="00C437B4">
        <w:rPr>
          <w:lang w:val="en-US"/>
        </w:rPr>
        <w:t xml:space="preserve"> </w:t>
      </w:r>
      <w:r w:rsidR="00A55478">
        <w:rPr>
          <w:lang w:val="en-US"/>
        </w:rPr>
        <w:t>The</w:t>
      </w:r>
      <w:r w:rsidR="0058545D">
        <w:rPr>
          <w:lang w:val="en-US"/>
        </w:rPr>
        <w:t xml:space="preserve"> primary challenge</w:t>
      </w:r>
      <w:r w:rsidR="00A55478">
        <w:rPr>
          <w:lang w:val="en-US"/>
        </w:rPr>
        <w:t xml:space="preserve"> with this approach</w:t>
      </w:r>
      <w:r w:rsidR="0058545D">
        <w:rPr>
          <w:lang w:val="en-US"/>
        </w:rPr>
        <w:t xml:space="preserve"> is to</w:t>
      </w:r>
      <w:r w:rsidR="00C437B4">
        <w:rPr>
          <w:lang w:val="en-US"/>
        </w:rPr>
        <w:t xml:space="preserve"> </w:t>
      </w:r>
      <w:r w:rsidR="0058545D">
        <w:rPr>
          <w:lang w:val="en-US"/>
        </w:rPr>
        <w:t>find</w:t>
      </w:r>
      <w:r w:rsidR="00C437B4">
        <w:rPr>
          <w:lang w:val="en-US"/>
        </w:rPr>
        <w:t xml:space="preserve"> </w:t>
      </w:r>
      <w:r w:rsidR="00755A16">
        <w:rPr>
          <w:lang w:val="en-US"/>
        </w:rPr>
        <w:t>a sensible</w:t>
      </w:r>
      <w:r w:rsidR="00C437B4">
        <w:rPr>
          <w:lang w:val="en-US"/>
        </w:rPr>
        <w:t xml:space="preserve"> tributary area subdivision</w:t>
      </w:r>
      <w:r w:rsidR="00A55478">
        <w:rPr>
          <w:lang w:val="en-US"/>
        </w:rPr>
        <w:t xml:space="preserve">, </w:t>
      </w:r>
      <w:r w:rsidR="00755A16">
        <w:rPr>
          <w:lang w:val="en-US"/>
        </w:rPr>
        <w:t>the boundary of which</w:t>
      </w:r>
      <w:r w:rsidR="00A55478">
        <w:rPr>
          <w:lang w:val="en-US"/>
        </w:rPr>
        <w:t xml:space="preserve"> tells us where to terminate the load path</w:t>
      </w:r>
      <w:r w:rsidR="00C437B4">
        <w:rPr>
          <w:lang w:val="en-US"/>
        </w:rPr>
        <w:t>.</w:t>
      </w:r>
      <w:r w:rsidR="00A55478">
        <w:rPr>
          <w:lang w:val="en-US"/>
        </w:rPr>
        <w:t xml:space="preserve"> </w:t>
      </w:r>
      <w:r w:rsidR="004503EF">
        <w:rPr>
          <w:lang w:val="en-US"/>
        </w:rPr>
        <w:t xml:space="preserve">Once </w:t>
      </w:r>
      <w:r w:rsidR="006E6B89">
        <w:rPr>
          <w:lang w:val="en-US"/>
        </w:rPr>
        <w:t>it is found</w:t>
      </w:r>
      <w:r w:rsidR="004503EF">
        <w:rPr>
          <w:lang w:val="en-US"/>
        </w:rPr>
        <w:t>, the strip method is used to divide the tributary area into load paths.</w:t>
      </w:r>
      <w:r w:rsidR="00721249">
        <w:rPr>
          <w:lang w:val="en-US"/>
        </w:rPr>
        <w:t xml:space="preserve"> </w:t>
      </w:r>
      <w:r w:rsidR="00721249" w:rsidRPr="00721249">
        <w:t xml:space="preserve">Empirical tests conducted by the authors showed that the 0.1m spacing </w:t>
      </w:r>
      <w:r w:rsidR="00721249">
        <w:t xml:space="preserve">between strips </w:t>
      </w:r>
      <w:r w:rsidR="00721249" w:rsidRPr="00721249">
        <w:t>is sufficient for convergence</w:t>
      </w:r>
      <w:r w:rsidR="00721249">
        <w:t>.</w:t>
      </w:r>
    </w:p>
    <w:p w14:paraId="791DF72E" w14:textId="77777777" w:rsidR="00E554B8" w:rsidRDefault="00E554B8">
      <w:pPr>
        <w:rPr>
          <w:lang w:val="en-US"/>
        </w:rPr>
      </w:pPr>
    </w:p>
    <w:p w14:paraId="7D7D813E" w14:textId="09BF5295" w:rsidR="00E554B8" w:rsidRDefault="0001357A">
      <w:pPr>
        <w:rPr>
          <w:lang w:val="en-US"/>
        </w:rPr>
      </w:pPr>
      <w:r>
        <w:rPr>
          <w:lang w:val="en-US"/>
        </w:rPr>
        <w:t>The complexity of f</w:t>
      </w:r>
      <w:r w:rsidR="00453A7D">
        <w:rPr>
          <w:lang w:val="en-US"/>
        </w:rPr>
        <w:t xml:space="preserve">inding the tributary area </w:t>
      </w:r>
      <w:r>
        <w:rPr>
          <w:lang w:val="en-US"/>
        </w:rPr>
        <w:t>depends</w:t>
      </w:r>
      <w:r w:rsidR="00D80B70">
        <w:rPr>
          <w:lang w:val="en-US"/>
        </w:rPr>
        <w:t xml:space="preserve"> on the geometry and irregularity of the cell. </w:t>
      </w:r>
      <w:r w:rsidR="00E554B8">
        <w:rPr>
          <w:lang w:val="en-US"/>
        </w:rPr>
        <w:t xml:space="preserve">In an equilateral triangle, </w:t>
      </w:r>
      <w:r w:rsidR="00D80B70">
        <w:rPr>
          <w:lang w:val="en-US"/>
        </w:rPr>
        <w:t xml:space="preserve">simply </w:t>
      </w:r>
      <w:r w:rsidR="00E554B8">
        <w:rPr>
          <w:lang w:val="en-US"/>
        </w:rPr>
        <w:t>drawing bisectors from each corner produces a single intersection point</w:t>
      </w:r>
      <w:r w:rsidR="00D80B70">
        <w:rPr>
          <w:lang w:val="en-US"/>
        </w:rPr>
        <w:t xml:space="preserve"> and three equal-area subdivisions</w:t>
      </w:r>
      <w:r w:rsidR="00E554B8">
        <w:rPr>
          <w:lang w:val="en-US"/>
        </w:rPr>
        <w:t xml:space="preserve">. </w:t>
      </w:r>
      <w:r w:rsidR="00A5649B">
        <w:rPr>
          <w:lang w:val="en-US"/>
        </w:rPr>
        <w:t>However, in an irregular polygon,</w:t>
      </w:r>
      <w:r w:rsidR="005C0F85">
        <w:rPr>
          <w:lang w:val="en-US"/>
        </w:rPr>
        <w:t xml:space="preserve"> two bisectors will</w:t>
      </w:r>
      <w:r w:rsidR="00A5649B">
        <w:rPr>
          <w:lang w:val="en-US"/>
        </w:rPr>
        <w:t xml:space="preserve"> often</w:t>
      </w:r>
      <w:r w:rsidR="005C0F85">
        <w:rPr>
          <w:lang w:val="en-US"/>
        </w:rPr>
        <w:t xml:space="preserve"> intersect before any others.</w:t>
      </w:r>
      <w:r w:rsidR="00D4690A">
        <w:rPr>
          <w:lang w:val="en-US"/>
        </w:rPr>
        <w:t xml:space="preserve"> In figure @a, for instance, the bisectors of the quadrilateral almost meet, but a slight irregularity</w:t>
      </w:r>
      <w:r w:rsidR="005C0F85">
        <w:rPr>
          <w:lang w:val="en-US"/>
        </w:rPr>
        <w:t xml:space="preserve"> </w:t>
      </w:r>
      <w:r w:rsidR="00D4690A">
        <w:rPr>
          <w:lang w:val="en-US"/>
        </w:rPr>
        <w:t>instead produces two distinct intersections. If there are only two intersections, a line can be drawn between them to complete the tributary areas</w:t>
      </w:r>
      <w:r w:rsidR="005806DD">
        <w:rPr>
          <w:lang w:val="en-US"/>
        </w:rPr>
        <w:t xml:space="preserve">. </w:t>
      </w:r>
      <w:r w:rsidR="00D4690A">
        <w:rPr>
          <w:lang w:val="en-US"/>
        </w:rPr>
        <w:t>However, for</w:t>
      </w:r>
      <w:r w:rsidR="005806DD">
        <w:rPr>
          <w:lang w:val="en-US"/>
        </w:rPr>
        <w:t xml:space="preserve"> higher-order polygons, </w:t>
      </w:r>
      <w:r w:rsidR="006A2694">
        <w:rPr>
          <w:lang w:val="en-US"/>
        </w:rPr>
        <w:t>there may be three or more intersections</w:t>
      </w:r>
      <w:r w:rsidR="00D4690A">
        <w:rPr>
          <w:lang w:val="en-US"/>
        </w:rPr>
        <w:t>, creating an inner, lower-order polygon that needs to be further subdivided. To find the tributary areas we recurse over the inner polygons until either one or two intersections are reached. Once a base case is found,</w:t>
      </w:r>
      <w:r w:rsidR="008F3103">
        <w:rPr>
          <w:lang w:val="en-US"/>
        </w:rPr>
        <w:t xml:space="preserve"> </w:t>
      </w:r>
      <w:r w:rsidR="00D4690A">
        <w:rPr>
          <w:lang w:val="en-US"/>
        </w:rPr>
        <w:t>t</w:t>
      </w:r>
      <w:r w:rsidR="008F3103">
        <w:rPr>
          <w:lang w:val="en-US"/>
        </w:rPr>
        <w:t xml:space="preserve">he </w:t>
      </w:r>
      <w:r w:rsidR="00D4690A">
        <w:rPr>
          <w:lang w:val="en-US"/>
        </w:rPr>
        <w:t>tributary areas</w:t>
      </w:r>
      <w:r w:rsidR="008F3103">
        <w:rPr>
          <w:lang w:val="en-US"/>
        </w:rPr>
        <w:t xml:space="preserve"> are reconstructed. </w:t>
      </w:r>
    </w:p>
    <w:p w14:paraId="65E33C78" w14:textId="77777777" w:rsidR="00B37324" w:rsidRDefault="00B37324">
      <w:pPr>
        <w:rPr>
          <w:lang w:val="en-US"/>
        </w:rPr>
      </w:pPr>
    </w:p>
    <w:p w14:paraId="11EF569E" w14:textId="2ACBA07E" w:rsidR="00B37324" w:rsidRDefault="005A6AC5">
      <w:pPr>
        <w:rPr>
          <w:lang w:val="en-US"/>
        </w:rPr>
      </w:pPr>
      <w:r>
        <w:rPr>
          <w:lang w:val="en-US"/>
        </w:rPr>
        <w:t xml:space="preserve">This method is specific to bisectors. For more complex </w:t>
      </w:r>
      <w:r w:rsidR="00DA3EB6">
        <w:rPr>
          <w:lang w:val="en-US"/>
        </w:rPr>
        <w:t>subdivisions</w:t>
      </w:r>
      <w:r>
        <w:rPr>
          <w:lang w:val="en-US"/>
        </w:rPr>
        <w:t>, such a</w:t>
      </w:r>
      <w:r w:rsidR="000706A7">
        <w:rPr>
          <w:lang w:val="en-US"/>
        </w:rPr>
        <w:t xml:space="preserve">s ones determined by the stiffness of the individual beams, another approach is required. </w:t>
      </w:r>
      <w:r w:rsidR="00D455D4">
        <w:rPr>
          <w:lang w:val="en-US"/>
        </w:rPr>
        <w:t>Stiffer</w:t>
      </w:r>
      <w:r w:rsidR="00DA3EB6">
        <w:rPr>
          <w:lang w:val="en-US"/>
        </w:rPr>
        <w:t xml:space="preserve"> beams attract more load</w:t>
      </w:r>
      <w:r w:rsidR="007E7703">
        <w:rPr>
          <w:lang w:val="en-US"/>
        </w:rPr>
        <w:t xml:space="preserve"> than relatively more flexible beams</w:t>
      </w:r>
      <w:r w:rsidR="00DA3EB6">
        <w:rPr>
          <w:lang w:val="en-US"/>
        </w:rPr>
        <w:t xml:space="preserve">, </w:t>
      </w:r>
      <w:r w:rsidR="00D455D4">
        <w:rPr>
          <w:lang w:val="en-US"/>
        </w:rPr>
        <w:t>so it has</w:t>
      </w:r>
      <w:r w:rsidR="00DA3EB6">
        <w:rPr>
          <w:lang w:val="en-US"/>
        </w:rPr>
        <w:t xml:space="preserve"> a greater tributary area. </w:t>
      </w:r>
      <w:r w:rsidR="00D455D4">
        <w:rPr>
          <w:lang w:val="en-US"/>
        </w:rPr>
        <w:t>As the bisector approach creates unresolvable intersections when the angles are changed, we instead use a weighted wavefront progression</w:t>
      </w:r>
      <w:r w:rsidR="00F71ED7">
        <w:rPr>
          <w:lang w:val="en-US"/>
        </w:rPr>
        <w:t>.</w:t>
      </w:r>
      <w:r w:rsidR="00F71ED7">
        <w:rPr>
          <w:lang w:val="en-US"/>
        </w:rPr>
        <w:fldChar w:fldCharType="begin"/>
      </w:r>
      <w:r w:rsidR="00D22FA1">
        <w:rPr>
          <w:lang w:val="en-US"/>
        </w:rPr>
        <w:instrText xml:space="preserve"> ADDIN ZOTERO_ITEM CSL_CITATION {"citationID":"PS6eHEyC","properties":{"formattedCitation":"\\super [26]\\nosupersub{}","plainCitation":"[26]","noteIndex":0},"citationItems":[{"id":1556,"uris":["http://zotero.org/users/9700663/items/9QLC23UT"],"itemData":{"id":1556,"type":"article-journal","abstract":"We study the practical computation of mitered and beveled offset curves of planar straight-line graphs (PSLGs), i.e., of arbitrary collections of straight-line segments in the plane that do not intersect except possibly at common end points. The line segments can, but need not, form polygons. Similar to Voronoi-based offsetting, we propose to compute a straight skeleton of the input PSLG as a preprocessing step for mitered offsetting. For this purpose, we extend and adapt Aichholzer and Aurenhammer's triangulation-based straight-skeleton algorithm to make it process real-world data on a conventional finite-precision arithmetic.","container-title":"Computer-Aided Design and Applications","DOI":"10.1080/16864360.2014.997637","journalAbbreviation":"Computer-Aided Design and Applications","page":"414-424","source":"ResearchGate","title":"Computing Mitered Offset Curves Based on Straight Skeletons","volume":"12","author":[{"family":"Palfrader","given":"Peter"},{"family":"Held","given":"Martin"}],"issued":{"date-parts":[["2015",2,12]]},"citation-key":"palfraderComputingMiteredOffset2015"}}],"schema":"https://github.com/citation-style-language/schema/raw/master/csl-citation.json"} </w:instrText>
      </w:r>
      <w:r w:rsidR="00F71ED7">
        <w:rPr>
          <w:lang w:val="en-US"/>
        </w:rPr>
        <w:fldChar w:fldCharType="separate"/>
      </w:r>
      <w:r w:rsidR="00D22FA1" w:rsidRPr="00D22FA1">
        <w:rPr>
          <w:rFonts w:cs="CMU Serif"/>
          <w:kern w:val="0"/>
          <w:vertAlign w:val="superscript"/>
        </w:rPr>
        <w:t>[26]</w:t>
      </w:r>
      <w:r w:rsidR="00F71ED7">
        <w:rPr>
          <w:lang w:val="en-US"/>
        </w:rPr>
        <w:fldChar w:fldCharType="end"/>
      </w:r>
      <w:r w:rsidR="00F71ED7">
        <w:rPr>
          <w:lang w:val="en-US"/>
        </w:rPr>
        <w:t xml:space="preserve"> </w:t>
      </w:r>
      <w:r w:rsidR="00795806">
        <w:rPr>
          <w:lang w:val="en-US"/>
        </w:rPr>
        <w:t>In a typical wavefront progression</w:t>
      </w:r>
      <w:r w:rsidR="00531E5C">
        <w:rPr>
          <w:lang w:val="en-US"/>
        </w:rPr>
        <w:t>, each edge is offset by unit distance</w:t>
      </w:r>
      <w:r w:rsidR="00795806">
        <w:rPr>
          <w:lang w:val="en-US"/>
        </w:rPr>
        <w:t>, emulating ripples</w:t>
      </w:r>
      <w:r w:rsidR="00531E5C">
        <w:rPr>
          <w:lang w:val="en-US"/>
        </w:rPr>
        <w:t xml:space="preserve">. The intersection events are solved, and the process is repeated until all wavefronts converge. </w:t>
      </w:r>
      <w:r w:rsidR="00D455D4">
        <w:rPr>
          <w:lang w:val="en-US"/>
        </w:rPr>
        <w:t>To solve for tributary areas</w:t>
      </w:r>
      <w:r w:rsidR="00795806">
        <w:rPr>
          <w:lang w:val="en-US"/>
        </w:rPr>
        <w:t>, the relative stiffnesses of the beams are analyzed</w:t>
      </w:r>
      <w:r w:rsidR="00824DE6">
        <w:rPr>
          <w:lang w:val="en-US"/>
        </w:rPr>
        <w:t xml:space="preserve"> (</w:t>
      </w:r>
      <m:oMath>
        <m:sSub>
          <m:sSubPr>
            <m:ctrlPr>
              <w:rPr>
                <w:rFonts w:ascii="Cambria Math" w:eastAsiaTheme="minorHAnsi" w:hAnsi="Cambria Math"/>
                <w:i/>
                <w:lang w:val="en-US"/>
              </w:rPr>
            </m:ctrlPr>
          </m:sSubPr>
          <m:e>
            <m:r>
              <w:rPr>
                <w:rFonts w:ascii="Cambria Math" w:hAnsi="Cambria Math"/>
                <w:lang w:val="en-US"/>
              </w:rPr>
              <m:t>S</m:t>
            </m:r>
          </m:e>
          <m:sub>
            <m:r>
              <w:rPr>
                <w:rFonts w:ascii="Cambria Math" w:hAnsi="Cambria Math"/>
                <w:lang w:val="en-US"/>
              </w:rPr>
              <m:t>rel</m:t>
            </m:r>
          </m:sub>
        </m:sSub>
        <m:r>
          <w:rPr>
            <w:rFonts w:ascii="Cambria Math" w:hAnsi="Cambria Math"/>
            <w:lang w:val="en-US"/>
          </w:rPr>
          <m:t>=</m:t>
        </m:r>
        <m:f>
          <m:fPr>
            <m:ctrlPr>
              <w:rPr>
                <w:rFonts w:ascii="Cambria Math" w:eastAsiaTheme="minorHAnsi" w:hAnsi="Cambria Math"/>
                <w:i/>
                <w:lang w:val="en-US"/>
              </w:rPr>
            </m:ctrlPr>
          </m:fPr>
          <m:num>
            <m:r>
              <w:rPr>
                <w:rFonts w:ascii="Cambria Math" w:hAnsi="Cambria Math"/>
                <w:lang w:val="en-US"/>
              </w:rPr>
              <m:t>EI</m:t>
            </m:r>
          </m:num>
          <m:den>
            <m:sSup>
              <m:sSupPr>
                <m:ctrlPr>
                  <w:rPr>
                    <w:rFonts w:ascii="Cambria Math" w:eastAsiaTheme="minorHAnsi" w:hAnsi="Cambria Math"/>
                    <w:i/>
                    <w:lang w:val="en-US"/>
                  </w:rPr>
                </m:ctrlPr>
              </m:sSupPr>
              <m:e>
                <m:r>
                  <w:rPr>
                    <w:rFonts w:ascii="Cambria Math" w:hAnsi="Cambria Math"/>
                    <w:lang w:val="en-US"/>
                  </w:rPr>
                  <m:t>L</m:t>
                </m:r>
              </m:e>
              <m:sup>
                <m:r>
                  <w:rPr>
                    <w:rFonts w:ascii="Cambria Math" w:hAnsi="Cambria Math"/>
                    <w:lang w:val="en-US"/>
                  </w:rPr>
                  <m:t>3</m:t>
                </m:r>
              </m:sup>
            </m:sSup>
          </m:den>
        </m:f>
      </m:oMath>
      <w:r w:rsidR="00824DE6">
        <w:rPr>
          <w:lang w:val="en-US"/>
        </w:rPr>
        <w:t>)</w:t>
      </w:r>
      <w:r w:rsidR="00795806">
        <w:rPr>
          <w:lang w:val="en-US"/>
        </w:rPr>
        <w:t xml:space="preserve">, and a set of corresponding subdivision vectors is produced. Each corner point is translated along that vector by unit distance. Connecting the points </w:t>
      </w:r>
      <w:r w:rsidR="00FD5585">
        <w:rPr>
          <w:lang w:val="en-US"/>
        </w:rPr>
        <w:t>creates</w:t>
      </w:r>
      <w:r w:rsidR="00795806">
        <w:rPr>
          <w:lang w:val="en-US"/>
        </w:rPr>
        <w:t xml:space="preserve"> a new polygon, which shrinks with every iteration until convergence is reached. </w:t>
      </w:r>
    </w:p>
    <w:p w14:paraId="74A80F08" w14:textId="77777777" w:rsidR="00940C3C" w:rsidRDefault="00940C3C">
      <w:pPr>
        <w:rPr>
          <w:lang w:val="en-US"/>
        </w:rPr>
      </w:pPr>
    </w:p>
    <w:p w14:paraId="4F6B4D3B" w14:textId="688CF7EB" w:rsidR="00182D34" w:rsidRDefault="001C3E9B">
      <w:pPr>
        <w:rPr>
          <w:lang w:val="en-US"/>
        </w:rPr>
      </w:pPr>
      <w:r>
        <w:rPr>
          <w:lang w:val="en-US"/>
        </w:rPr>
        <w:t>T</w:t>
      </w:r>
      <w:r w:rsidR="00AF186B">
        <w:rPr>
          <w:lang w:val="en-US"/>
        </w:rPr>
        <w:t xml:space="preserve">here is no obvious answer for where the forces flow in an </w:t>
      </w:r>
      <w:r>
        <w:rPr>
          <w:lang w:val="en-US"/>
        </w:rPr>
        <w:t xml:space="preserve">indeterminate, </w:t>
      </w:r>
      <w:r w:rsidR="00AF186B">
        <w:rPr>
          <w:lang w:val="en-US"/>
        </w:rPr>
        <w:t xml:space="preserve">isotropic slab, so both </w:t>
      </w:r>
      <w:r>
        <w:rPr>
          <w:lang w:val="en-US"/>
        </w:rPr>
        <w:t>approaches are</w:t>
      </w:r>
      <w:r w:rsidR="00AF186B">
        <w:rPr>
          <w:lang w:val="en-US"/>
        </w:rPr>
        <w:t xml:space="preserve"> approximations. For most of the following </w:t>
      </w:r>
      <w:r w:rsidR="007242FF">
        <w:rPr>
          <w:lang w:val="en-US"/>
        </w:rPr>
        <w:t xml:space="preserve">analysis (section 3), the </w:t>
      </w:r>
      <w:r w:rsidR="00FD5585">
        <w:rPr>
          <w:lang w:val="en-US"/>
        </w:rPr>
        <w:t>bisector</w:t>
      </w:r>
      <w:r w:rsidR="007242FF">
        <w:rPr>
          <w:lang w:val="en-US"/>
        </w:rPr>
        <w:t xml:space="preserve"> method is chosen as it </w:t>
      </w:r>
      <w:r w:rsidR="003A0B4D">
        <w:rPr>
          <w:lang w:val="en-US"/>
        </w:rPr>
        <w:t>more closely</w:t>
      </w:r>
      <w:r w:rsidR="007242FF">
        <w:rPr>
          <w:lang w:val="en-US"/>
        </w:rPr>
        <w:t xml:space="preserve"> </w:t>
      </w:r>
      <w:r w:rsidR="003A0B4D">
        <w:rPr>
          <w:lang w:val="en-US"/>
        </w:rPr>
        <w:t>resembles</w:t>
      </w:r>
      <w:r w:rsidR="007242FF">
        <w:rPr>
          <w:lang w:val="en-US"/>
        </w:rPr>
        <w:t xml:space="preserve"> the standard methods used by engineers in practice.</w:t>
      </w:r>
      <w:r w:rsidR="00FD5585">
        <w:rPr>
          <w:lang w:val="en-US"/>
        </w:rPr>
        <w:t xml:space="preserve"> A direct comparison between the outcomes of the bisector and the stiffness-driven approach is </w:t>
      </w:r>
      <w:r w:rsidR="006A67BB">
        <w:rPr>
          <w:lang w:val="en-US"/>
        </w:rPr>
        <w:t>presented</w:t>
      </w:r>
      <w:r w:rsidR="00FD5585">
        <w:rPr>
          <w:lang w:val="en-US"/>
        </w:rPr>
        <w:t xml:space="preserve"> in </w:t>
      </w:r>
      <w:r w:rsidR="00182D34">
        <w:rPr>
          <w:lang w:val="en-US"/>
        </w:rPr>
        <w:t xml:space="preserve">figure </w:t>
      </w:r>
      <w:r w:rsidR="002C6CE6">
        <w:rPr>
          <w:lang w:val="en-US"/>
        </w:rPr>
        <w:t>6</w:t>
      </w:r>
      <w:r w:rsidR="00182D34">
        <w:rPr>
          <w:lang w:val="en-US"/>
        </w:rPr>
        <w:t xml:space="preserve">. </w:t>
      </w:r>
    </w:p>
    <w:p w14:paraId="37782EFD" w14:textId="77777777" w:rsidR="004C26D2" w:rsidRDefault="004C26D2">
      <w:pPr>
        <w:rPr>
          <w:lang w:val="en-US"/>
        </w:rPr>
      </w:pPr>
    </w:p>
    <w:p w14:paraId="1B52354B" w14:textId="0F76DBD6" w:rsidR="004C26D2" w:rsidRDefault="00711B01">
      <w:pPr>
        <w:rPr>
          <w:lang w:val="en-US"/>
        </w:rPr>
      </w:pPr>
      <w:r w:rsidRPr="00711B01">
        <w:rPr>
          <w:lang w:val="en-US"/>
        </w:rPr>
        <w:lastRenderedPageBreak/>
        <w:drawing>
          <wp:inline distT="0" distB="0" distL="0" distR="0" wp14:anchorId="5DDC611B" wp14:editId="3E284BE2">
            <wp:extent cx="5943600" cy="5274310"/>
            <wp:effectExtent l="0" t="0" r="0" b="0"/>
            <wp:docPr id="9759213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21377" name=""/>
                    <pic:cNvPicPr/>
                  </pic:nvPicPr>
                  <pic:blipFill>
                    <a:blip r:embed="rId12"/>
                    <a:stretch>
                      <a:fillRect/>
                    </a:stretch>
                  </pic:blipFill>
                  <pic:spPr>
                    <a:xfrm>
                      <a:off x="0" y="0"/>
                      <a:ext cx="5943600" cy="5274310"/>
                    </a:xfrm>
                    <a:prstGeom prst="rect">
                      <a:avLst/>
                    </a:prstGeom>
                  </pic:spPr>
                </pic:pic>
              </a:graphicData>
            </a:graphic>
          </wp:inline>
        </w:drawing>
      </w:r>
    </w:p>
    <w:p w14:paraId="7B313410" w14:textId="6B528F16" w:rsidR="008254D7" w:rsidRPr="008254D7" w:rsidRDefault="008254D7">
      <w:pPr>
        <w:rPr>
          <w:i/>
          <w:iCs/>
          <w:lang w:val="en-US"/>
        </w:rPr>
      </w:pPr>
      <w:r w:rsidRPr="008254D7">
        <w:rPr>
          <w:i/>
          <w:iCs/>
          <w:lang w:val="en-US"/>
        </w:rPr>
        <w:t xml:space="preserve">Figure 5: Close-up representations of the </w:t>
      </w:r>
      <w:r>
        <w:rPr>
          <w:i/>
          <w:iCs/>
          <w:lang w:val="en-US"/>
        </w:rPr>
        <w:t xml:space="preserve">vector analysis performed to find the tributary areas and load distributions for an a) isotropic, b) uniaxial, and c) biaxial orthogonal slab cell. </w:t>
      </w:r>
      <w:r w:rsidR="000024E1">
        <w:rPr>
          <w:i/>
          <w:iCs/>
          <w:lang w:val="en-US"/>
        </w:rPr>
        <w:t>Step 2 shows orthogonal reinforcement for the uniaxial and biaxial slabs, while Step 3 shows the results of an alternative analysis with diagonal reinforcement.</w:t>
      </w:r>
    </w:p>
    <w:p w14:paraId="73E45D4F" w14:textId="77777777" w:rsidR="004B5CAA" w:rsidRDefault="004B5CAA">
      <w:pPr>
        <w:rPr>
          <w:lang w:val="en-US"/>
        </w:rPr>
      </w:pPr>
    </w:p>
    <w:p w14:paraId="6BA7C6D9" w14:textId="13794EE9" w:rsidR="00A418C9" w:rsidRDefault="004B5CAA" w:rsidP="004B5CAA">
      <w:pPr>
        <w:pStyle w:val="Heading4"/>
        <w:rPr>
          <w:lang w:val="en-US"/>
        </w:rPr>
      </w:pPr>
      <w:r>
        <w:rPr>
          <w:lang w:val="en-US"/>
        </w:rPr>
        <w:t>2.</w:t>
      </w:r>
      <w:r w:rsidR="00C327D4">
        <w:rPr>
          <w:lang w:val="en-US"/>
        </w:rPr>
        <w:t>2</w:t>
      </w:r>
      <w:r>
        <w:rPr>
          <w:lang w:val="en-US"/>
        </w:rPr>
        <w:t>.1.</w:t>
      </w:r>
      <w:r w:rsidR="000B388A">
        <w:rPr>
          <w:lang w:val="en-US"/>
        </w:rPr>
        <w:t>b</w:t>
      </w:r>
      <w:r>
        <w:rPr>
          <w:lang w:val="en-US"/>
        </w:rPr>
        <w:t xml:space="preserve"> Uniaxial tributary areas</w:t>
      </w:r>
    </w:p>
    <w:p w14:paraId="1DB987CD" w14:textId="77777777" w:rsidR="004B5CAA" w:rsidRPr="004B5CAA" w:rsidRDefault="004B5CAA" w:rsidP="004B5CAA">
      <w:pPr>
        <w:rPr>
          <w:lang w:val="en-US"/>
        </w:rPr>
      </w:pPr>
    </w:p>
    <w:p w14:paraId="4E51522C" w14:textId="2742D882" w:rsidR="00DD6FB7" w:rsidRDefault="00A418C9">
      <w:pPr>
        <w:rPr>
          <w:lang w:val="en-US"/>
        </w:rPr>
      </w:pPr>
      <w:r>
        <w:rPr>
          <w:lang w:val="en-US"/>
        </w:rPr>
        <w:t xml:space="preserve">Uniaxial slabs </w:t>
      </w:r>
      <w:r w:rsidR="00FD5585">
        <w:rPr>
          <w:lang w:val="en-US"/>
        </w:rPr>
        <w:t xml:space="preserve">only transfer load </w:t>
      </w:r>
      <w:r w:rsidR="00512CA0">
        <w:rPr>
          <w:lang w:val="en-US"/>
        </w:rPr>
        <w:t>in</w:t>
      </w:r>
      <w:r w:rsidR="00AA7B6C">
        <w:rPr>
          <w:lang w:val="en-US"/>
        </w:rPr>
        <w:t xml:space="preserve"> </w:t>
      </w:r>
      <w:r w:rsidR="00512CA0">
        <w:rPr>
          <w:lang w:val="en-US"/>
        </w:rPr>
        <w:t>the</w:t>
      </w:r>
      <w:r w:rsidR="00AA7B6C">
        <w:rPr>
          <w:lang w:val="en-US"/>
        </w:rPr>
        <w:t xml:space="preserve"> direction</w:t>
      </w:r>
      <w:r w:rsidR="00C5500C">
        <w:rPr>
          <w:lang w:val="en-US"/>
        </w:rPr>
        <w:t xml:space="preserve"> of </w:t>
      </w:r>
      <w:r w:rsidR="00512CA0">
        <w:rPr>
          <w:lang w:val="en-US"/>
        </w:rPr>
        <w:t>reinforcement</w:t>
      </w:r>
      <w:r w:rsidR="0051615C">
        <w:rPr>
          <w:lang w:val="en-US"/>
        </w:rPr>
        <w:t xml:space="preserve"> (figure </w:t>
      </w:r>
      <w:r w:rsidR="008254D7">
        <w:rPr>
          <w:lang w:val="en-US"/>
        </w:rPr>
        <w:t>5</w:t>
      </w:r>
      <w:r w:rsidR="0051615C">
        <w:rPr>
          <w:lang w:val="en-US"/>
        </w:rPr>
        <w:t>b)</w:t>
      </w:r>
      <w:r w:rsidR="00C5500C">
        <w:rPr>
          <w:lang w:val="en-US"/>
        </w:rPr>
        <w:t>.</w:t>
      </w:r>
      <w:r w:rsidR="00241DD4">
        <w:rPr>
          <w:lang w:val="en-US"/>
        </w:rPr>
        <w:t xml:space="preserve"> </w:t>
      </w:r>
      <w:r w:rsidR="00512CA0">
        <w:rPr>
          <w:lang w:val="en-US"/>
        </w:rPr>
        <w:t>Vectors</w:t>
      </w:r>
      <w:r w:rsidR="009F1752">
        <w:rPr>
          <w:lang w:val="en-US"/>
        </w:rPr>
        <w:t xml:space="preserve"> are projected </w:t>
      </w:r>
      <w:r w:rsidR="00512CA0">
        <w:rPr>
          <w:lang w:val="en-US"/>
        </w:rPr>
        <w:t xml:space="preserve">along this direction </w:t>
      </w:r>
      <w:r w:rsidR="009F1752">
        <w:rPr>
          <w:lang w:val="en-US"/>
        </w:rPr>
        <w:t>from each beam in a cell</w:t>
      </w:r>
      <w:r w:rsidR="00512CA0">
        <w:rPr>
          <w:lang w:val="en-US"/>
        </w:rPr>
        <w:t xml:space="preserve">, at intervals </w:t>
      </w:r>
      <w:r w:rsidR="00FA55DF">
        <w:rPr>
          <w:lang w:val="en-US"/>
        </w:rPr>
        <w:t>with spacing</w:t>
      </w:r>
      <w:r w:rsidR="00512CA0">
        <w:rPr>
          <w:lang w:val="en-US"/>
        </w:rPr>
        <w:t xml:space="preserve"> </w:t>
      </w:r>
      <w:r w:rsidR="009F1752">
        <w:rPr>
          <w:i/>
          <w:iCs/>
          <w:lang w:val="en-US"/>
        </w:rPr>
        <w:t>s</w:t>
      </w:r>
      <w:r w:rsidR="009F1752">
        <w:rPr>
          <w:lang w:val="en-US"/>
        </w:rPr>
        <w:t xml:space="preserve">. </w:t>
      </w:r>
      <w:r w:rsidR="0016103F">
        <w:rPr>
          <w:lang w:val="en-US"/>
        </w:rPr>
        <w:t>Those</w:t>
      </w:r>
      <w:r w:rsidR="009F1752">
        <w:rPr>
          <w:lang w:val="en-US"/>
        </w:rPr>
        <w:t xml:space="preserve"> projected into the interior of the cell intersect with the opposite </w:t>
      </w:r>
      <w:r w:rsidR="0016103F">
        <w:rPr>
          <w:lang w:val="en-US"/>
        </w:rPr>
        <w:t>side of the cell</w:t>
      </w:r>
      <w:r w:rsidR="009F1752">
        <w:rPr>
          <w:lang w:val="en-US"/>
        </w:rPr>
        <w:t xml:space="preserve">, and their intersection point is recorded. </w:t>
      </w:r>
      <w:r w:rsidR="0016103F">
        <w:rPr>
          <w:lang w:val="en-US"/>
        </w:rPr>
        <w:t>Those</w:t>
      </w:r>
      <w:r w:rsidR="009F1752">
        <w:rPr>
          <w:lang w:val="en-US"/>
        </w:rPr>
        <w:t xml:space="preserve"> that do not intersect are discarded</w:t>
      </w:r>
      <w:r w:rsidR="0016103F">
        <w:rPr>
          <w:lang w:val="en-US"/>
        </w:rPr>
        <w:t>, as they point to the exterior</w:t>
      </w:r>
      <w:r w:rsidR="009F1752">
        <w:rPr>
          <w:lang w:val="en-US"/>
        </w:rPr>
        <w:t xml:space="preserve">. </w:t>
      </w:r>
      <w:r w:rsidR="00CB0C00">
        <w:rPr>
          <w:lang w:val="en-US"/>
        </w:rPr>
        <w:t>The outcome is</w:t>
      </w:r>
      <w:r w:rsidR="009F1752">
        <w:rPr>
          <w:lang w:val="en-US"/>
        </w:rPr>
        <w:t xml:space="preserve"> a </w:t>
      </w:r>
      <w:r w:rsidR="007514F7">
        <w:rPr>
          <w:lang w:val="en-US"/>
        </w:rPr>
        <w:t xml:space="preserve">trimmed </w:t>
      </w:r>
      <w:r w:rsidR="009F1752">
        <w:rPr>
          <w:lang w:val="en-US"/>
        </w:rPr>
        <w:t xml:space="preserve">vector field inside the cell. The length of </w:t>
      </w:r>
      <w:r w:rsidR="007514F7">
        <w:rPr>
          <w:lang w:val="en-US"/>
        </w:rPr>
        <w:t>each</w:t>
      </w:r>
      <w:r w:rsidR="009F1752">
        <w:rPr>
          <w:lang w:val="en-US"/>
        </w:rPr>
        <w:t xml:space="preserve"> trimmed projection is halved</w:t>
      </w:r>
      <w:r w:rsidR="002D34DD">
        <w:rPr>
          <w:lang w:val="en-US"/>
        </w:rPr>
        <w:t xml:space="preserve"> </w:t>
      </w:r>
      <w:r w:rsidR="007C4C2F">
        <w:rPr>
          <w:lang w:val="en-US"/>
        </w:rPr>
        <w:t>and converted to a</w:t>
      </w:r>
      <w:r w:rsidR="009E1A20">
        <w:rPr>
          <w:lang w:val="en-US"/>
        </w:rPr>
        <w:t xml:space="preserve"> point load </w:t>
      </w:r>
      <w:r w:rsidR="001E28E5">
        <w:rPr>
          <w:lang w:val="en-US"/>
        </w:rPr>
        <w:t>at the point of intersection.</w:t>
      </w:r>
    </w:p>
    <w:p w14:paraId="7A30CFC0" w14:textId="77777777" w:rsidR="009F1752" w:rsidRDefault="009F1752">
      <w:pPr>
        <w:rPr>
          <w:lang w:val="en-US"/>
        </w:rPr>
      </w:pPr>
    </w:p>
    <w:p w14:paraId="4FB135B2" w14:textId="74CE1926" w:rsidR="003F0778" w:rsidRDefault="009F1752">
      <w:pPr>
        <w:rPr>
          <w:lang w:val="en-US"/>
        </w:rPr>
      </w:pPr>
      <w:r>
        <w:rPr>
          <w:lang w:val="en-US"/>
        </w:rPr>
        <w:t xml:space="preserve">If </w:t>
      </w:r>
      <w:r w:rsidR="001E28E5">
        <w:rPr>
          <w:lang w:val="en-US"/>
        </w:rPr>
        <w:t>stiffness is a consideration</w:t>
      </w:r>
      <w:r>
        <w:rPr>
          <w:lang w:val="en-US"/>
        </w:rPr>
        <w:t xml:space="preserve">, the </w:t>
      </w:r>
      <w:r w:rsidR="00047190">
        <w:rPr>
          <w:lang w:val="en-US"/>
        </w:rPr>
        <w:t xml:space="preserve">projection is not halved but </w:t>
      </w:r>
      <w:r w:rsidR="001E28E5">
        <w:rPr>
          <w:lang w:val="en-US"/>
        </w:rPr>
        <w:t>partitioned</w:t>
      </w:r>
      <w:r w:rsidR="00047190">
        <w:rPr>
          <w:lang w:val="en-US"/>
        </w:rPr>
        <w:t xml:space="preserve"> according to the relative stiffnesses of the</w:t>
      </w:r>
      <w:r w:rsidR="001E28E5">
        <w:rPr>
          <w:lang w:val="en-US"/>
        </w:rPr>
        <w:t xml:space="preserve"> intersecting beams</w:t>
      </w:r>
      <w:r w:rsidR="00047190">
        <w:rPr>
          <w:lang w:val="en-US"/>
        </w:rPr>
        <w:t>.</w:t>
      </w:r>
      <w:r>
        <w:rPr>
          <w:lang w:val="en-US"/>
        </w:rPr>
        <w:t xml:space="preserve"> </w:t>
      </w:r>
    </w:p>
    <w:p w14:paraId="57FB3653" w14:textId="77777777" w:rsidR="00DD52F7" w:rsidRDefault="00DD52F7">
      <w:pPr>
        <w:rPr>
          <w:lang w:val="en-US"/>
        </w:rPr>
      </w:pPr>
    </w:p>
    <w:p w14:paraId="569CE612" w14:textId="427839A9" w:rsidR="003F0778" w:rsidRDefault="003F0778" w:rsidP="00DD52F7">
      <w:pPr>
        <w:pStyle w:val="Heading4"/>
      </w:pPr>
      <w:r>
        <w:lastRenderedPageBreak/>
        <w:t>2.</w:t>
      </w:r>
      <w:r w:rsidR="00C327D4">
        <w:t>2</w:t>
      </w:r>
      <w:r w:rsidR="000B388A">
        <w:t>.1.c</w:t>
      </w:r>
      <w:r>
        <w:t xml:space="preserve"> </w:t>
      </w:r>
      <w:r w:rsidR="006D727B">
        <w:t>Biaxial orthogonal</w:t>
      </w:r>
      <w:r>
        <w:t xml:space="preserve"> </w:t>
      </w:r>
      <w:r w:rsidR="00DD52F7">
        <w:t>tributary areas</w:t>
      </w:r>
    </w:p>
    <w:p w14:paraId="7676A61A" w14:textId="77777777" w:rsidR="00DD52F7" w:rsidRPr="00DD52F7" w:rsidRDefault="00DD52F7" w:rsidP="00DD52F7"/>
    <w:p w14:paraId="0F10C20B" w14:textId="1762B6B9" w:rsidR="00A65AE7" w:rsidRDefault="006D727B" w:rsidP="003F0778">
      <w:pPr>
        <w:rPr>
          <w:lang w:val="en-US"/>
        </w:rPr>
      </w:pPr>
      <w:r>
        <w:rPr>
          <w:lang w:val="en-US"/>
        </w:rPr>
        <w:t>Biaxial orthogonal</w:t>
      </w:r>
      <w:r w:rsidR="003F0778">
        <w:rPr>
          <w:lang w:val="en-US"/>
        </w:rPr>
        <w:t xml:space="preserve"> </w:t>
      </w:r>
      <w:r w:rsidR="00A10722">
        <w:rPr>
          <w:lang w:val="en-US"/>
        </w:rPr>
        <w:t>slabs transfer loads along both directions of orthogonal reinforcement</w:t>
      </w:r>
      <w:r w:rsidR="0051615C">
        <w:rPr>
          <w:lang w:val="en-US"/>
        </w:rPr>
        <w:t xml:space="preserve"> (figure </w:t>
      </w:r>
      <w:r w:rsidR="008254D7">
        <w:rPr>
          <w:lang w:val="en-US"/>
        </w:rPr>
        <w:t>5</w:t>
      </w:r>
      <w:r w:rsidR="0051615C">
        <w:rPr>
          <w:lang w:val="en-US"/>
        </w:rPr>
        <w:t>c)</w:t>
      </w:r>
      <w:r w:rsidR="003F0778">
        <w:rPr>
          <w:lang w:val="en-US"/>
        </w:rPr>
        <w:t xml:space="preserve">. </w:t>
      </w:r>
      <w:r w:rsidR="00A10722">
        <w:rPr>
          <w:lang w:val="en-US"/>
        </w:rPr>
        <w:t xml:space="preserve">We use a superposition of uniaxial analysis in both vector directions, where each uniaxial direction is accorded 50% of the total load of the slab. </w:t>
      </w:r>
      <w:r w:rsidR="00A65AE7">
        <w:rPr>
          <w:lang w:val="en-US"/>
        </w:rPr>
        <w:t>Stiffness</w:t>
      </w:r>
      <w:r w:rsidR="00A10722">
        <w:rPr>
          <w:lang w:val="en-US"/>
        </w:rPr>
        <w:t>-specific</w:t>
      </w:r>
      <w:r w:rsidR="00A65AE7">
        <w:rPr>
          <w:lang w:val="en-US"/>
        </w:rPr>
        <w:t xml:space="preserve"> modifications are applied independently along each orthogonal vector</w:t>
      </w:r>
      <w:r w:rsidR="00A10722">
        <w:rPr>
          <w:lang w:val="en-US"/>
        </w:rPr>
        <w:t>.</w:t>
      </w:r>
    </w:p>
    <w:p w14:paraId="0167BD6E" w14:textId="77777777" w:rsidR="0036441B" w:rsidRDefault="0036441B" w:rsidP="003F0778">
      <w:pPr>
        <w:rPr>
          <w:lang w:val="en-US"/>
        </w:rPr>
      </w:pPr>
    </w:p>
    <w:p w14:paraId="3A613457" w14:textId="76476CE2" w:rsidR="00A65AE7" w:rsidRDefault="0036441B" w:rsidP="0036441B">
      <w:pPr>
        <w:pStyle w:val="Heading3"/>
      </w:pPr>
      <w:r w:rsidRPr="00BE11D7">
        <w:t>2.2.</w:t>
      </w:r>
      <w:r w:rsidR="002953D4">
        <w:t>2</w:t>
      </w:r>
      <w:r w:rsidRPr="00BE11D7">
        <w:t xml:space="preserve"> </w:t>
      </w:r>
      <w:r>
        <w:t>Slab sizing: maximum</w:t>
      </w:r>
      <w:r w:rsidR="00A65AE7">
        <w:t xml:space="preserve"> span and </w:t>
      </w:r>
      <w:r>
        <w:t>slab</w:t>
      </w:r>
      <w:r w:rsidR="00A65AE7">
        <w:t xml:space="preserve"> depth</w:t>
      </w:r>
    </w:p>
    <w:p w14:paraId="7CB11DBD" w14:textId="77777777" w:rsidR="0036441B" w:rsidRPr="0036441B" w:rsidRDefault="0036441B" w:rsidP="0036441B">
      <w:pPr>
        <w:rPr>
          <w:lang w:val="en-US"/>
        </w:rPr>
      </w:pPr>
    </w:p>
    <w:p w14:paraId="0101E53D" w14:textId="05549002" w:rsidR="00A65AE7" w:rsidRPr="00902995" w:rsidRDefault="00F30FB9" w:rsidP="003F0778">
      <w:pPr>
        <w:rPr>
          <w:lang w:val="en-US"/>
        </w:rPr>
      </w:pPr>
      <w:r>
        <w:rPr>
          <w:lang w:val="en-US"/>
        </w:rPr>
        <w:t xml:space="preserve">The maximum span of a </w:t>
      </w:r>
      <w:r w:rsidR="00620CC0">
        <w:rPr>
          <w:lang w:val="en-US"/>
        </w:rPr>
        <w:t>cell</w:t>
      </w:r>
      <w:r>
        <w:rPr>
          <w:lang w:val="en-US"/>
        </w:rPr>
        <w:t xml:space="preserve"> determines its depth. </w:t>
      </w:r>
      <w:r w:rsidR="00620CC0">
        <w:rPr>
          <w:lang w:val="en-US"/>
        </w:rPr>
        <w:t xml:space="preserve">The </w:t>
      </w:r>
      <w:r w:rsidR="009A49F7">
        <w:rPr>
          <w:lang w:val="en-US"/>
        </w:rPr>
        <w:t>ACI 318</w:t>
      </w:r>
      <w:r w:rsidR="00620CC0">
        <w:rPr>
          <w:lang w:val="en-US"/>
        </w:rPr>
        <w:t xml:space="preserve"> required </w:t>
      </w:r>
      <w:r w:rsidR="009A49F7">
        <w:rPr>
          <w:lang w:val="en-US"/>
        </w:rPr>
        <w:t>minimum depth for deflection control of one-way</w:t>
      </w:r>
      <w:r w:rsidR="00961682">
        <w:rPr>
          <w:lang w:val="en-US"/>
        </w:rPr>
        <w:t xml:space="preserve"> (uniaxial)</w:t>
      </w:r>
      <w:r w:rsidR="009A49F7">
        <w:rPr>
          <w:lang w:val="en-US"/>
        </w:rPr>
        <w:t xml:space="preserve"> continuous slabs is </w:t>
      </w:r>
      <m:oMath>
        <m:sSub>
          <m:sSubPr>
            <m:ctrlPr>
              <w:rPr>
                <w:rFonts w:ascii="Cambria Math" w:eastAsiaTheme="minorHAnsi" w:hAnsi="Cambria Math"/>
                <w:i/>
                <w:lang w:val="en-US"/>
              </w:rPr>
            </m:ctrlPr>
          </m:sSubPr>
          <m:e>
            <m:r>
              <w:rPr>
                <w:rFonts w:ascii="Cambria Math" w:hAnsi="Cambria Math"/>
                <w:lang w:val="en-US"/>
              </w:rPr>
              <m:t>l</m:t>
            </m:r>
          </m:e>
          <m:sub>
            <m:r>
              <w:rPr>
                <w:rFonts w:ascii="Cambria Math" w:hAnsi="Cambria Math"/>
                <w:lang w:val="en-US"/>
              </w:rPr>
              <m:t>n</m:t>
            </m:r>
          </m:sub>
        </m:sSub>
        <m:r>
          <w:rPr>
            <w:rFonts w:ascii="Cambria Math" w:hAnsi="Cambria Math"/>
            <w:lang w:val="en-US"/>
          </w:rPr>
          <m:t>/28</m:t>
        </m:r>
      </m:oMath>
      <w:r w:rsidR="00620CC0">
        <w:rPr>
          <w:rFonts w:eastAsiaTheme="minorEastAsia"/>
          <w:lang w:val="en-US"/>
        </w:rPr>
        <w:t xml:space="preserve">, and for </w:t>
      </w:r>
      <w:r w:rsidR="009A49F7">
        <w:rPr>
          <w:rFonts w:eastAsiaTheme="minorEastAsia"/>
          <w:lang w:val="en-US"/>
        </w:rPr>
        <w:t>two-way</w:t>
      </w:r>
      <w:r w:rsidR="00961682">
        <w:rPr>
          <w:rFonts w:eastAsiaTheme="minorEastAsia"/>
          <w:lang w:val="en-US"/>
        </w:rPr>
        <w:t xml:space="preserve"> (biaxial)</w:t>
      </w:r>
      <w:r w:rsidR="009A49F7">
        <w:rPr>
          <w:rFonts w:eastAsiaTheme="minorEastAsia"/>
          <w:lang w:val="en-US"/>
        </w:rPr>
        <w:t xml:space="preserve"> interior slabs without drop panels </w:t>
      </w:r>
      <w:r w:rsidR="00620CC0">
        <w:rPr>
          <w:rFonts w:eastAsiaTheme="minorEastAsia"/>
          <w:lang w:val="en-US"/>
        </w:rPr>
        <w:t>it is</w:t>
      </w:r>
      <w:r w:rsidR="009A49F7">
        <w:rPr>
          <w:rFonts w:eastAsiaTheme="minorEastAsia"/>
          <w:lang w:val="en-US"/>
        </w:rPr>
        <w:t xml:space="preserve"> </w:t>
      </w:r>
      <m:oMath>
        <m:sSub>
          <m:sSubPr>
            <m:ctrlPr>
              <w:rPr>
                <w:rFonts w:ascii="Cambria Math" w:eastAsiaTheme="minorHAnsi" w:hAnsi="Cambria Math"/>
                <w:i/>
                <w:lang w:val="en-US"/>
              </w:rPr>
            </m:ctrlPr>
          </m:sSubPr>
          <m:e>
            <m:r>
              <w:rPr>
                <w:rFonts w:ascii="Cambria Math" w:hAnsi="Cambria Math"/>
                <w:lang w:val="en-US"/>
              </w:rPr>
              <m:t>l</m:t>
            </m:r>
          </m:e>
          <m:sub>
            <m:r>
              <w:rPr>
                <w:rFonts w:ascii="Cambria Math" w:hAnsi="Cambria Math"/>
                <w:lang w:val="en-US"/>
              </w:rPr>
              <m:t>n</m:t>
            </m:r>
          </m:sub>
        </m:sSub>
        <m:r>
          <w:rPr>
            <w:rFonts w:ascii="Cambria Math" w:hAnsi="Cambria Math"/>
            <w:lang w:val="en-US"/>
          </w:rPr>
          <m:t>/36</m:t>
        </m:r>
      </m:oMath>
      <w:r w:rsidR="008403EF">
        <w:rPr>
          <w:rFonts w:eastAsiaTheme="minorEastAsia"/>
          <w:lang w:val="en-US"/>
        </w:rPr>
        <w:t xml:space="preserve">, where </w:t>
      </w:r>
      <m:oMath>
        <m:sSub>
          <m:sSubPr>
            <m:ctrlPr>
              <w:rPr>
                <w:rFonts w:ascii="Cambria Math" w:eastAsiaTheme="minorHAnsi" w:hAnsi="Cambria Math"/>
                <w:i/>
                <w:lang w:val="en-US"/>
              </w:rPr>
            </m:ctrlPr>
          </m:sSubPr>
          <m:e>
            <m:r>
              <w:rPr>
                <w:rFonts w:ascii="Cambria Math" w:hAnsi="Cambria Math"/>
                <w:lang w:val="en-US"/>
              </w:rPr>
              <m:t>l</m:t>
            </m:r>
          </m:e>
          <m:sub>
            <m:r>
              <w:rPr>
                <w:rFonts w:ascii="Cambria Math" w:hAnsi="Cambria Math"/>
                <w:lang w:val="en-US"/>
              </w:rPr>
              <m:t>n</m:t>
            </m:r>
          </m:sub>
        </m:sSub>
      </m:oMath>
      <w:r w:rsidR="008403EF">
        <w:rPr>
          <w:rFonts w:eastAsiaTheme="minorEastAsia"/>
          <w:lang w:val="en-US"/>
        </w:rPr>
        <w:t xml:space="preserve"> is the maximum effective span of the slab</w:t>
      </w:r>
      <w:r w:rsidR="009A49F7">
        <w:rPr>
          <w:rFonts w:eastAsiaTheme="minorEastAsia"/>
          <w:lang w:val="en-US"/>
        </w:rPr>
        <w:t>.</w:t>
      </w:r>
      <w:r w:rsidR="009A49F7">
        <w:rPr>
          <w:rFonts w:eastAsiaTheme="minorEastAsia"/>
          <w:lang w:val="en-US"/>
        </w:rPr>
        <w:fldChar w:fldCharType="begin"/>
      </w:r>
      <w:r w:rsidR="001A07AB">
        <w:rPr>
          <w:rFonts w:eastAsiaTheme="minorEastAsia"/>
          <w:lang w:val="en-US"/>
        </w:rPr>
        <w:instrText xml:space="preserve"> ADDIN ZOTERO_ITEM CSL_CITATION {"citationID":"wZoPTQiH","properties":{"formattedCitation":"\\super [22]\\nosupersub{}","plainCitation":"[22]","noteIndex":0},"citationItems":[{"id":1561,"uris":["http://zotero.org/users/9700663/items/7VQNKPTE"],"itemData":{"id":1561,"type":"book","ISBN":"978-1-64195-056-5","language":"English","source":"Amazon","title":"ACI 318-19 Building Code Requirements for Structural Concrete","author":[{"family":"American Concrete Institute","given":""}],"citation-key":"americanconcreteinstituteACI31819Building"}}],"schema":"https://github.com/citation-style-language/schema/raw/master/csl-citation.json"} </w:instrText>
      </w:r>
      <w:r w:rsidR="009A49F7">
        <w:rPr>
          <w:rFonts w:eastAsiaTheme="minorEastAsia"/>
          <w:lang w:val="en-US"/>
        </w:rPr>
        <w:fldChar w:fldCharType="separate"/>
      </w:r>
      <w:r w:rsidR="001A07AB" w:rsidRPr="001A07AB">
        <w:rPr>
          <w:rFonts w:cs="CMU Serif"/>
          <w:kern w:val="0"/>
          <w:vertAlign w:val="superscript"/>
        </w:rPr>
        <w:t>[22]</w:t>
      </w:r>
      <w:r w:rsidR="009A49F7">
        <w:rPr>
          <w:rFonts w:eastAsiaTheme="minorEastAsia"/>
          <w:lang w:val="en-US"/>
        </w:rPr>
        <w:fldChar w:fldCharType="end"/>
      </w:r>
      <w:r w:rsidR="009A49F7">
        <w:rPr>
          <w:rFonts w:eastAsiaTheme="minorEastAsia"/>
          <w:lang w:val="en-US"/>
        </w:rPr>
        <w:t xml:space="preserve"> </w:t>
      </w:r>
      <w:r w:rsidR="00383883">
        <w:rPr>
          <w:rFonts w:eastAsiaTheme="minorEastAsia"/>
          <w:lang w:val="en-US"/>
        </w:rPr>
        <w:t>Isotropic and biaxial o</w:t>
      </w:r>
      <w:r w:rsidR="008403EF">
        <w:rPr>
          <w:rFonts w:eastAsiaTheme="minorEastAsia"/>
          <w:lang w:val="en-US"/>
        </w:rPr>
        <w:t>rthogonal slabs are both treated as two-way</w:t>
      </w:r>
      <w:r w:rsidR="002C21B1">
        <w:rPr>
          <w:rFonts w:eastAsiaTheme="minorEastAsia"/>
          <w:lang w:val="en-US"/>
        </w:rPr>
        <w:t xml:space="preserve"> </w:t>
      </w:r>
      <w:r w:rsidR="008403EF">
        <w:rPr>
          <w:rFonts w:eastAsiaTheme="minorEastAsia"/>
          <w:lang w:val="en-US"/>
        </w:rPr>
        <w:t>slabs.</w:t>
      </w:r>
      <w:r w:rsidR="008B6B89">
        <w:rPr>
          <w:rFonts w:eastAsiaTheme="minorEastAsia"/>
          <w:lang w:val="en-US"/>
        </w:rPr>
        <w:t xml:space="preserve"> The absolute minimum </w:t>
      </w:r>
      <w:r w:rsidR="00066533">
        <w:rPr>
          <w:rFonts w:eastAsiaTheme="minorEastAsia"/>
          <w:lang w:val="en-US"/>
        </w:rPr>
        <w:t>in</w:t>
      </w:r>
      <w:r w:rsidR="008B6B89">
        <w:rPr>
          <w:rFonts w:eastAsiaTheme="minorEastAsia"/>
          <w:lang w:val="en-US"/>
        </w:rPr>
        <w:t xml:space="preserve"> all cases is 0.125m</w:t>
      </w:r>
      <w:r w:rsidR="007500D0">
        <w:rPr>
          <w:rFonts w:eastAsiaTheme="minorEastAsia"/>
          <w:lang w:val="en-US"/>
        </w:rPr>
        <w:t>, to</w:t>
      </w:r>
      <w:r w:rsidR="00F47825">
        <w:rPr>
          <w:rFonts w:eastAsiaTheme="minorEastAsia"/>
          <w:lang w:val="en-US"/>
        </w:rPr>
        <w:t xml:space="preserve"> allow enough room for rebar. </w:t>
      </w:r>
      <w:r w:rsidR="00902995">
        <w:rPr>
          <w:lang w:val="en-US"/>
        </w:rPr>
        <w:t xml:space="preserve">If a </w:t>
      </w:r>
      <w:r w:rsidR="00902995">
        <w:rPr>
          <w:lang w:val="en-US"/>
        </w:rPr>
        <w:t>maximum span</w:t>
      </w:r>
      <w:r w:rsidR="00902995">
        <w:rPr>
          <w:lang w:val="en-US"/>
        </w:rPr>
        <w:t xml:space="preserve"> exceeds the </w:t>
      </w:r>
      <w:r w:rsidR="00902995">
        <w:rPr>
          <w:lang w:val="en-US"/>
        </w:rPr>
        <w:t>allowable span</w:t>
      </w:r>
      <w:r w:rsidR="00902995">
        <w:rPr>
          <w:lang w:val="en-US"/>
        </w:rPr>
        <w:t xml:space="preserve"> for that slab type (13.6m for an isotropic or biaxial slab, and 12.5m for a uniaxial slab)</w:t>
      </w:r>
      <w:r w:rsidR="00946CED">
        <w:rPr>
          <w:lang w:val="en-US"/>
        </w:rPr>
        <w:t>,</w:t>
      </w:r>
      <w:r w:rsidR="00902995">
        <w:rPr>
          <w:lang w:val="en-US"/>
        </w:rPr>
        <w:t xml:space="preserve"> it is infeasible.</w:t>
      </w:r>
    </w:p>
    <w:p w14:paraId="78F578FB" w14:textId="77777777" w:rsidR="008403EF" w:rsidRDefault="008403EF" w:rsidP="003F0778">
      <w:pPr>
        <w:rPr>
          <w:rFonts w:eastAsiaTheme="minorEastAsia"/>
          <w:lang w:val="en-US"/>
        </w:rPr>
      </w:pPr>
    </w:p>
    <w:p w14:paraId="39E0C27C" w14:textId="4A7DFB90" w:rsidR="008403EF" w:rsidRPr="003F0778" w:rsidRDefault="001D682D" w:rsidP="003F0778">
      <w:pPr>
        <w:rPr>
          <w:lang w:val="en-US"/>
        </w:rPr>
      </w:pPr>
      <w:r>
        <w:rPr>
          <w:rFonts w:eastAsiaTheme="minorEastAsia"/>
          <w:lang w:val="en-US"/>
        </w:rPr>
        <w:t>The</w:t>
      </w:r>
      <w:r w:rsidR="008403EF">
        <w:rPr>
          <w:rFonts w:eastAsiaTheme="minorEastAsia"/>
          <w:lang w:val="en-US"/>
        </w:rPr>
        <w:t xml:space="preserve"> maximum span </w:t>
      </w:r>
      <w:r w:rsidR="002C21B1">
        <w:rPr>
          <w:rFonts w:eastAsiaTheme="minorEastAsia"/>
          <w:lang w:val="en-US"/>
        </w:rPr>
        <w:t>of a cell in an isotropic slab</w:t>
      </w:r>
      <w:r>
        <w:rPr>
          <w:rFonts w:eastAsiaTheme="minorEastAsia"/>
          <w:lang w:val="en-US"/>
        </w:rPr>
        <w:t xml:space="preserve"> is found by projecting the normal vector of each beam from each corner in the cell</w:t>
      </w:r>
      <w:r w:rsidR="002300FC">
        <w:rPr>
          <w:rFonts w:eastAsiaTheme="minorEastAsia"/>
          <w:lang w:val="en-US"/>
        </w:rPr>
        <w:t xml:space="preserve"> (figure </w:t>
      </w:r>
      <w:r w:rsidR="006C0D0F">
        <w:rPr>
          <w:rFonts w:eastAsiaTheme="minorEastAsia"/>
          <w:lang w:val="en-US"/>
        </w:rPr>
        <w:t>7</w:t>
      </w:r>
      <w:r w:rsidR="002300FC">
        <w:rPr>
          <w:rFonts w:eastAsiaTheme="minorEastAsia"/>
          <w:lang w:val="en-US"/>
        </w:rPr>
        <w:t>a)</w:t>
      </w:r>
      <w:r w:rsidR="00E82C04">
        <w:rPr>
          <w:rFonts w:eastAsiaTheme="minorEastAsia"/>
          <w:lang w:val="en-US"/>
        </w:rPr>
        <w:t>, selected because geometric extrema will always be found at the corners</w:t>
      </w:r>
      <w:r>
        <w:rPr>
          <w:rFonts w:eastAsiaTheme="minorEastAsia"/>
          <w:lang w:val="en-US"/>
        </w:rPr>
        <w:t>.</w:t>
      </w:r>
      <w:r w:rsidR="00E82C04">
        <w:rPr>
          <w:rFonts w:eastAsiaTheme="minorEastAsia"/>
          <w:lang w:val="en-US"/>
        </w:rPr>
        <w:fldChar w:fldCharType="begin"/>
      </w:r>
      <w:r w:rsidR="00E82C04">
        <w:rPr>
          <w:rFonts w:eastAsiaTheme="minorEastAsia"/>
          <w:lang w:val="en-US"/>
        </w:rPr>
        <w:instrText xml:space="preserve"> ADDIN ZOTERO_ITEM CSL_CITATION {"citationID":"Oxe0O8zf","properties":{"formattedCitation":"\\super [27]\\nosupersub{}","plainCitation":"[27]","noteIndex":0},"citationItems":[{"id":1563,"uris":["http://zotero.org/users/9700663/items/YBGIPELY"],"itemData":{"id":1563,"type":"book","abstract":"This book provides a unified, insightful, and modern treatment of linear optimization, that is, linear programming, network flow problems, and discrete optimization. It includes classical topics as well as the state of the art, in both theory and practice.","edition":"unknown edition","event-place":"Belmont, Mass","ISBN":"978-1-886529-19-9","language":"English","number-of-pages":"608","publisher":"Athena Scientific","publisher-place":"Belmont, Mass","source":"Amazon","title":"Introduction to Linear Optimization","author":[{"family":"Bertsimas","given":"Dimitris"},{"family":"Tsitsiklis","given":"John N."},{"family":"Tsitsiklis","given":"John"}],"issued":{"date-parts":[["1997",2,1]]},"citation-key":"bertsimasIntroductionLinearOptimization1997"}}],"schema":"https://github.com/citation-style-language/schema/raw/master/csl-citation.json"} </w:instrText>
      </w:r>
      <w:r w:rsidR="00E82C04">
        <w:rPr>
          <w:rFonts w:eastAsiaTheme="minorEastAsia"/>
          <w:lang w:val="en-US"/>
        </w:rPr>
        <w:fldChar w:fldCharType="separate"/>
      </w:r>
      <w:r w:rsidR="00E82C04" w:rsidRPr="00D22FA1">
        <w:rPr>
          <w:rFonts w:cs="CMU Serif"/>
          <w:kern w:val="0"/>
          <w:vertAlign w:val="superscript"/>
        </w:rPr>
        <w:t>[27]</w:t>
      </w:r>
      <w:r w:rsidR="00E82C04">
        <w:rPr>
          <w:rFonts w:eastAsiaTheme="minorEastAsia"/>
          <w:lang w:val="en-US"/>
        </w:rPr>
        <w:fldChar w:fldCharType="end"/>
      </w:r>
      <w:r w:rsidR="00E82C04">
        <w:rPr>
          <w:rFonts w:eastAsiaTheme="minorEastAsia"/>
          <w:lang w:val="en-US"/>
        </w:rPr>
        <w:t xml:space="preserve"> </w:t>
      </w:r>
      <w:r>
        <w:rPr>
          <w:rFonts w:eastAsiaTheme="minorEastAsia"/>
          <w:lang w:val="en-US"/>
        </w:rPr>
        <w:t>As in section 2.2.1.b, i</w:t>
      </w:r>
      <w:r w:rsidR="002C21B1">
        <w:rPr>
          <w:rFonts w:eastAsiaTheme="minorEastAsia"/>
          <w:lang w:val="en-US"/>
        </w:rPr>
        <w:t xml:space="preserve">f an intersection is found, </w:t>
      </w:r>
      <w:r>
        <w:rPr>
          <w:rFonts w:eastAsiaTheme="minorEastAsia"/>
          <w:lang w:val="en-US"/>
        </w:rPr>
        <w:t>the vector is on the interior and its length recorded</w:t>
      </w:r>
      <w:r w:rsidR="002C21B1">
        <w:rPr>
          <w:rFonts w:eastAsiaTheme="minorEastAsia"/>
          <w:lang w:val="en-US"/>
        </w:rPr>
        <w:t xml:space="preserve">. </w:t>
      </w:r>
      <w:r>
        <w:rPr>
          <w:rFonts w:eastAsiaTheme="minorEastAsia"/>
          <w:lang w:val="en-US"/>
        </w:rPr>
        <w:t>The maximum length</w:t>
      </w:r>
      <w:r w:rsidR="002C21B1">
        <w:rPr>
          <w:rFonts w:eastAsiaTheme="minorEastAsia"/>
          <w:lang w:val="en-US"/>
        </w:rPr>
        <w:t xml:space="preserve"> of</w:t>
      </w:r>
      <w:r>
        <w:rPr>
          <w:rFonts w:eastAsiaTheme="minorEastAsia"/>
          <w:lang w:val="en-US"/>
        </w:rPr>
        <w:t xml:space="preserve"> both</w:t>
      </w:r>
      <w:r w:rsidR="002C21B1">
        <w:rPr>
          <w:rFonts w:eastAsiaTheme="minorEastAsia"/>
          <w:lang w:val="en-US"/>
        </w:rPr>
        <w:t xml:space="preserve"> </w:t>
      </w:r>
      <w:r>
        <w:rPr>
          <w:rFonts w:eastAsiaTheme="minorEastAsia"/>
          <w:lang w:val="en-US"/>
        </w:rPr>
        <w:t>trimmed vectors and beam lengths gives</w:t>
      </w:r>
      <w:r w:rsidR="002C21B1">
        <w:rPr>
          <w:rFonts w:eastAsiaTheme="minorEastAsia"/>
          <w:lang w:val="en-US"/>
        </w:rPr>
        <w:t xml:space="preserve"> the maximum span</w:t>
      </w:r>
      <w:r w:rsidR="002300FC">
        <w:rPr>
          <w:rFonts w:eastAsiaTheme="minorEastAsia"/>
          <w:lang w:val="en-US"/>
        </w:rPr>
        <w:t xml:space="preserve"> (figure </w:t>
      </w:r>
      <w:r w:rsidR="006C0D0F">
        <w:rPr>
          <w:rFonts w:eastAsiaTheme="minorEastAsia"/>
          <w:lang w:val="en-US"/>
        </w:rPr>
        <w:t>7</w:t>
      </w:r>
      <w:r w:rsidR="002300FC">
        <w:rPr>
          <w:rFonts w:eastAsiaTheme="minorEastAsia"/>
          <w:lang w:val="en-US"/>
        </w:rPr>
        <w:t>b)</w:t>
      </w:r>
      <w:r w:rsidR="002C21B1">
        <w:rPr>
          <w:rFonts w:eastAsiaTheme="minorEastAsia"/>
          <w:lang w:val="en-US"/>
        </w:rPr>
        <w:t>.</w:t>
      </w:r>
      <w:r w:rsidR="00902995">
        <w:rPr>
          <w:rFonts w:eastAsiaTheme="minorEastAsia"/>
          <w:lang w:val="en-US"/>
        </w:rPr>
        <w:t xml:space="preserve"> </w:t>
      </w:r>
      <w:r w:rsidR="00902995">
        <w:rPr>
          <w:lang w:val="en-US"/>
        </w:rPr>
        <w:t xml:space="preserve">A similar test is performed for the uniaxial slab, but the slab’s load-carrying vector is used in place of normal vectors. For the biaxial orthogonal slab, both vector directions are examined. </w:t>
      </w:r>
    </w:p>
    <w:p w14:paraId="4D45AAB4" w14:textId="77777777" w:rsidR="00182E1D" w:rsidRDefault="00DD6FB7">
      <w:pPr>
        <w:rPr>
          <w:lang w:val="en-US"/>
        </w:rPr>
      </w:pPr>
      <w:r w:rsidRPr="00DD6FB7">
        <w:rPr>
          <w:lang w:val="en-US"/>
        </w:rPr>
        <w:t xml:space="preserve"> </w:t>
      </w:r>
    </w:p>
    <w:p w14:paraId="4C2EF80C" w14:textId="123D223C" w:rsidR="00FD2C60" w:rsidRDefault="00492802">
      <w:pPr>
        <w:rPr>
          <w:lang w:val="en-US"/>
        </w:rPr>
      </w:pPr>
      <w:r w:rsidRPr="00492802">
        <w:rPr>
          <w:lang w:val="en-US"/>
        </w:rPr>
        <w:drawing>
          <wp:inline distT="0" distB="0" distL="0" distR="0" wp14:anchorId="50509F93" wp14:editId="4E8CFD95">
            <wp:extent cx="5943600" cy="1466850"/>
            <wp:effectExtent l="0" t="0" r="0" b="6350"/>
            <wp:docPr id="448505146"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505146" name="Picture 1" descr="A close-up of a diagram&#10;&#10;Description automatically generated"/>
                    <pic:cNvPicPr/>
                  </pic:nvPicPr>
                  <pic:blipFill>
                    <a:blip r:embed="rId13"/>
                    <a:stretch>
                      <a:fillRect/>
                    </a:stretch>
                  </pic:blipFill>
                  <pic:spPr>
                    <a:xfrm>
                      <a:off x="0" y="0"/>
                      <a:ext cx="5943600" cy="1466850"/>
                    </a:xfrm>
                    <a:prstGeom prst="rect">
                      <a:avLst/>
                    </a:prstGeom>
                  </pic:spPr>
                </pic:pic>
              </a:graphicData>
            </a:graphic>
          </wp:inline>
        </w:drawing>
      </w:r>
    </w:p>
    <w:p w14:paraId="6CBB7329" w14:textId="7CA4DC21" w:rsidR="00B97547" w:rsidRPr="00B97547" w:rsidRDefault="00B97547">
      <w:pPr>
        <w:rPr>
          <w:i/>
          <w:iCs/>
          <w:lang w:val="en-US"/>
        </w:rPr>
      </w:pPr>
      <w:r w:rsidRPr="00B97547">
        <w:rPr>
          <w:i/>
          <w:iCs/>
          <w:lang w:val="en-US"/>
        </w:rPr>
        <w:t xml:space="preserve">Figure </w:t>
      </w:r>
      <w:r w:rsidR="006C0D0F">
        <w:rPr>
          <w:i/>
          <w:iCs/>
          <w:lang w:val="en-US"/>
        </w:rPr>
        <w:t>7</w:t>
      </w:r>
      <w:r w:rsidRPr="00B97547">
        <w:rPr>
          <w:i/>
          <w:iCs/>
          <w:lang w:val="en-US"/>
        </w:rPr>
        <w:t xml:space="preserve">: </w:t>
      </w:r>
      <w:r>
        <w:rPr>
          <w:i/>
          <w:iCs/>
          <w:lang w:val="en-US"/>
        </w:rPr>
        <w:t>Using corner-to-edge vectors to find the maximum spans of arbitrary cell geometries.</w:t>
      </w:r>
    </w:p>
    <w:p w14:paraId="40CC12AC" w14:textId="77777777" w:rsidR="00B97547" w:rsidRDefault="00B97547">
      <w:pPr>
        <w:rPr>
          <w:lang w:val="en-US"/>
        </w:rPr>
      </w:pPr>
    </w:p>
    <w:p w14:paraId="24E35B18" w14:textId="1B6B278B" w:rsidR="00FD2C60" w:rsidRDefault="00DB61EA">
      <w:pPr>
        <w:rPr>
          <w:lang w:val="en-US"/>
        </w:rPr>
      </w:pPr>
      <w:r>
        <w:rPr>
          <w:lang w:val="en-US"/>
        </w:rPr>
        <w:t>As</w:t>
      </w:r>
      <w:r w:rsidR="00CF43D1">
        <w:rPr>
          <w:lang w:val="en-US"/>
        </w:rPr>
        <w:t xml:space="preserve"> maximum spans are determined on a cell-by-cell basis, </w:t>
      </w:r>
      <w:r w:rsidR="004A772F">
        <w:rPr>
          <w:lang w:val="en-US"/>
        </w:rPr>
        <w:t>the ultimate</w:t>
      </w:r>
      <w:r w:rsidR="00CF43D1">
        <w:rPr>
          <w:lang w:val="en-US"/>
        </w:rPr>
        <w:t xml:space="preserve"> </w:t>
      </w:r>
      <w:r w:rsidR="004A772F">
        <w:rPr>
          <w:lang w:val="en-US"/>
        </w:rPr>
        <w:t xml:space="preserve">slab depth can be calculated uniformly or cellularly. </w:t>
      </w:r>
      <w:r>
        <w:rPr>
          <w:lang w:val="en-US"/>
        </w:rPr>
        <w:t>A</w:t>
      </w:r>
      <w:r w:rsidR="004A772F">
        <w:rPr>
          <w:lang w:val="en-US"/>
        </w:rPr>
        <w:t xml:space="preserve"> cellular slab </w:t>
      </w:r>
      <w:r>
        <w:rPr>
          <w:lang w:val="en-US"/>
        </w:rPr>
        <w:t>retains slab</w:t>
      </w:r>
      <w:r w:rsidR="004A772F">
        <w:rPr>
          <w:lang w:val="en-US"/>
        </w:rPr>
        <w:t xml:space="preserve"> depths on a cell-by-cell </w:t>
      </w:r>
      <w:r>
        <w:rPr>
          <w:lang w:val="en-US"/>
        </w:rPr>
        <w:t>basis</w:t>
      </w:r>
      <w:r w:rsidR="004A772F">
        <w:rPr>
          <w:lang w:val="en-US"/>
        </w:rPr>
        <w:t xml:space="preserve"> whereas a uniform slab takes the maximum calculated slab depth and applies it to all the cells. The uniform slab requires less formwork and </w:t>
      </w:r>
      <w:r>
        <w:rPr>
          <w:lang w:val="en-US"/>
        </w:rPr>
        <w:t>closer resembles conventional construction</w:t>
      </w:r>
      <w:r w:rsidR="004A772F">
        <w:rPr>
          <w:lang w:val="en-US"/>
        </w:rPr>
        <w:t xml:space="preserve">, whereas the cellular slab </w:t>
      </w:r>
      <w:r>
        <w:rPr>
          <w:lang w:val="en-US"/>
        </w:rPr>
        <w:t>removes unnecessary material</w:t>
      </w:r>
      <w:r w:rsidR="004A772F">
        <w:rPr>
          <w:lang w:val="en-US"/>
        </w:rPr>
        <w:t xml:space="preserve">. </w:t>
      </w:r>
    </w:p>
    <w:p w14:paraId="1875DCA2" w14:textId="77777777" w:rsidR="00231223" w:rsidRDefault="00231223">
      <w:pPr>
        <w:rPr>
          <w:lang w:val="en-US"/>
        </w:rPr>
      </w:pPr>
    </w:p>
    <w:p w14:paraId="3DE2AA80" w14:textId="4964A071" w:rsidR="00433A53" w:rsidRDefault="00231223">
      <w:pPr>
        <w:rPr>
          <w:lang w:val="en-US"/>
        </w:rPr>
      </w:pPr>
      <w:r>
        <w:rPr>
          <w:lang w:val="en-US"/>
        </w:rPr>
        <w:t xml:space="preserve">The </w:t>
      </w:r>
      <w:r w:rsidR="006B1323">
        <w:rPr>
          <w:lang w:val="en-US"/>
        </w:rPr>
        <w:t>mass</w:t>
      </w:r>
      <w:r>
        <w:rPr>
          <w:lang w:val="en-US"/>
        </w:rPr>
        <w:t xml:space="preserve"> of the slab equal to its </w:t>
      </w:r>
      <w:r w:rsidR="009B1E35">
        <w:rPr>
          <w:lang w:val="en-US"/>
        </w:rPr>
        <w:t>depth</w:t>
      </w:r>
      <w:r>
        <w:rPr>
          <w:lang w:val="en-US"/>
        </w:rPr>
        <w:t xml:space="preserve"> multiplied by its unit area and the density of concrete (2400kg/m</w:t>
      </w:r>
      <w:r>
        <w:rPr>
          <w:vertAlign w:val="superscript"/>
          <w:lang w:val="en-US"/>
        </w:rPr>
        <w:t>3</w:t>
      </w:r>
      <w:r>
        <w:rPr>
          <w:lang w:val="en-US"/>
        </w:rPr>
        <w:t xml:space="preserve">). </w:t>
      </w:r>
      <w:r w:rsidR="006B1323">
        <w:rPr>
          <w:lang w:val="en-US"/>
        </w:rPr>
        <w:t xml:space="preserve">To convert to </w:t>
      </w:r>
      <w:proofErr w:type="spellStart"/>
      <w:r w:rsidR="006B1323">
        <w:rPr>
          <w:lang w:val="en-US"/>
        </w:rPr>
        <w:t>kN</w:t>
      </w:r>
      <w:proofErr w:type="spellEnd"/>
      <w:r w:rsidR="006B1323">
        <w:rPr>
          <w:lang w:val="en-US"/>
        </w:rPr>
        <w:t>/m</w:t>
      </w:r>
      <w:r w:rsidR="006B1323">
        <w:rPr>
          <w:vertAlign w:val="superscript"/>
          <w:lang w:val="en-US"/>
        </w:rPr>
        <w:t>3</w:t>
      </w:r>
      <w:r w:rsidR="006B1323">
        <w:rPr>
          <w:lang w:val="en-US"/>
        </w:rPr>
        <w:t xml:space="preserve">, this value is multiplied by </w:t>
      </w:r>
      <w:r w:rsidR="006B1323">
        <w:rPr>
          <w:i/>
          <w:iCs/>
          <w:lang w:val="en-US"/>
        </w:rPr>
        <w:t>g</w:t>
      </w:r>
      <w:r w:rsidR="006B1323">
        <w:rPr>
          <w:lang w:val="en-US"/>
        </w:rPr>
        <w:t xml:space="preserve"> (9.81m/s</w:t>
      </w:r>
      <w:r w:rsidR="006B1323">
        <w:rPr>
          <w:vertAlign w:val="superscript"/>
          <w:lang w:val="en-US"/>
        </w:rPr>
        <w:t>2</w:t>
      </w:r>
      <w:r w:rsidR="006B1323">
        <w:rPr>
          <w:lang w:val="en-US"/>
        </w:rPr>
        <w:t>).</w:t>
      </w:r>
    </w:p>
    <w:p w14:paraId="19957232" w14:textId="77777777" w:rsidR="002953D4" w:rsidRPr="006B1323" w:rsidRDefault="002953D4">
      <w:pPr>
        <w:rPr>
          <w:lang w:val="en-US"/>
        </w:rPr>
      </w:pPr>
    </w:p>
    <w:p w14:paraId="01E41E7B" w14:textId="0A3A0977" w:rsidR="00AD3A4D" w:rsidRDefault="00843FB6" w:rsidP="007B602C">
      <w:pPr>
        <w:pStyle w:val="Heading3"/>
      </w:pPr>
      <w:r>
        <w:t>2.</w:t>
      </w:r>
      <w:r w:rsidR="00E81167">
        <w:t>2</w:t>
      </w:r>
      <w:r w:rsidR="002953D4">
        <w:t>.3</w:t>
      </w:r>
      <w:r>
        <w:t xml:space="preserve"> </w:t>
      </w:r>
      <w:r w:rsidR="00A809F0">
        <w:t>B</w:t>
      </w:r>
      <w:r>
        <w:t>eam sizing: continuous and catalog</w:t>
      </w:r>
      <w:r w:rsidR="00A809F0">
        <w:t>-based optimization</w:t>
      </w:r>
    </w:p>
    <w:p w14:paraId="1D43C14E" w14:textId="77777777" w:rsidR="007B602C" w:rsidRDefault="007B602C" w:rsidP="007B602C">
      <w:pPr>
        <w:rPr>
          <w:lang w:val="en-US"/>
        </w:rPr>
      </w:pPr>
    </w:p>
    <w:p w14:paraId="09E29885" w14:textId="583C7E0C" w:rsidR="007B602C" w:rsidRPr="005D3470" w:rsidRDefault="00B1049F" w:rsidP="007B602C">
      <w:pPr>
        <w:rPr>
          <w:rFonts w:eastAsiaTheme="minorEastAsia"/>
          <w:color w:val="00B0F0"/>
          <w:lang w:val="en-US"/>
        </w:rPr>
      </w:pPr>
      <w:r>
        <w:rPr>
          <w:lang w:val="en-US"/>
        </w:rPr>
        <w:t>An optimal section</w:t>
      </w:r>
      <w:r w:rsidR="007B602C">
        <w:rPr>
          <w:lang w:val="en-US"/>
        </w:rPr>
        <w:t xml:space="preserve"> </w:t>
      </w:r>
      <w:r w:rsidR="005736AE">
        <w:rPr>
          <w:lang w:val="en-US"/>
        </w:rPr>
        <w:t xml:space="preserve">is the minimum area section whose </w:t>
      </w:r>
      <w:r w:rsidR="007B602C">
        <w:rPr>
          <w:lang w:val="en-US"/>
        </w:rPr>
        <w:t xml:space="preserve">moment and shear capacity </w:t>
      </w:r>
      <w:r w:rsidR="005736AE">
        <w:rPr>
          <w:lang w:val="en-US"/>
        </w:rPr>
        <w:t>exceed</w:t>
      </w:r>
      <w:r w:rsidR="007B602C">
        <w:rPr>
          <w:lang w:val="en-US"/>
        </w:rPr>
        <w:t xml:space="preserve"> the nominal moment and shear forces, multiplied by a safety factor, at every point along the beam</w:t>
      </w:r>
      <w:r w:rsidR="008620D0">
        <w:rPr>
          <w:rFonts w:eastAsiaTheme="minorEastAsia"/>
          <w:lang w:val="en-US"/>
        </w:rPr>
        <w:t>. It may not</w:t>
      </w:r>
      <w:r w:rsidR="005736AE">
        <w:rPr>
          <w:rFonts w:eastAsiaTheme="minorEastAsia"/>
          <w:lang w:val="en-US"/>
        </w:rPr>
        <w:t xml:space="preserve"> </w:t>
      </w:r>
      <w:r w:rsidR="008620D0">
        <w:rPr>
          <w:rFonts w:eastAsiaTheme="minorEastAsia"/>
          <w:lang w:val="en-US"/>
        </w:rPr>
        <w:t>exceed</w:t>
      </w:r>
      <w:r w:rsidR="005736AE">
        <w:rPr>
          <w:rFonts w:eastAsiaTheme="minorEastAsia"/>
          <w:lang w:val="en-US"/>
        </w:rPr>
        <w:t xml:space="preserve"> </w:t>
      </w:r>
      <w:r w:rsidR="005736AE">
        <w:rPr>
          <w:rFonts w:eastAsiaTheme="minorEastAsia"/>
          <w:lang w:val="en-US"/>
        </w:rPr>
        <w:lastRenderedPageBreak/>
        <w:t xml:space="preserve">the maximum </w:t>
      </w:r>
      <w:r w:rsidR="007B602C">
        <w:rPr>
          <w:lang w:val="en-US"/>
        </w:rPr>
        <w:t>deflection limi</w:t>
      </w:r>
      <w:r w:rsidR="008620D0">
        <w:rPr>
          <w:lang w:val="en-US"/>
        </w:rPr>
        <w:t>t of</w:t>
      </w:r>
      <w:r w:rsidR="007B602C">
        <w:rPr>
          <w:lang w:val="en-US"/>
        </w:rPr>
        <w:t xml:space="preserve"> </w:t>
      </w:r>
      <m:oMath>
        <m:r>
          <w:rPr>
            <w:rFonts w:ascii="Cambria Math" w:hAnsi="Cambria Math"/>
            <w:lang w:val="en-US"/>
          </w:rPr>
          <m:t>L/360</m:t>
        </m:r>
      </m:oMath>
      <w:r w:rsidR="007B602C">
        <w:rPr>
          <w:rFonts w:eastAsiaTheme="minorEastAsia"/>
          <w:lang w:val="en-US"/>
        </w:rPr>
        <w:t xml:space="preserve">, where </w:t>
      </w:r>
      <m:oMath>
        <m:r>
          <w:rPr>
            <w:rFonts w:ascii="Cambria Math" w:hAnsi="Cambria Math"/>
            <w:lang w:val="en-US"/>
          </w:rPr>
          <m:t>L</m:t>
        </m:r>
      </m:oMath>
      <w:r w:rsidR="007B602C">
        <w:rPr>
          <w:rFonts w:eastAsiaTheme="minorEastAsia"/>
          <w:lang w:val="en-US"/>
        </w:rPr>
        <w:t xml:space="preserve"> is the length of the beam.</w:t>
      </w:r>
      <w:r w:rsidR="007B602C">
        <w:rPr>
          <w:rFonts w:eastAsiaTheme="minorEastAsia"/>
          <w:lang w:val="en-US"/>
        </w:rPr>
        <w:fldChar w:fldCharType="begin"/>
      </w:r>
      <w:r w:rsidR="007B602C">
        <w:rPr>
          <w:rFonts w:eastAsiaTheme="minorEastAsia"/>
          <w:lang w:val="en-US"/>
        </w:rPr>
        <w:instrText xml:space="preserve"> ADDIN ZOTERO_ITEM CSL_CITATION {"citationID":"bEIO2SCF","properties":{"formattedCitation":"\\super [23]\\nosupersub{}","plainCitation":"[23]","noteIndex":0},"citationItems":[{"id":1565,"uris":["http://zotero.org/groups/5039117/items/RJC2ZHQJ"],"itemData":{"id":1565,"type":"book","title":"ANSI/AISC 360-16 Specification for structural steel buildings","URL":"https://www.aisc.org/publications/steel-standards/aisc-360/","author":[{"family":"American Institute of Steel Construction","given":""}],"accessed":{"date-parts":[["2024",8,3]]},"issued":{"date-parts":[["2016"]]},"citation-key":"americaninstituteofsteelconstructionANSIAISC360162016"}}],"schema":"https://github.com/citation-style-language/schema/raw/master/csl-citation.json"} </w:instrText>
      </w:r>
      <w:r w:rsidR="007B602C">
        <w:rPr>
          <w:rFonts w:eastAsiaTheme="minorEastAsia"/>
          <w:lang w:val="en-US"/>
        </w:rPr>
        <w:fldChar w:fldCharType="separate"/>
      </w:r>
      <w:r w:rsidR="007B602C" w:rsidRPr="001A07AB">
        <w:rPr>
          <w:rFonts w:cs="CMU Serif"/>
          <w:kern w:val="0"/>
          <w:vertAlign w:val="superscript"/>
        </w:rPr>
        <w:t>[23]</w:t>
      </w:r>
      <w:r w:rsidR="007B602C">
        <w:rPr>
          <w:rFonts w:eastAsiaTheme="minorEastAsia"/>
          <w:lang w:val="en-US"/>
        </w:rPr>
        <w:fldChar w:fldCharType="end"/>
      </w:r>
      <w:r w:rsidR="00B94355">
        <w:rPr>
          <w:rFonts w:eastAsiaTheme="minorEastAsia"/>
          <w:lang w:val="en-US"/>
        </w:rPr>
        <w:t xml:space="preserve"> Two methods are used to size the beams in this paper: discretely by selecting from the AISC W-section catalog, and continuously by varying section parameters</w:t>
      </w:r>
      <w:r w:rsidR="00D758FC">
        <w:rPr>
          <w:rFonts w:eastAsiaTheme="minorEastAsia"/>
          <w:lang w:val="en-US"/>
        </w:rPr>
        <w:t xml:space="preserve"> within an allowable range</w:t>
      </w:r>
      <w:r w:rsidR="00B94355">
        <w:rPr>
          <w:rFonts w:eastAsiaTheme="minorEastAsia"/>
          <w:lang w:val="en-US"/>
        </w:rPr>
        <w:t>.</w:t>
      </w:r>
      <w:r w:rsidR="005D3470">
        <w:rPr>
          <w:rFonts w:eastAsiaTheme="minorEastAsia"/>
          <w:lang w:val="en-US"/>
        </w:rPr>
        <w:t xml:space="preserve"> </w:t>
      </w:r>
      <w:r w:rsidR="005D3470">
        <w:rPr>
          <w:rFonts w:eastAsiaTheme="minorEastAsia"/>
          <w:color w:val="00B0F0"/>
          <w:lang w:val="en-US"/>
        </w:rPr>
        <w:t>@all the beams are moment connected, further discussion in section@</w:t>
      </w:r>
    </w:p>
    <w:p w14:paraId="6165F97C" w14:textId="77777777" w:rsidR="00D758FC" w:rsidRDefault="00D758FC" w:rsidP="007B602C">
      <w:pPr>
        <w:rPr>
          <w:rFonts w:eastAsiaTheme="minorEastAsia"/>
          <w:lang w:val="en-US"/>
        </w:rPr>
      </w:pPr>
    </w:p>
    <w:p w14:paraId="154EC4DA" w14:textId="3A6352FF" w:rsidR="007B602C" w:rsidRPr="00467F5F" w:rsidRDefault="00D758FC" w:rsidP="007B602C">
      <w:pPr>
        <w:rPr>
          <w:rFonts w:eastAsiaTheme="minorEastAsia"/>
          <w:lang w:val="en-US"/>
        </w:rPr>
      </w:pPr>
      <w:r>
        <w:rPr>
          <w:rFonts w:eastAsiaTheme="minorEastAsia"/>
          <w:lang w:val="en-US"/>
        </w:rPr>
        <w:t>Displacement</w:t>
      </w:r>
      <w:r>
        <w:rPr>
          <w:rFonts w:eastAsiaTheme="minorEastAsia"/>
          <w:lang w:val="en-US"/>
        </w:rPr>
        <w:t xml:space="preserve"> is checked by inputting the new section values into the FEM and checking the local vertical displacement of the element.</w:t>
      </w:r>
    </w:p>
    <w:p w14:paraId="22E7FCA7" w14:textId="70867A35" w:rsidR="001E3F5B" w:rsidRDefault="00921911">
      <w:pPr>
        <w:rPr>
          <w:lang w:val="en-US"/>
        </w:rPr>
      </w:pPr>
      <w:r w:rsidRPr="00921911">
        <w:rPr>
          <w:lang w:val="en-US"/>
        </w:rPr>
        <w:drawing>
          <wp:inline distT="0" distB="0" distL="0" distR="0" wp14:anchorId="720B2E19" wp14:editId="3C8ED6ED">
            <wp:extent cx="5943600" cy="3025775"/>
            <wp:effectExtent l="0" t="0" r="0" b="0"/>
            <wp:docPr id="338298548" name="Picture 1" descr="A diagram of a gri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298548" name="Picture 1" descr="A diagram of a grid&#10;&#10;Description automatically generated with medium confidence"/>
                    <pic:cNvPicPr/>
                  </pic:nvPicPr>
                  <pic:blipFill>
                    <a:blip r:embed="rId14"/>
                    <a:stretch>
                      <a:fillRect/>
                    </a:stretch>
                  </pic:blipFill>
                  <pic:spPr>
                    <a:xfrm>
                      <a:off x="0" y="0"/>
                      <a:ext cx="5943600" cy="3025775"/>
                    </a:xfrm>
                    <a:prstGeom prst="rect">
                      <a:avLst/>
                    </a:prstGeom>
                  </pic:spPr>
                </pic:pic>
              </a:graphicData>
            </a:graphic>
          </wp:inline>
        </w:drawing>
      </w:r>
    </w:p>
    <w:p w14:paraId="67BBA4BD" w14:textId="2CAE8C98" w:rsidR="00921911" w:rsidRDefault="00AA7D57">
      <w:pPr>
        <w:rPr>
          <w:i/>
          <w:iCs/>
          <w:color w:val="00B0F0"/>
          <w:lang w:val="en-US"/>
        </w:rPr>
      </w:pPr>
      <w:r w:rsidRPr="009B1C3C">
        <w:rPr>
          <w:i/>
          <w:iCs/>
          <w:lang w:val="en-US"/>
        </w:rPr>
        <w:t>Figure</w:t>
      </w:r>
      <w:r w:rsidR="00B84AC8" w:rsidRPr="009B1C3C">
        <w:rPr>
          <w:i/>
          <w:iCs/>
          <w:lang w:val="en-US"/>
        </w:rPr>
        <w:t xml:space="preserve"> </w:t>
      </w:r>
      <w:r w:rsidR="001E1268">
        <w:rPr>
          <w:i/>
          <w:iCs/>
          <w:lang w:val="en-US"/>
        </w:rPr>
        <w:t>8</w:t>
      </w:r>
      <w:r w:rsidR="00B84AC8" w:rsidRPr="009B1C3C">
        <w:rPr>
          <w:i/>
          <w:iCs/>
          <w:lang w:val="en-US"/>
        </w:rPr>
        <w:t xml:space="preserve">: </w:t>
      </w:r>
      <w:r w:rsidR="00967D88" w:rsidRPr="009B1C3C">
        <w:rPr>
          <w:i/>
          <w:iCs/>
          <w:lang w:val="en-US"/>
        </w:rPr>
        <w:t>Sections for a</w:t>
      </w:r>
      <w:r w:rsidR="00B73F03">
        <w:rPr>
          <w:i/>
          <w:iCs/>
          <w:lang w:val="en-US"/>
        </w:rPr>
        <w:t>n isotropic</w:t>
      </w:r>
      <w:r w:rsidR="00967D88" w:rsidRPr="009B1C3C">
        <w:rPr>
          <w:i/>
          <w:iCs/>
          <w:lang w:val="en-US"/>
        </w:rPr>
        <w:t xml:space="preserve"> </w:t>
      </w:r>
      <w:r w:rsidR="00C76BB8" w:rsidRPr="00921911">
        <w:rPr>
          <w:i/>
          <w:iCs/>
          <w:color w:val="000000" w:themeColor="text1"/>
          <w:lang w:val="en-US"/>
        </w:rPr>
        <w:t>beam layout</w:t>
      </w:r>
      <w:r w:rsidR="00967D88" w:rsidRPr="00921911">
        <w:rPr>
          <w:i/>
          <w:iCs/>
          <w:color w:val="000000" w:themeColor="text1"/>
          <w:lang w:val="en-US"/>
        </w:rPr>
        <w:t xml:space="preserve"> alongside displacement</w:t>
      </w:r>
      <w:r w:rsidR="00967D88" w:rsidRPr="009B1C3C">
        <w:rPr>
          <w:i/>
          <w:iCs/>
          <w:lang w:val="en-US"/>
        </w:rPr>
        <w:t xml:space="preserve">, moment, shear, and vertical load profile for a </w:t>
      </w:r>
      <w:r w:rsidR="00B73F03">
        <w:rPr>
          <w:i/>
          <w:iCs/>
          <w:lang w:val="en-US"/>
        </w:rPr>
        <w:t>selected</w:t>
      </w:r>
      <w:r w:rsidR="00967D88" w:rsidRPr="009B1C3C">
        <w:rPr>
          <w:i/>
          <w:iCs/>
          <w:lang w:val="en-US"/>
        </w:rPr>
        <w:t xml:space="preserve"> beam</w:t>
      </w:r>
      <w:r w:rsidR="00921911">
        <w:rPr>
          <w:i/>
          <w:iCs/>
          <w:lang w:val="en-US"/>
        </w:rPr>
        <w:t xml:space="preserve"> (W16X26)</w:t>
      </w:r>
      <w:r w:rsidR="00967D88" w:rsidRPr="009B1C3C">
        <w:rPr>
          <w:i/>
          <w:iCs/>
          <w:lang w:val="en-US"/>
        </w:rPr>
        <w:t>.</w:t>
      </w:r>
      <w:r w:rsidR="005C401F">
        <w:rPr>
          <w:i/>
          <w:iCs/>
          <w:lang w:val="en-US"/>
        </w:rPr>
        <w:t xml:space="preserve"> </w:t>
      </w:r>
    </w:p>
    <w:p w14:paraId="222B5F78" w14:textId="77777777" w:rsidR="00EC22C7" w:rsidRDefault="00EC22C7">
      <w:pPr>
        <w:rPr>
          <w:rFonts w:eastAsiaTheme="minorEastAsia"/>
          <w:lang w:val="en-US"/>
        </w:rPr>
      </w:pPr>
    </w:p>
    <w:p w14:paraId="2B724C3A" w14:textId="77777777" w:rsidR="00D44D53" w:rsidRDefault="00D758FC">
      <w:pPr>
        <w:rPr>
          <w:lang w:val="en-US"/>
        </w:rPr>
      </w:pPr>
      <w:r>
        <w:rPr>
          <w:rFonts w:eastAsiaTheme="minorEastAsia"/>
          <w:lang w:val="en-US"/>
        </w:rPr>
        <w:t xml:space="preserve">To size the beams discretely, </w:t>
      </w:r>
      <w:r w:rsidR="0048781A">
        <w:rPr>
          <w:rFonts w:eastAsiaTheme="minorEastAsia"/>
          <w:lang w:val="en-US"/>
        </w:rPr>
        <w:t>the available sections</w:t>
      </w:r>
      <w:r>
        <w:rPr>
          <w:rFonts w:eastAsiaTheme="minorEastAsia"/>
          <w:lang w:val="en-US"/>
        </w:rPr>
        <w:t xml:space="preserve"> are </w:t>
      </w:r>
      <w:r w:rsidR="0048781A">
        <w:rPr>
          <w:rFonts w:eastAsiaTheme="minorEastAsia"/>
          <w:lang w:val="en-US"/>
        </w:rPr>
        <w:t xml:space="preserve">first </w:t>
      </w:r>
      <w:r>
        <w:rPr>
          <w:rFonts w:eastAsiaTheme="minorEastAsia"/>
          <w:lang w:val="en-US"/>
        </w:rPr>
        <w:t xml:space="preserve">sorted from </w:t>
      </w:r>
      <w:r w:rsidR="0048781A">
        <w:rPr>
          <w:rFonts w:eastAsiaTheme="minorEastAsia"/>
          <w:lang w:val="en-US"/>
        </w:rPr>
        <w:t>smallest to largest (</w:t>
      </w:r>
      <w:r>
        <w:rPr>
          <w:rFonts w:eastAsiaTheme="minorEastAsia"/>
          <w:lang w:val="en-US"/>
        </w:rPr>
        <w:t>W4X13 to W43X335</w:t>
      </w:r>
      <w:r w:rsidR="0048781A">
        <w:rPr>
          <w:rFonts w:eastAsiaTheme="minorEastAsia"/>
          <w:lang w:val="en-US"/>
        </w:rPr>
        <w:t>)</w:t>
      </w:r>
      <w:r>
        <w:rPr>
          <w:rFonts w:eastAsiaTheme="minorEastAsia"/>
          <w:lang w:val="en-US"/>
        </w:rPr>
        <w:t xml:space="preserve">. The frame is analyzed </w:t>
      </w:r>
      <w:r w:rsidR="0048781A">
        <w:rPr>
          <w:rFonts w:eastAsiaTheme="minorEastAsia"/>
          <w:lang w:val="en-US"/>
        </w:rPr>
        <w:t xml:space="preserve">using a flat sizing of </w:t>
      </w:r>
      <w:r w:rsidR="0048781A">
        <w:rPr>
          <w:lang w:val="en-US"/>
        </w:rPr>
        <w:t>W8X35</w:t>
      </w:r>
      <w:r w:rsidR="0048781A">
        <w:rPr>
          <w:lang w:val="en-US"/>
        </w:rPr>
        <w:t xml:space="preserve"> across all beams to find the load envelopes. Subsequently, each section in the catalog is checked against the load envelopes and deflection limits and added to a list of viable sections. </w:t>
      </w:r>
      <w:r w:rsidR="00B24839">
        <w:rPr>
          <w:lang w:val="en-US"/>
        </w:rPr>
        <w:t xml:space="preserve">The objective </w:t>
      </w:r>
      <w:r w:rsidR="00B24839">
        <w:rPr>
          <w:lang w:val="en-US"/>
        </w:rPr>
        <w:t>value is the sum of</w:t>
      </w:r>
      <w:r w:rsidR="00B24839">
        <w:rPr>
          <w:lang w:val="en-US"/>
        </w:rPr>
        <w:t xml:space="preserve"> beam volume </w:t>
      </w:r>
      <w:r w:rsidR="00B24839">
        <w:rPr>
          <w:lang w:val="en-US"/>
        </w:rPr>
        <w:t>and</w:t>
      </w:r>
      <w:r w:rsidR="00B24839">
        <w:rPr>
          <w:lang w:val="en-US"/>
        </w:rPr>
        <w:t xml:space="preserve"> deflection penalty</w:t>
      </w:r>
      <w:r w:rsidR="00B24839">
        <w:rPr>
          <w:lang w:val="en-US"/>
        </w:rPr>
        <w:t>, the latter of which is imposed when a beam deflects excessively</w:t>
      </w:r>
      <w:r w:rsidR="00B24839">
        <w:rPr>
          <w:lang w:val="en-US"/>
        </w:rPr>
        <w:t>.</w:t>
      </w:r>
      <w:r w:rsidR="00B24839">
        <w:rPr>
          <w:lang w:val="en-US"/>
        </w:rPr>
        <w:fldChar w:fldCharType="begin"/>
      </w:r>
      <w:r w:rsidR="00B24839">
        <w:rPr>
          <w:lang w:val="en-US"/>
        </w:rPr>
        <w:instrText xml:space="preserve"> ADDIN ZOTERO_ITEM CSL_CITATION {"citationID":"plAaywmJ","properties":{"formattedCitation":"\\super [12]\\nosupersub{}","plainCitation":"[12]","noteIndex":0},"citationItems":[{"id":1377,"uris":["http://zotero.org/users/9700663/items/Z589Q54P"],"itemData":{"id":1377,"type":"article-journal","abstract":"Metal production consumes around 10% of all global energy, so is a significant driver of climate change and other concerns about sustainability. Demand for metal is rising and forecast to double by 2050 through a combination of growing total demand from developing countries, and ongoing replacement demand in developed economies. Metal production is already extremely efficient, so the major opportunities for emissions abatement in the sector are likely to arise from material efficiency – using less new metal to meet demand for services. Therefore this paper examines the opportunity to reduce requirements for steel and aluminium by lightweight design. A set of general principles for lightweight design are proposed by way of a simple analytical example, and are then applied to five case study products which cumulatively account for 30% of global steel product output. It is shown that exploiting lightweight design opportunities for these five products alone could reduce global steel requirements by 5%, and similar savings in aluminium products could reduce global aluminium requirements by 7%. If similar savings to those in the design case studies were possible in all steel and aluminium products, total material requirements could be reduced by 25–30%. However, many of these light-weighting measures are, at present, economically unattractive, and may take many years to implement.","container-title":"Resources, Conservation and Recycling","DOI":"10.1016/j.resconrec.2011.09.018","ISSN":"0921-3449","journalAbbreviation":"Resources, Conservation and Recycling","page":"48-60","source":"ScienceDirect","title":"The technical potential for reducing metal requirements through lightweight product design","volume":"57","author":[{"family":"Carruth","given":"Mark A."},{"family":"Allwood","given":"Julian M."},{"family":"Moynihan","given":"Muiris C."}],"issued":{"date-parts":[["2011",12,1]]},"citation-key":"carruthTechnicalPotentialReducing2011"}}],"schema":"https://github.com/citation-style-language/schema/raw/master/csl-citation.json"} </w:instrText>
      </w:r>
      <w:r w:rsidR="00B24839">
        <w:rPr>
          <w:lang w:val="en-US"/>
        </w:rPr>
        <w:fldChar w:fldCharType="separate"/>
      </w:r>
      <w:r w:rsidR="00B24839" w:rsidRPr="00D14146">
        <w:rPr>
          <w:rFonts w:cs="CMU Serif"/>
          <w:kern w:val="0"/>
          <w:vertAlign w:val="superscript"/>
        </w:rPr>
        <w:t>[12]</w:t>
      </w:r>
      <w:r w:rsidR="00B24839">
        <w:rPr>
          <w:lang w:val="en-US"/>
        </w:rPr>
        <w:fldChar w:fldCharType="end"/>
      </w:r>
      <w:r w:rsidR="00B24839">
        <w:rPr>
          <w:lang w:val="en-US"/>
        </w:rPr>
        <w:t xml:space="preserve"> </w:t>
      </w:r>
    </w:p>
    <w:p w14:paraId="52F49CE2" w14:textId="77777777" w:rsidR="00D44D53" w:rsidRDefault="00D44D53">
      <w:pPr>
        <w:rPr>
          <w:lang w:val="en-US"/>
        </w:rPr>
      </w:pPr>
    </w:p>
    <w:p w14:paraId="2F359A51" w14:textId="4F71DCEE" w:rsidR="00D758FC" w:rsidRDefault="0048781A">
      <w:pPr>
        <w:rPr>
          <w:rFonts w:eastAsiaTheme="minorEastAsia"/>
          <w:lang w:val="en-US"/>
        </w:rPr>
      </w:pPr>
      <w:r>
        <w:rPr>
          <w:lang w:val="en-US"/>
        </w:rPr>
        <w:t xml:space="preserve">The section with the best objective value is chosen from </w:t>
      </w:r>
      <w:r w:rsidR="00D44D53">
        <w:rPr>
          <w:lang w:val="en-US"/>
        </w:rPr>
        <w:t>the</w:t>
      </w:r>
      <w:r>
        <w:rPr>
          <w:lang w:val="en-US"/>
        </w:rPr>
        <w:t xml:space="preserve"> list</w:t>
      </w:r>
      <w:r w:rsidR="00D44D53">
        <w:rPr>
          <w:lang w:val="en-US"/>
        </w:rPr>
        <w:t xml:space="preserve"> of possible sections</w:t>
      </w:r>
      <w:r>
        <w:rPr>
          <w:lang w:val="en-US"/>
        </w:rPr>
        <w:t xml:space="preserve"> as the optimal section. </w:t>
      </w:r>
      <w:r w:rsidR="00C739A3">
        <w:rPr>
          <w:lang w:val="en-US"/>
        </w:rPr>
        <w:t>The pseudocode is given below.</w:t>
      </w:r>
    </w:p>
    <w:p w14:paraId="399AEA80" w14:textId="77777777" w:rsidR="00D37DFD" w:rsidRDefault="00D37DFD">
      <w:pPr>
        <w:rPr>
          <w:rFonts w:eastAsiaTheme="minorEastAsia"/>
          <w:lang w:val="en-US"/>
        </w:rPr>
      </w:pPr>
    </w:p>
    <w:tbl>
      <w:tblPr>
        <w:tblStyle w:val="TableGrid"/>
        <w:tblW w:w="0" w:type="auto"/>
        <w:tblLook w:val="04A0" w:firstRow="1" w:lastRow="0" w:firstColumn="1" w:lastColumn="0" w:noHBand="0" w:noVBand="1"/>
      </w:tblPr>
      <w:tblGrid>
        <w:gridCol w:w="9350"/>
      </w:tblGrid>
      <w:tr w:rsidR="00D37DFD" w14:paraId="4228EC9B" w14:textId="77777777" w:rsidTr="00D37DFD">
        <w:tc>
          <w:tcPr>
            <w:tcW w:w="9350" w:type="dxa"/>
          </w:tcPr>
          <w:p w14:paraId="4257ECEC" w14:textId="2445C8EA" w:rsidR="00D37DFD" w:rsidRPr="00625304" w:rsidRDefault="00D37DFD">
            <w:pPr>
              <w:rPr>
                <w:i/>
                <w:iCs/>
                <w:lang w:val="en-US"/>
              </w:rPr>
            </w:pPr>
            <w:r w:rsidRPr="00625304">
              <w:rPr>
                <w:i/>
                <w:iCs/>
                <w:lang w:val="en-US"/>
              </w:rPr>
              <w:t>Pseudocode</w:t>
            </w:r>
            <w:r w:rsidR="00625304" w:rsidRPr="00625304">
              <w:rPr>
                <w:i/>
                <w:iCs/>
                <w:lang w:val="en-US"/>
              </w:rPr>
              <w:t xml:space="preserve"> 1:</w:t>
            </w:r>
            <w:r w:rsidRPr="00625304">
              <w:rPr>
                <w:i/>
                <w:iCs/>
                <w:lang w:val="en-US"/>
              </w:rPr>
              <w:t xml:space="preserve"> Discrete Section Sizing</w:t>
            </w:r>
          </w:p>
        </w:tc>
      </w:tr>
      <w:tr w:rsidR="00830DA9" w14:paraId="4F41A16E" w14:textId="77777777" w:rsidTr="00D37DFD">
        <w:tc>
          <w:tcPr>
            <w:tcW w:w="9350" w:type="dxa"/>
          </w:tcPr>
          <w:p w14:paraId="6CD7B9B1" w14:textId="77777777" w:rsidR="00830DA9" w:rsidRPr="005027BA" w:rsidRDefault="00830DA9" w:rsidP="00830DA9">
            <w:pPr>
              <w:rPr>
                <w:rFonts w:ascii="Inconsolata Medium" w:hAnsi="Inconsolata Medium" w:cs="Courier New"/>
                <w:lang w:val="en-US"/>
              </w:rPr>
            </w:pPr>
            <w:proofErr w:type="spellStart"/>
            <w:r w:rsidRPr="005027BA">
              <w:rPr>
                <w:rFonts w:ascii="Cambria" w:hAnsi="Cambria" w:cs="Cambria"/>
                <w:lang w:val="en-US"/>
              </w:rPr>
              <w:t>ϕ</w:t>
            </w:r>
            <w:r w:rsidRPr="005027BA">
              <w:rPr>
                <w:rFonts w:ascii="Inconsolata Medium" w:hAnsi="Inconsolata Medium" w:cs="Courier New"/>
                <w:vertAlign w:val="subscript"/>
                <w:lang w:val="en-US"/>
              </w:rPr>
              <w:t>b</w:t>
            </w:r>
            <w:proofErr w:type="spellEnd"/>
            <w:r w:rsidRPr="005027BA">
              <w:rPr>
                <w:rFonts w:ascii="Inconsolata Medium" w:hAnsi="Inconsolata Medium" w:cs="Courier New"/>
                <w:lang w:val="en-US"/>
              </w:rPr>
              <w:t xml:space="preserve"> = </w:t>
            </w:r>
            <w:proofErr w:type="spellStart"/>
            <w:r w:rsidRPr="005027BA">
              <w:rPr>
                <w:rFonts w:ascii="Cambria" w:hAnsi="Cambria" w:cs="Cambria"/>
                <w:lang w:val="en-US"/>
              </w:rPr>
              <w:t>ϕ</w:t>
            </w:r>
            <w:r w:rsidRPr="005027BA">
              <w:rPr>
                <w:rFonts w:ascii="Inconsolata Medium" w:hAnsi="Inconsolata Medium" w:cs="Courier New"/>
                <w:vertAlign w:val="subscript"/>
                <w:lang w:val="en-US"/>
              </w:rPr>
              <w:t>v</w:t>
            </w:r>
            <w:proofErr w:type="spellEnd"/>
            <w:r w:rsidRPr="005027BA">
              <w:rPr>
                <w:rFonts w:ascii="Inconsolata Medium" w:hAnsi="Inconsolata Medium" w:cs="Courier New"/>
                <w:lang w:val="en-US"/>
              </w:rPr>
              <w:t xml:space="preserve"> = 0.9</w:t>
            </w:r>
          </w:p>
          <w:p w14:paraId="2AFBA16E" w14:textId="77777777" w:rsidR="00830DA9" w:rsidRPr="005027BA" w:rsidRDefault="00830DA9" w:rsidP="00830DA9">
            <w:pPr>
              <w:rPr>
                <w:rFonts w:ascii="Inconsolata Medium" w:hAnsi="Inconsolata Medium" w:cs="Courier New"/>
                <w:lang w:val="en-US"/>
              </w:rPr>
            </w:pPr>
            <w:r w:rsidRPr="005027BA">
              <w:rPr>
                <w:rFonts w:ascii="Inconsolata Medium" w:hAnsi="Inconsolata Medium" w:cs="Courier New"/>
                <w:lang w:val="en-US"/>
              </w:rPr>
              <w:t>serviceability limit = 360</w:t>
            </w:r>
          </w:p>
          <w:p w14:paraId="126CC29E" w14:textId="77777777" w:rsidR="00830DA9" w:rsidRPr="005027BA" w:rsidRDefault="00830DA9" w:rsidP="00830DA9">
            <w:pPr>
              <w:rPr>
                <w:rFonts w:ascii="Inconsolata Medium" w:hAnsi="Inconsolata Medium" w:cs="Courier New"/>
                <w:lang w:val="en-US"/>
              </w:rPr>
            </w:pPr>
            <w:r w:rsidRPr="005027BA">
              <w:rPr>
                <w:rFonts w:ascii="Inconsolata Medium" w:hAnsi="Inconsolata Medium" w:cs="Courier New"/>
                <w:b/>
                <w:bCs/>
                <w:lang w:val="en-US"/>
              </w:rPr>
              <w:t>maximum displacement</w:t>
            </w:r>
            <w:r w:rsidRPr="005027BA">
              <w:rPr>
                <w:rFonts w:ascii="Inconsolata Medium" w:hAnsi="Inconsolata Medium" w:cs="Courier New"/>
                <w:lang w:val="en-US"/>
              </w:rPr>
              <w:t xml:space="preserve"> = </w:t>
            </w:r>
            <w:r w:rsidRPr="005027BA">
              <w:rPr>
                <w:rFonts w:ascii="Inconsolata Medium" w:hAnsi="Inconsolata Medium" w:cs="Courier New"/>
                <w:b/>
                <w:bCs/>
                <w:lang w:val="en-US"/>
              </w:rPr>
              <w:t>beam length</w:t>
            </w:r>
            <w:r w:rsidRPr="005027BA">
              <w:rPr>
                <w:rFonts w:ascii="Inconsolata Medium" w:hAnsi="Inconsolata Medium" w:cs="Courier New"/>
                <w:lang w:val="en-US"/>
              </w:rPr>
              <w:t xml:space="preserve"> / serviceability limit</w:t>
            </w:r>
          </w:p>
          <w:p w14:paraId="7172F014" w14:textId="38D35EB8" w:rsidR="00830DA9" w:rsidRPr="005027BA" w:rsidRDefault="00830DA9" w:rsidP="00830DA9">
            <w:pPr>
              <w:rPr>
                <w:rFonts w:ascii="Inconsolata Medium" w:hAnsi="Inconsolata Medium" w:cs="Courier New"/>
                <w:lang w:val="en-US"/>
              </w:rPr>
            </w:pPr>
            <w:r w:rsidRPr="005027BA">
              <w:rPr>
                <w:rFonts w:ascii="Inconsolata Medium" w:hAnsi="Inconsolata Medium" w:cs="Courier New"/>
                <w:lang w:val="en-US"/>
              </w:rPr>
              <w:t>objective values = []</w:t>
            </w:r>
          </w:p>
          <w:p w14:paraId="1C965B84" w14:textId="1FE59B3A" w:rsidR="00830DA9" w:rsidRPr="005027BA" w:rsidRDefault="00830DA9">
            <w:pPr>
              <w:rPr>
                <w:rFonts w:ascii="Inconsolata Medium" w:hAnsi="Inconsolata Medium" w:cs="Courier New"/>
                <w:lang w:val="en-US"/>
              </w:rPr>
            </w:pPr>
            <w:r w:rsidRPr="005027BA">
              <w:rPr>
                <w:rFonts w:ascii="Inconsolata Medium" w:hAnsi="Inconsolata Medium" w:cs="Courier New"/>
                <w:lang w:val="en-US"/>
              </w:rPr>
              <w:t>valid sections = []</w:t>
            </w:r>
          </w:p>
        </w:tc>
      </w:tr>
      <w:tr w:rsidR="00D37DFD" w14:paraId="0DE7DA77" w14:textId="77777777" w:rsidTr="00D37DFD">
        <w:tc>
          <w:tcPr>
            <w:tcW w:w="9350" w:type="dxa"/>
          </w:tcPr>
          <w:p w14:paraId="354D7550" w14:textId="55A7833E" w:rsidR="009527E4" w:rsidRPr="005027BA" w:rsidRDefault="00D37DFD" w:rsidP="009527E4">
            <w:pPr>
              <w:rPr>
                <w:rFonts w:ascii="Inconsolata Medium" w:hAnsi="Inconsolata Medium" w:cs="Courier New"/>
                <w:b/>
                <w:bCs/>
                <w:lang w:val="en-US"/>
              </w:rPr>
            </w:pPr>
            <w:r w:rsidRPr="005027BA">
              <w:rPr>
                <w:rFonts w:ascii="Inconsolata Medium" w:hAnsi="Inconsolata Medium" w:cs="Courier New"/>
                <w:i/>
                <w:iCs/>
                <w:lang w:val="en-US"/>
              </w:rPr>
              <w:t>for</w:t>
            </w:r>
            <w:r w:rsidRPr="005027BA">
              <w:rPr>
                <w:rFonts w:ascii="Inconsolata Medium" w:hAnsi="Inconsolata Medium" w:cs="Courier New"/>
                <w:lang w:val="en-US"/>
              </w:rPr>
              <w:t xml:space="preserve"> each </w:t>
            </w:r>
            <w:r w:rsidRPr="005027BA">
              <w:rPr>
                <w:rFonts w:ascii="Inconsolata Medium" w:hAnsi="Inconsolata Medium" w:cs="Courier New"/>
                <w:b/>
                <w:bCs/>
                <w:lang w:val="en-US"/>
              </w:rPr>
              <w:t>section</w:t>
            </w:r>
            <w:r w:rsidRPr="005027BA">
              <w:rPr>
                <w:rFonts w:ascii="Inconsolata Medium" w:hAnsi="Inconsolata Medium" w:cs="Courier New"/>
                <w:lang w:val="en-US"/>
              </w:rPr>
              <w:t xml:space="preserve"> in </w:t>
            </w:r>
            <w:r w:rsidRPr="005027BA">
              <w:rPr>
                <w:rFonts w:ascii="Inconsolata Medium" w:hAnsi="Inconsolata Medium" w:cs="Courier New"/>
                <w:b/>
                <w:bCs/>
                <w:lang w:val="en-US"/>
              </w:rPr>
              <w:t>section catalog</w:t>
            </w:r>
          </w:p>
          <w:p w14:paraId="5F563632" w14:textId="46E79FF5" w:rsidR="00345DFD" w:rsidRPr="005027BA" w:rsidRDefault="00345DFD" w:rsidP="00345DFD">
            <w:pPr>
              <w:ind w:left="720"/>
              <w:rPr>
                <w:rFonts w:ascii="Inconsolata Medium" w:hAnsi="Inconsolata Medium" w:cs="Courier New"/>
                <w:lang w:val="en-US"/>
              </w:rPr>
            </w:pPr>
            <w:r w:rsidRPr="005027BA">
              <w:rPr>
                <w:rFonts w:ascii="Inconsolata Medium" w:hAnsi="Inconsolata Medium" w:cs="Courier New"/>
                <w:b/>
                <w:bCs/>
                <w:lang w:val="en-US"/>
              </w:rPr>
              <w:t xml:space="preserve">beam volume </w:t>
            </w:r>
            <w:r w:rsidRPr="005027BA">
              <w:rPr>
                <w:rFonts w:ascii="Inconsolata Medium" w:hAnsi="Inconsolata Medium" w:cs="Courier New"/>
                <w:lang w:val="en-US"/>
              </w:rPr>
              <w:t xml:space="preserve">= </w:t>
            </w:r>
            <w:r w:rsidRPr="005027BA">
              <w:rPr>
                <w:rFonts w:ascii="Inconsolata Medium" w:hAnsi="Inconsolata Medium" w:cs="Courier New"/>
                <w:b/>
                <w:bCs/>
                <w:lang w:val="en-US"/>
              </w:rPr>
              <w:t xml:space="preserve">section area </w:t>
            </w:r>
            <w:r w:rsidRPr="005027BA">
              <w:rPr>
                <w:rFonts w:ascii="Inconsolata Medium" w:hAnsi="Inconsolata Medium" w:cs="Courier New"/>
                <w:lang w:val="en-US"/>
              </w:rPr>
              <w:t xml:space="preserve">* </w:t>
            </w:r>
            <w:r w:rsidRPr="005027BA">
              <w:rPr>
                <w:rFonts w:ascii="Inconsolata Medium" w:hAnsi="Inconsolata Medium" w:cs="Courier New"/>
                <w:b/>
                <w:bCs/>
                <w:lang w:val="en-US"/>
              </w:rPr>
              <w:t>beam length</w:t>
            </w:r>
          </w:p>
          <w:p w14:paraId="55C8E79B" w14:textId="3BC326FC" w:rsidR="00D37DFD" w:rsidRPr="005027BA" w:rsidRDefault="00D37DFD" w:rsidP="00D37DFD">
            <w:pPr>
              <w:ind w:left="720"/>
              <w:rPr>
                <w:rFonts w:ascii="Inconsolata Medium" w:hAnsi="Inconsolata Medium" w:cs="Courier New"/>
                <w:lang w:val="en-US"/>
              </w:rPr>
            </w:pPr>
            <w:r w:rsidRPr="005027BA">
              <w:rPr>
                <w:rFonts w:ascii="Inconsolata Medium" w:hAnsi="Inconsolata Medium" w:cs="Courier New"/>
                <w:i/>
                <w:iCs/>
                <w:lang w:val="en-US"/>
              </w:rPr>
              <w:t>if</w:t>
            </w:r>
            <w:r w:rsidRPr="005027BA">
              <w:rPr>
                <w:rFonts w:ascii="Inconsolata Medium" w:hAnsi="Inconsolata Medium" w:cs="Courier New"/>
                <w:lang w:val="en-US"/>
              </w:rPr>
              <w:t xml:space="preserve"> </w:t>
            </w:r>
            <w:r w:rsidRPr="005027BA">
              <w:rPr>
                <w:rFonts w:ascii="Inconsolata Medium" w:hAnsi="Inconsolata Medium" w:cs="Courier New"/>
                <w:b/>
                <w:bCs/>
                <w:lang w:val="en-US"/>
              </w:rPr>
              <w:t>section depth</w:t>
            </w:r>
            <w:r w:rsidRPr="005027BA">
              <w:rPr>
                <w:rFonts w:ascii="Inconsolata Medium" w:hAnsi="Inconsolata Medium" w:cs="Courier New"/>
                <w:lang w:val="en-US"/>
              </w:rPr>
              <w:t xml:space="preserve"> &gt; </w:t>
            </w:r>
            <w:r w:rsidRPr="005027BA">
              <w:rPr>
                <w:rFonts w:ascii="Inconsolata Medium" w:hAnsi="Inconsolata Medium" w:cs="Courier New"/>
                <w:b/>
                <w:bCs/>
                <w:lang w:val="en-US"/>
              </w:rPr>
              <w:t xml:space="preserve">maximum </w:t>
            </w:r>
            <w:r w:rsidR="00312808" w:rsidRPr="005027BA">
              <w:rPr>
                <w:rFonts w:ascii="Inconsolata Medium" w:hAnsi="Inconsolata Medium" w:cs="Courier New"/>
                <w:b/>
                <w:bCs/>
                <w:lang w:val="en-US"/>
              </w:rPr>
              <w:t xml:space="preserve">assembly </w:t>
            </w:r>
            <w:r w:rsidRPr="005027BA">
              <w:rPr>
                <w:rFonts w:ascii="Inconsolata Medium" w:hAnsi="Inconsolata Medium" w:cs="Courier New"/>
                <w:b/>
                <w:bCs/>
                <w:lang w:val="en-US"/>
              </w:rPr>
              <w:t>depth</w:t>
            </w:r>
            <w:r w:rsidR="00312808" w:rsidRPr="005027BA">
              <w:rPr>
                <w:rFonts w:ascii="Inconsolata Medium" w:hAnsi="Inconsolata Medium" w:cs="Courier New"/>
                <w:b/>
                <w:bCs/>
                <w:lang w:val="en-US"/>
              </w:rPr>
              <w:t xml:space="preserve"> – slab depth</w:t>
            </w:r>
          </w:p>
          <w:p w14:paraId="560FD821" w14:textId="77777777" w:rsidR="00D37DFD" w:rsidRPr="005027BA" w:rsidRDefault="00D37DFD" w:rsidP="00D37DFD">
            <w:pPr>
              <w:ind w:left="1440"/>
              <w:rPr>
                <w:rFonts w:ascii="Inconsolata Medium" w:hAnsi="Inconsolata Medium" w:cs="Courier New"/>
                <w:i/>
                <w:iCs/>
                <w:lang w:val="en-US"/>
              </w:rPr>
            </w:pPr>
            <w:r w:rsidRPr="005027BA">
              <w:rPr>
                <w:rFonts w:ascii="Inconsolata Medium" w:hAnsi="Inconsolata Medium" w:cs="Courier New"/>
                <w:i/>
                <w:iCs/>
                <w:lang w:val="en-US"/>
              </w:rPr>
              <w:t>continue</w:t>
            </w:r>
          </w:p>
          <w:p w14:paraId="3550E66A" w14:textId="7DFF1EFC" w:rsidR="002A4BC2" w:rsidRPr="005027BA" w:rsidRDefault="00D37DFD" w:rsidP="002A4BC2">
            <w:pPr>
              <w:ind w:left="720"/>
              <w:rPr>
                <w:rFonts w:ascii="Inconsolata Medium" w:hAnsi="Inconsolata Medium" w:cs="Courier New"/>
                <w:lang w:val="en-US"/>
              </w:rPr>
            </w:pPr>
            <w:r w:rsidRPr="005027BA">
              <w:rPr>
                <w:rFonts w:ascii="Inconsolata Medium" w:hAnsi="Inconsolata Medium" w:cs="Courier New"/>
                <w:i/>
                <w:iCs/>
                <w:lang w:val="en-US"/>
              </w:rPr>
              <w:t>elseif</w:t>
            </w:r>
            <w:r w:rsidRPr="005027BA">
              <w:rPr>
                <w:rFonts w:ascii="Inconsolata Medium" w:hAnsi="Inconsolata Medium" w:cs="Courier New"/>
                <w:lang w:val="en-US"/>
              </w:rPr>
              <w:t xml:space="preserve"> </w:t>
            </w:r>
            <w:r w:rsidR="002A4BC2" w:rsidRPr="005027BA">
              <w:rPr>
                <w:rFonts w:ascii="Inconsolata Medium" w:hAnsi="Inconsolata Medium" w:cs="Courier New"/>
                <w:lang w:val="en-US"/>
              </w:rPr>
              <w:t>absolute</w:t>
            </w:r>
            <w:r w:rsidR="0072251B">
              <w:rPr>
                <w:rFonts w:ascii="Inconsolata Medium" w:hAnsi="Inconsolata Medium" w:cs="Courier New"/>
                <w:lang w:val="en-US"/>
              </w:rPr>
              <w:t xml:space="preserve"> </w:t>
            </w:r>
            <w:r w:rsidR="002A4BC2" w:rsidRPr="005027BA">
              <w:rPr>
                <w:rFonts w:ascii="Inconsolata Medium" w:hAnsi="Inconsolata Medium" w:cs="Courier New"/>
                <w:lang w:val="en-US"/>
              </w:rPr>
              <w:t>(</w:t>
            </w:r>
            <w:r w:rsidR="002A4BC2" w:rsidRPr="005027BA">
              <w:rPr>
                <w:rFonts w:ascii="Inconsolata Medium" w:hAnsi="Inconsolata Medium" w:cs="Courier New"/>
                <w:b/>
                <w:bCs/>
                <w:lang w:val="en-US"/>
              </w:rPr>
              <w:t>section M</w:t>
            </w:r>
            <w:r w:rsidR="002A4BC2" w:rsidRPr="005027BA">
              <w:rPr>
                <w:rFonts w:ascii="Inconsolata Medium" w:hAnsi="Inconsolata Medium" w:cs="Courier New"/>
                <w:b/>
                <w:bCs/>
                <w:vertAlign w:val="subscript"/>
                <w:lang w:val="en-US"/>
              </w:rPr>
              <w:t>u</w:t>
            </w:r>
            <w:r w:rsidR="002A4BC2" w:rsidRPr="005027BA">
              <w:rPr>
                <w:rFonts w:ascii="Inconsolata Medium" w:hAnsi="Inconsolata Medium" w:cs="Courier New"/>
                <w:lang w:val="en-US"/>
              </w:rPr>
              <w:t xml:space="preserve">) &lt; </w:t>
            </w:r>
            <w:proofErr w:type="spellStart"/>
            <w:r w:rsidR="002A4BC2" w:rsidRPr="005027BA">
              <w:rPr>
                <w:rFonts w:ascii="Cambria" w:hAnsi="Cambria" w:cs="Cambria"/>
                <w:lang w:val="en-US"/>
              </w:rPr>
              <w:t>ϕ</w:t>
            </w:r>
            <w:r w:rsidR="002A4BC2" w:rsidRPr="005027BA">
              <w:rPr>
                <w:rFonts w:ascii="Inconsolata Medium" w:hAnsi="Inconsolata Medium" w:cs="Courier New"/>
                <w:vertAlign w:val="subscript"/>
                <w:lang w:val="en-US"/>
              </w:rPr>
              <w:t>b</w:t>
            </w:r>
            <w:proofErr w:type="spellEnd"/>
            <w:r w:rsidR="002A4BC2" w:rsidRPr="005027BA">
              <w:rPr>
                <w:rFonts w:ascii="Inconsolata Medium" w:hAnsi="Inconsolata Medium" w:cs="Courier New"/>
                <w:lang w:val="en-US"/>
              </w:rPr>
              <w:t xml:space="preserve"> * </w:t>
            </w:r>
            <w:r w:rsidR="002A4BC2" w:rsidRPr="005027BA">
              <w:rPr>
                <w:rFonts w:ascii="Inconsolata Medium" w:hAnsi="Inconsolata Medium" w:cs="Courier New"/>
                <w:b/>
                <w:bCs/>
                <w:lang w:val="en-US"/>
              </w:rPr>
              <w:t>M</w:t>
            </w:r>
            <w:r w:rsidR="002A4BC2" w:rsidRPr="005027BA">
              <w:rPr>
                <w:rFonts w:ascii="Inconsolata Medium" w:hAnsi="Inconsolata Medium" w:cs="Courier New"/>
                <w:b/>
                <w:bCs/>
                <w:vertAlign w:val="subscript"/>
                <w:lang w:val="en-US"/>
              </w:rPr>
              <w:t>n</w:t>
            </w:r>
          </w:p>
          <w:p w14:paraId="753352C5" w14:textId="77777777" w:rsidR="002A4BC2" w:rsidRPr="005027BA" w:rsidRDefault="002A4BC2" w:rsidP="002A4BC2">
            <w:pPr>
              <w:ind w:left="1440"/>
              <w:rPr>
                <w:rFonts w:ascii="Inconsolata Medium" w:hAnsi="Inconsolata Medium" w:cs="Courier New"/>
                <w:i/>
                <w:iCs/>
                <w:lang w:val="en-US"/>
              </w:rPr>
            </w:pPr>
            <w:r w:rsidRPr="005027BA">
              <w:rPr>
                <w:rFonts w:ascii="Inconsolata Medium" w:hAnsi="Inconsolata Medium" w:cs="Courier New"/>
                <w:i/>
                <w:iCs/>
                <w:lang w:val="en-US"/>
              </w:rPr>
              <w:t>continue</w:t>
            </w:r>
          </w:p>
          <w:p w14:paraId="5A9DCB9D" w14:textId="06762892" w:rsidR="002A4BC2" w:rsidRPr="005027BA" w:rsidRDefault="002A4BC2" w:rsidP="002A4BC2">
            <w:pPr>
              <w:ind w:left="720"/>
              <w:rPr>
                <w:rFonts w:ascii="Inconsolata Medium" w:hAnsi="Inconsolata Medium" w:cs="Courier New"/>
                <w:lang w:val="en-US"/>
              </w:rPr>
            </w:pPr>
            <w:r w:rsidRPr="005027BA">
              <w:rPr>
                <w:rFonts w:ascii="Inconsolata Medium" w:hAnsi="Inconsolata Medium" w:cs="Courier New"/>
                <w:i/>
                <w:iCs/>
                <w:lang w:val="en-US"/>
              </w:rPr>
              <w:t>elseif</w:t>
            </w:r>
            <w:r w:rsidRPr="005027BA">
              <w:rPr>
                <w:rFonts w:ascii="Inconsolata Medium" w:hAnsi="Inconsolata Medium" w:cs="Courier New"/>
                <w:lang w:val="en-US"/>
              </w:rPr>
              <w:t xml:space="preserve"> </w:t>
            </w:r>
            <w:r w:rsidR="0072251B" w:rsidRPr="005027BA">
              <w:rPr>
                <w:rFonts w:ascii="Inconsolata Medium" w:hAnsi="Inconsolata Medium" w:cs="Courier New"/>
                <w:lang w:val="en-US"/>
              </w:rPr>
              <w:t>absolute (</w:t>
            </w:r>
            <w:r w:rsidRPr="005027BA">
              <w:rPr>
                <w:rFonts w:ascii="Inconsolata Medium" w:hAnsi="Inconsolata Medium" w:cs="Courier New"/>
                <w:b/>
                <w:bCs/>
                <w:lang w:val="en-US"/>
              </w:rPr>
              <w:t>section V</w:t>
            </w:r>
            <w:r w:rsidRPr="005027BA">
              <w:rPr>
                <w:rFonts w:ascii="Inconsolata Medium" w:hAnsi="Inconsolata Medium" w:cs="Courier New"/>
                <w:b/>
                <w:bCs/>
                <w:vertAlign w:val="subscript"/>
                <w:lang w:val="en-US"/>
              </w:rPr>
              <w:t>u</w:t>
            </w:r>
            <w:r w:rsidRPr="005027BA">
              <w:rPr>
                <w:rFonts w:ascii="Inconsolata Medium" w:hAnsi="Inconsolata Medium" w:cs="Courier New"/>
                <w:lang w:val="en-US"/>
              </w:rPr>
              <w:t xml:space="preserve">) &lt; </w:t>
            </w:r>
            <w:proofErr w:type="spellStart"/>
            <w:r w:rsidRPr="005027BA">
              <w:rPr>
                <w:rFonts w:ascii="Cambria" w:hAnsi="Cambria" w:cs="Cambria"/>
                <w:lang w:val="en-US"/>
              </w:rPr>
              <w:t>ϕ</w:t>
            </w:r>
            <w:r w:rsidRPr="005027BA">
              <w:rPr>
                <w:rFonts w:ascii="Inconsolata Medium" w:hAnsi="Inconsolata Medium" w:cs="Courier New"/>
                <w:vertAlign w:val="subscript"/>
                <w:lang w:val="en-US"/>
              </w:rPr>
              <w:t>v</w:t>
            </w:r>
            <w:proofErr w:type="spellEnd"/>
            <w:r w:rsidRPr="005027BA">
              <w:rPr>
                <w:rFonts w:ascii="Inconsolata Medium" w:hAnsi="Inconsolata Medium" w:cs="Courier New"/>
                <w:lang w:val="en-US"/>
              </w:rPr>
              <w:t xml:space="preserve"> * </w:t>
            </w:r>
            <w:proofErr w:type="spellStart"/>
            <w:r w:rsidRPr="005027BA">
              <w:rPr>
                <w:rFonts w:ascii="Inconsolata Medium" w:hAnsi="Inconsolata Medium" w:cs="Courier New"/>
                <w:b/>
                <w:bCs/>
                <w:lang w:val="en-US"/>
              </w:rPr>
              <w:t>V</w:t>
            </w:r>
            <w:r w:rsidRPr="005027BA">
              <w:rPr>
                <w:rFonts w:ascii="Inconsolata Medium" w:hAnsi="Inconsolata Medium" w:cs="Courier New"/>
                <w:b/>
                <w:bCs/>
                <w:vertAlign w:val="subscript"/>
                <w:lang w:val="en-US"/>
              </w:rPr>
              <w:t>n</w:t>
            </w:r>
            <w:proofErr w:type="spellEnd"/>
          </w:p>
          <w:p w14:paraId="0F1D8F66" w14:textId="77777777" w:rsidR="00312808" w:rsidRPr="005027BA" w:rsidRDefault="00312808" w:rsidP="00312808">
            <w:pPr>
              <w:ind w:left="1440"/>
              <w:rPr>
                <w:rFonts w:ascii="Inconsolata Medium" w:hAnsi="Inconsolata Medium" w:cs="Courier New"/>
                <w:i/>
                <w:iCs/>
                <w:lang w:val="en-US"/>
              </w:rPr>
            </w:pPr>
            <w:r w:rsidRPr="005027BA">
              <w:rPr>
                <w:rFonts w:ascii="Inconsolata Medium" w:hAnsi="Inconsolata Medium" w:cs="Courier New"/>
                <w:i/>
                <w:iCs/>
                <w:lang w:val="en-US"/>
              </w:rPr>
              <w:lastRenderedPageBreak/>
              <w:t>continue</w:t>
            </w:r>
          </w:p>
          <w:p w14:paraId="1E727D7A" w14:textId="7A0494B0" w:rsidR="002A4BC2" w:rsidRPr="005027BA" w:rsidRDefault="00312808" w:rsidP="002A4BC2">
            <w:pPr>
              <w:ind w:left="720"/>
              <w:rPr>
                <w:rFonts w:ascii="Inconsolata Medium" w:hAnsi="Inconsolata Medium" w:cs="Courier New"/>
                <w:i/>
                <w:iCs/>
                <w:lang w:val="en-US"/>
              </w:rPr>
            </w:pPr>
            <w:r w:rsidRPr="005027BA">
              <w:rPr>
                <w:rFonts w:ascii="Inconsolata Medium" w:hAnsi="Inconsolata Medium" w:cs="Courier New"/>
                <w:i/>
                <w:iCs/>
                <w:lang w:val="en-US"/>
              </w:rPr>
              <w:t>e</w:t>
            </w:r>
            <w:r w:rsidR="009527E4" w:rsidRPr="005027BA">
              <w:rPr>
                <w:rFonts w:ascii="Inconsolata Medium" w:hAnsi="Inconsolata Medium" w:cs="Courier New"/>
                <w:i/>
                <w:iCs/>
                <w:lang w:val="en-US"/>
              </w:rPr>
              <w:t>lse</w:t>
            </w:r>
          </w:p>
          <w:p w14:paraId="20DB79C5" w14:textId="60941C7C" w:rsidR="009527E4" w:rsidRPr="005027BA" w:rsidRDefault="009527E4" w:rsidP="009527E4">
            <w:pPr>
              <w:ind w:left="1440"/>
              <w:rPr>
                <w:rFonts w:ascii="Inconsolata Medium" w:hAnsi="Inconsolata Medium" w:cs="Courier New"/>
                <w:b/>
                <w:bCs/>
                <w:lang w:val="en-US"/>
              </w:rPr>
            </w:pPr>
            <w:r w:rsidRPr="005027BA">
              <w:rPr>
                <w:rFonts w:ascii="Inconsolata Medium" w:hAnsi="Inconsolata Medium" w:cs="Courier New"/>
                <w:lang w:val="en-US"/>
              </w:rPr>
              <w:t xml:space="preserve">check </w:t>
            </w:r>
            <w:r w:rsidRPr="005027BA">
              <w:rPr>
                <w:rFonts w:ascii="Inconsolata Medium" w:hAnsi="Inconsolata Medium" w:cs="Courier New"/>
                <w:b/>
                <w:bCs/>
                <w:lang w:val="en-US"/>
              </w:rPr>
              <w:t>local</w:t>
            </w:r>
            <w:r w:rsidRPr="005027BA">
              <w:rPr>
                <w:rFonts w:ascii="Inconsolata Medium" w:hAnsi="Inconsolata Medium" w:cs="Courier New"/>
                <w:lang w:val="en-US"/>
              </w:rPr>
              <w:t xml:space="preserve"> </w:t>
            </w:r>
            <w:r w:rsidRPr="005027BA">
              <w:rPr>
                <w:rFonts w:ascii="Inconsolata Medium" w:hAnsi="Inconsolata Medium" w:cs="Courier New"/>
                <w:b/>
                <w:bCs/>
                <w:lang w:val="en-US"/>
              </w:rPr>
              <w:t>displacement</w:t>
            </w:r>
          </w:p>
          <w:p w14:paraId="4D3A3878" w14:textId="65E4148E" w:rsidR="009527E4" w:rsidRPr="005027BA" w:rsidRDefault="009527E4" w:rsidP="009527E4">
            <w:pPr>
              <w:ind w:left="1440"/>
              <w:rPr>
                <w:rFonts w:ascii="Inconsolata Medium" w:hAnsi="Inconsolata Medium" w:cs="Courier New"/>
                <w:b/>
                <w:bCs/>
                <w:lang w:val="en-US"/>
              </w:rPr>
            </w:pPr>
            <w:r w:rsidRPr="005027BA">
              <w:rPr>
                <w:rFonts w:ascii="Inconsolata Medium" w:hAnsi="Inconsolata Medium" w:cs="Courier New"/>
                <w:i/>
                <w:iCs/>
                <w:lang w:val="en-US"/>
              </w:rPr>
              <w:t>if</w:t>
            </w:r>
            <w:r w:rsidRPr="005027BA">
              <w:rPr>
                <w:rFonts w:ascii="Inconsolata Medium" w:hAnsi="Inconsolata Medium" w:cs="Courier New"/>
                <w:lang w:val="en-US"/>
              </w:rPr>
              <w:t xml:space="preserve"> </w:t>
            </w:r>
            <w:r w:rsidRPr="005027BA">
              <w:rPr>
                <w:rFonts w:ascii="Inconsolata Medium" w:hAnsi="Inconsolata Medium" w:cs="Courier New"/>
                <w:b/>
                <w:bCs/>
                <w:lang w:val="en-US"/>
              </w:rPr>
              <w:t>local displacement</w:t>
            </w:r>
            <w:r w:rsidRPr="005027BA">
              <w:rPr>
                <w:rFonts w:ascii="Inconsolata Medium" w:hAnsi="Inconsolata Medium" w:cs="Courier New"/>
                <w:lang w:val="en-US"/>
              </w:rPr>
              <w:t xml:space="preserve"> &gt; </w:t>
            </w:r>
            <w:r w:rsidR="00956FD1" w:rsidRPr="005027BA">
              <w:rPr>
                <w:rFonts w:ascii="Inconsolata Medium" w:hAnsi="Inconsolata Medium" w:cs="Courier New"/>
                <w:b/>
                <w:bCs/>
                <w:lang w:val="en-US"/>
              </w:rPr>
              <w:t>maximum displacement</w:t>
            </w:r>
          </w:p>
          <w:p w14:paraId="2AD58C7B" w14:textId="02C171CC" w:rsidR="009527E4" w:rsidRPr="005027BA" w:rsidRDefault="00956FD1" w:rsidP="009527E4">
            <w:pPr>
              <w:ind w:left="2160"/>
              <w:rPr>
                <w:rFonts w:ascii="Inconsolata Medium" w:hAnsi="Inconsolata Medium" w:cs="Courier New"/>
                <w:lang w:val="en-US"/>
              </w:rPr>
            </w:pPr>
            <w:r w:rsidRPr="005027BA">
              <w:rPr>
                <w:rFonts w:ascii="Inconsolata Medium" w:hAnsi="Inconsolata Medium" w:cs="Courier New"/>
                <w:b/>
                <w:bCs/>
                <w:lang w:val="en-US"/>
              </w:rPr>
              <w:t>penalty</w:t>
            </w:r>
            <w:r w:rsidR="009527E4" w:rsidRPr="005027BA">
              <w:rPr>
                <w:rFonts w:ascii="Inconsolata Medium" w:hAnsi="Inconsolata Medium" w:cs="Courier New"/>
                <w:lang w:val="en-US"/>
              </w:rPr>
              <w:t xml:space="preserve"> = (</w:t>
            </w:r>
            <w:r w:rsidR="009527E4" w:rsidRPr="005027BA">
              <w:rPr>
                <w:rFonts w:ascii="Inconsolata Medium" w:hAnsi="Inconsolata Medium" w:cs="Courier New"/>
                <w:b/>
                <w:bCs/>
                <w:lang w:val="en-US"/>
              </w:rPr>
              <w:t>local displacement</w:t>
            </w:r>
            <w:r w:rsidR="009527E4" w:rsidRPr="005027BA">
              <w:rPr>
                <w:rFonts w:ascii="Inconsolata Medium" w:hAnsi="Inconsolata Medium" w:cs="Courier New"/>
                <w:lang w:val="en-US"/>
              </w:rPr>
              <w:t xml:space="preserve"> – </w:t>
            </w:r>
            <w:r w:rsidR="009527E4" w:rsidRPr="005027BA">
              <w:rPr>
                <w:rFonts w:ascii="Inconsolata Medium" w:hAnsi="Inconsolata Medium" w:cs="Courier New"/>
                <w:b/>
                <w:bCs/>
                <w:lang w:val="en-US"/>
              </w:rPr>
              <w:t>maximum displacement</w:t>
            </w:r>
            <w:r w:rsidR="009527E4" w:rsidRPr="005027BA">
              <w:rPr>
                <w:rFonts w:ascii="Inconsolata Medium" w:hAnsi="Inconsolata Medium" w:cs="Courier New"/>
                <w:lang w:val="en-US"/>
              </w:rPr>
              <w:t>)</w:t>
            </w:r>
            <w:r w:rsidR="009527E4" w:rsidRPr="005027BA">
              <w:rPr>
                <w:rFonts w:ascii="Inconsolata Medium" w:hAnsi="Inconsolata Medium" w:cs="Courier New"/>
                <w:vertAlign w:val="superscript"/>
                <w:lang w:val="en-US"/>
              </w:rPr>
              <w:t>2</w:t>
            </w:r>
            <w:r w:rsidR="009527E4" w:rsidRPr="005027BA">
              <w:rPr>
                <w:rFonts w:ascii="Inconsolata Medium" w:hAnsi="Inconsolata Medium" w:cs="Courier New"/>
                <w:lang w:val="en-US"/>
              </w:rPr>
              <w:t xml:space="preserve"> * 10</w:t>
            </w:r>
            <w:r w:rsidR="009527E4" w:rsidRPr="005027BA">
              <w:rPr>
                <w:rFonts w:ascii="Inconsolata Medium" w:hAnsi="Inconsolata Medium" w:cs="Courier New"/>
                <w:vertAlign w:val="superscript"/>
                <w:lang w:val="en-US"/>
              </w:rPr>
              <w:t>4</w:t>
            </w:r>
          </w:p>
          <w:p w14:paraId="71FA08E9" w14:textId="77777777" w:rsidR="00956FD1" w:rsidRPr="005027BA" w:rsidRDefault="00956FD1" w:rsidP="009527E4">
            <w:pPr>
              <w:ind w:left="1440"/>
              <w:rPr>
                <w:rFonts w:ascii="Inconsolata Medium" w:hAnsi="Inconsolata Medium" w:cs="Courier New"/>
                <w:b/>
                <w:bCs/>
                <w:i/>
                <w:iCs/>
                <w:lang w:val="en-US"/>
              </w:rPr>
            </w:pPr>
            <w:r w:rsidRPr="005027BA">
              <w:rPr>
                <w:rFonts w:ascii="Inconsolata Medium" w:hAnsi="Inconsolata Medium" w:cs="Courier New"/>
                <w:i/>
                <w:iCs/>
                <w:lang w:val="en-US"/>
              </w:rPr>
              <w:t>else</w:t>
            </w:r>
            <w:r w:rsidRPr="005027BA">
              <w:rPr>
                <w:rFonts w:ascii="Inconsolata Medium" w:hAnsi="Inconsolata Medium" w:cs="Courier New"/>
                <w:b/>
                <w:bCs/>
                <w:i/>
                <w:iCs/>
                <w:lang w:val="en-US"/>
              </w:rPr>
              <w:t xml:space="preserve"> </w:t>
            </w:r>
          </w:p>
          <w:p w14:paraId="5A6E2829" w14:textId="403C2124" w:rsidR="00956FD1" w:rsidRPr="005027BA" w:rsidRDefault="00956FD1" w:rsidP="00956FD1">
            <w:pPr>
              <w:ind w:left="2160"/>
              <w:rPr>
                <w:rFonts w:ascii="Inconsolata Medium" w:hAnsi="Inconsolata Medium" w:cs="Courier New"/>
                <w:lang w:val="en-US"/>
              </w:rPr>
            </w:pPr>
            <w:r w:rsidRPr="005027BA">
              <w:rPr>
                <w:rFonts w:ascii="Inconsolata Medium" w:hAnsi="Inconsolata Medium" w:cs="Courier New"/>
                <w:b/>
                <w:bCs/>
                <w:lang w:val="en-US"/>
              </w:rPr>
              <w:t>penalty</w:t>
            </w:r>
            <w:r w:rsidRPr="005027BA">
              <w:rPr>
                <w:rFonts w:ascii="Inconsolata Medium" w:hAnsi="Inconsolata Medium" w:cs="Courier New"/>
                <w:lang w:val="en-US"/>
              </w:rPr>
              <w:t xml:space="preserve"> = 0</w:t>
            </w:r>
          </w:p>
          <w:p w14:paraId="485FD069" w14:textId="79F5814C" w:rsidR="009527E4" w:rsidRPr="005027BA" w:rsidRDefault="009527E4" w:rsidP="009527E4">
            <w:pPr>
              <w:ind w:left="1440"/>
              <w:rPr>
                <w:rFonts w:ascii="Inconsolata Medium" w:hAnsi="Inconsolata Medium" w:cs="Courier New"/>
                <w:i/>
                <w:iCs/>
                <w:lang w:val="en-US"/>
              </w:rPr>
            </w:pPr>
            <w:r w:rsidRPr="005027BA">
              <w:rPr>
                <w:rFonts w:ascii="Inconsolata Medium" w:hAnsi="Inconsolata Medium" w:cs="Courier New"/>
                <w:i/>
                <w:iCs/>
                <w:lang w:val="en-US"/>
              </w:rPr>
              <w:t>end</w:t>
            </w:r>
          </w:p>
          <w:p w14:paraId="32F3111E" w14:textId="2EB43244" w:rsidR="009527E4" w:rsidRPr="005027BA" w:rsidRDefault="009527E4" w:rsidP="009527E4">
            <w:pPr>
              <w:ind w:left="1440"/>
              <w:rPr>
                <w:rFonts w:ascii="Inconsolata Medium" w:hAnsi="Inconsolata Medium" w:cs="Courier New"/>
                <w:lang w:val="en-US"/>
              </w:rPr>
            </w:pPr>
            <w:r w:rsidRPr="005027BA">
              <w:rPr>
                <w:rFonts w:ascii="Inconsolata Medium" w:hAnsi="Inconsolata Medium" w:cs="Courier New"/>
                <w:b/>
                <w:bCs/>
                <w:lang w:val="en-US"/>
              </w:rPr>
              <w:t>objective value</w:t>
            </w:r>
            <w:r w:rsidRPr="005027BA">
              <w:rPr>
                <w:rFonts w:ascii="Inconsolata Medium" w:hAnsi="Inconsolata Medium" w:cs="Courier New"/>
                <w:lang w:val="en-US"/>
              </w:rPr>
              <w:t xml:space="preserve"> = </w:t>
            </w:r>
            <w:r w:rsidR="00345DFD" w:rsidRPr="005027BA">
              <w:rPr>
                <w:rFonts w:ascii="Inconsolata Medium" w:hAnsi="Inconsolata Medium" w:cs="Courier New"/>
                <w:b/>
                <w:bCs/>
                <w:lang w:val="en-US"/>
              </w:rPr>
              <w:t>beam</w:t>
            </w:r>
            <w:r w:rsidRPr="005027BA">
              <w:rPr>
                <w:rFonts w:ascii="Inconsolata Medium" w:hAnsi="Inconsolata Medium" w:cs="Courier New"/>
                <w:b/>
                <w:bCs/>
                <w:lang w:val="en-US"/>
              </w:rPr>
              <w:t xml:space="preserve"> </w:t>
            </w:r>
            <w:r w:rsidR="00345DFD" w:rsidRPr="005027BA">
              <w:rPr>
                <w:rFonts w:ascii="Inconsolata Medium" w:hAnsi="Inconsolata Medium" w:cs="Courier New"/>
                <w:b/>
                <w:bCs/>
                <w:lang w:val="en-US"/>
              </w:rPr>
              <w:t>volume</w:t>
            </w:r>
            <w:r w:rsidRPr="005027BA">
              <w:rPr>
                <w:rFonts w:ascii="Inconsolata Medium" w:hAnsi="Inconsolata Medium" w:cs="Courier New"/>
                <w:lang w:val="en-US"/>
              </w:rPr>
              <w:t xml:space="preserve"> + </w:t>
            </w:r>
            <w:r w:rsidR="00956FD1" w:rsidRPr="005027BA">
              <w:rPr>
                <w:rFonts w:ascii="Inconsolata Medium" w:hAnsi="Inconsolata Medium" w:cs="Courier New"/>
                <w:b/>
                <w:bCs/>
                <w:lang w:val="en-US"/>
              </w:rPr>
              <w:t>penalty</w:t>
            </w:r>
          </w:p>
          <w:p w14:paraId="65BCFC7E" w14:textId="5AC54DBA" w:rsidR="009A509D" w:rsidRPr="005027BA" w:rsidRDefault="009A509D" w:rsidP="002A4BC2">
            <w:pPr>
              <w:ind w:left="720"/>
              <w:rPr>
                <w:rFonts w:ascii="Inconsolata Medium" w:hAnsi="Inconsolata Medium" w:cs="Courier New"/>
                <w:lang w:val="en-US"/>
              </w:rPr>
            </w:pPr>
            <w:r w:rsidRPr="005027BA">
              <w:rPr>
                <w:rFonts w:ascii="Inconsolata Medium" w:hAnsi="Inconsolata Medium" w:cs="Courier New"/>
                <w:i/>
                <w:iCs/>
                <w:lang w:val="en-US"/>
              </w:rPr>
              <w:t>end</w:t>
            </w:r>
          </w:p>
          <w:p w14:paraId="1052B4A3" w14:textId="04273135" w:rsidR="009A509D" w:rsidRPr="005027BA" w:rsidRDefault="00395624" w:rsidP="002A4BC2">
            <w:pPr>
              <w:ind w:left="720"/>
              <w:rPr>
                <w:rFonts w:ascii="Inconsolata Medium" w:hAnsi="Inconsolata Medium" w:cs="Courier New"/>
                <w:lang w:val="en-US"/>
              </w:rPr>
            </w:pPr>
            <w:r w:rsidRPr="005027BA">
              <w:rPr>
                <w:rFonts w:ascii="Inconsolata Medium" w:hAnsi="Inconsolata Medium" w:cs="Courier New"/>
                <w:i/>
                <w:iCs/>
                <w:lang w:val="en-US"/>
              </w:rPr>
              <w:t>append</w:t>
            </w:r>
            <w:r w:rsidRPr="005027BA">
              <w:rPr>
                <w:rFonts w:ascii="Inconsolata Medium" w:hAnsi="Inconsolata Medium" w:cs="Courier New"/>
                <w:lang w:val="en-US"/>
              </w:rPr>
              <w:t xml:space="preserve"> (</w:t>
            </w:r>
            <w:r w:rsidR="009A509D" w:rsidRPr="005027BA">
              <w:rPr>
                <w:rFonts w:ascii="Inconsolata Medium" w:hAnsi="Inconsolata Medium" w:cs="Courier New"/>
                <w:lang w:val="en-US"/>
              </w:rPr>
              <w:t xml:space="preserve">objective values, </w:t>
            </w:r>
            <w:r w:rsidR="009A509D" w:rsidRPr="005027BA">
              <w:rPr>
                <w:rFonts w:ascii="Inconsolata Medium" w:hAnsi="Inconsolata Medium" w:cs="Courier New"/>
                <w:b/>
                <w:bCs/>
                <w:lang w:val="en-US"/>
              </w:rPr>
              <w:t>objective value</w:t>
            </w:r>
            <w:r w:rsidR="009A509D" w:rsidRPr="005027BA">
              <w:rPr>
                <w:rFonts w:ascii="Inconsolata Medium" w:hAnsi="Inconsolata Medium" w:cs="Courier New"/>
                <w:lang w:val="en-US"/>
              </w:rPr>
              <w:t>)</w:t>
            </w:r>
          </w:p>
          <w:p w14:paraId="09229B09" w14:textId="5999B440" w:rsidR="009A509D" w:rsidRPr="005027BA" w:rsidRDefault="00395624" w:rsidP="009A509D">
            <w:pPr>
              <w:ind w:left="720"/>
              <w:rPr>
                <w:rFonts w:ascii="Inconsolata Medium" w:hAnsi="Inconsolata Medium" w:cs="Courier New"/>
                <w:lang w:val="en-US"/>
              </w:rPr>
            </w:pPr>
            <w:r w:rsidRPr="005027BA">
              <w:rPr>
                <w:rFonts w:ascii="Inconsolata Medium" w:hAnsi="Inconsolata Medium" w:cs="Courier New"/>
                <w:i/>
                <w:iCs/>
                <w:lang w:val="en-US"/>
              </w:rPr>
              <w:t>append</w:t>
            </w:r>
            <w:r w:rsidRPr="005027BA">
              <w:rPr>
                <w:rFonts w:ascii="Inconsolata Medium" w:hAnsi="Inconsolata Medium" w:cs="Courier New"/>
                <w:lang w:val="en-US"/>
              </w:rPr>
              <w:t xml:space="preserve"> (</w:t>
            </w:r>
            <w:r w:rsidR="009A509D" w:rsidRPr="005027BA">
              <w:rPr>
                <w:rFonts w:ascii="Inconsolata Medium" w:hAnsi="Inconsolata Medium" w:cs="Courier New"/>
                <w:lang w:val="en-US"/>
              </w:rPr>
              <w:t xml:space="preserve">valid sections, </w:t>
            </w:r>
            <w:r w:rsidR="009A509D" w:rsidRPr="005027BA">
              <w:rPr>
                <w:rFonts w:ascii="Inconsolata Medium" w:hAnsi="Inconsolata Medium" w:cs="Courier New"/>
                <w:b/>
                <w:bCs/>
                <w:lang w:val="en-US"/>
              </w:rPr>
              <w:t>section</w:t>
            </w:r>
            <w:r w:rsidR="009A509D" w:rsidRPr="005027BA">
              <w:rPr>
                <w:rFonts w:ascii="Inconsolata Medium" w:hAnsi="Inconsolata Medium" w:cs="Courier New"/>
                <w:lang w:val="en-US"/>
              </w:rPr>
              <w:t>)</w:t>
            </w:r>
          </w:p>
          <w:p w14:paraId="62B0587C" w14:textId="77777777" w:rsidR="00312808" w:rsidRPr="005027BA" w:rsidRDefault="00757C71" w:rsidP="00757C71">
            <w:pPr>
              <w:tabs>
                <w:tab w:val="left" w:pos="1966"/>
              </w:tabs>
              <w:rPr>
                <w:rFonts w:ascii="Inconsolata Medium" w:hAnsi="Inconsolata Medium" w:cs="Courier New"/>
                <w:i/>
                <w:iCs/>
                <w:lang w:val="en-US"/>
              </w:rPr>
            </w:pPr>
            <w:r w:rsidRPr="005027BA">
              <w:rPr>
                <w:rFonts w:ascii="Inconsolata Medium" w:hAnsi="Inconsolata Medium" w:cs="Courier New"/>
                <w:i/>
                <w:iCs/>
                <w:lang w:val="en-US"/>
              </w:rPr>
              <w:t>end</w:t>
            </w:r>
          </w:p>
          <w:p w14:paraId="3709CC1A" w14:textId="1D1278E9" w:rsidR="00757C71" w:rsidRPr="005027BA" w:rsidRDefault="00757C71" w:rsidP="00757C71">
            <w:pPr>
              <w:tabs>
                <w:tab w:val="left" w:pos="1966"/>
              </w:tabs>
              <w:rPr>
                <w:rFonts w:ascii="Inconsolata Medium" w:hAnsi="Inconsolata Medium" w:cs="Courier New"/>
                <w:lang w:val="en-US"/>
              </w:rPr>
            </w:pPr>
            <w:r w:rsidRPr="005027BA">
              <w:rPr>
                <w:rFonts w:ascii="Inconsolata Medium" w:hAnsi="Inconsolata Medium" w:cs="Courier New"/>
                <w:b/>
                <w:bCs/>
                <w:lang w:val="en-US"/>
              </w:rPr>
              <w:t>optimal section</w:t>
            </w:r>
            <w:r w:rsidRPr="005027BA">
              <w:rPr>
                <w:rFonts w:ascii="Inconsolata Medium" w:hAnsi="Inconsolata Medium" w:cs="Courier New"/>
                <w:lang w:val="en-US"/>
              </w:rPr>
              <w:t xml:space="preserve"> = valid </w:t>
            </w:r>
            <w:r w:rsidR="00395624" w:rsidRPr="005027BA">
              <w:rPr>
                <w:rFonts w:ascii="Inconsolata Medium" w:hAnsi="Inconsolata Medium" w:cs="Courier New"/>
                <w:lang w:val="en-US"/>
              </w:rPr>
              <w:t>sections [</w:t>
            </w:r>
            <w:r w:rsidRPr="005027BA">
              <w:rPr>
                <w:rFonts w:ascii="Inconsolata Medium" w:hAnsi="Inconsolata Medium" w:cs="Courier New"/>
                <w:i/>
                <w:iCs/>
                <w:lang w:val="en-US"/>
              </w:rPr>
              <w:t>minimum index</w:t>
            </w:r>
            <w:r w:rsidR="00395624">
              <w:rPr>
                <w:rFonts w:ascii="Inconsolata Medium" w:hAnsi="Inconsolata Medium" w:cs="Courier New"/>
                <w:i/>
                <w:iCs/>
                <w:lang w:val="en-US"/>
              </w:rPr>
              <w:t xml:space="preserve"> </w:t>
            </w:r>
            <w:r w:rsidRPr="005027BA">
              <w:rPr>
                <w:rFonts w:ascii="Inconsolata Medium" w:hAnsi="Inconsolata Medium" w:cs="Courier New"/>
                <w:lang w:val="en-US"/>
              </w:rPr>
              <w:t>(objective values</w:t>
            </w:r>
            <w:proofErr w:type="gramStart"/>
            <w:r w:rsidRPr="005027BA">
              <w:rPr>
                <w:rFonts w:ascii="Inconsolata Medium" w:hAnsi="Inconsolata Medium" w:cs="Courier New"/>
                <w:lang w:val="en-US"/>
              </w:rPr>
              <w:t>)</w:t>
            </w:r>
            <w:r w:rsidR="00395624">
              <w:rPr>
                <w:rFonts w:ascii="Inconsolata Medium" w:hAnsi="Inconsolata Medium" w:cs="Courier New"/>
                <w:lang w:val="en-US"/>
              </w:rPr>
              <w:t xml:space="preserve"> </w:t>
            </w:r>
            <w:r w:rsidRPr="005027BA">
              <w:rPr>
                <w:rFonts w:ascii="Inconsolata Medium" w:hAnsi="Inconsolata Medium" w:cs="Courier New"/>
                <w:lang w:val="en-US"/>
              </w:rPr>
              <w:t>]</w:t>
            </w:r>
            <w:proofErr w:type="gramEnd"/>
          </w:p>
        </w:tc>
      </w:tr>
    </w:tbl>
    <w:p w14:paraId="4B85D3F8" w14:textId="77777777" w:rsidR="008972E6" w:rsidRDefault="008972E6" w:rsidP="00326C95">
      <w:pPr>
        <w:rPr>
          <w:lang w:val="en-US"/>
        </w:rPr>
      </w:pPr>
    </w:p>
    <w:p w14:paraId="7EB7CA62" w14:textId="597B3B88" w:rsidR="00326C95" w:rsidRDefault="00C739A3" w:rsidP="00326C95">
      <w:pPr>
        <w:rPr>
          <w:lang w:val="en-US"/>
        </w:rPr>
      </w:pPr>
      <w:r>
        <w:rPr>
          <w:lang w:val="en-US"/>
        </w:rPr>
        <w:t>The</w:t>
      </w:r>
      <w:r w:rsidR="00F74C68">
        <w:rPr>
          <w:lang w:val="en-US"/>
        </w:rPr>
        <w:t xml:space="preserve"> </w:t>
      </w:r>
      <w:r>
        <w:rPr>
          <w:lang w:val="en-US"/>
        </w:rPr>
        <w:t>second</w:t>
      </w:r>
      <w:r w:rsidR="00F74C68">
        <w:rPr>
          <w:lang w:val="en-US"/>
        </w:rPr>
        <w:t xml:space="preserve"> method for sizing sections </w:t>
      </w:r>
      <w:r w:rsidR="00E90DA6">
        <w:rPr>
          <w:lang w:val="en-US"/>
        </w:rPr>
        <w:t>is</w:t>
      </w:r>
      <w:r w:rsidR="00F74C68">
        <w:rPr>
          <w:lang w:val="en-US"/>
        </w:rPr>
        <w:t xml:space="preserve"> to treat the individual </w:t>
      </w:r>
      <w:r w:rsidR="00094C25">
        <w:rPr>
          <w:lang w:val="en-US"/>
        </w:rPr>
        <w:t xml:space="preserve">design parameters controlling section depth, </w:t>
      </w:r>
      <w:r w:rsidR="00AF5DDC">
        <w:rPr>
          <w:lang w:val="en-US"/>
        </w:rPr>
        <w:t xml:space="preserve">flange width, flange thickness, and web thickness as continuous variables for optimization. </w:t>
      </w:r>
      <w:r w:rsidR="00F93A57">
        <w:rPr>
          <w:lang w:val="en-US"/>
        </w:rPr>
        <w:t>In addition to the load and deflection constraints, geometric constraints are added in accordance with AISC:</w:t>
      </w:r>
    </w:p>
    <w:p w14:paraId="3CB6C4FB" w14:textId="77777777" w:rsidR="007803DA" w:rsidRDefault="007803DA" w:rsidP="00326C95">
      <w:pPr>
        <w:rPr>
          <w:lang w:val="en-US"/>
        </w:rPr>
      </w:pPr>
    </w:p>
    <w:p w14:paraId="1E3A5D22" w14:textId="12B67BDF" w:rsidR="007803DA" w:rsidRDefault="00E62313" w:rsidP="007803DA">
      <w:pPr>
        <w:pStyle w:val="ListParagraph"/>
        <w:numPr>
          <w:ilvl w:val="0"/>
          <w:numId w:val="5"/>
        </w:numPr>
        <w:rPr>
          <w:lang w:val="en-US"/>
        </w:rPr>
      </w:pPr>
      <w:r>
        <w:rPr>
          <w:lang w:val="en-US"/>
        </w:rPr>
        <w:t>Area &gt; 0</w:t>
      </w:r>
    </w:p>
    <w:p w14:paraId="4758A5F5" w14:textId="2720630F" w:rsidR="000F0E38" w:rsidRPr="000F0E38" w:rsidRDefault="000F0E38" w:rsidP="000F0E38">
      <w:pPr>
        <w:pStyle w:val="ListParagraph"/>
        <w:numPr>
          <w:ilvl w:val="0"/>
          <w:numId w:val="5"/>
        </w:numPr>
        <w:rPr>
          <w:lang w:val="en-US"/>
        </w:rPr>
      </w:pPr>
      <w:r w:rsidRPr="000F0E38">
        <w:rPr>
          <w:lang w:val="en-US"/>
        </w:rPr>
        <w:t xml:space="preserve">2 * </w:t>
      </w:r>
      <w:r>
        <w:rPr>
          <w:lang w:val="en-US"/>
        </w:rPr>
        <w:t xml:space="preserve">flange thickness </w:t>
      </w:r>
      <w:r w:rsidRPr="000F0E38">
        <w:rPr>
          <w:rFonts w:hint="eastAsia"/>
          <w:lang w:val="en-US"/>
        </w:rPr>
        <w:t>≤</w:t>
      </w:r>
      <w:r w:rsidRPr="000F0E38">
        <w:rPr>
          <w:lang w:val="en-US"/>
        </w:rPr>
        <w:t xml:space="preserve"> </w:t>
      </w:r>
      <w:r>
        <w:rPr>
          <w:lang w:val="en-US"/>
        </w:rPr>
        <w:t>section depth</w:t>
      </w:r>
      <w:r w:rsidR="001F268F">
        <w:rPr>
          <w:lang w:val="en-US"/>
        </w:rPr>
        <w:t xml:space="preserve"> </w:t>
      </w:r>
      <w:r w:rsidR="001F268F">
        <w:rPr>
          <w:color w:val="00B0F0"/>
          <w:lang w:val="en-US"/>
        </w:rPr>
        <w:t xml:space="preserve">@ </w:t>
      </w:r>
      <w:proofErr w:type="gramStart"/>
      <w:r w:rsidR="001F268F">
        <w:rPr>
          <w:color w:val="00B0F0"/>
          <w:lang w:val="en-US"/>
        </w:rPr>
        <w:t>make</w:t>
      </w:r>
      <w:proofErr w:type="gramEnd"/>
      <w:r w:rsidR="001F268F">
        <w:rPr>
          <w:color w:val="00B0F0"/>
          <w:lang w:val="en-US"/>
        </w:rPr>
        <w:t xml:space="preserve"> this look more </w:t>
      </w:r>
      <w:proofErr w:type="spellStart"/>
      <w:r w:rsidR="001F268F">
        <w:rPr>
          <w:color w:val="00B0F0"/>
          <w:lang w:val="en-US"/>
        </w:rPr>
        <w:t>mathy</w:t>
      </w:r>
      <w:proofErr w:type="spellEnd"/>
    </w:p>
    <w:p w14:paraId="46426993" w14:textId="4782CE8B" w:rsidR="000F0E38" w:rsidRDefault="000F0E38" w:rsidP="007803DA">
      <w:pPr>
        <w:pStyle w:val="ListParagraph"/>
        <w:numPr>
          <w:ilvl w:val="0"/>
          <w:numId w:val="5"/>
        </w:numPr>
        <w:rPr>
          <w:lang w:val="en-US"/>
        </w:rPr>
      </w:pPr>
      <w:r>
        <w:rPr>
          <w:lang w:val="en-US"/>
        </w:rPr>
        <w:t xml:space="preserve">Web area / compression flange area </w:t>
      </w:r>
      <w:r w:rsidRPr="000F0E38">
        <w:rPr>
          <w:rFonts w:hint="eastAsia"/>
          <w:lang w:val="en-US"/>
        </w:rPr>
        <w:t>≤</w:t>
      </w:r>
      <w:r w:rsidRPr="000F0E38">
        <w:rPr>
          <w:lang w:val="en-US"/>
        </w:rPr>
        <w:t xml:space="preserve"> 10</w:t>
      </w:r>
    </w:p>
    <w:p w14:paraId="6FC292A4" w14:textId="34B2FA16" w:rsidR="000F0E38" w:rsidRPr="000F0E38" w:rsidRDefault="000F0E38" w:rsidP="000F0E38">
      <w:pPr>
        <w:pStyle w:val="ListParagraph"/>
        <w:numPr>
          <w:ilvl w:val="0"/>
          <w:numId w:val="5"/>
        </w:numPr>
        <w:rPr>
          <w:lang w:val="en-US"/>
        </w:rPr>
      </w:pPr>
      <w:r>
        <w:rPr>
          <w:lang w:val="en-US"/>
        </w:rPr>
        <w:t>Section depth</w:t>
      </w:r>
      <w:r w:rsidRPr="000F0E38">
        <w:rPr>
          <w:lang w:val="en-US"/>
        </w:rPr>
        <w:t xml:space="preserve"> / </w:t>
      </w:r>
      <w:r>
        <w:rPr>
          <w:lang w:val="en-US"/>
        </w:rPr>
        <w:t>web thickness</w:t>
      </w:r>
      <w:r w:rsidRPr="000F0E38">
        <w:rPr>
          <w:lang w:val="en-US"/>
        </w:rPr>
        <w:t xml:space="preserve"> </w:t>
      </w:r>
      <w:r w:rsidR="00830DA9" w:rsidRPr="000F0E38">
        <w:rPr>
          <w:rFonts w:hint="eastAsia"/>
          <w:lang w:val="en-US"/>
        </w:rPr>
        <w:t>≤</w:t>
      </w:r>
      <w:r w:rsidRPr="000F0E38">
        <w:rPr>
          <w:lang w:val="en-US"/>
        </w:rPr>
        <w:t xml:space="preserve"> 260</w:t>
      </w:r>
    </w:p>
    <w:p w14:paraId="06E5E846" w14:textId="384A07B3" w:rsidR="00830DA9" w:rsidRPr="00830DA9" w:rsidRDefault="00830DA9" w:rsidP="00830DA9">
      <w:pPr>
        <w:pStyle w:val="ListParagraph"/>
        <w:numPr>
          <w:ilvl w:val="0"/>
          <w:numId w:val="5"/>
        </w:numPr>
        <w:rPr>
          <w:lang w:val="en-US"/>
        </w:rPr>
      </w:pPr>
      <w:r w:rsidRPr="00830DA9">
        <w:rPr>
          <w:lang w:val="en-US"/>
        </w:rPr>
        <w:t xml:space="preserve">0.1 </w:t>
      </w:r>
      <w:r w:rsidRPr="000F0E38">
        <w:rPr>
          <w:rFonts w:hint="eastAsia"/>
          <w:lang w:val="en-US"/>
        </w:rPr>
        <w:t>≤</w:t>
      </w:r>
      <w:r w:rsidRPr="00830DA9">
        <w:rPr>
          <w:lang w:val="en-US"/>
        </w:rPr>
        <w:t xml:space="preserve"> </w:t>
      </w:r>
      <w:r>
        <w:rPr>
          <w:lang w:val="en-US"/>
        </w:rPr>
        <w:t>moment of inertia of compression flange</w:t>
      </w:r>
      <w:r w:rsidRPr="00830DA9">
        <w:rPr>
          <w:lang w:val="en-US"/>
        </w:rPr>
        <w:t xml:space="preserve"> /</w:t>
      </w:r>
      <w:r>
        <w:rPr>
          <w:lang w:val="en-US"/>
        </w:rPr>
        <w:t xml:space="preserve"> moment of inertia of section</w:t>
      </w:r>
      <w:r w:rsidRPr="00830DA9">
        <w:rPr>
          <w:lang w:val="en-US"/>
        </w:rPr>
        <w:t xml:space="preserve"> </w:t>
      </w:r>
      <w:r w:rsidRPr="000F0E38">
        <w:rPr>
          <w:rFonts w:hint="eastAsia"/>
          <w:lang w:val="en-US"/>
        </w:rPr>
        <w:t>≤</w:t>
      </w:r>
      <w:r w:rsidRPr="00830DA9">
        <w:rPr>
          <w:lang w:val="en-US"/>
        </w:rPr>
        <w:t xml:space="preserve"> 0.9</w:t>
      </w:r>
    </w:p>
    <w:p w14:paraId="419A9080" w14:textId="77777777" w:rsidR="000F0E38" w:rsidRDefault="000F0E38" w:rsidP="00830DA9">
      <w:pPr>
        <w:rPr>
          <w:lang w:val="en-US"/>
        </w:rPr>
      </w:pPr>
    </w:p>
    <w:p w14:paraId="53E87904" w14:textId="41B09FAF" w:rsidR="003208E1" w:rsidRDefault="00136001" w:rsidP="00830DA9">
      <w:pPr>
        <w:rPr>
          <w:lang w:val="en-US"/>
        </w:rPr>
      </w:pPr>
      <w:r>
        <w:rPr>
          <w:lang w:val="en-US"/>
        </w:rPr>
        <w:t xml:space="preserve">Unlike discrete optimization, </w:t>
      </w:r>
      <w:r w:rsidR="00B24839">
        <w:rPr>
          <w:lang w:val="en-US"/>
        </w:rPr>
        <w:t>which is limited by the range of the catalog, the continuous</w:t>
      </w:r>
      <w:r w:rsidR="004A635F">
        <w:rPr>
          <w:lang w:val="en-US"/>
        </w:rPr>
        <w:t xml:space="preserve"> variables can </w:t>
      </w:r>
      <w:r w:rsidR="00B24839">
        <w:rPr>
          <w:lang w:val="en-US"/>
        </w:rPr>
        <w:t>diminish</w:t>
      </w:r>
      <w:r w:rsidR="004A635F">
        <w:rPr>
          <w:lang w:val="en-US"/>
        </w:rPr>
        <w:t xml:space="preserve"> to small nonzero value</w:t>
      </w:r>
      <w:r w:rsidR="00B24839">
        <w:rPr>
          <w:lang w:val="en-US"/>
        </w:rPr>
        <w:t>s</w:t>
      </w:r>
      <w:r>
        <w:rPr>
          <w:lang w:val="en-US"/>
        </w:rPr>
        <w:t xml:space="preserve">. </w:t>
      </w:r>
      <w:r w:rsidR="002B1D5D">
        <w:rPr>
          <w:lang w:val="en-US"/>
        </w:rPr>
        <w:t xml:space="preserve">As the constraints and objectives are differentiable, </w:t>
      </w:r>
      <w:r w:rsidR="00206EEC">
        <w:rPr>
          <w:lang w:val="en-US"/>
        </w:rPr>
        <w:t>it is possible to do a</w:t>
      </w:r>
      <w:r w:rsidR="004B1288">
        <w:rPr>
          <w:lang w:val="en-US"/>
        </w:rPr>
        <w:t xml:space="preserve"> local</w:t>
      </w:r>
      <w:r w:rsidR="00206EEC">
        <w:rPr>
          <w:lang w:val="en-US"/>
        </w:rPr>
        <w:t xml:space="preserve"> gradient-based optimization using</w:t>
      </w:r>
      <w:r w:rsidR="007C5F17">
        <w:rPr>
          <w:lang w:val="en-US"/>
        </w:rPr>
        <w:t xml:space="preserve"> the</w:t>
      </w:r>
      <w:r w:rsidR="00206EEC">
        <w:rPr>
          <w:lang w:val="en-US"/>
        </w:rPr>
        <w:t xml:space="preserve"> </w:t>
      </w:r>
      <w:r w:rsidR="004B1288">
        <w:rPr>
          <w:lang w:val="en-US"/>
        </w:rPr>
        <w:t>CCSAQ</w:t>
      </w:r>
      <w:r w:rsidR="007C5F17">
        <w:rPr>
          <w:lang w:val="en-US"/>
        </w:rPr>
        <w:t xml:space="preserve"> algorithm</w:t>
      </w:r>
      <w:r w:rsidR="00780AC4">
        <w:rPr>
          <w:lang w:val="en-US"/>
        </w:rPr>
        <w:t>,</w:t>
      </w:r>
      <w:r w:rsidR="00945968">
        <w:rPr>
          <w:lang w:val="en-US"/>
        </w:rPr>
        <w:t xml:space="preserve"> </w:t>
      </w:r>
      <w:r w:rsidR="007C5F17">
        <w:rPr>
          <w:lang w:val="en-US"/>
        </w:rPr>
        <w:t>which converges faster than non-gradient-based methods</w:t>
      </w:r>
      <w:r w:rsidR="00945968">
        <w:rPr>
          <w:lang w:val="en-US"/>
        </w:rPr>
        <w:t xml:space="preserve">. </w:t>
      </w:r>
      <w:r w:rsidR="00780AC4">
        <w:rPr>
          <w:lang w:val="en-US"/>
        </w:rPr>
        <w:t>CCSAQ is a relative of the method of moving asymptotes (MMA)</w:t>
      </w:r>
      <w:r w:rsidR="007C5F17">
        <w:rPr>
          <w:lang w:val="en-US"/>
        </w:rPr>
        <w:t xml:space="preserve"> commonly used in structural optimization but </w:t>
      </w:r>
      <w:r w:rsidR="00780AC4">
        <w:rPr>
          <w:lang w:val="en-US"/>
        </w:rPr>
        <w:t>uses local quadratic approximation</w:t>
      </w:r>
      <w:r w:rsidR="007C5F17">
        <w:rPr>
          <w:lang w:val="en-US"/>
        </w:rPr>
        <w:t xml:space="preserve"> instead of MMA’s more complex convex approximation</w:t>
      </w:r>
      <w:r w:rsidR="009C5A99">
        <w:rPr>
          <w:lang w:val="en-US"/>
        </w:rPr>
        <w:t>, which the authors found was more susceptible to falling into local minima than CCSAQ</w:t>
      </w:r>
      <w:r w:rsidR="00780AC4">
        <w:rPr>
          <w:lang w:val="en-US"/>
        </w:rPr>
        <w:t>.</w:t>
      </w:r>
      <w:r w:rsidR="00780AC4">
        <w:rPr>
          <w:lang w:val="en-US"/>
        </w:rPr>
        <w:fldChar w:fldCharType="begin"/>
      </w:r>
      <w:r w:rsidR="00D22FA1">
        <w:rPr>
          <w:lang w:val="en-US"/>
        </w:rPr>
        <w:instrText xml:space="preserve"> ADDIN ZOTERO_ITEM CSL_CITATION {"citationID":"oeMuhAyv","properties":{"unsorted":true,"formattedCitation":"\\super [28,29]\\nosupersub{}","plainCitation":"[28,29]","noteIndex":0},"citationItems":[{"id":1572,"uris":["http://zotero.org/users/9700663/items/ZVTXRUX3"],"itemData":{"id":1572,"type":"software","abstract":"Package to call the NLopt nonlinear-optimization library from the Julia language","genre":"Julia","note":"original-date: 2013-03-28T04:45:53Z","publisher":"JuliaOpt","source":"GitHub","title":"NLopt","URL":"https://github.com/JuliaOpt/NLopt.jl","author":[{"family":"JuliaOpt","given":""}],"accessed":{"date-parts":[["2024",8,17]]},"issued":{"date-parts":[["2024",8,17]]},"citation-key":"juliaoptNLopt2024"}},{"id":1569,"uris":["http://zotero.org/users/9700663/items/SUFNKB3X"],"itemData":{"id":1569,"type":"article-journal","abstract":"A new method for non-linear programming in general and structural optimization in particular is presented. In each step of the iterative process, a strictly convex approximating subproblem is generated and solved. The generation of these subproblems is controlled by so called ‘moving asymptotes’, which may both stabilize and speed up the convergence of the general process.","container-title":"International Journal for Numerical Methods in Engineering","DOI":"10.1002/nme.1620240207","ISSN":"1097-0207","issue":"2","language":"en","license":"Copyright © 1987 John Wiley &amp; Sons, Ltd","note":"_eprint: https://onlinelibrary.wiley.com/doi/pdf/10.1002/nme.1620240207","page":"359-373","source":"Wiley Online Library","title":"The method of moving asymptotes—a new method for structural optimization","volume":"24","author":[{"family":"Svanberg","given":"Krister"}],"issued":{"date-parts":[["1987"]]},"citation-key":"svanbergMethodMovingAsymptotes1987"}}],"schema":"https://github.com/citation-style-language/schema/raw/master/csl-citation.json"} </w:instrText>
      </w:r>
      <w:r w:rsidR="00780AC4">
        <w:rPr>
          <w:lang w:val="en-US"/>
        </w:rPr>
        <w:fldChar w:fldCharType="separate"/>
      </w:r>
      <w:r w:rsidR="00D22FA1" w:rsidRPr="00D22FA1">
        <w:rPr>
          <w:rFonts w:cs="CMU Serif"/>
          <w:kern w:val="0"/>
          <w:vertAlign w:val="superscript"/>
        </w:rPr>
        <w:t>[28,29]</w:t>
      </w:r>
      <w:r w:rsidR="00780AC4">
        <w:rPr>
          <w:lang w:val="en-US"/>
        </w:rPr>
        <w:fldChar w:fldCharType="end"/>
      </w:r>
    </w:p>
    <w:p w14:paraId="1BB11AD1" w14:textId="77777777" w:rsidR="00277AE0" w:rsidRDefault="00277AE0" w:rsidP="00830DA9">
      <w:pPr>
        <w:rPr>
          <w:lang w:val="en-US"/>
        </w:rPr>
      </w:pPr>
    </w:p>
    <w:p w14:paraId="392D5F92" w14:textId="285537FE" w:rsidR="00136001" w:rsidRDefault="00BF2B51" w:rsidP="00830DA9">
      <w:pPr>
        <w:rPr>
          <w:lang w:val="en-US"/>
        </w:rPr>
      </w:pPr>
      <w:r>
        <w:rPr>
          <w:lang w:val="en-US"/>
        </w:rPr>
        <w:t xml:space="preserve">Further, the </w:t>
      </w:r>
      <w:r w:rsidR="00277AE0">
        <w:rPr>
          <w:lang w:val="en-US"/>
        </w:rPr>
        <w:t>continuous analysis is initialized with the output of the discrete analysis</w:t>
      </w:r>
      <w:r>
        <w:rPr>
          <w:lang w:val="en-US"/>
        </w:rPr>
        <w:t>, which acts as a ceiling. To prevent unnecessary repetition in symmetrical slabs, beams with</w:t>
      </w:r>
      <w:r>
        <w:rPr>
          <w:lang w:val="en-US"/>
        </w:rPr>
        <w:t xml:space="preserve"> duplicate load envelopes are sized using previously found solutions.</w:t>
      </w:r>
    </w:p>
    <w:p w14:paraId="60429649" w14:textId="77777777" w:rsidR="00636F1E" w:rsidRDefault="00636F1E" w:rsidP="00830DA9">
      <w:pPr>
        <w:rPr>
          <w:lang w:val="en-US"/>
        </w:rPr>
      </w:pPr>
    </w:p>
    <w:p w14:paraId="2413C853" w14:textId="227FFA5E" w:rsidR="00636F1E" w:rsidRDefault="00636F1E" w:rsidP="00830DA9">
      <w:pPr>
        <w:rPr>
          <w:lang w:val="en-US"/>
        </w:rPr>
      </w:pPr>
      <w:r>
        <w:rPr>
          <w:lang w:val="en-US"/>
        </w:rPr>
        <w:t>Since the initial frame is populated with arbitrary sections (W8X35)</w:t>
      </w:r>
      <w:r w:rsidR="00856697">
        <w:rPr>
          <w:lang w:val="en-US"/>
        </w:rPr>
        <w:t>,</w:t>
      </w:r>
      <w:r>
        <w:rPr>
          <w:lang w:val="en-US"/>
        </w:rPr>
        <w:t xml:space="preserve"> it can be productive to perform additional iterations for both discrete and continuous optimization, where the frame is re-initialized with the list of optimal sections. </w:t>
      </w:r>
      <w:r w:rsidR="000B35EE">
        <w:rPr>
          <w:lang w:val="en-US"/>
        </w:rPr>
        <w:t xml:space="preserve">Although only a single iteration is used for </w:t>
      </w:r>
      <w:r w:rsidR="00B25ECC">
        <w:rPr>
          <w:lang w:val="en-US"/>
        </w:rPr>
        <w:t>the following</w:t>
      </w:r>
      <w:r w:rsidR="000B35EE">
        <w:rPr>
          <w:lang w:val="en-US"/>
        </w:rPr>
        <w:t xml:space="preserve"> results, </w:t>
      </w:r>
      <w:r w:rsidR="00B25ECC">
        <w:rPr>
          <w:lang w:val="en-US"/>
        </w:rPr>
        <w:t>slight improvements can be seen in the continuous case after two to three iterations, whereas iteration has little to no effect in the discrete case.</w:t>
      </w:r>
    </w:p>
    <w:p w14:paraId="40EF3F56" w14:textId="77777777" w:rsidR="00B643FF" w:rsidRDefault="00B643FF" w:rsidP="00830DA9">
      <w:pPr>
        <w:rPr>
          <w:lang w:val="en-US"/>
        </w:rPr>
      </w:pPr>
    </w:p>
    <w:p w14:paraId="0D4E2157" w14:textId="347F27F9" w:rsidR="00B643FF" w:rsidRDefault="00B643FF" w:rsidP="00B643FF">
      <w:pPr>
        <w:pStyle w:val="Heading3"/>
      </w:pPr>
      <w:r>
        <w:t>2.</w:t>
      </w:r>
      <w:r w:rsidR="00D66D52">
        <w:t>2</w:t>
      </w:r>
      <w:r>
        <w:t>.</w:t>
      </w:r>
      <w:r w:rsidR="00B71056">
        <w:t>4</w:t>
      </w:r>
      <w:r>
        <w:t xml:space="preserve"> Beam collinearity: varying beam depths</w:t>
      </w:r>
    </w:p>
    <w:p w14:paraId="2C4CA653" w14:textId="77777777" w:rsidR="003B770B" w:rsidRDefault="003B770B" w:rsidP="00830DA9">
      <w:pPr>
        <w:rPr>
          <w:lang w:val="en-US"/>
        </w:rPr>
      </w:pPr>
    </w:p>
    <w:p w14:paraId="60032670" w14:textId="4DD0297C" w:rsidR="00B643FF" w:rsidRDefault="003B770B" w:rsidP="00830DA9">
      <w:pPr>
        <w:rPr>
          <w:lang w:val="en-US"/>
        </w:rPr>
      </w:pPr>
      <w:r>
        <w:rPr>
          <w:lang w:val="en-US"/>
        </w:rPr>
        <w:t>U</w:t>
      </w:r>
      <w:r w:rsidR="007C6237">
        <w:rPr>
          <w:lang w:val="en-US"/>
        </w:rPr>
        <w:t>niform beam depths</w:t>
      </w:r>
      <w:r>
        <w:rPr>
          <w:lang w:val="en-US"/>
        </w:rPr>
        <w:t xml:space="preserve"> across collinear members</w:t>
      </w:r>
      <w:r w:rsidR="00B643FF">
        <w:rPr>
          <w:lang w:val="en-US"/>
        </w:rPr>
        <w:t xml:space="preserve"> can be imposed</w:t>
      </w:r>
      <w:r w:rsidR="007C6237">
        <w:rPr>
          <w:lang w:val="en-US"/>
        </w:rPr>
        <w:t xml:space="preserve"> </w:t>
      </w:r>
      <w:r>
        <w:rPr>
          <w:lang w:val="en-US"/>
        </w:rPr>
        <w:t>in post-processing, where all members that are exactly collinear are assigned their maximum section</w:t>
      </w:r>
      <w:r w:rsidR="00B643FF">
        <w:rPr>
          <w:lang w:val="en-US"/>
        </w:rPr>
        <w:t>. This reflects the standard practice of using monolithic beams for longer spans and connecting perpendicular members to them</w:t>
      </w:r>
      <w:r w:rsidR="00AF0EC8">
        <w:rPr>
          <w:lang w:val="en-US"/>
        </w:rPr>
        <w:t xml:space="preserve"> directly</w:t>
      </w:r>
      <w:r w:rsidR="00B643FF">
        <w:rPr>
          <w:lang w:val="en-US"/>
        </w:rPr>
        <w:t xml:space="preserve"> rather than </w:t>
      </w:r>
      <w:r w:rsidR="00B643FF">
        <w:rPr>
          <w:lang w:val="en-US"/>
        </w:rPr>
        <w:lastRenderedPageBreak/>
        <w:t>dividing the beam into</w:t>
      </w:r>
      <w:r w:rsidR="00E9534F">
        <w:rPr>
          <w:lang w:val="en-US"/>
        </w:rPr>
        <w:t xml:space="preserve"> several shorter members </w:t>
      </w:r>
      <w:r w:rsidR="00AF0EC8">
        <w:rPr>
          <w:lang w:val="en-US"/>
        </w:rPr>
        <w:t>in a bid to</w:t>
      </w:r>
      <w:r w:rsidR="00E9534F">
        <w:rPr>
          <w:lang w:val="en-US"/>
        </w:rPr>
        <w:t xml:space="preserve"> achieve</w:t>
      </w:r>
      <w:r w:rsidR="00B643FF">
        <w:rPr>
          <w:lang w:val="en-US"/>
        </w:rPr>
        <w:t xml:space="preserve"> optimal section sizes. This </w:t>
      </w:r>
      <w:r w:rsidR="00AF0EC8">
        <w:rPr>
          <w:lang w:val="en-US"/>
        </w:rPr>
        <w:t>reduces</w:t>
      </w:r>
      <w:r w:rsidR="00B643FF">
        <w:rPr>
          <w:lang w:val="en-US"/>
        </w:rPr>
        <w:t xml:space="preserve"> the</w:t>
      </w:r>
      <w:r w:rsidR="00FC6652">
        <w:rPr>
          <w:lang w:val="en-US"/>
        </w:rPr>
        <w:t xml:space="preserve"> number of</w:t>
      </w:r>
      <w:r w:rsidR="00B643FF">
        <w:rPr>
          <w:lang w:val="en-US"/>
        </w:rPr>
        <w:t xml:space="preserve"> connections and the</w:t>
      </w:r>
      <w:r w:rsidR="00FC6652">
        <w:rPr>
          <w:lang w:val="en-US"/>
        </w:rPr>
        <w:t xml:space="preserve">refore the </w:t>
      </w:r>
      <w:r w:rsidR="00B643FF">
        <w:rPr>
          <w:lang w:val="en-US"/>
        </w:rPr>
        <w:t xml:space="preserve">assembly process. </w:t>
      </w:r>
    </w:p>
    <w:p w14:paraId="56ABD5D2" w14:textId="77777777" w:rsidR="007B55DF" w:rsidRDefault="007B55DF" w:rsidP="00830DA9">
      <w:pPr>
        <w:rPr>
          <w:lang w:val="en-US"/>
        </w:rPr>
      </w:pPr>
    </w:p>
    <w:p w14:paraId="61F31120" w14:textId="4E8245F8" w:rsidR="007B55DF" w:rsidRPr="007B55DF" w:rsidRDefault="007B55DF" w:rsidP="00830DA9">
      <w:pPr>
        <w:rPr>
          <w:color w:val="00B0F0"/>
          <w:lang w:val="en-US"/>
        </w:rPr>
      </w:pPr>
      <w:r>
        <w:rPr>
          <w:color w:val="00B0F0"/>
          <w:lang w:val="en-US"/>
        </w:rPr>
        <w:t>@write pseudocode</w:t>
      </w:r>
    </w:p>
    <w:p w14:paraId="47A4416F" w14:textId="77777777" w:rsidR="00B71056" w:rsidRDefault="00B71056" w:rsidP="00830DA9">
      <w:pPr>
        <w:rPr>
          <w:lang w:val="en-US"/>
        </w:rPr>
      </w:pPr>
    </w:p>
    <w:p w14:paraId="55140FAA" w14:textId="1D4E0BE2" w:rsidR="00B71056" w:rsidRDefault="00B71056" w:rsidP="00B71056">
      <w:pPr>
        <w:pStyle w:val="Heading3"/>
      </w:pPr>
      <w:r>
        <w:t>2.</w:t>
      </w:r>
      <w:r w:rsidR="00D66D52">
        <w:t>2</w:t>
      </w:r>
      <w:r>
        <w:t>.5 Assembly depth: slab and beam</w:t>
      </w:r>
    </w:p>
    <w:p w14:paraId="5916A711" w14:textId="77777777" w:rsidR="00B71056" w:rsidRDefault="00B71056" w:rsidP="00830DA9">
      <w:pPr>
        <w:rPr>
          <w:lang w:val="en-US"/>
        </w:rPr>
      </w:pPr>
    </w:p>
    <w:p w14:paraId="685E218D" w14:textId="2612E351" w:rsidR="00643E18" w:rsidRDefault="005458EC" w:rsidP="00830DA9">
      <w:pPr>
        <w:rPr>
          <w:lang w:val="en-US"/>
        </w:rPr>
      </w:pPr>
      <w:r>
        <w:rPr>
          <w:lang w:val="en-US"/>
        </w:rPr>
        <w:t>The final design decision affects the maximum total depth of the slab and beam assembly. This is implemented as a constraint during optimization</w:t>
      </w:r>
      <w:r w:rsidR="00C87611">
        <w:rPr>
          <w:lang w:val="en-US"/>
        </w:rPr>
        <w:t xml:space="preserve"> (section 2.1.3). The assembly depth is defined as the sum of the maximum slab depth across all cells and the maximum beam depth in the slab. Maximum assembly depth is often driven by architectural decisions which require a certain </w:t>
      </w:r>
      <w:r w:rsidR="00DB31D4">
        <w:rPr>
          <w:lang w:val="en-US"/>
        </w:rPr>
        <w:t xml:space="preserve">ceiling </w:t>
      </w:r>
      <w:r w:rsidR="002A2C31">
        <w:rPr>
          <w:lang w:val="en-US"/>
        </w:rPr>
        <w:t xml:space="preserve">height, and typically comes at the cost of efficiency </w:t>
      </w:r>
      <w:r w:rsidR="00AF0EC8">
        <w:rPr>
          <w:lang w:val="en-US"/>
        </w:rPr>
        <w:t>as</w:t>
      </w:r>
      <w:r w:rsidR="002A2C31">
        <w:rPr>
          <w:lang w:val="en-US"/>
        </w:rPr>
        <w:t xml:space="preserve"> deeper beams can carry loads more effectively.</w:t>
      </w:r>
      <w:r w:rsidR="00ED0703">
        <w:rPr>
          <w:lang w:val="en-US"/>
        </w:rPr>
        <w:t xml:space="preserve"> </w:t>
      </w:r>
    </w:p>
    <w:p w14:paraId="0E9BEF0A" w14:textId="57A6D246" w:rsidR="00721317" w:rsidRPr="00ED7616" w:rsidRDefault="00C7270E" w:rsidP="00ED7616">
      <w:pPr>
        <w:pStyle w:val="Heading2"/>
      </w:pPr>
      <w:r>
        <w:t>2.</w:t>
      </w:r>
      <w:r w:rsidR="00D66D52">
        <w:t>3</w:t>
      </w:r>
      <w:r>
        <w:t xml:space="preserve"> </w:t>
      </w:r>
      <w:r w:rsidR="00ED7616">
        <w:t>Beam topology</w:t>
      </w:r>
    </w:p>
    <w:p w14:paraId="4E59306F" w14:textId="77777777" w:rsidR="00ED7616" w:rsidRDefault="00ED7616" w:rsidP="00C7270E">
      <w:pPr>
        <w:rPr>
          <w:lang w:val="en-US"/>
        </w:rPr>
      </w:pPr>
    </w:p>
    <w:p w14:paraId="04A86EE8" w14:textId="139D7D32" w:rsidR="00A47828" w:rsidRDefault="00837FB8" w:rsidP="00C7270E">
      <w:pPr>
        <w:rPr>
          <w:lang w:val="en-US"/>
        </w:rPr>
      </w:pPr>
      <w:r>
        <w:rPr>
          <w:lang w:val="en-US"/>
        </w:rPr>
        <w:t>Each</w:t>
      </w:r>
      <w:r w:rsidR="00A47828">
        <w:rPr>
          <w:lang w:val="en-US"/>
        </w:rPr>
        <w:t xml:space="preserve"> slab in the dataset is designed as a continuous four-slab system with nine columns, of which eight are on the perimeter and one in the center. </w:t>
      </w:r>
      <w:r w:rsidR="00D077BC">
        <w:rPr>
          <w:lang w:val="en-US"/>
        </w:rPr>
        <w:t>Individual slabs are 10</w:t>
      </w:r>
      <w:r w:rsidR="007F2E1C">
        <w:rPr>
          <w:lang w:val="en-US"/>
        </w:rPr>
        <w:t>m</w:t>
      </w:r>
      <w:r w:rsidR="00D077BC">
        <w:rPr>
          <w:lang w:val="en-US"/>
        </w:rPr>
        <w:t>x12</w:t>
      </w:r>
      <w:r w:rsidR="007F2E1C">
        <w:rPr>
          <w:lang w:val="en-US"/>
        </w:rPr>
        <w:t>m,</w:t>
      </w:r>
      <w:r w:rsidR="00E63F1A">
        <w:rPr>
          <w:lang w:val="en-US"/>
        </w:rPr>
        <w:t xml:space="preserve"> making the full assembly 20</w:t>
      </w:r>
      <w:r w:rsidR="007F2E1C">
        <w:rPr>
          <w:lang w:val="en-US"/>
        </w:rPr>
        <w:t>m</w:t>
      </w:r>
      <w:r w:rsidR="00E63F1A">
        <w:rPr>
          <w:lang w:val="en-US"/>
        </w:rPr>
        <w:t>x24</w:t>
      </w:r>
      <w:r w:rsidR="007F2E1C">
        <w:rPr>
          <w:lang w:val="en-US"/>
        </w:rPr>
        <w:t>m</w:t>
      </w:r>
      <w:r w:rsidR="00E63F1A">
        <w:rPr>
          <w:lang w:val="en-US"/>
        </w:rPr>
        <w:t xml:space="preserve">. </w:t>
      </w:r>
    </w:p>
    <w:p w14:paraId="1958AABB" w14:textId="77777777" w:rsidR="00A47828" w:rsidRDefault="00A47828" w:rsidP="00C7270E">
      <w:pPr>
        <w:rPr>
          <w:lang w:val="en-US"/>
        </w:rPr>
      </w:pPr>
    </w:p>
    <w:p w14:paraId="505F4CC2" w14:textId="6EC451FB" w:rsidR="000E05B9" w:rsidRDefault="00C7270E" w:rsidP="00C7270E">
      <w:pPr>
        <w:rPr>
          <w:lang w:val="en-US"/>
        </w:rPr>
      </w:pPr>
      <w:r>
        <w:rPr>
          <w:lang w:val="en-US"/>
        </w:rPr>
        <w:t xml:space="preserve">The </w:t>
      </w:r>
      <w:r w:rsidR="00967CE9">
        <w:rPr>
          <w:lang w:val="en-US"/>
        </w:rPr>
        <w:t>slab layouts</w:t>
      </w:r>
      <w:r>
        <w:rPr>
          <w:lang w:val="en-US"/>
        </w:rPr>
        <w:t xml:space="preserve"> tested</w:t>
      </w:r>
      <w:r w:rsidR="00170916">
        <w:rPr>
          <w:lang w:val="en-US"/>
        </w:rPr>
        <w:t xml:space="preserve"> </w:t>
      </w:r>
      <w:r w:rsidR="000E05B9">
        <w:rPr>
          <w:lang w:val="en-US"/>
        </w:rPr>
        <w:t>are</w:t>
      </w:r>
      <w:r w:rsidR="00170916">
        <w:rPr>
          <w:lang w:val="en-US"/>
        </w:rPr>
        <w:t xml:space="preserve"> designed in</w:t>
      </w:r>
      <w:r w:rsidR="000F68C4">
        <w:rPr>
          <w:lang w:val="en-US"/>
        </w:rPr>
        <w:t xml:space="preserve"> two</w:t>
      </w:r>
      <w:r w:rsidR="000E05B9">
        <w:rPr>
          <w:lang w:val="en-US"/>
        </w:rPr>
        <w:t xml:space="preserve"> </w:t>
      </w:r>
      <w:r w:rsidR="000F68C4">
        <w:rPr>
          <w:lang w:val="en-US"/>
        </w:rPr>
        <w:t>dimensions in</w:t>
      </w:r>
      <w:r w:rsidR="00170916">
        <w:rPr>
          <w:lang w:val="en-US"/>
        </w:rPr>
        <w:t xml:space="preserve"> Rhino and </w:t>
      </w:r>
      <w:r w:rsidR="00643E18">
        <w:rPr>
          <w:lang w:val="en-US"/>
        </w:rPr>
        <w:t xml:space="preserve">automatically </w:t>
      </w:r>
      <w:r w:rsidR="00170916">
        <w:rPr>
          <w:lang w:val="en-US"/>
        </w:rPr>
        <w:t xml:space="preserve">converted into a JSON format compatible with FEM. </w:t>
      </w:r>
      <w:r w:rsidR="000F68C4">
        <w:rPr>
          <w:lang w:val="en-US"/>
        </w:rPr>
        <w:t xml:space="preserve">An example is provided in </w:t>
      </w:r>
      <w:r w:rsidR="000F68C4" w:rsidRPr="00643E18">
        <w:rPr>
          <w:color w:val="00B0F0"/>
          <w:lang w:val="en-US"/>
        </w:rPr>
        <w:t>Appendix @.</w:t>
      </w:r>
      <w:r w:rsidR="00967CE9">
        <w:rPr>
          <w:color w:val="00B0F0"/>
          <w:lang w:val="en-US"/>
        </w:rPr>
        <w:t xml:space="preserve"> </w:t>
      </w:r>
      <w:r w:rsidR="000E05B9">
        <w:rPr>
          <w:lang w:val="en-US"/>
        </w:rPr>
        <w:t>T</w:t>
      </w:r>
      <w:r w:rsidR="00967CE9">
        <w:rPr>
          <w:lang w:val="en-US"/>
        </w:rPr>
        <w:t>hree sets of layouts were created for this paper. T</w:t>
      </w:r>
      <w:r w:rsidR="000E05B9">
        <w:rPr>
          <w:lang w:val="en-US"/>
        </w:rPr>
        <w:t xml:space="preserve">he </w:t>
      </w:r>
      <w:r w:rsidR="00726645">
        <w:rPr>
          <w:lang w:val="en-US"/>
        </w:rPr>
        <w:t>first</w:t>
      </w:r>
      <w:r w:rsidR="000E05B9">
        <w:rPr>
          <w:lang w:val="en-US"/>
        </w:rPr>
        <w:t xml:space="preserve"> set of </w:t>
      </w:r>
      <w:r w:rsidR="00967CE9">
        <w:rPr>
          <w:lang w:val="en-US"/>
        </w:rPr>
        <w:t>layouts consists of geometrically distinct</w:t>
      </w:r>
      <w:r w:rsidR="00087880">
        <w:rPr>
          <w:lang w:val="en-US"/>
        </w:rPr>
        <w:t xml:space="preserve"> </w:t>
      </w:r>
      <w:r w:rsidR="000D59D2">
        <w:rPr>
          <w:lang w:val="en-US"/>
        </w:rPr>
        <w:t>topologies</w:t>
      </w:r>
      <w:r w:rsidR="00967CE9">
        <w:rPr>
          <w:lang w:val="en-US"/>
        </w:rPr>
        <w:t xml:space="preserve"> and</w:t>
      </w:r>
      <w:r w:rsidR="000E05B9">
        <w:rPr>
          <w:lang w:val="en-US"/>
        </w:rPr>
        <w:t xml:space="preserve"> </w:t>
      </w:r>
      <w:r w:rsidR="00967CE9">
        <w:rPr>
          <w:lang w:val="en-US"/>
        </w:rPr>
        <w:t xml:space="preserve">is </w:t>
      </w:r>
      <w:r w:rsidR="000E05B9">
        <w:rPr>
          <w:lang w:val="en-US"/>
        </w:rPr>
        <w:t>manually designed</w:t>
      </w:r>
      <w:r w:rsidR="00967CE9">
        <w:rPr>
          <w:lang w:val="en-US"/>
        </w:rPr>
        <w:t>. It</w:t>
      </w:r>
      <w:r w:rsidR="000E05B9">
        <w:rPr>
          <w:lang w:val="en-US"/>
        </w:rPr>
        <w:t xml:space="preserve"> includes symmetrical, asymmetrical, and business-as-usual</w:t>
      </w:r>
      <w:r w:rsidR="00967CE9">
        <w:rPr>
          <w:lang w:val="en-US"/>
        </w:rPr>
        <w:t xml:space="preserve"> layouts</w:t>
      </w:r>
      <w:r w:rsidR="000E05B9">
        <w:rPr>
          <w:lang w:val="en-US"/>
        </w:rPr>
        <w:t xml:space="preserve">. </w:t>
      </w:r>
      <w:r w:rsidR="00967CE9">
        <w:rPr>
          <w:lang w:val="en-US"/>
        </w:rPr>
        <w:t>The other two</w:t>
      </w:r>
      <w:r w:rsidR="000E05B9">
        <w:rPr>
          <w:lang w:val="en-US"/>
        </w:rPr>
        <w:t xml:space="preserve"> sets are </w:t>
      </w:r>
      <w:r w:rsidR="00967CE9">
        <w:rPr>
          <w:lang w:val="en-US"/>
        </w:rPr>
        <w:t>parametric and vary along two dimensions. They are</w:t>
      </w:r>
      <w:r w:rsidR="000E05B9">
        <w:rPr>
          <w:lang w:val="en-US"/>
        </w:rPr>
        <w:t xml:space="preserve"> </w:t>
      </w:r>
      <w:r w:rsidR="00967CE9">
        <w:rPr>
          <w:lang w:val="en-US"/>
        </w:rPr>
        <w:t>based on a</w:t>
      </w:r>
      <w:r w:rsidR="000E05B9">
        <w:rPr>
          <w:lang w:val="en-US"/>
        </w:rPr>
        <w:t xml:space="preserve"> grid</w:t>
      </w:r>
      <w:r w:rsidR="001F375D">
        <w:rPr>
          <w:lang w:val="en-US"/>
        </w:rPr>
        <w:t>-shaped layout</w:t>
      </w:r>
      <w:r w:rsidR="000E05B9">
        <w:rPr>
          <w:lang w:val="en-US"/>
        </w:rPr>
        <w:t xml:space="preserve"> and a </w:t>
      </w:r>
      <w:r w:rsidR="001F375D">
        <w:rPr>
          <w:lang w:val="en-US"/>
        </w:rPr>
        <w:t>star-shaped layout</w:t>
      </w:r>
      <w:r w:rsidR="000E05B9">
        <w:rPr>
          <w:lang w:val="en-US"/>
        </w:rPr>
        <w:t xml:space="preserve">, the latter of which is inspired by Nervi. </w:t>
      </w:r>
      <w:r w:rsidR="000D59D2">
        <w:rPr>
          <w:lang w:val="en-US"/>
        </w:rPr>
        <w:t>An instance of</w:t>
      </w:r>
      <w:r w:rsidR="00967CE9">
        <w:rPr>
          <w:lang w:val="en-US"/>
        </w:rPr>
        <w:t xml:space="preserve"> </w:t>
      </w:r>
      <w:r w:rsidR="000D59D2">
        <w:rPr>
          <w:lang w:val="en-US"/>
        </w:rPr>
        <w:t xml:space="preserve">both </w:t>
      </w:r>
      <w:r w:rsidR="00967CE9">
        <w:rPr>
          <w:lang w:val="en-US"/>
        </w:rPr>
        <w:t xml:space="preserve">the grid and star </w:t>
      </w:r>
      <w:r w:rsidR="001F375D">
        <w:rPr>
          <w:lang w:val="en-US"/>
        </w:rPr>
        <w:t>layouts</w:t>
      </w:r>
      <w:r w:rsidR="00967CE9">
        <w:rPr>
          <w:lang w:val="en-US"/>
        </w:rPr>
        <w:t xml:space="preserve"> </w:t>
      </w:r>
      <w:r w:rsidR="000D59D2">
        <w:rPr>
          <w:lang w:val="en-US"/>
        </w:rPr>
        <w:t>is present</w:t>
      </w:r>
      <w:r w:rsidR="00967CE9">
        <w:rPr>
          <w:lang w:val="en-US"/>
        </w:rPr>
        <w:t xml:space="preserve"> in the topology set.</w:t>
      </w:r>
    </w:p>
    <w:p w14:paraId="5B1F6A8C" w14:textId="77777777" w:rsidR="000E05B9" w:rsidRDefault="000E05B9" w:rsidP="00C7270E">
      <w:pPr>
        <w:rPr>
          <w:lang w:val="en-US"/>
        </w:rPr>
      </w:pPr>
    </w:p>
    <w:p w14:paraId="4FC757D6" w14:textId="6F8FBBB1" w:rsidR="000E05B9" w:rsidRDefault="000E05B9" w:rsidP="00C7270E">
      <w:pPr>
        <w:rPr>
          <w:lang w:val="en-US"/>
        </w:rPr>
      </w:pPr>
      <w:r>
        <w:rPr>
          <w:lang w:val="en-US"/>
        </w:rPr>
        <w:t xml:space="preserve">The grid </w:t>
      </w:r>
      <w:r w:rsidR="0011275F">
        <w:rPr>
          <w:lang w:val="en-US"/>
        </w:rPr>
        <w:t>layouts</w:t>
      </w:r>
      <w:r>
        <w:rPr>
          <w:lang w:val="en-US"/>
        </w:rPr>
        <w:t xml:space="preserve"> </w:t>
      </w:r>
      <w:r w:rsidR="0011275F">
        <w:rPr>
          <w:lang w:val="en-US"/>
        </w:rPr>
        <w:t>are</w:t>
      </w:r>
      <w:r>
        <w:rPr>
          <w:lang w:val="en-US"/>
        </w:rPr>
        <w:t xml:space="preserve"> based on waffle slabs. The number of beams running in the x and y directions, respectively, is tested between 0 and 5 to find the optimal density of steel beams, beyond which the mass of added steel outweighs the benefits of slimmer slabs.</w:t>
      </w:r>
    </w:p>
    <w:p w14:paraId="5CE11621" w14:textId="77777777" w:rsidR="000E05B9" w:rsidRDefault="000E05B9" w:rsidP="00C7270E">
      <w:pPr>
        <w:rPr>
          <w:lang w:val="en-US"/>
        </w:rPr>
      </w:pPr>
    </w:p>
    <w:p w14:paraId="11E56CBA" w14:textId="77777777" w:rsidR="00ED7616" w:rsidRDefault="000E05B9">
      <w:pPr>
        <w:rPr>
          <w:lang w:val="en-US"/>
        </w:rPr>
      </w:pPr>
      <w:r>
        <w:rPr>
          <w:lang w:val="en-US"/>
        </w:rPr>
        <w:t xml:space="preserve">The star </w:t>
      </w:r>
      <w:r w:rsidR="0011275F">
        <w:rPr>
          <w:lang w:val="en-US"/>
        </w:rPr>
        <w:t>layouts</w:t>
      </w:r>
      <w:r>
        <w:rPr>
          <w:lang w:val="en-US"/>
        </w:rPr>
        <w:t xml:space="preserve"> </w:t>
      </w:r>
      <w:r w:rsidR="0011275F">
        <w:rPr>
          <w:lang w:val="en-US"/>
        </w:rPr>
        <w:t>are designed to find the</w:t>
      </w:r>
      <w:r>
        <w:rPr>
          <w:lang w:val="en-US"/>
        </w:rPr>
        <w:t xml:space="preserve"> best arrangement of force-following beams. Precedents that use principal moments frequently rely on manual adjustment to determine the optimal position for ribs, since there are infinite possible load lines one might </w:t>
      </w:r>
      <w:r w:rsidR="002253AD">
        <w:rPr>
          <w:lang w:val="en-US"/>
        </w:rPr>
        <w:t>follow or</w:t>
      </w:r>
      <w:r w:rsidR="00922077">
        <w:rPr>
          <w:lang w:val="en-US"/>
        </w:rPr>
        <w:t xml:space="preserve"> are </w:t>
      </w:r>
      <w:r w:rsidR="00F6303A">
        <w:rPr>
          <w:lang w:val="en-US"/>
        </w:rPr>
        <w:t xml:space="preserve">fully </w:t>
      </w:r>
      <w:r w:rsidR="00922077">
        <w:rPr>
          <w:lang w:val="en-US"/>
        </w:rPr>
        <w:t>topology optimized and therefore difficult to manufacture</w:t>
      </w:r>
      <w:r w:rsidR="0014539A">
        <w:rPr>
          <w:lang w:val="en-US"/>
        </w:rPr>
        <w:t xml:space="preserve"> (section 1)</w:t>
      </w:r>
      <w:r w:rsidR="00922077">
        <w:rPr>
          <w:lang w:val="en-US"/>
        </w:rPr>
        <w:t xml:space="preserve">. </w:t>
      </w:r>
      <w:r w:rsidR="003E5700">
        <w:rPr>
          <w:lang w:val="en-US"/>
        </w:rPr>
        <w:t>T</w:t>
      </w:r>
      <w:r w:rsidR="00C04C8B">
        <w:rPr>
          <w:lang w:val="en-US"/>
        </w:rPr>
        <w:t xml:space="preserve">he design begins with a cross, which is </w:t>
      </w:r>
      <w:r w:rsidR="003E5700">
        <w:rPr>
          <w:lang w:val="en-US"/>
        </w:rPr>
        <w:t>augmented</w:t>
      </w:r>
      <w:r w:rsidR="00C04C8B">
        <w:rPr>
          <w:lang w:val="en-US"/>
        </w:rPr>
        <w:t xml:space="preserve"> with beams connecting from the centers of the primary beams to the cross-beams at some parameter y, and beams connecting adjacent corners extending some parameter x toward the center</w:t>
      </w:r>
      <w:r w:rsidR="008C29CC">
        <w:rPr>
          <w:lang w:val="en-US"/>
        </w:rPr>
        <w:t>. The higher the x</w:t>
      </w:r>
      <w:r w:rsidR="007073D5">
        <w:rPr>
          <w:lang w:val="en-US"/>
        </w:rPr>
        <w:t>-</w:t>
      </w:r>
      <w:r w:rsidR="008C29CC">
        <w:rPr>
          <w:lang w:val="en-US"/>
        </w:rPr>
        <w:t>parameter, the sharper the</w:t>
      </w:r>
      <w:r w:rsidR="007073D5">
        <w:rPr>
          <w:lang w:val="en-US"/>
        </w:rPr>
        <w:t xml:space="preserve"> corners of the</w:t>
      </w:r>
      <w:r w:rsidR="008C29CC">
        <w:rPr>
          <w:lang w:val="en-US"/>
        </w:rPr>
        <w:t xml:space="preserve"> star</w:t>
      </w:r>
      <w:r w:rsidR="00C04C8B">
        <w:rPr>
          <w:lang w:val="en-US"/>
        </w:rPr>
        <w:t xml:space="preserve">. </w:t>
      </w:r>
      <w:r w:rsidR="007073D5">
        <w:rPr>
          <w:lang w:val="en-US"/>
        </w:rPr>
        <w:t>In combination, the parameters produce star-shaped beams</w:t>
      </w:r>
      <w:r w:rsidR="00C04C8B">
        <w:rPr>
          <w:lang w:val="en-US"/>
        </w:rPr>
        <w:t xml:space="preserve"> that </w:t>
      </w:r>
      <w:r w:rsidR="007073D5">
        <w:rPr>
          <w:lang w:val="en-US"/>
        </w:rPr>
        <w:t xml:space="preserve">discretely </w:t>
      </w:r>
      <w:r w:rsidR="00C04C8B">
        <w:rPr>
          <w:lang w:val="en-US"/>
        </w:rPr>
        <w:t xml:space="preserve">follow </w:t>
      </w:r>
      <w:r w:rsidR="007073D5">
        <w:rPr>
          <w:lang w:val="en-US"/>
        </w:rPr>
        <w:t>the</w:t>
      </w:r>
      <w:r w:rsidR="00C04C8B">
        <w:rPr>
          <w:lang w:val="en-US"/>
        </w:rPr>
        <w:t xml:space="preserve"> </w:t>
      </w:r>
      <w:r w:rsidR="007073D5">
        <w:rPr>
          <w:lang w:val="en-US"/>
        </w:rPr>
        <w:t>load lines of the slab</w:t>
      </w:r>
      <w:r w:rsidR="00C04C8B">
        <w:rPr>
          <w:lang w:val="en-US"/>
        </w:rPr>
        <w:t xml:space="preserve">. The goal is to find </w:t>
      </w:r>
      <w:r w:rsidR="007073D5">
        <w:rPr>
          <w:lang w:val="en-US"/>
        </w:rPr>
        <w:t>which is optimal.</w:t>
      </w:r>
      <w:r w:rsidR="00C04C8B">
        <w:rPr>
          <w:lang w:val="en-US"/>
        </w:rPr>
        <w:t xml:space="preserve"> </w:t>
      </w:r>
    </w:p>
    <w:p w14:paraId="7F455EFF" w14:textId="77777777" w:rsidR="00ED7616" w:rsidRDefault="00ED7616">
      <w:pPr>
        <w:rPr>
          <w:lang w:val="en-US"/>
        </w:rPr>
      </w:pPr>
    </w:p>
    <w:p w14:paraId="31C169C8" w14:textId="2026F9F8" w:rsidR="008B1DB7" w:rsidRDefault="004C7883">
      <w:r w:rsidRPr="004C7883">
        <w:lastRenderedPageBreak/>
        <w:drawing>
          <wp:inline distT="0" distB="0" distL="0" distR="0" wp14:anchorId="1250605C" wp14:editId="0917B4F5">
            <wp:extent cx="5943600" cy="6258560"/>
            <wp:effectExtent l="0" t="0" r="0" b="2540"/>
            <wp:docPr id="1550907768" name="Picture 1" descr="A chart of different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907768" name="Picture 1" descr="A chart of different squares&#10;&#10;Description automatically generated with medium confidence"/>
                    <pic:cNvPicPr/>
                  </pic:nvPicPr>
                  <pic:blipFill>
                    <a:blip r:embed="rId15"/>
                    <a:stretch>
                      <a:fillRect/>
                    </a:stretch>
                  </pic:blipFill>
                  <pic:spPr>
                    <a:xfrm>
                      <a:off x="0" y="0"/>
                      <a:ext cx="5943600" cy="6258560"/>
                    </a:xfrm>
                    <a:prstGeom prst="rect">
                      <a:avLst/>
                    </a:prstGeom>
                  </pic:spPr>
                </pic:pic>
              </a:graphicData>
            </a:graphic>
          </wp:inline>
        </w:drawing>
      </w:r>
    </w:p>
    <w:p w14:paraId="078DF110" w14:textId="77777777" w:rsidR="008B1DB7" w:rsidRDefault="008B1DB7"/>
    <w:p w14:paraId="082581FE" w14:textId="77777777" w:rsidR="008B1DB7" w:rsidRDefault="008B1DB7" w:rsidP="008B1DB7">
      <w:pPr>
        <w:pStyle w:val="Heading2"/>
      </w:pPr>
      <w:r>
        <w:t>2.4 Summary</w:t>
      </w:r>
    </w:p>
    <w:p w14:paraId="5D3B34E4" w14:textId="7C6E1925" w:rsidR="008B1DB7" w:rsidRDefault="008B1DB7">
      <w:r>
        <w:t xml:space="preserve">Established process to arbitrary beam layouts, detailing decisions, output embodied carbon due to steel beams </w:t>
      </w:r>
      <w:proofErr w:type="spellStart"/>
      <w:r>
        <w:t>rc</w:t>
      </w:r>
      <w:proofErr w:type="spellEnd"/>
      <w:r>
        <w:t xml:space="preserve"> slab and rebar</w:t>
      </w:r>
    </w:p>
    <w:p w14:paraId="6170FD0C" w14:textId="77777777" w:rsidR="00A97FE8" w:rsidRDefault="00A97FE8"/>
    <w:p w14:paraId="04F7AFA8" w14:textId="77777777" w:rsidR="00A97FE8" w:rsidRDefault="00A97FE8" w:rsidP="00A97FE8">
      <w:pPr>
        <w:rPr>
          <w:lang w:val="en-US"/>
        </w:rPr>
      </w:pPr>
      <w:r w:rsidRPr="00DD55F3">
        <w:rPr>
          <w:color w:val="00B0F0"/>
          <w:lang w:val="en-US"/>
        </w:rPr>
        <w:t>This paper aims to answer @ questions. (paraphrase</w:t>
      </w:r>
      <w:r>
        <w:rPr>
          <w:lang w:val="en-US"/>
        </w:rPr>
        <w:t xml:space="preserve">) To answer the questions posed in section 1, </w:t>
      </w:r>
    </w:p>
    <w:p w14:paraId="715ABDC6" w14:textId="77777777" w:rsidR="00134D19" w:rsidRDefault="00134D19"/>
    <w:p w14:paraId="425815A9" w14:textId="77777777" w:rsidR="00134D19" w:rsidRDefault="00134D19" w:rsidP="00134D19">
      <w:pPr>
        <w:rPr>
          <w:lang w:val="en-US"/>
        </w:rPr>
      </w:pPr>
      <w:r w:rsidRPr="003C6344">
        <w:rPr>
          <w:lang w:val="en-US"/>
        </w:rPr>
        <w:t>12096</w:t>
      </w:r>
      <w:r>
        <w:rPr>
          <w:lang w:val="en-US"/>
        </w:rPr>
        <w:t xml:space="preserve"> slabs were individually simulated and sized. 36 slabs were selected from each of the topology (“t”), star (“s”), and grid (“g”) layout sets (section 2.3). The slabs were analyzed under combinations of different design choices, including slab type and vector orientation (7 variations), slab depth (2 variations), beam </w:t>
      </w:r>
      <w:r>
        <w:rPr>
          <w:lang w:val="en-US"/>
        </w:rPr>
        <w:lastRenderedPageBreak/>
        <w:t xml:space="preserve">optimization (2 variations), beam collinearity (2 variations), and maximum depth (2 variations). </w:t>
      </w:r>
      <m:oMath>
        <m:d>
          <m:dPr>
            <m:ctrlPr>
              <w:rPr>
                <w:rFonts w:ascii="Cambria Math" w:hAnsi="Cambria Math"/>
                <w:i/>
                <w:lang w:val="en-US"/>
              </w:rPr>
            </m:ctrlPr>
          </m:dPr>
          <m:e>
            <m:d>
              <m:dPr>
                <m:ctrlPr>
                  <w:rPr>
                    <w:rFonts w:ascii="Cambria Math" w:hAnsi="Cambria Math"/>
                    <w:i/>
                    <w:lang w:val="en-US"/>
                  </w:rPr>
                </m:ctrlPr>
              </m:dPr>
              <m:e>
                <m:r>
                  <w:rPr>
                    <w:rFonts w:ascii="Cambria Math" w:hAnsi="Cambria Math"/>
                    <w:lang w:val="en-US"/>
                  </w:rPr>
                  <m:t>36 + 36 + 36</m:t>
                </m:r>
              </m:e>
            </m:d>
            <m:r>
              <w:rPr>
                <w:rFonts w:ascii="Cambria Math" w:hAnsi="Cambria Math"/>
                <w:lang w:val="en-US"/>
              </w:rPr>
              <m:t>×7×2×2×2×2 = 12096</m:t>
            </m:r>
          </m:e>
        </m:d>
      </m:oMath>
      <w:r>
        <w:rPr>
          <w:lang w:val="en-US"/>
        </w:rPr>
        <w:t xml:space="preserve">. Of these, </w:t>
      </w:r>
      <w:r w:rsidRPr="004D1F35">
        <w:rPr>
          <w:lang w:val="en-US"/>
        </w:rPr>
        <w:t>11558</w:t>
      </w:r>
      <w:r>
        <w:rPr>
          <w:lang w:val="en-US"/>
        </w:rPr>
        <w:t xml:space="preserve"> were viable and ultimately included in the analysis.</w:t>
      </w:r>
    </w:p>
    <w:p w14:paraId="32D17F07" w14:textId="77777777" w:rsidR="008B1DB7" w:rsidRDefault="008B1DB7"/>
    <w:p w14:paraId="2A17B247" w14:textId="77777777" w:rsidR="008B1DB7" w:rsidRPr="0011121C" w:rsidRDefault="008B1DB7" w:rsidP="008B1DB7">
      <w:pPr>
        <w:rPr>
          <w:color w:val="00B0F0"/>
          <w:lang w:val="en-US"/>
        </w:rPr>
      </w:pPr>
      <w:r w:rsidRPr="0011121C">
        <w:rPr>
          <w:color w:val="00B0F0"/>
          <w:lang w:val="en-US"/>
        </w:rPr>
        <w:t>@ put this before the results</w:t>
      </w:r>
      <w:r>
        <w:rPr>
          <w:color w:val="00B0F0"/>
          <w:lang w:val="en-US"/>
        </w:rPr>
        <w:t>/summary at the end of the method</w:t>
      </w:r>
    </w:p>
    <w:tbl>
      <w:tblPr>
        <w:tblStyle w:val="TableGrid"/>
        <w:tblW w:w="0" w:type="auto"/>
        <w:tblLook w:val="04A0" w:firstRow="1" w:lastRow="0" w:firstColumn="1" w:lastColumn="0" w:noHBand="0" w:noVBand="1"/>
      </w:tblPr>
      <w:tblGrid>
        <w:gridCol w:w="2066"/>
        <w:gridCol w:w="2610"/>
        <w:gridCol w:w="963"/>
        <w:gridCol w:w="2712"/>
        <w:gridCol w:w="963"/>
      </w:tblGrid>
      <w:tr w:rsidR="008B1DB7" w14:paraId="6BE5ACEB" w14:textId="77777777" w:rsidTr="006E4739">
        <w:tc>
          <w:tcPr>
            <w:tcW w:w="2122" w:type="dxa"/>
            <w:tcBorders>
              <w:top w:val="single" w:sz="18" w:space="0" w:color="auto"/>
              <w:left w:val="single" w:sz="18" w:space="0" w:color="auto"/>
              <w:bottom w:val="single" w:sz="18" w:space="0" w:color="auto"/>
              <w:right w:val="single" w:sz="18" w:space="0" w:color="auto"/>
            </w:tcBorders>
          </w:tcPr>
          <w:p w14:paraId="6A1F1C77" w14:textId="77777777" w:rsidR="008B1DB7" w:rsidRPr="000C528A" w:rsidRDefault="008B1DB7" w:rsidP="006E4739">
            <w:pPr>
              <w:rPr>
                <w:b/>
                <w:bCs/>
                <w:lang w:val="en-US"/>
              </w:rPr>
            </w:pPr>
            <w:r w:rsidRPr="000C528A">
              <w:rPr>
                <w:b/>
                <w:bCs/>
                <w:lang w:val="en-US"/>
              </w:rPr>
              <w:t>Design detail</w:t>
            </w:r>
          </w:p>
        </w:tc>
        <w:tc>
          <w:tcPr>
            <w:tcW w:w="2693" w:type="dxa"/>
            <w:tcBorders>
              <w:top w:val="single" w:sz="18" w:space="0" w:color="auto"/>
              <w:left w:val="single" w:sz="18" w:space="0" w:color="auto"/>
              <w:bottom w:val="single" w:sz="18" w:space="0" w:color="auto"/>
            </w:tcBorders>
          </w:tcPr>
          <w:p w14:paraId="4693F6CB" w14:textId="77777777" w:rsidR="008B1DB7" w:rsidRPr="000C528A" w:rsidRDefault="008B1DB7" w:rsidP="006E4739">
            <w:pPr>
              <w:rPr>
                <w:b/>
                <w:bCs/>
                <w:lang w:val="en-US"/>
              </w:rPr>
            </w:pPr>
            <w:r w:rsidRPr="000C528A">
              <w:rPr>
                <w:b/>
                <w:bCs/>
                <w:lang w:val="en-US"/>
              </w:rPr>
              <w:t>Conventional</w:t>
            </w:r>
          </w:p>
        </w:tc>
        <w:tc>
          <w:tcPr>
            <w:tcW w:w="850" w:type="dxa"/>
            <w:tcBorders>
              <w:top w:val="single" w:sz="18" w:space="0" w:color="auto"/>
              <w:bottom w:val="single" w:sz="18" w:space="0" w:color="auto"/>
            </w:tcBorders>
          </w:tcPr>
          <w:p w14:paraId="356FA35C" w14:textId="77777777" w:rsidR="008B1DB7" w:rsidRPr="000C528A" w:rsidRDefault="008B1DB7" w:rsidP="006E4739">
            <w:pPr>
              <w:rPr>
                <w:b/>
                <w:bCs/>
                <w:lang w:val="en-US"/>
              </w:rPr>
            </w:pPr>
            <w:r w:rsidRPr="000C528A">
              <w:rPr>
                <w:b/>
                <w:bCs/>
                <w:lang w:val="en-US"/>
              </w:rPr>
              <w:t>Symbol</w:t>
            </w:r>
          </w:p>
        </w:tc>
        <w:tc>
          <w:tcPr>
            <w:tcW w:w="2819" w:type="dxa"/>
            <w:tcBorders>
              <w:top w:val="single" w:sz="18" w:space="0" w:color="auto"/>
              <w:bottom w:val="single" w:sz="18" w:space="0" w:color="auto"/>
            </w:tcBorders>
          </w:tcPr>
          <w:p w14:paraId="16DAE38E" w14:textId="77777777" w:rsidR="008B1DB7" w:rsidRPr="000C528A" w:rsidRDefault="008B1DB7" w:rsidP="006E4739">
            <w:pPr>
              <w:rPr>
                <w:b/>
                <w:bCs/>
                <w:lang w:val="en-US"/>
              </w:rPr>
            </w:pPr>
            <w:r w:rsidRPr="000C528A">
              <w:rPr>
                <w:b/>
                <w:bCs/>
                <w:lang w:val="en-US"/>
              </w:rPr>
              <w:t>Lower-carbon</w:t>
            </w:r>
          </w:p>
        </w:tc>
        <w:tc>
          <w:tcPr>
            <w:tcW w:w="866" w:type="dxa"/>
            <w:tcBorders>
              <w:top w:val="single" w:sz="18" w:space="0" w:color="auto"/>
              <w:bottom w:val="single" w:sz="18" w:space="0" w:color="auto"/>
              <w:right w:val="single" w:sz="18" w:space="0" w:color="auto"/>
            </w:tcBorders>
          </w:tcPr>
          <w:p w14:paraId="66587DF9" w14:textId="77777777" w:rsidR="008B1DB7" w:rsidRPr="000C528A" w:rsidRDefault="008B1DB7" w:rsidP="006E4739">
            <w:pPr>
              <w:rPr>
                <w:b/>
                <w:bCs/>
                <w:lang w:val="en-US"/>
              </w:rPr>
            </w:pPr>
            <w:r w:rsidRPr="000C528A">
              <w:rPr>
                <w:b/>
                <w:bCs/>
                <w:lang w:val="en-US"/>
              </w:rPr>
              <w:t>Symbol</w:t>
            </w:r>
          </w:p>
        </w:tc>
      </w:tr>
      <w:tr w:rsidR="008B1DB7" w14:paraId="4120DF7E" w14:textId="77777777" w:rsidTr="006E4739">
        <w:tc>
          <w:tcPr>
            <w:tcW w:w="2122" w:type="dxa"/>
            <w:tcBorders>
              <w:top w:val="single" w:sz="18" w:space="0" w:color="auto"/>
              <w:left w:val="single" w:sz="18" w:space="0" w:color="auto"/>
              <w:right w:val="single" w:sz="18" w:space="0" w:color="auto"/>
            </w:tcBorders>
          </w:tcPr>
          <w:p w14:paraId="6527B00D" w14:textId="77777777" w:rsidR="008B1DB7" w:rsidRPr="000C528A" w:rsidRDefault="008B1DB7" w:rsidP="006E4739">
            <w:pPr>
              <w:rPr>
                <w:b/>
                <w:bCs/>
                <w:lang w:val="en-US"/>
              </w:rPr>
            </w:pPr>
            <w:r w:rsidRPr="000C528A">
              <w:rPr>
                <w:b/>
                <w:bCs/>
                <w:lang w:val="en-US"/>
              </w:rPr>
              <w:t>Slab sizing</w:t>
            </w:r>
          </w:p>
        </w:tc>
        <w:tc>
          <w:tcPr>
            <w:tcW w:w="2693" w:type="dxa"/>
            <w:tcBorders>
              <w:top w:val="single" w:sz="18" w:space="0" w:color="auto"/>
              <w:left w:val="single" w:sz="18" w:space="0" w:color="auto"/>
            </w:tcBorders>
          </w:tcPr>
          <w:p w14:paraId="3E99C627" w14:textId="77777777" w:rsidR="008B1DB7" w:rsidRDefault="008B1DB7" w:rsidP="006E4739">
            <w:pPr>
              <w:rPr>
                <w:lang w:val="en-US"/>
              </w:rPr>
            </w:pPr>
            <w:r>
              <w:rPr>
                <w:lang w:val="en-US"/>
              </w:rPr>
              <w:t>Uniform</w:t>
            </w:r>
          </w:p>
        </w:tc>
        <w:tc>
          <w:tcPr>
            <w:tcW w:w="850" w:type="dxa"/>
            <w:tcBorders>
              <w:top w:val="single" w:sz="18" w:space="0" w:color="auto"/>
            </w:tcBorders>
          </w:tcPr>
          <w:p w14:paraId="2C53A16F" w14:textId="77777777" w:rsidR="008B1DB7" w:rsidRDefault="008B1DB7" w:rsidP="006E4739">
            <w:pPr>
              <w:rPr>
                <w:lang w:val="en-US"/>
              </w:rPr>
            </w:pPr>
            <w:r>
              <w:rPr>
                <w:lang w:val="en-US"/>
              </w:rPr>
              <w:t>u</w:t>
            </w:r>
          </w:p>
        </w:tc>
        <w:tc>
          <w:tcPr>
            <w:tcW w:w="2819" w:type="dxa"/>
            <w:tcBorders>
              <w:top w:val="single" w:sz="18" w:space="0" w:color="auto"/>
            </w:tcBorders>
          </w:tcPr>
          <w:p w14:paraId="1F64DBF2" w14:textId="77777777" w:rsidR="008B1DB7" w:rsidRDefault="008B1DB7" w:rsidP="006E4739">
            <w:pPr>
              <w:rPr>
                <w:lang w:val="en-US"/>
              </w:rPr>
            </w:pPr>
            <w:r>
              <w:rPr>
                <w:lang w:val="en-US"/>
              </w:rPr>
              <w:t>Cellular</w:t>
            </w:r>
          </w:p>
        </w:tc>
        <w:tc>
          <w:tcPr>
            <w:tcW w:w="866" w:type="dxa"/>
            <w:tcBorders>
              <w:top w:val="single" w:sz="18" w:space="0" w:color="auto"/>
              <w:right w:val="single" w:sz="18" w:space="0" w:color="auto"/>
            </w:tcBorders>
          </w:tcPr>
          <w:p w14:paraId="7B56845D" w14:textId="77777777" w:rsidR="008B1DB7" w:rsidRDefault="008B1DB7" w:rsidP="006E4739">
            <w:pPr>
              <w:rPr>
                <w:lang w:val="en-US"/>
              </w:rPr>
            </w:pPr>
            <w:r>
              <w:rPr>
                <w:lang w:val="en-US"/>
              </w:rPr>
              <w:t>c</w:t>
            </w:r>
          </w:p>
        </w:tc>
      </w:tr>
      <w:tr w:rsidR="008B1DB7" w14:paraId="2D877F7C" w14:textId="77777777" w:rsidTr="006E4739">
        <w:tc>
          <w:tcPr>
            <w:tcW w:w="2122" w:type="dxa"/>
            <w:tcBorders>
              <w:left w:val="single" w:sz="18" w:space="0" w:color="auto"/>
              <w:right w:val="single" w:sz="18" w:space="0" w:color="auto"/>
            </w:tcBorders>
          </w:tcPr>
          <w:p w14:paraId="252ABA6B" w14:textId="77777777" w:rsidR="008B1DB7" w:rsidRPr="000C528A" w:rsidRDefault="008B1DB7" w:rsidP="006E4739">
            <w:pPr>
              <w:rPr>
                <w:b/>
                <w:bCs/>
                <w:lang w:val="en-US"/>
              </w:rPr>
            </w:pPr>
            <w:r w:rsidRPr="000C528A">
              <w:rPr>
                <w:b/>
                <w:bCs/>
                <w:lang w:val="en-US"/>
              </w:rPr>
              <w:t>Beam sizing</w:t>
            </w:r>
          </w:p>
        </w:tc>
        <w:tc>
          <w:tcPr>
            <w:tcW w:w="2693" w:type="dxa"/>
            <w:tcBorders>
              <w:left w:val="single" w:sz="18" w:space="0" w:color="auto"/>
            </w:tcBorders>
          </w:tcPr>
          <w:p w14:paraId="733E65F2" w14:textId="77777777" w:rsidR="008B1DB7" w:rsidRDefault="008B1DB7" w:rsidP="006E4739">
            <w:pPr>
              <w:rPr>
                <w:lang w:val="en-US"/>
              </w:rPr>
            </w:pPr>
            <w:r>
              <w:rPr>
                <w:lang w:val="en-US"/>
              </w:rPr>
              <w:t>Catalog</w:t>
            </w:r>
          </w:p>
        </w:tc>
        <w:tc>
          <w:tcPr>
            <w:tcW w:w="850" w:type="dxa"/>
          </w:tcPr>
          <w:p w14:paraId="3BD9F544" w14:textId="77777777" w:rsidR="008B1DB7" w:rsidRDefault="008B1DB7" w:rsidP="006E4739">
            <w:pPr>
              <w:rPr>
                <w:lang w:val="en-US"/>
              </w:rPr>
            </w:pPr>
            <w:r>
              <w:rPr>
                <w:lang w:val="en-US"/>
              </w:rPr>
              <w:t>W</w:t>
            </w:r>
          </w:p>
        </w:tc>
        <w:tc>
          <w:tcPr>
            <w:tcW w:w="2819" w:type="dxa"/>
          </w:tcPr>
          <w:p w14:paraId="33A31163" w14:textId="77777777" w:rsidR="008B1DB7" w:rsidRDefault="008B1DB7" w:rsidP="006E4739">
            <w:pPr>
              <w:rPr>
                <w:lang w:val="en-US"/>
              </w:rPr>
            </w:pPr>
            <w:r>
              <w:rPr>
                <w:lang w:val="en-US"/>
              </w:rPr>
              <w:t>Continuous</w:t>
            </w:r>
          </w:p>
        </w:tc>
        <w:tc>
          <w:tcPr>
            <w:tcW w:w="866" w:type="dxa"/>
            <w:tcBorders>
              <w:right w:val="single" w:sz="18" w:space="0" w:color="auto"/>
            </w:tcBorders>
          </w:tcPr>
          <w:p w14:paraId="11DEDB15" w14:textId="77777777" w:rsidR="008B1DB7" w:rsidRDefault="008B1DB7" w:rsidP="006E4739">
            <w:pPr>
              <w:rPr>
                <w:lang w:val="en-US"/>
              </w:rPr>
            </w:pPr>
            <w:r>
              <w:rPr>
                <w:lang w:val="en-US"/>
              </w:rPr>
              <w:t>c</w:t>
            </w:r>
          </w:p>
        </w:tc>
      </w:tr>
      <w:tr w:rsidR="008B1DB7" w14:paraId="3DF35339" w14:textId="77777777" w:rsidTr="006E4739">
        <w:tc>
          <w:tcPr>
            <w:tcW w:w="2122" w:type="dxa"/>
            <w:tcBorders>
              <w:left w:val="single" w:sz="18" w:space="0" w:color="auto"/>
              <w:right w:val="single" w:sz="18" w:space="0" w:color="auto"/>
            </w:tcBorders>
          </w:tcPr>
          <w:p w14:paraId="42327D22" w14:textId="77777777" w:rsidR="008B1DB7" w:rsidRPr="000C528A" w:rsidRDefault="008B1DB7" w:rsidP="006E4739">
            <w:pPr>
              <w:rPr>
                <w:b/>
                <w:bCs/>
                <w:lang w:val="en-US"/>
              </w:rPr>
            </w:pPr>
            <w:r w:rsidRPr="000C528A">
              <w:rPr>
                <w:b/>
                <w:bCs/>
                <w:lang w:val="en-US"/>
              </w:rPr>
              <w:t>Beam collinearity</w:t>
            </w:r>
          </w:p>
        </w:tc>
        <w:tc>
          <w:tcPr>
            <w:tcW w:w="2693" w:type="dxa"/>
            <w:tcBorders>
              <w:left w:val="single" w:sz="18" w:space="0" w:color="auto"/>
            </w:tcBorders>
          </w:tcPr>
          <w:p w14:paraId="25F746F6" w14:textId="77777777" w:rsidR="008B1DB7" w:rsidRDefault="008B1DB7" w:rsidP="006E4739">
            <w:pPr>
              <w:rPr>
                <w:lang w:val="en-US"/>
              </w:rPr>
            </w:pPr>
            <w:r>
              <w:rPr>
                <w:lang w:val="en-US"/>
              </w:rPr>
              <w:t>Collinear</w:t>
            </w:r>
          </w:p>
        </w:tc>
        <w:tc>
          <w:tcPr>
            <w:tcW w:w="850" w:type="dxa"/>
          </w:tcPr>
          <w:p w14:paraId="1A6A1B65" w14:textId="77777777" w:rsidR="008B1DB7" w:rsidRDefault="008B1DB7" w:rsidP="006E4739">
            <w:pPr>
              <w:rPr>
                <w:lang w:val="en-US"/>
              </w:rPr>
            </w:pPr>
            <w:r>
              <w:rPr>
                <w:lang w:val="en-US"/>
              </w:rPr>
              <w:t>c</w:t>
            </w:r>
          </w:p>
        </w:tc>
        <w:tc>
          <w:tcPr>
            <w:tcW w:w="2819" w:type="dxa"/>
          </w:tcPr>
          <w:p w14:paraId="73A9A4DD" w14:textId="77777777" w:rsidR="008B1DB7" w:rsidRDefault="008B1DB7" w:rsidP="006E4739">
            <w:pPr>
              <w:rPr>
                <w:lang w:val="en-US"/>
              </w:rPr>
            </w:pPr>
            <w:r>
              <w:rPr>
                <w:lang w:val="en-US"/>
              </w:rPr>
              <w:t>Noncollinear</w:t>
            </w:r>
          </w:p>
        </w:tc>
        <w:tc>
          <w:tcPr>
            <w:tcW w:w="866" w:type="dxa"/>
            <w:tcBorders>
              <w:right w:val="single" w:sz="18" w:space="0" w:color="auto"/>
            </w:tcBorders>
          </w:tcPr>
          <w:p w14:paraId="4E26B4CF" w14:textId="77777777" w:rsidR="008B1DB7" w:rsidRDefault="008B1DB7" w:rsidP="006E4739">
            <w:pPr>
              <w:rPr>
                <w:lang w:val="en-US"/>
              </w:rPr>
            </w:pPr>
            <w:r>
              <w:rPr>
                <w:lang w:val="en-US"/>
              </w:rPr>
              <w:t>n</w:t>
            </w:r>
          </w:p>
        </w:tc>
      </w:tr>
      <w:tr w:rsidR="008B1DB7" w14:paraId="04C0D597" w14:textId="77777777" w:rsidTr="006E4739">
        <w:tc>
          <w:tcPr>
            <w:tcW w:w="2122" w:type="dxa"/>
            <w:tcBorders>
              <w:left w:val="single" w:sz="18" w:space="0" w:color="auto"/>
              <w:bottom w:val="single" w:sz="18" w:space="0" w:color="auto"/>
              <w:right w:val="single" w:sz="18" w:space="0" w:color="auto"/>
            </w:tcBorders>
          </w:tcPr>
          <w:p w14:paraId="3ACC8C5F" w14:textId="77777777" w:rsidR="008B1DB7" w:rsidRPr="000C528A" w:rsidRDefault="008B1DB7" w:rsidP="006E4739">
            <w:pPr>
              <w:rPr>
                <w:b/>
                <w:bCs/>
                <w:lang w:val="en-US"/>
              </w:rPr>
            </w:pPr>
            <w:r w:rsidRPr="000C528A">
              <w:rPr>
                <w:b/>
                <w:bCs/>
                <w:lang w:val="en-US"/>
              </w:rPr>
              <w:t>Assembly depth</w:t>
            </w:r>
          </w:p>
        </w:tc>
        <w:tc>
          <w:tcPr>
            <w:tcW w:w="2693" w:type="dxa"/>
            <w:tcBorders>
              <w:left w:val="single" w:sz="18" w:space="0" w:color="auto"/>
              <w:bottom w:val="single" w:sz="18" w:space="0" w:color="auto"/>
            </w:tcBorders>
          </w:tcPr>
          <w:p w14:paraId="5431EA1C" w14:textId="77777777" w:rsidR="008B1DB7" w:rsidRDefault="008B1DB7" w:rsidP="006E4739">
            <w:pPr>
              <w:rPr>
                <w:lang w:val="en-US"/>
              </w:rPr>
            </w:pPr>
            <w:r>
              <w:rPr>
                <w:lang w:val="en-US"/>
              </w:rPr>
              <w:t>25”</w:t>
            </w:r>
          </w:p>
        </w:tc>
        <w:tc>
          <w:tcPr>
            <w:tcW w:w="850" w:type="dxa"/>
            <w:tcBorders>
              <w:bottom w:val="single" w:sz="18" w:space="0" w:color="auto"/>
            </w:tcBorders>
          </w:tcPr>
          <w:p w14:paraId="19EF0698" w14:textId="77777777" w:rsidR="008B1DB7" w:rsidRDefault="008B1DB7" w:rsidP="006E4739">
            <w:pPr>
              <w:rPr>
                <w:lang w:val="en-US"/>
              </w:rPr>
            </w:pPr>
            <w:r>
              <w:rPr>
                <w:lang w:val="en-US"/>
              </w:rPr>
              <w:t>25</w:t>
            </w:r>
          </w:p>
        </w:tc>
        <w:tc>
          <w:tcPr>
            <w:tcW w:w="2819" w:type="dxa"/>
            <w:tcBorders>
              <w:bottom w:val="single" w:sz="18" w:space="0" w:color="auto"/>
            </w:tcBorders>
          </w:tcPr>
          <w:p w14:paraId="01DCC792" w14:textId="77777777" w:rsidR="008B1DB7" w:rsidRDefault="008B1DB7" w:rsidP="006E4739">
            <w:pPr>
              <w:rPr>
                <w:lang w:val="en-US"/>
              </w:rPr>
            </w:pPr>
            <w:r>
              <w:rPr>
                <w:lang w:val="en-US"/>
              </w:rPr>
              <w:t>40”</w:t>
            </w:r>
          </w:p>
        </w:tc>
        <w:tc>
          <w:tcPr>
            <w:tcW w:w="866" w:type="dxa"/>
            <w:tcBorders>
              <w:bottom w:val="single" w:sz="18" w:space="0" w:color="auto"/>
              <w:right w:val="single" w:sz="18" w:space="0" w:color="auto"/>
            </w:tcBorders>
          </w:tcPr>
          <w:p w14:paraId="0DE0D10F" w14:textId="77777777" w:rsidR="008B1DB7" w:rsidRDefault="008B1DB7" w:rsidP="006E4739">
            <w:pPr>
              <w:rPr>
                <w:lang w:val="en-US"/>
              </w:rPr>
            </w:pPr>
            <w:r>
              <w:rPr>
                <w:lang w:val="en-US"/>
              </w:rPr>
              <w:t>40</w:t>
            </w:r>
          </w:p>
        </w:tc>
      </w:tr>
    </w:tbl>
    <w:p w14:paraId="74CEC19E" w14:textId="77777777" w:rsidR="008B1DB7" w:rsidRDefault="008B1DB7" w:rsidP="008B1DB7">
      <w:pPr>
        <w:rPr>
          <w:lang w:val="en-US"/>
        </w:rPr>
      </w:pPr>
    </w:p>
    <w:tbl>
      <w:tblPr>
        <w:tblStyle w:val="TableGrid"/>
        <w:tblW w:w="9351" w:type="dxa"/>
        <w:tblLayout w:type="fixed"/>
        <w:tblLook w:val="04A0" w:firstRow="1" w:lastRow="0" w:firstColumn="1" w:lastColumn="0" w:noHBand="0" w:noVBand="1"/>
      </w:tblPr>
      <w:tblGrid>
        <w:gridCol w:w="2104"/>
        <w:gridCol w:w="1701"/>
        <w:gridCol w:w="726"/>
        <w:gridCol w:w="1825"/>
        <w:gridCol w:w="727"/>
        <w:gridCol w:w="1559"/>
        <w:gridCol w:w="709"/>
      </w:tblGrid>
      <w:tr w:rsidR="008B1DB7" w14:paraId="34443E09" w14:textId="77777777" w:rsidTr="006E4739">
        <w:tc>
          <w:tcPr>
            <w:tcW w:w="2104" w:type="dxa"/>
            <w:tcBorders>
              <w:top w:val="single" w:sz="18" w:space="0" w:color="auto"/>
              <w:left w:val="single" w:sz="18" w:space="0" w:color="auto"/>
              <w:bottom w:val="single" w:sz="18" w:space="0" w:color="auto"/>
              <w:right w:val="single" w:sz="18" w:space="0" w:color="auto"/>
            </w:tcBorders>
          </w:tcPr>
          <w:p w14:paraId="3AE6BA58" w14:textId="77777777" w:rsidR="008B1DB7" w:rsidRPr="000C528A" w:rsidRDefault="008B1DB7" w:rsidP="006E4739">
            <w:pPr>
              <w:rPr>
                <w:b/>
                <w:bCs/>
                <w:lang w:val="en-US"/>
              </w:rPr>
            </w:pPr>
            <w:r w:rsidRPr="000C528A">
              <w:rPr>
                <w:b/>
                <w:bCs/>
                <w:lang w:val="en-US"/>
              </w:rPr>
              <w:t>Slab type</w:t>
            </w:r>
          </w:p>
        </w:tc>
        <w:tc>
          <w:tcPr>
            <w:tcW w:w="1701" w:type="dxa"/>
            <w:tcBorders>
              <w:top w:val="single" w:sz="18" w:space="0" w:color="auto"/>
              <w:left w:val="single" w:sz="18" w:space="0" w:color="auto"/>
              <w:bottom w:val="single" w:sz="18" w:space="0" w:color="auto"/>
            </w:tcBorders>
          </w:tcPr>
          <w:p w14:paraId="408783D5" w14:textId="77777777" w:rsidR="008B1DB7" w:rsidRDefault="008B1DB7" w:rsidP="006E4739">
            <w:pPr>
              <w:rPr>
                <w:lang w:val="en-US"/>
              </w:rPr>
            </w:pPr>
            <w:r>
              <w:rPr>
                <w:lang w:val="en-US"/>
              </w:rPr>
              <w:t>Isotropic</w:t>
            </w:r>
          </w:p>
        </w:tc>
        <w:tc>
          <w:tcPr>
            <w:tcW w:w="726" w:type="dxa"/>
            <w:tcBorders>
              <w:top w:val="single" w:sz="18" w:space="0" w:color="auto"/>
              <w:bottom w:val="single" w:sz="18" w:space="0" w:color="auto"/>
            </w:tcBorders>
          </w:tcPr>
          <w:p w14:paraId="29D94F42" w14:textId="77777777" w:rsidR="008B1DB7" w:rsidRDefault="008B1DB7" w:rsidP="006E4739">
            <w:pPr>
              <w:rPr>
                <w:lang w:val="en-US"/>
              </w:rPr>
            </w:pPr>
            <w:r w:rsidRPr="0000765A">
              <w:rPr>
                <w:rFonts w:ascii="Segoe UI Symbol" w:hAnsi="Segoe UI Symbol" w:cs="Segoe UI Symbol"/>
                <w:lang w:val="en-US"/>
              </w:rPr>
              <w:t>✵</w:t>
            </w:r>
          </w:p>
        </w:tc>
        <w:tc>
          <w:tcPr>
            <w:tcW w:w="1825" w:type="dxa"/>
            <w:tcBorders>
              <w:top w:val="single" w:sz="18" w:space="0" w:color="auto"/>
              <w:bottom w:val="single" w:sz="18" w:space="0" w:color="auto"/>
            </w:tcBorders>
          </w:tcPr>
          <w:p w14:paraId="10C25864" w14:textId="77777777" w:rsidR="008B1DB7" w:rsidRDefault="008B1DB7" w:rsidP="006E4739">
            <w:pPr>
              <w:rPr>
                <w:lang w:val="en-US"/>
              </w:rPr>
            </w:pPr>
            <w:r>
              <w:rPr>
                <w:lang w:val="en-US"/>
              </w:rPr>
              <w:t>Biaxial orthogonal</w:t>
            </w:r>
          </w:p>
        </w:tc>
        <w:tc>
          <w:tcPr>
            <w:tcW w:w="727" w:type="dxa"/>
            <w:tcBorders>
              <w:top w:val="single" w:sz="18" w:space="0" w:color="auto"/>
              <w:bottom w:val="single" w:sz="18" w:space="0" w:color="auto"/>
            </w:tcBorders>
          </w:tcPr>
          <w:p w14:paraId="0AC5BDC3" w14:textId="77777777" w:rsidR="008B1DB7" w:rsidRDefault="008B1DB7" w:rsidP="006E4739">
            <w:pPr>
              <w:rPr>
                <w:lang w:val="en-US"/>
              </w:rPr>
            </w:pPr>
            <w:r w:rsidRPr="0006190C">
              <w:rPr>
                <w:rFonts w:ascii="Segoe UI Symbol" w:hAnsi="Segoe UI Symbol" w:cs="Segoe UI Symbol"/>
                <w:lang w:val="en-US"/>
              </w:rPr>
              <w:t>✚</w:t>
            </w:r>
          </w:p>
        </w:tc>
        <w:tc>
          <w:tcPr>
            <w:tcW w:w="1559" w:type="dxa"/>
            <w:tcBorders>
              <w:top w:val="single" w:sz="18" w:space="0" w:color="auto"/>
              <w:bottom w:val="single" w:sz="18" w:space="0" w:color="auto"/>
            </w:tcBorders>
          </w:tcPr>
          <w:p w14:paraId="5F0D959D" w14:textId="77777777" w:rsidR="008B1DB7" w:rsidRDefault="008B1DB7" w:rsidP="006E4739">
            <w:pPr>
              <w:rPr>
                <w:lang w:val="en-US"/>
              </w:rPr>
            </w:pPr>
            <w:r>
              <w:rPr>
                <w:lang w:val="en-US"/>
              </w:rPr>
              <w:t>Uniaxial</w:t>
            </w:r>
          </w:p>
        </w:tc>
        <w:tc>
          <w:tcPr>
            <w:tcW w:w="709" w:type="dxa"/>
            <w:tcBorders>
              <w:top w:val="single" w:sz="18" w:space="0" w:color="auto"/>
              <w:bottom w:val="single" w:sz="18" w:space="0" w:color="auto"/>
              <w:right w:val="single" w:sz="18" w:space="0" w:color="auto"/>
            </w:tcBorders>
          </w:tcPr>
          <w:p w14:paraId="27319595" w14:textId="77777777" w:rsidR="008B1DB7" w:rsidRDefault="008B1DB7" w:rsidP="006E4739">
            <w:pPr>
              <w:rPr>
                <w:lang w:val="en-US"/>
              </w:rPr>
            </w:pPr>
            <w:r w:rsidRPr="0006190C">
              <w:rPr>
                <w:rFonts w:hint="eastAsia"/>
                <w:lang w:val="en-US"/>
              </w:rPr>
              <w:t>━</w:t>
            </w:r>
            <w:r>
              <w:rPr>
                <w:lang w:val="en-US"/>
              </w:rPr>
              <w:t xml:space="preserve"> </w:t>
            </w:r>
          </w:p>
        </w:tc>
      </w:tr>
    </w:tbl>
    <w:p w14:paraId="01301789" w14:textId="13F4B074" w:rsidR="00955088" w:rsidRDefault="008B1DB7">
      <w:pPr>
        <w:rPr>
          <w:lang w:val="en-US"/>
        </w:rPr>
      </w:pPr>
      <w:r>
        <w:rPr>
          <w:lang w:val="en-US"/>
        </w:rPr>
        <w:t>Table @: Summary of pairwise comparisons corresponding to figure @.</w:t>
      </w:r>
    </w:p>
    <w:p w14:paraId="0CA3170F" w14:textId="77777777" w:rsidR="00955088" w:rsidRDefault="00955088">
      <w:pPr>
        <w:rPr>
          <w:lang w:val="en-US"/>
        </w:rPr>
      </w:pPr>
    </w:p>
    <w:p w14:paraId="20D074E7" w14:textId="4F58C39A" w:rsidR="00955088" w:rsidRDefault="00955088" w:rsidP="00955088">
      <w:pPr>
        <w:pStyle w:val="Heading3"/>
      </w:pPr>
      <w:r>
        <w:t>2.4.1 Business-as-usual (B-a-U)</w:t>
      </w:r>
    </w:p>
    <w:p w14:paraId="53B76ABB" w14:textId="59618C41" w:rsidR="00955088" w:rsidRPr="00955088" w:rsidRDefault="00955088">
      <w:pPr>
        <w:rPr>
          <w:color w:val="00B0F0"/>
          <w:lang w:val="en-US"/>
        </w:rPr>
      </w:pPr>
      <w:r>
        <w:rPr>
          <w:color w:val="00B0F0"/>
          <w:lang w:val="en-US"/>
        </w:rPr>
        <w:t>Picture and drawing</w:t>
      </w:r>
    </w:p>
    <w:p w14:paraId="45230379" w14:textId="77777777" w:rsidR="00955088" w:rsidRDefault="00955088">
      <w:pPr>
        <w:rPr>
          <w:lang w:val="en-US"/>
        </w:rPr>
      </w:pPr>
    </w:p>
    <w:p w14:paraId="235BDCBD" w14:textId="114AB144" w:rsidR="00955088" w:rsidRPr="00A97FE8" w:rsidRDefault="00955088">
      <w:pPr>
        <w:rPr>
          <w:lang w:val="en-US"/>
        </w:rPr>
      </w:pPr>
      <w:r>
        <w:rPr>
          <w:lang w:val="en-US"/>
        </w:rPr>
        <w:t xml:space="preserve">The slabs are compared to the “business-as-usual” slab (Table @), the position of which is demarcated by dashed lines. The horizontal lines show its steel and slab EC values, (60.28 </w:t>
      </w:r>
      <w:r w:rsidRPr="00635F01">
        <w:rPr>
          <w:lang w:val="en-US"/>
        </w:rPr>
        <w:t>kgCO</w:t>
      </w:r>
      <w:r w:rsidRPr="00635F01">
        <w:rPr>
          <w:vertAlign w:val="subscript"/>
          <w:lang w:val="en-US"/>
        </w:rPr>
        <w:t>2</w:t>
      </w:r>
      <w:r w:rsidRPr="00635F01">
        <w:rPr>
          <w:lang w:val="en-US"/>
        </w:rPr>
        <w:t>/m</w:t>
      </w:r>
      <w:r w:rsidRPr="00635F01">
        <w:rPr>
          <w:vertAlign w:val="superscript"/>
          <w:lang w:val="en-US"/>
        </w:rPr>
        <w:t>2</w:t>
      </w:r>
      <w:r>
        <w:rPr>
          <w:lang w:val="en-US"/>
        </w:rPr>
        <w:t xml:space="preserve"> and 53.71 </w:t>
      </w:r>
      <w:r w:rsidRPr="00635F01">
        <w:rPr>
          <w:lang w:val="en-US"/>
        </w:rPr>
        <w:t>kgCO</w:t>
      </w:r>
      <w:r w:rsidRPr="00635F01">
        <w:rPr>
          <w:vertAlign w:val="subscript"/>
          <w:lang w:val="en-US"/>
        </w:rPr>
        <w:t>2</w:t>
      </w:r>
      <w:r w:rsidRPr="00635F01">
        <w:rPr>
          <w:lang w:val="en-US"/>
        </w:rPr>
        <w:t>/m</w:t>
      </w:r>
      <w:r w:rsidRPr="00635F01">
        <w:rPr>
          <w:vertAlign w:val="superscript"/>
          <w:lang w:val="en-US"/>
        </w:rPr>
        <w:t>2</w:t>
      </w:r>
      <w:r>
        <w:rPr>
          <w:lang w:val="en-US"/>
        </w:rPr>
        <w:t xml:space="preserve">, respectively) whereas the diagonal line represents the line of constant embodied carbon equivalent to the business-as-usual slab (114.23 </w:t>
      </w:r>
      <w:r w:rsidRPr="00635F01">
        <w:rPr>
          <w:lang w:val="en-US"/>
        </w:rPr>
        <w:t>kgCO</w:t>
      </w:r>
      <w:r w:rsidRPr="00635F01">
        <w:rPr>
          <w:vertAlign w:val="subscript"/>
          <w:lang w:val="en-US"/>
        </w:rPr>
        <w:t>2</w:t>
      </w:r>
      <w:r w:rsidRPr="00635F01">
        <w:rPr>
          <w:lang w:val="en-US"/>
        </w:rPr>
        <w:t>/m</w:t>
      </w:r>
      <w:r w:rsidRPr="00635F01">
        <w:rPr>
          <w:vertAlign w:val="superscript"/>
          <w:lang w:val="en-US"/>
        </w:rPr>
        <w:t>2</w:t>
      </w:r>
      <w:r>
        <w:rPr>
          <w:lang w:val="en-US"/>
        </w:rPr>
        <w:t xml:space="preserve">). The slab is based on the </w:t>
      </w:r>
      <w:proofErr w:type="gramStart"/>
      <w:r>
        <w:rPr>
          <w:lang w:val="en-US"/>
        </w:rPr>
        <w:t>t[</w:t>
      </w:r>
      <w:proofErr w:type="gramEnd"/>
      <w:r>
        <w:rPr>
          <w:lang w:val="en-US"/>
        </w:rPr>
        <w:t>1,2] geometry (figure @) with a uniaxial slab, discrete sizing, and collinear beams. The slab follows a typical design of primary beams and parallel secondary beams oriented along the shorter span of the rectangular bays. Reinforcement in turn is oriented in the [1.,0.] direction, aligning with the span between secondary beams, and the maximum allowed assembly depth is 40”. 88.9% of the slabs in the dataset perform better than the business-as-usual slab (figure @c), an improvement achieved through a combination of better topology and design detailing choices.</w:t>
      </w:r>
    </w:p>
    <w:p w14:paraId="3B2BA385" w14:textId="01CED126" w:rsidR="00116F4D" w:rsidRDefault="00116F4D" w:rsidP="003A357B">
      <w:pPr>
        <w:pStyle w:val="Heading1"/>
      </w:pPr>
      <w:r>
        <w:t>3.0 Results</w:t>
      </w:r>
      <w:r w:rsidRPr="006F1A03">
        <w:t xml:space="preserve"> </w:t>
      </w:r>
    </w:p>
    <w:p w14:paraId="3ECEA965" w14:textId="6E0DE8E3" w:rsidR="00F42591" w:rsidRPr="00F42591" w:rsidRDefault="00F42591" w:rsidP="00F42591">
      <w:pPr>
        <w:rPr>
          <w:color w:val="00B0F0"/>
          <w:lang w:val="en-US"/>
        </w:rPr>
      </w:pPr>
      <w:r>
        <w:rPr>
          <w:lang w:val="en-US"/>
        </w:rPr>
        <w:t xml:space="preserve">This section presents results from the </w:t>
      </w:r>
      <w:r w:rsidRPr="004D1F35">
        <w:rPr>
          <w:lang w:val="en-US"/>
        </w:rPr>
        <w:t>11558</w:t>
      </w:r>
      <w:r>
        <w:rPr>
          <w:lang w:val="en-US"/>
        </w:rPr>
        <w:t xml:space="preserve"> </w:t>
      </w:r>
      <w:r>
        <w:rPr>
          <w:lang w:val="en-US"/>
        </w:rPr>
        <w:t xml:space="preserve">slabs through a variety of data visualizations to produce granular and generalized knowledge about the design decisions and construction techniques that impact embodied carbon in RC slabs supported by steel layouts. </w:t>
      </w:r>
      <w:r w:rsidRPr="00F42591">
        <w:rPr>
          <w:color w:val="00B0F0"/>
          <w:lang w:val="en-US"/>
        </w:rPr>
        <w:t>First the d@@@ summary of section and how it is structured</w:t>
      </w:r>
    </w:p>
    <w:p w14:paraId="3BBA344C" w14:textId="23714CAC" w:rsidR="00254C0E" w:rsidRDefault="00254C0E" w:rsidP="00254C0E">
      <w:pPr>
        <w:pStyle w:val="Heading2"/>
        <w:rPr>
          <w:lang w:val="en-US"/>
        </w:rPr>
      </w:pPr>
      <w:r>
        <w:rPr>
          <w:lang w:val="en-US"/>
        </w:rPr>
        <w:lastRenderedPageBreak/>
        <w:t xml:space="preserve">3.1 </w:t>
      </w:r>
      <w:r w:rsidR="00F42591">
        <w:rPr>
          <w:lang w:val="en-US"/>
        </w:rPr>
        <w:t xml:space="preserve">Design </w:t>
      </w:r>
      <w:r w:rsidR="00CC74B9">
        <w:rPr>
          <w:lang w:val="en-US"/>
        </w:rPr>
        <w:t xml:space="preserve">and detailing </w:t>
      </w:r>
      <w:r w:rsidR="00F42591">
        <w:rPr>
          <w:lang w:val="en-US"/>
        </w:rPr>
        <w:t>decisions</w:t>
      </w:r>
    </w:p>
    <w:p w14:paraId="77882568" w14:textId="54411169" w:rsidR="0046416A" w:rsidRDefault="00BB3F8B" w:rsidP="0046416A">
      <w:pPr>
        <w:rPr>
          <w:lang w:val="en-US"/>
        </w:rPr>
      </w:pPr>
      <w:r w:rsidRPr="00BB3F8B">
        <w:rPr>
          <w:lang w:val="en-US"/>
        </w:rPr>
        <w:drawing>
          <wp:inline distT="0" distB="0" distL="0" distR="0" wp14:anchorId="5F45CC33" wp14:editId="188CADCC">
            <wp:extent cx="5943600" cy="2958465"/>
            <wp:effectExtent l="0" t="0" r="0" b="635"/>
            <wp:docPr id="463653252" name="Picture 1" descr="A diagram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653252" name="Picture 1" descr="A diagram of different sizes and colors&#10;&#10;Description automatically generated with medium confidence"/>
                    <pic:cNvPicPr/>
                  </pic:nvPicPr>
                  <pic:blipFill>
                    <a:blip r:embed="rId16"/>
                    <a:stretch>
                      <a:fillRect/>
                    </a:stretch>
                  </pic:blipFill>
                  <pic:spPr>
                    <a:xfrm>
                      <a:off x="0" y="0"/>
                      <a:ext cx="5943600" cy="2958465"/>
                    </a:xfrm>
                    <a:prstGeom prst="rect">
                      <a:avLst/>
                    </a:prstGeom>
                  </pic:spPr>
                </pic:pic>
              </a:graphicData>
            </a:graphic>
          </wp:inline>
        </w:drawing>
      </w:r>
    </w:p>
    <w:p w14:paraId="3D1009E8" w14:textId="59655BFF" w:rsidR="0046416A" w:rsidRDefault="0046416A" w:rsidP="0046416A">
      <w:pPr>
        <w:rPr>
          <w:i/>
          <w:iCs/>
          <w:lang w:val="en-US"/>
        </w:rPr>
      </w:pPr>
      <w:r w:rsidRPr="000B609C">
        <w:rPr>
          <w:i/>
          <w:iCs/>
          <w:lang w:val="en-US"/>
        </w:rPr>
        <w:t xml:space="preserve">Figure </w:t>
      </w:r>
      <w:r w:rsidR="004535A2">
        <w:rPr>
          <w:i/>
          <w:iCs/>
          <w:lang w:val="en-US"/>
        </w:rPr>
        <w:t>@</w:t>
      </w:r>
      <w:r w:rsidRPr="000B609C">
        <w:rPr>
          <w:i/>
          <w:iCs/>
          <w:lang w:val="en-US"/>
        </w:rPr>
        <w:t>:</w:t>
      </w:r>
      <w:r w:rsidR="00D3015F">
        <w:rPr>
          <w:i/>
          <w:iCs/>
          <w:lang w:val="en-US"/>
        </w:rPr>
        <w:t xml:space="preserve"> M</w:t>
      </w:r>
      <w:r w:rsidRPr="000B609C">
        <w:rPr>
          <w:i/>
          <w:iCs/>
          <w:lang w:val="en-US"/>
        </w:rPr>
        <w:t>ultiplot showing pairwise comparisons for each of the design decisions a) slab sizing, b) beam sizing, c) beam collinearity, d) assembly depth, and e) slab types. Other than e), the plots contrast a business-as-usual choice in dark purple with a more optimal choice in light blue. Dotted lines indicate the performance of a business-as-usual slab with typical topology.</w:t>
      </w:r>
    </w:p>
    <w:p w14:paraId="4C72123C" w14:textId="2A319D8A" w:rsidR="006C729E" w:rsidRDefault="006C729E" w:rsidP="0046416A">
      <w:pPr>
        <w:rPr>
          <w:color w:val="00B0F0"/>
          <w:lang w:val="en-US"/>
        </w:rPr>
      </w:pPr>
      <w:r>
        <w:rPr>
          <w:color w:val="00B0F0"/>
          <w:lang w:val="en-US"/>
        </w:rPr>
        <w:t>Fix the aspect ratio</w:t>
      </w:r>
      <w:r w:rsidR="00B14AE6">
        <w:rPr>
          <w:color w:val="00B0F0"/>
          <w:lang w:val="en-US"/>
        </w:rPr>
        <w:t xml:space="preserve"> + write B-a-U EC total/steel/slab on the dotted lines</w:t>
      </w:r>
    </w:p>
    <w:p w14:paraId="50A167AB" w14:textId="69CCF6C8" w:rsidR="00B14AE6" w:rsidRPr="006C729E" w:rsidRDefault="00B14AE6" w:rsidP="0046416A">
      <w:pPr>
        <w:rPr>
          <w:color w:val="00B0F0"/>
          <w:lang w:val="en-US"/>
        </w:rPr>
      </w:pPr>
      <w:r>
        <w:rPr>
          <w:color w:val="00B0F0"/>
          <w:lang w:val="en-US"/>
        </w:rPr>
        <w:t>Symbols are defined in section e and refer to the slab type</w:t>
      </w:r>
    </w:p>
    <w:p w14:paraId="317E8C66" w14:textId="77777777" w:rsidR="00773FA1" w:rsidRPr="0046416A" w:rsidRDefault="00773FA1" w:rsidP="0046416A">
      <w:pPr>
        <w:rPr>
          <w:lang w:val="en-US"/>
        </w:rPr>
      </w:pPr>
    </w:p>
    <w:p w14:paraId="332F3D78" w14:textId="65AF29E3" w:rsidR="00F1470D" w:rsidRDefault="00F1470D" w:rsidP="003C6344">
      <w:pPr>
        <w:rPr>
          <w:lang w:val="en-US"/>
        </w:rPr>
      </w:pPr>
      <w:r>
        <w:rPr>
          <w:lang w:val="en-US"/>
        </w:rPr>
        <w:t xml:space="preserve">The </w:t>
      </w:r>
      <w:r w:rsidR="0046416A">
        <w:rPr>
          <w:lang w:val="en-US"/>
        </w:rPr>
        <w:t>results showing the impact of different design decisions</w:t>
      </w:r>
      <w:r>
        <w:rPr>
          <w:lang w:val="en-US"/>
        </w:rPr>
        <w:t xml:space="preserve"> are shown </w:t>
      </w:r>
      <w:r w:rsidR="0046416A">
        <w:rPr>
          <w:lang w:val="en-US"/>
        </w:rPr>
        <w:t>above</w:t>
      </w:r>
      <w:r>
        <w:rPr>
          <w:lang w:val="en-US"/>
        </w:rPr>
        <w:t xml:space="preserve">. Figures </w:t>
      </w:r>
      <w:r w:rsidR="004535A2">
        <w:rPr>
          <w:lang w:val="en-US"/>
        </w:rPr>
        <w:t>@</w:t>
      </w:r>
      <w:r>
        <w:rPr>
          <w:lang w:val="en-US"/>
        </w:rPr>
        <w:t>a-</w:t>
      </w:r>
      <w:r w:rsidR="004535A2">
        <w:rPr>
          <w:lang w:val="en-US"/>
        </w:rPr>
        <w:t>@</w:t>
      </w:r>
      <w:r>
        <w:rPr>
          <w:lang w:val="en-US"/>
        </w:rPr>
        <w:t xml:space="preserve">d </w:t>
      </w:r>
      <w:r w:rsidR="002E30A5">
        <w:rPr>
          <w:lang w:val="en-US"/>
        </w:rPr>
        <w:t>highlight</w:t>
      </w:r>
      <w:r>
        <w:rPr>
          <w:lang w:val="en-US"/>
        </w:rPr>
        <w:t xml:space="preserve"> </w:t>
      </w:r>
      <w:r w:rsidR="00E61963">
        <w:rPr>
          <w:lang w:val="en-US"/>
        </w:rPr>
        <w:t>pairwise</w:t>
      </w:r>
      <w:r>
        <w:rPr>
          <w:lang w:val="en-US"/>
        </w:rPr>
        <w:t xml:space="preserve"> comparisons between the normalized </w:t>
      </w:r>
      <w:r w:rsidR="006A2DB8">
        <w:rPr>
          <w:lang w:val="en-US"/>
        </w:rPr>
        <w:t>EC</w:t>
      </w:r>
      <w:r>
        <w:rPr>
          <w:lang w:val="en-US"/>
        </w:rPr>
        <w:t xml:space="preserve"> of the </w:t>
      </w:r>
      <w:r w:rsidR="002E30A5">
        <w:rPr>
          <w:lang w:val="en-US"/>
        </w:rPr>
        <w:t>conventional</w:t>
      </w:r>
      <w:r>
        <w:rPr>
          <w:lang w:val="en-US"/>
        </w:rPr>
        <w:t xml:space="preserve"> and optimal variations of</w:t>
      </w:r>
      <w:r w:rsidR="00E61963">
        <w:rPr>
          <w:lang w:val="en-US"/>
        </w:rPr>
        <w:t xml:space="preserve"> a)</w:t>
      </w:r>
      <w:r w:rsidR="002E007A">
        <w:rPr>
          <w:lang w:val="en-US"/>
        </w:rPr>
        <w:t xml:space="preserve"> </w:t>
      </w:r>
      <w:r w:rsidR="002E30A5">
        <w:rPr>
          <w:lang w:val="en-US"/>
        </w:rPr>
        <w:t>slab sizing</w:t>
      </w:r>
      <w:r>
        <w:rPr>
          <w:lang w:val="en-US"/>
        </w:rPr>
        <w:t xml:space="preserve">, </w:t>
      </w:r>
      <w:r w:rsidR="00E61963">
        <w:rPr>
          <w:lang w:val="en-US"/>
        </w:rPr>
        <w:t xml:space="preserve">b) </w:t>
      </w:r>
      <w:r>
        <w:rPr>
          <w:lang w:val="en-US"/>
        </w:rPr>
        <w:t xml:space="preserve">beam optimization, </w:t>
      </w:r>
      <w:r w:rsidR="00E61963">
        <w:rPr>
          <w:lang w:val="en-US"/>
        </w:rPr>
        <w:t xml:space="preserve">c) </w:t>
      </w:r>
      <w:r>
        <w:rPr>
          <w:lang w:val="en-US"/>
        </w:rPr>
        <w:t xml:space="preserve">beam collinearity, and </w:t>
      </w:r>
      <w:r w:rsidR="00E61963">
        <w:rPr>
          <w:lang w:val="en-US"/>
        </w:rPr>
        <w:t xml:space="preserve">d) </w:t>
      </w:r>
      <w:r>
        <w:rPr>
          <w:lang w:val="en-US"/>
        </w:rPr>
        <w:t xml:space="preserve">assembly depth, whereas figure </w:t>
      </w:r>
      <w:r w:rsidR="004535A2">
        <w:rPr>
          <w:lang w:val="en-US"/>
        </w:rPr>
        <w:t>@</w:t>
      </w:r>
      <w:r>
        <w:rPr>
          <w:lang w:val="en-US"/>
        </w:rPr>
        <w:t>e compares different slab types and vector orientations.</w:t>
      </w:r>
      <w:r w:rsidR="00E61963">
        <w:rPr>
          <w:lang w:val="en-US"/>
        </w:rPr>
        <w:t xml:space="preserve"> Table </w:t>
      </w:r>
      <w:r w:rsidR="003E1527">
        <w:rPr>
          <w:lang w:val="en-US"/>
        </w:rPr>
        <w:t>@</w:t>
      </w:r>
      <w:r w:rsidR="00E61963">
        <w:rPr>
          <w:lang w:val="en-US"/>
        </w:rPr>
        <w:t xml:space="preserve"> breaks down the mean and standard deviations for each comparison. </w:t>
      </w:r>
    </w:p>
    <w:p w14:paraId="7B6D97C3" w14:textId="77777777" w:rsidR="00185BC1" w:rsidRDefault="00185BC1" w:rsidP="003C6344">
      <w:pPr>
        <w:rPr>
          <w:lang w:val="en-US"/>
        </w:rPr>
      </w:pPr>
    </w:p>
    <w:p w14:paraId="230E4A1F" w14:textId="72EDDE8A" w:rsidR="00A1117A" w:rsidRDefault="00A1117A" w:rsidP="003C6344">
      <w:pPr>
        <w:rPr>
          <w:lang w:val="en-US"/>
        </w:rPr>
      </w:pPr>
      <w:r>
        <w:rPr>
          <w:lang w:val="en-US"/>
        </w:rPr>
        <w:t xml:space="preserve">The </w:t>
      </w:r>
      <w:r w:rsidR="006A2DB8">
        <w:rPr>
          <w:lang w:val="en-US"/>
        </w:rPr>
        <w:t>EC</w:t>
      </w:r>
      <w:r>
        <w:rPr>
          <w:lang w:val="en-US"/>
        </w:rPr>
        <w:t xml:space="preserve"> </w:t>
      </w:r>
      <w:r w:rsidR="00BA3EB3">
        <w:rPr>
          <w:lang w:val="en-US"/>
        </w:rPr>
        <w:t xml:space="preserve">of each floor slab </w:t>
      </w:r>
      <w:r>
        <w:rPr>
          <w:lang w:val="en-US"/>
        </w:rPr>
        <w:t xml:space="preserve">is </w:t>
      </w:r>
      <w:r w:rsidR="009047D6">
        <w:rPr>
          <w:lang w:val="en-US"/>
        </w:rPr>
        <w:t>divided</w:t>
      </w:r>
      <w:r>
        <w:rPr>
          <w:lang w:val="en-US"/>
        </w:rPr>
        <w:t xml:space="preserve"> </w:t>
      </w:r>
      <w:r w:rsidR="00BA3EB3">
        <w:rPr>
          <w:lang w:val="en-US"/>
        </w:rPr>
        <w:t>into the contributions from</w:t>
      </w:r>
      <w:r>
        <w:rPr>
          <w:lang w:val="en-US"/>
        </w:rPr>
        <w:t xml:space="preserve"> </w:t>
      </w:r>
      <w:r w:rsidR="008B2FB1">
        <w:rPr>
          <w:lang w:val="en-US"/>
        </w:rPr>
        <w:t>steel (x-axis)</w:t>
      </w:r>
      <w:r>
        <w:rPr>
          <w:lang w:val="en-US"/>
        </w:rPr>
        <w:t xml:space="preserve"> and </w:t>
      </w:r>
      <w:r w:rsidR="008B2FB1">
        <w:rPr>
          <w:lang w:val="en-US"/>
        </w:rPr>
        <w:t>slab (y-axis)</w:t>
      </w:r>
      <w:r>
        <w:rPr>
          <w:lang w:val="en-US"/>
        </w:rPr>
        <w:t>.</w:t>
      </w:r>
      <w:r w:rsidR="004150BA">
        <w:rPr>
          <w:lang w:val="en-US"/>
        </w:rPr>
        <w:t xml:space="preserve"> Steel </w:t>
      </w:r>
      <w:r w:rsidR="006A2DB8">
        <w:rPr>
          <w:lang w:val="en-US"/>
        </w:rPr>
        <w:t>EC</w:t>
      </w:r>
      <w:r w:rsidR="004150BA">
        <w:rPr>
          <w:lang w:val="en-US"/>
        </w:rPr>
        <w:t xml:space="preserve"> </w:t>
      </w:r>
      <w:r w:rsidR="00D926F2">
        <w:rPr>
          <w:lang w:val="en-US"/>
        </w:rPr>
        <w:t>comes from the</w:t>
      </w:r>
      <w:r w:rsidR="004150BA">
        <w:rPr>
          <w:lang w:val="en-US"/>
        </w:rPr>
        <w:t xml:space="preserve"> steel beams of the </w:t>
      </w:r>
      <w:r w:rsidR="00D926F2">
        <w:rPr>
          <w:lang w:val="en-US"/>
        </w:rPr>
        <w:t>layout</w:t>
      </w:r>
      <w:r w:rsidR="004150BA">
        <w:rPr>
          <w:lang w:val="en-US"/>
        </w:rPr>
        <w:t xml:space="preserve">, excluding connections. </w:t>
      </w:r>
      <w:r>
        <w:rPr>
          <w:lang w:val="en-US"/>
        </w:rPr>
        <w:t xml:space="preserve">Slab </w:t>
      </w:r>
      <w:r w:rsidR="006A2DB8">
        <w:rPr>
          <w:lang w:val="en-US"/>
        </w:rPr>
        <w:t>EC</w:t>
      </w:r>
      <w:r>
        <w:rPr>
          <w:lang w:val="en-US"/>
        </w:rPr>
        <w:t xml:space="preserve"> includes both </w:t>
      </w:r>
      <w:r w:rsidR="00D926F2">
        <w:rPr>
          <w:lang w:val="en-US"/>
        </w:rPr>
        <w:t>concrete</w:t>
      </w:r>
      <w:r>
        <w:rPr>
          <w:lang w:val="en-US"/>
        </w:rPr>
        <w:t xml:space="preserve"> </w:t>
      </w:r>
      <w:r w:rsidR="00D926F2">
        <w:rPr>
          <w:lang w:val="en-US"/>
        </w:rPr>
        <w:t>and rebar</w:t>
      </w:r>
      <w:r>
        <w:rPr>
          <w:lang w:val="en-US"/>
        </w:rPr>
        <w:t xml:space="preserve">, where rebar is assumed to constitute 1% of the total slab volume in isotropic and uniaxial slabs, and 2% for biaxial orthogonal since the rebar is laid out in a two-directional grid. </w:t>
      </w:r>
      <w:r w:rsidR="002E007A">
        <w:rPr>
          <w:lang w:val="en-US"/>
        </w:rPr>
        <w:t xml:space="preserve">The volume of the rebar is increased by 5% to </w:t>
      </w:r>
      <w:r w:rsidR="006D63AA">
        <w:rPr>
          <w:lang w:val="en-US"/>
        </w:rPr>
        <w:t>account</w:t>
      </w:r>
      <w:r w:rsidR="002E007A">
        <w:rPr>
          <w:lang w:val="en-US"/>
        </w:rPr>
        <w:t xml:space="preserve"> for turnups and cutoffs.</w:t>
      </w:r>
    </w:p>
    <w:p w14:paraId="67710E81" w14:textId="77777777" w:rsidR="003E1527" w:rsidRDefault="003E1527" w:rsidP="003C6344">
      <w:pPr>
        <w:rPr>
          <w:lang w:val="en-US"/>
        </w:rPr>
      </w:pPr>
    </w:p>
    <w:p w14:paraId="0AB39AC0" w14:textId="53932979" w:rsidR="003E1527" w:rsidRDefault="003E1527" w:rsidP="003C6344">
      <w:pPr>
        <w:rPr>
          <w:lang w:val="en-US"/>
        </w:rPr>
      </w:pPr>
      <w:r>
        <w:rPr>
          <w:lang w:val="en-US"/>
        </w:rPr>
        <w:t xml:space="preserve">Figure @ shows us the mean and quartiles of the pairwise comparisons. </w:t>
      </w:r>
      <w:r w:rsidR="00B94D96">
        <w:rPr>
          <w:lang w:val="en-US"/>
        </w:rPr>
        <w:t xml:space="preserve">Although lower-carbon solutions do show modest improvements in slab efficiency over conventional construction, </w:t>
      </w:r>
      <w:r w:rsidR="002C1602">
        <w:rPr>
          <w:lang w:val="en-US"/>
        </w:rPr>
        <w:t>they likely do not warrant</w:t>
      </w:r>
      <w:r w:rsidR="00B94D96">
        <w:rPr>
          <w:lang w:val="en-US"/>
        </w:rPr>
        <w:t xml:space="preserve"> cost </w:t>
      </w:r>
      <w:r w:rsidR="002C1602">
        <w:rPr>
          <w:lang w:val="en-US"/>
        </w:rPr>
        <w:t xml:space="preserve">and complexity </w:t>
      </w:r>
      <w:r w:rsidR="00B94D96">
        <w:rPr>
          <w:lang w:val="en-US"/>
        </w:rPr>
        <w:t xml:space="preserve">of implementing </w:t>
      </w:r>
      <w:r w:rsidR="002C1602">
        <w:rPr>
          <w:lang w:val="en-US"/>
        </w:rPr>
        <w:t>them.</w:t>
      </w:r>
    </w:p>
    <w:p w14:paraId="4E5D65F0" w14:textId="77777777" w:rsidR="000C4F41" w:rsidRDefault="000C4F41" w:rsidP="003C6344">
      <w:pPr>
        <w:rPr>
          <w:lang w:val="en-US"/>
        </w:rPr>
      </w:pPr>
    </w:p>
    <w:p w14:paraId="285F8745" w14:textId="3BE8B023" w:rsidR="000C4F41" w:rsidRDefault="00D13D88" w:rsidP="000C4F41">
      <w:pPr>
        <w:rPr>
          <w:lang w:val="en-US"/>
        </w:rPr>
      </w:pPr>
      <w:r w:rsidRPr="00D13D88">
        <w:rPr>
          <w:lang w:val="en-US"/>
        </w:rPr>
        <w:lastRenderedPageBreak/>
        <w:drawing>
          <wp:inline distT="0" distB="0" distL="0" distR="0" wp14:anchorId="68BA13CA" wp14:editId="04A49DFB">
            <wp:extent cx="5943600" cy="3120390"/>
            <wp:effectExtent l="0" t="0" r="0" b="3810"/>
            <wp:docPr id="2042049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049326" name=""/>
                    <pic:cNvPicPr/>
                  </pic:nvPicPr>
                  <pic:blipFill>
                    <a:blip r:embed="rId17"/>
                    <a:stretch>
                      <a:fillRect/>
                    </a:stretch>
                  </pic:blipFill>
                  <pic:spPr>
                    <a:xfrm>
                      <a:off x="0" y="0"/>
                      <a:ext cx="5943600" cy="3120390"/>
                    </a:xfrm>
                    <a:prstGeom prst="rect">
                      <a:avLst/>
                    </a:prstGeom>
                  </pic:spPr>
                </pic:pic>
              </a:graphicData>
            </a:graphic>
          </wp:inline>
        </w:drawing>
      </w:r>
    </w:p>
    <w:p w14:paraId="0EA9EFC1" w14:textId="4AC6D12C" w:rsidR="000C4F41" w:rsidRPr="000C4F41" w:rsidRDefault="000C4F41" w:rsidP="003C6344">
      <w:pPr>
        <w:rPr>
          <w:i/>
          <w:iCs/>
          <w:lang w:val="en-US"/>
        </w:rPr>
      </w:pPr>
      <w:r w:rsidRPr="000C4F41">
        <w:rPr>
          <w:i/>
          <w:iCs/>
          <w:lang w:val="en-US"/>
        </w:rPr>
        <w:t>Figure @: Box-and-whisker plots showing</w:t>
      </w:r>
      <w:r w:rsidR="00547AB6">
        <w:rPr>
          <w:i/>
          <w:iCs/>
          <w:lang w:val="en-US"/>
        </w:rPr>
        <w:t xml:space="preserve"> a)</w:t>
      </w:r>
      <w:r w:rsidRPr="000C4F41">
        <w:rPr>
          <w:i/>
          <w:iCs/>
          <w:lang w:val="en-US"/>
        </w:rPr>
        <w:t xml:space="preserve"> summary statistics for the full dataset (11446 slabs) and </w:t>
      </w:r>
      <w:r w:rsidR="00547AB6">
        <w:rPr>
          <w:i/>
          <w:iCs/>
          <w:lang w:val="en-US"/>
        </w:rPr>
        <w:t xml:space="preserve">b) </w:t>
      </w:r>
      <w:r w:rsidRPr="000C4F41">
        <w:rPr>
          <w:i/>
          <w:iCs/>
          <w:lang w:val="en-US"/>
        </w:rPr>
        <w:t>the dataset filtered to only show results better than the business-as-usual (8650 slabs).</w:t>
      </w:r>
      <w:r w:rsidR="00547AB6">
        <w:rPr>
          <w:i/>
          <w:iCs/>
          <w:lang w:val="en-US"/>
        </w:rPr>
        <w:t xml:space="preserve"> These values correspond to the results </w:t>
      </w:r>
      <w:r w:rsidR="00D3015F">
        <w:rPr>
          <w:i/>
          <w:iCs/>
          <w:lang w:val="en-US"/>
        </w:rPr>
        <w:t xml:space="preserve">numerically presented </w:t>
      </w:r>
      <w:r w:rsidR="00547AB6">
        <w:rPr>
          <w:i/>
          <w:iCs/>
          <w:lang w:val="en-US"/>
        </w:rPr>
        <w:t xml:space="preserve">in tables </w:t>
      </w:r>
      <w:r w:rsidR="003E1527">
        <w:rPr>
          <w:i/>
          <w:iCs/>
          <w:lang w:val="en-US"/>
        </w:rPr>
        <w:t>@</w:t>
      </w:r>
      <w:r w:rsidR="00547AB6">
        <w:rPr>
          <w:i/>
          <w:iCs/>
          <w:lang w:val="en-US"/>
        </w:rPr>
        <w:t xml:space="preserve"> and </w:t>
      </w:r>
      <w:r w:rsidR="003E1527">
        <w:rPr>
          <w:i/>
          <w:iCs/>
          <w:lang w:val="en-US"/>
        </w:rPr>
        <w:t>@</w:t>
      </w:r>
      <w:r w:rsidR="00547AB6">
        <w:rPr>
          <w:i/>
          <w:iCs/>
          <w:lang w:val="en-US"/>
        </w:rPr>
        <w:t>.</w:t>
      </w:r>
      <w:r w:rsidR="002F0209">
        <w:rPr>
          <w:i/>
          <w:iCs/>
          <w:lang w:val="en-US"/>
        </w:rPr>
        <w:t xml:space="preserve"> </w:t>
      </w:r>
    </w:p>
    <w:p w14:paraId="10AB6390" w14:textId="77777777" w:rsidR="0082774E" w:rsidRDefault="0082774E" w:rsidP="00637E28">
      <w:pPr>
        <w:pStyle w:val="Heading3"/>
      </w:pPr>
    </w:p>
    <w:p w14:paraId="794BD9F8" w14:textId="6EFA3AB7" w:rsidR="00C11FE3" w:rsidRDefault="00254C0E" w:rsidP="00637E28">
      <w:pPr>
        <w:pStyle w:val="Heading3"/>
      </w:pPr>
      <w:r>
        <w:t xml:space="preserve">3.1.1 </w:t>
      </w:r>
      <w:r w:rsidR="00C11FE3">
        <w:t xml:space="preserve">Slab </w:t>
      </w:r>
      <w:r w:rsidR="007F3512">
        <w:t>sizing</w:t>
      </w:r>
    </w:p>
    <w:p w14:paraId="72BF17E1" w14:textId="77777777" w:rsidR="00FC366D" w:rsidRPr="00FC366D" w:rsidRDefault="00FC366D" w:rsidP="00FC366D">
      <w:pPr>
        <w:rPr>
          <w:lang w:val="en-US"/>
        </w:rPr>
      </w:pPr>
    </w:p>
    <w:p w14:paraId="4BF2CC54" w14:textId="35B87E98" w:rsidR="00F62B4E" w:rsidRDefault="00B63F7D" w:rsidP="006F4405">
      <w:pPr>
        <w:rPr>
          <w:lang w:val="en-US"/>
        </w:rPr>
      </w:pPr>
      <w:r>
        <w:rPr>
          <w:lang w:val="en-US"/>
        </w:rPr>
        <w:t>S</w:t>
      </w:r>
      <w:r w:rsidR="0059224D">
        <w:rPr>
          <w:lang w:val="en-US"/>
        </w:rPr>
        <w:t>lab</w:t>
      </w:r>
      <w:r w:rsidR="007324A2">
        <w:rPr>
          <w:lang w:val="en-US"/>
        </w:rPr>
        <w:t xml:space="preserve"> sizing has an impact on concrete quantity </w:t>
      </w:r>
      <w:r w:rsidR="0059224D">
        <w:rPr>
          <w:lang w:val="en-US"/>
        </w:rPr>
        <w:t>and</w:t>
      </w:r>
      <w:r w:rsidR="007324A2">
        <w:rPr>
          <w:lang w:val="en-US"/>
        </w:rPr>
        <w:t xml:space="preserve"> steel quantity</w:t>
      </w:r>
      <w:r>
        <w:rPr>
          <w:lang w:val="en-US"/>
        </w:rPr>
        <w:t>, leading to cellular slabs</w:t>
      </w:r>
      <w:r>
        <w:rPr>
          <w:lang w:val="en-US"/>
        </w:rPr>
        <w:t xml:space="preserve"> </w:t>
      </w:r>
      <w:r>
        <w:rPr>
          <w:lang w:val="en-US"/>
        </w:rPr>
        <w:t>havi</w:t>
      </w:r>
      <w:r w:rsidR="00BE107C">
        <w:rPr>
          <w:lang w:val="en-US"/>
        </w:rPr>
        <w:t xml:space="preserve">ng 4% less </w:t>
      </w:r>
      <w:r>
        <w:rPr>
          <w:lang w:val="en-US"/>
        </w:rPr>
        <w:t>total EC than uniformly sized slabs</w:t>
      </w:r>
      <w:r w:rsidR="005401F2">
        <w:rPr>
          <w:lang w:val="en-US"/>
        </w:rPr>
        <w:t xml:space="preserve"> </w:t>
      </w:r>
      <w:r w:rsidR="005401F2">
        <w:rPr>
          <w:lang w:val="en-US"/>
        </w:rPr>
        <w:t>(</w:t>
      </w:r>
      <w:r w:rsidR="00D91DEC">
        <w:rPr>
          <w:lang w:val="en-US"/>
        </w:rPr>
        <w:t>S</w:t>
      </w:r>
      <w:r w:rsidR="005401F2">
        <w:rPr>
          <w:lang w:val="en-US"/>
        </w:rPr>
        <w:t>ection 2.2.2)</w:t>
      </w:r>
      <w:r w:rsidR="006F4405">
        <w:rPr>
          <w:lang w:val="en-US"/>
        </w:rPr>
        <w:t>.</w:t>
      </w:r>
      <w:r w:rsidR="007324A2">
        <w:rPr>
          <w:lang w:val="en-US"/>
        </w:rPr>
        <w:t xml:space="preserve"> </w:t>
      </w:r>
      <w:r w:rsidR="00FA3296">
        <w:rPr>
          <w:lang w:val="en-US"/>
        </w:rPr>
        <w:t>The</w:t>
      </w:r>
      <w:r w:rsidR="000E01E0">
        <w:rPr>
          <w:lang w:val="en-US"/>
        </w:rPr>
        <w:t xml:space="preserve"> finer gradation of slab depths uses less</w:t>
      </w:r>
      <w:r w:rsidR="007324A2">
        <w:rPr>
          <w:lang w:val="en-US"/>
        </w:rPr>
        <w:t xml:space="preserve"> concrete </w:t>
      </w:r>
      <w:r w:rsidR="004E7E76">
        <w:rPr>
          <w:lang w:val="en-US"/>
        </w:rPr>
        <w:t>which</w:t>
      </w:r>
      <w:r w:rsidR="007324A2">
        <w:rPr>
          <w:lang w:val="en-US"/>
        </w:rPr>
        <w:t xml:space="preserve"> </w:t>
      </w:r>
      <w:r w:rsidR="000B5DB7">
        <w:rPr>
          <w:lang w:val="en-US"/>
        </w:rPr>
        <w:t>in turn</w:t>
      </w:r>
      <w:r w:rsidR="00FA3296">
        <w:rPr>
          <w:lang w:val="en-US"/>
        </w:rPr>
        <w:t xml:space="preserve"> imposes lighter loads on the beam layout</w:t>
      </w:r>
      <w:r w:rsidR="006F4405">
        <w:rPr>
          <w:lang w:val="en-US"/>
        </w:rPr>
        <w:t xml:space="preserve">, allowing for smaller steel </w:t>
      </w:r>
      <w:r w:rsidR="007324A2">
        <w:rPr>
          <w:lang w:val="en-US"/>
        </w:rPr>
        <w:t>sections</w:t>
      </w:r>
      <w:r w:rsidR="005401F2">
        <w:rPr>
          <w:lang w:val="en-US"/>
        </w:rPr>
        <w:t>.</w:t>
      </w:r>
    </w:p>
    <w:p w14:paraId="4E19E90B" w14:textId="77777777" w:rsidR="00F62B4E" w:rsidRDefault="00F62B4E" w:rsidP="006F4405">
      <w:pPr>
        <w:rPr>
          <w:lang w:val="en-US"/>
        </w:rPr>
      </w:pPr>
    </w:p>
    <w:p w14:paraId="5ADFDD86" w14:textId="7155F8AA" w:rsidR="007324A2" w:rsidRDefault="005B1A7E" w:rsidP="006F4405">
      <w:pPr>
        <w:rPr>
          <w:lang w:val="en-US"/>
        </w:rPr>
      </w:pPr>
      <w:r>
        <w:rPr>
          <w:lang w:val="en-US"/>
        </w:rPr>
        <w:t>H</w:t>
      </w:r>
      <w:r w:rsidR="00C420C3">
        <w:rPr>
          <w:lang w:val="en-US"/>
        </w:rPr>
        <w:t xml:space="preserve">igher </w:t>
      </w:r>
      <w:r w:rsidR="006A2DB8">
        <w:rPr>
          <w:lang w:val="en-US"/>
        </w:rPr>
        <w:t>EC</w:t>
      </w:r>
      <w:r w:rsidR="00C420C3">
        <w:rPr>
          <w:lang w:val="en-US"/>
        </w:rPr>
        <w:t xml:space="preserve"> slabs </w:t>
      </w:r>
      <w:r w:rsidR="00B51855">
        <w:rPr>
          <w:lang w:val="en-US"/>
        </w:rPr>
        <w:t>see</w:t>
      </w:r>
      <w:r w:rsidR="00C420C3">
        <w:rPr>
          <w:lang w:val="en-US"/>
        </w:rPr>
        <w:t xml:space="preserve"> </w:t>
      </w:r>
      <w:r w:rsidR="00B51855">
        <w:rPr>
          <w:lang w:val="en-US"/>
        </w:rPr>
        <w:t>more savings from the cellular slabs</w:t>
      </w:r>
      <w:r w:rsidR="009E7309">
        <w:rPr>
          <w:lang w:val="en-US"/>
        </w:rPr>
        <w:t xml:space="preserve">, while the improvement is marginal for slabs that already have low </w:t>
      </w:r>
      <w:r w:rsidR="006A2DB8">
        <w:rPr>
          <w:lang w:val="en-US"/>
        </w:rPr>
        <w:t>EC</w:t>
      </w:r>
      <w:r w:rsidR="00C420C3">
        <w:rPr>
          <w:lang w:val="en-US"/>
        </w:rPr>
        <w:t xml:space="preserve">. </w:t>
      </w:r>
      <w:r w:rsidR="007324A2">
        <w:rPr>
          <w:lang w:val="en-US"/>
        </w:rPr>
        <w:t xml:space="preserve">Slabs that start with relatively high steel and low concrete quantities see a greater reduction in concrete than steel, particularly for beams sized using the </w:t>
      </w:r>
      <w:r w:rsidR="00D71EBD">
        <w:rPr>
          <w:lang w:val="en-US"/>
        </w:rPr>
        <w:t>catalog</w:t>
      </w:r>
      <w:r w:rsidR="007324A2">
        <w:rPr>
          <w:lang w:val="en-US"/>
        </w:rPr>
        <w:t>, suggesting that minimum beam size</w:t>
      </w:r>
      <w:r w:rsidR="001A1847">
        <w:rPr>
          <w:lang w:val="en-US"/>
        </w:rPr>
        <w:t xml:space="preserve">s </w:t>
      </w:r>
      <w:r w:rsidR="0059224D">
        <w:rPr>
          <w:lang w:val="en-US"/>
        </w:rPr>
        <w:t xml:space="preserve">in the catalog </w:t>
      </w:r>
      <w:r w:rsidR="007904AF">
        <w:rPr>
          <w:lang w:val="en-US"/>
        </w:rPr>
        <w:t>are a limit on how little material can be used to support the slab. Figure @ supports this finding, as one of the most frequently used beam sizes is W6x8.5, which is also the smallest utilized size.</w:t>
      </w:r>
    </w:p>
    <w:p w14:paraId="5E0DA754" w14:textId="77777777" w:rsidR="007324A2" w:rsidRDefault="007324A2" w:rsidP="006F4405">
      <w:pPr>
        <w:rPr>
          <w:lang w:val="en-US"/>
        </w:rPr>
      </w:pPr>
    </w:p>
    <w:p w14:paraId="0B17AD0A" w14:textId="71154614" w:rsidR="00035CAC" w:rsidRDefault="006F4405" w:rsidP="00035CAC">
      <w:pPr>
        <w:rPr>
          <w:lang w:val="en-US"/>
        </w:rPr>
      </w:pPr>
      <w:r>
        <w:rPr>
          <w:lang w:val="en-US"/>
        </w:rPr>
        <w:t xml:space="preserve">The uniform slab results </w:t>
      </w:r>
      <w:r w:rsidR="009762AC">
        <w:rPr>
          <w:lang w:val="en-US"/>
        </w:rPr>
        <w:t>form</w:t>
      </w:r>
      <w:r w:rsidR="007904AF">
        <w:rPr>
          <w:lang w:val="en-US"/>
        </w:rPr>
        <w:t xml:space="preserve"> two </w:t>
      </w:r>
      <w:r w:rsidR="009762AC">
        <w:rPr>
          <w:lang w:val="en-US"/>
        </w:rPr>
        <w:t>large</w:t>
      </w:r>
      <w:r>
        <w:rPr>
          <w:lang w:val="en-US"/>
        </w:rPr>
        <w:t xml:space="preserve"> </w:t>
      </w:r>
      <w:r w:rsidR="007904AF">
        <w:rPr>
          <w:lang w:val="en-US"/>
        </w:rPr>
        <w:t xml:space="preserve">horizontal bands, one at the business-as-usual slab </w:t>
      </w:r>
      <w:r w:rsidR="006A2DB8">
        <w:rPr>
          <w:lang w:val="en-US"/>
        </w:rPr>
        <w:t>EC</w:t>
      </w:r>
      <w:r w:rsidR="007904AF">
        <w:rPr>
          <w:lang w:val="en-US"/>
        </w:rPr>
        <w:t xml:space="preserve"> line, and the other slightly above. </w:t>
      </w:r>
      <w:r w:rsidR="00AB662D">
        <w:rPr>
          <w:lang w:val="en-US"/>
        </w:rPr>
        <w:t>They</w:t>
      </w:r>
      <w:r w:rsidR="00297DA3">
        <w:rPr>
          <w:lang w:val="en-US"/>
        </w:rPr>
        <w:t xml:space="preserve"> are</w:t>
      </w:r>
      <w:r w:rsidR="00AB662D">
        <w:rPr>
          <w:lang w:val="en-US"/>
        </w:rPr>
        <w:t xml:space="preserve"> likely</w:t>
      </w:r>
      <w:r w:rsidR="00297DA3">
        <w:rPr>
          <w:lang w:val="en-US"/>
        </w:rPr>
        <w:t xml:space="preserve"> caused by the maximum possible </w:t>
      </w:r>
      <w:r w:rsidR="0076326B">
        <w:rPr>
          <w:lang w:val="en-US"/>
        </w:rPr>
        <w:t xml:space="preserve">span for the test slabs. Since </w:t>
      </w:r>
      <w:r w:rsidR="00AB662D">
        <w:rPr>
          <w:lang w:val="en-US"/>
        </w:rPr>
        <w:t>each slab</w:t>
      </w:r>
      <w:r w:rsidR="0076326B">
        <w:rPr>
          <w:lang w:val="en-US"/>
        </w:rPr>
        <w:t xml:space="preserve"> </w:t>
      </w:r>
      <w:r w:rsidR="00AB662D">
        <w:rPr>
          <w:lang w:val="en-US"/>
        </w:rPr>
        <w:t>measures</w:t>
      </w:r>
      <w:r w:rsidR="0076326B">
        <w:rPr>
          <w:lang w:val="en-US"/>
        </w:rPr>
        <w:t xml:space="preserve"> 10mx12m, all uniform slabs </w:t>
      </w:r>
      <w:r w:rsidR="00AB662D">
        <w:rPr>
          <w:lang w:val="en-US"/>
        </w:rPr>
        <w:t>with</w:t>
      </w:r>
      <w:r w:rsidR="0076326B">
        <w:rPr>
          <w:lang w:val="en-US"/>
        </w:rPr>
        <w:t xml:space="preserve"> a 12m span will have the same slab thickness throughout and</w:t>
      </w:r>
      <w:r w:rsidR="00227A62">
        <w:rPr>
          <w:lang w:val="en-US"/>
        </w:rPr>
        <w:t xml:space="preserve"> are therefore arranged </w:t>
      </w:r>
      <w:r w:rsidR="0076326B">
        <w:rPr>
          <w:lang w:val="en-US"/>
        </w:rPr>
        <w:t xml:space="preserve">along the same line. </w:t>
      </w:r>
      <w:r w:rsidR="000A28B5">
        <w:rPr>
          <w:lang w:val="en-US"/>
        </w:rPr>
        <w:t xml:space="preserve">Smaller bands occur for the 10m maximum span in the shorter </w:t>
      </w:r>
      <w:r w:rsidR="00BE6B8E">
        <w:rPr>
          <w:lang w:val="en-US"/>
        </w:rPr>
        <w:t>direction but</w:t>
      </w:r>
      <w:r w:rsidR="000A28B5">
        <w:rPr>
          <w:lang w:val="en-US"/>
        </w:rPr>
        <w:t xml:space="preserve"> are less pronounced</w:t>
      </w:r>
      <w:r w:rsidR="00227A62">
        <w:rPr>
          <w:lang w:val="en-US"/>
        </w:rPr>
        <w:t>,</w:t>
      </w:r>
      <w:r w:rsidR="000A28B5">
        <w:rPr>
          <w:lang w:val="en-US"/>
        </w:rPr>
        <w:t xml:space="preserve"> as there are fewer slabs that have a 10m span and not a 12m span. 10</w:t>
      </w:r>
      <w:r w:rsidR="00BE6B8E">
        <w:rPr>
          <w:lang w:val="en-US"/>
        </w:rPr>
        <w:t>m maximum</w:t>
      </w:r>
      <w:r w:rsidR="000A28B5">
        <w:rPr>
          <w:lang w:val="en-US"/>
        </w:rPr>
        <w:t xml:space="preserve"> span </w:t>
      </w:r>
      <w:r>
        <w:rPr>
          <w:lang w:val="en-US"/>
        </w:rPr>
        <w:t xml:space="preserve">slabs </w:t>
      </w:r>
      <w:r w:rsidR="000A28B5">
        <w:rPr>
          <w:lang w:val="en-US"/>
        </w:rPr>
        <w:t xml:space="preserve">include </w:t>
      </w:r>
      <w:proofErr w:type="gramStart"/>
      <w:r w:rsidR="000A28B5">
        <w:rPr>
          <w:lang w:val="en-US"/>
        </w:rPr>
        <w:t>t</w:t>
      </w:r>
      <w:r>
        <w:rPr>
          <w:lang w:val="en-US"/>
        </w:rPr>
        <w:t>[</w:t>
      </w:r>
      <w:proofErr w:type="gramEnd"/>
      <w:r>
        <w:rPr>
          <w:lang w:val="en-US"/>
        </w:rPr>
        <w:t>3,2], g[1,5]</w:t>
      </w:r>
      <w:r w:rsidR="000A28B5">
        <w:rPr>
          <w:lang w:val="en-US"/>
        </w:rPr>
        <w:t xml:space="preserve">, and 12m maximum span </w:t>
      </w:r>
      <w:r>
        <w:rPr>
          <w:lang w:val="en-US"/>
        </w:rPr>
        <w:t xml:space="preserve">slabs </w:t>
      </w:r>
      <w:r w:rsidR="000A28B5">
        <w:rPr>
          <w:lang w:val="en-US"/>
        </w:rPr>
        <w:t>include t</w:t>
      </w:r>
      <w:r>
        <w:rPr>
          <w:lang w:val="en-US"/>
        </w:rPr>
        <w:t xml:space="preserve">[3,3], </w:t>
      </w:r>
      <w:r w:rsidR="000A28B5">
        <w:rPr>
          <w:lang w:val="en-US"/>
        </w:rPr>
        <w:t>t</w:t>
      </w:r>
      <w:r>
        <w:rPr>
          <w:lang w:val="en-US"/>
        </w:rPr>
        <w:t xml:space="preserve">[7,4], </w:t>
      </w:r>
      <w:r w:rsidR="000A28B5">
        <w:rPr>
          <w:lang w:val="en-US"/>
        </w:rPr>
        <w:t>t</w:t>
      </w:r>
      <w:r>
        <w:rPr>
          <w:lang w:val="en-US"/>
        </w:rPr>
        <w:t>[9,3], g[4,1]</w:t>
      </w:r>
      <w:r w:rsidR="000A28B5">
        <w:rPr>
          <w:lang w:val="en-US"/>
        </w:rPr>
        <w:t>.</w:t>
      </w:r>
      <w:r w:rsidR="00AB662D">
        <w:rPr>
          <w:lang w:val="en-US"/>
        </w:rPr>
        <w:t xml:space="preserve"> </w:t>
      </w:r>
    </w:p>
    <w:p w14:paraId="74F533DE" w14:textId="77777777" w:rsidR="00AB662D" w:rsidRDefault="00AB662D" w:rsidP="00035CAC">
      <w:pPr>
        <w:rPr>
          <w:lang w:val="en-US"/>
        </w:rPr>
      </w:pPr>
    </w:p>
    <w:p w14:paraId="6AF981E4" w14:textId="00F8F36E" w:rsidR="00B46EE5" w:rsidRDefault="00AB662D" w:rsidP="00035CAC">
      <w:pPr>
        <w:rPr>
          <w:lang w:val="en-US"/>
        </w:rPr>
      </w:pPr>
      <w:r>
        <w:rPr>
          <w:lang w:val="en-US"/>
        </w:rPr>
        <w:t>The two distinct bands</w:t>
      </w:r>
      <w:r>
        <w:rPr>
          <w:lang w:val="en-US"/>
        </w:rPr>
        <w:t xml:space="preserve"> are caused by the same </w:t>
      </w:r>
      <w:r w:rsidR="00C660D0">
        <w:rPr>
          <w:lang w:val="en-US"/>
        </w:rPr>
        <w:t>phenomenon;</w:t>
      </w:r>
      <w:r>
        <w:rPr>
          <w:lang w:val="en-US"/>
        </w:rPr>
        <w:t xml:space="preserve"> </w:t>
      </w:r>
      <w:r>
        <w:rPr>
          <w:lang w:val="en-US"/>
        </w:rPr>
        <w:t>however, the upper</w:t>
      </w:r>
      <w:r>
        <w:rPr>
          <w:lang w:val="en-US"/>
        </w:rPr>
        <w:t xml:space="preserve"> band </w:t>
      </w:r>
      <w:r>
        <w:rPr>
          <w:lang w:val="en-US"/>
        </w:rPr>
        <w:t xml:space="preserve">is </w:t>
      </w:r>
      <w:r w:rsidR="00D82950">
        <w:rPr>
          <w:lang w:val="en-US"/>
        </w:rPr>
        <w:t xml:space="preserve">shifted toward higher slab </w:t>
      </w:r>
      <w:r w:rsidR="006A2DB8">
        <w:rPr>
          <w:lang w:val="en-US"/>
        </w:rPr>
        <w:t>EC</w:t>
      </w:r>
      <w:r>
        <w:rPr>
          <w:lang w:val="en-US"/>
        </w:rPr>
        <w:t xml:space="preserve"> to account for the higher percentage of rebar in the biaxial orthogonal slabs. </w:t>
      </w:r>
      <w:r w:rsidR="000E3A4B">
        <w:rPr>
          <w:lang w:val="en-US"/>
        </w:rPr>
        <w:t>One can see from figure @e that the</w:t>
      </w:r>
      <w:r>
        <w:rPr>
          <w:lang w:val="en-US"/>
        </w:rPr>
        <w:t xml:space="preserve"> lower band</w:t>
      </w:r>
      <w:r w:rsidR="000E3A4B">
        <w:rPr>
          <w:lang w:val="en-US"/>
        </w:rPr>
        <w:t xml:space="preserve"> is</w:t>
      </w:r>
      <w:r>
        <w:rPr>
          <w:lang w:val="en-US"/>
        </w:rPr>
        <w:t xml:space="preserve"> populated </w:t>
      </w:r>
      <w:r w:rsidR="000E3A4B">
        <w:rPr>
          <w:lang w:val="en-US"/>
        </w:rPr>
        <w:t xml:space="preserve">primarily </w:t>
      </w:r>
      <w:r>
        <w:rPr>
          <w:lang w:val="en-US"/>
        </w:rPr>
        <w:t>by uniaxial and isotropic slabs</w:t>
      </w:r>
      <w:r w:rsidR="000E3A4B">
        <w:rPr>
          <w:lang w:val="en-US"/>
        </w:rPr>
        <w:t>.</w:t>
      </w:r>
    </w:p>
    <w:p w14:paraId="249E033A" w14:textId="77777777" w:rsidR="00B46EE5" w:rsidRDefault="00B46EE5" w:rsidP="00035CAC">
      <w:pPr>
        <w:rPr>
          <w:lang w:val="en-US"/>
        </w:rPr>
      </w:pPr>
    </w:p>
    <w:p w14:paraId="45CF86F8" w14:textId="48FD5FB1" w:rsidR="00B46EE5" w:rsidRDefault="00B46EE5" w:rsidP="00035CAC">
      <w:pPr>
        <w:rPr>
          <w:lang w:val="en-US"/>
        </w:rPr>
      </w:pPr>
      <w:r>
        <w:rPr>
          <w:lang w:val="en-US"/>
        </w:rPr>
        <w:t>Overall, cellular slab sizing is an effective way of reducing the EC of floor systems, though in practice it is likely not a cost-effective solution. The formwork, the EC of which is outside the scope of this analysis, could also outweigh the carbon savings of the slab itself, particularly if non-reusable.</w:t>
      </w:r>
      <w:r w:rsidR="007841AB">
        <w:rPr>
          <w:lang w:val="en-US"/>
        </w:rPr>
        <w:t xml:space="preserve"> Prefabricated elements could play a significant role in improving the manufacturability and sustainability of this strategy.</w:t>
      </w:r>
    </w:p>
    <w:p w14:paraId="60D8F540" w14:textId="136DF098" w:rsidR="00637E28" w:rsidRDefault="00637E28" w:rsidP="00035CAC">
      <w:pPr>
        <w:rPr>
          <w:lang w:val="en-US"/>
        </w:rPr>
      </w:pPr>
    </w:p>
    <w:p w14:paraId="5326FD22" w14:textId="579974E3" w:rsidR="00FC366D" w:rsidRDefault="00AE3C5E" w:rsidP="00637E28">
      <w:pPr>
        <w:pStyle w:val="Heading3"/>
      </w:pPr>
      <w:r>
        <w:t xml:space="preserve">3.1.2 Beam </w:t>
      </w:r>
      <w:r w:rsidR="007F3512">
        <w:t>sizing</w:t>
      </w:r>
    </w:p>
    <w:p w14:paraId="6055C0E5" w14:textId="77777777" w:rsidR="00637E28" w:rsidRPr="00637E28" w:rsidRDefault="00637E28" w:rsidP="00637E28">
      <w:pPr>
        <w:rPr>
          <w:lang w:val="en-US"/>
        </w:rPr>
      </w:pPr>
    </w:p>
    <w:p w14:paraId="2E028E1C" w14:textId="0AC799FF" w:rsidR="001E4EB3" w:rsidRDefault="00AE3C5E" w:rsidP="007B01C1">
      <w:pPr>
        <w:rPr>
          <w:lang w:val="en-US"/>
        </w:rPr>
      </w:pPr>
      <w:r>
        <w:rPr>
          <w:lang w:val="en-US"/>
        </w:rPr>
        <w:t xml:space="preserve">Figure </w:t>
      </w:r>
      <w:r w:rsidR="005F4ACF">
        <w:rPr>
          <w:lang w:val="en-US"/>
        </w:rPr>
        <w:t xml:space="preserve">@b shows the difference between </w:t>
      </w:r>
      <w:r w:rsidR="00E11155">
        <w:rPr>
          <w:lang w:val="en-US"/>
        </w:rPr>
        <w:t xml:space="preserve">discretely </w:t>
      </w:r>
      <w:r w:rsidR="008972E6">
        <w:rPr>
          <w:lang w:val="en-US"/>
        </w:rPr>
        <w:t>and continuous beam sizing</w:t>
      </w:r>
      <w:r w:rsidR="005401F2">
        <w:rPr>
          <w:lang w:val="en-US"/>
        </w:rPr>
        <w:t xml:space="preserve"> (</w:t>
      </w:r>
      <w:r w:rsidR="008972E6">
        <w:rPr>
          <w:lang w:val="en-US"/>
        </w:rPr>
        <w:t>section 2.2.3</w:t>
      </w:r>
      <w:r w:rsidR="005401F2">
        <w:rPr>
          <w:lang w:val="en-US"/>
        </w:rPr>
        <w:t>)</w:t>
      </w:r>
      <w:r w:rsidR="008972E6">
        <w:rPr>
          <w:lang w:val="en-US"/>
        </w:rPr>
        <w:t xml:space="preserve">. </w:t>
      </w:r>
      <w:r w:rsidR="00E11155">
        <w:rPr>
          <w:lang w:val="en-US"/>
        </w:rPr>
        <w:t xml:space="preserve">Since this parameter only affects the steel after slab loads have been applied to it, the shift </w:t>
      </w:r>
      <w:r w:rsidR="003C44AE">
        <w:rPr>
          <w:lang w:val="en-US"/>
        </w:rPr>
        <w:t xml:space="preserve">direction </w:t>
      </w:r>
      <w:r w:rsidR="00E11155">
        <w:rPr>
          <w:lang w:val="en-US"/>
        </w:rPr>
        <w:t>is horizontal</w:t>
      </w:r>
      <w:r w:rsidR="008972E6">
        <w:rPr>
          <w:lang w:val="en-US"/>
        </w:rPr>
        <w:t xml:space="preserve">, toward lower steel </w:t>
      </w:r>
      <w:r w:rsidR="006A2DB8">
        <w:rPr>
          <w:lang w:val="en-US"/>
        </w:rPr>
        <w:t>EC</w:t>
      </w:r>
      <w:r w:rsidR="008972E6">
        <w:rPr>
          <w:lang w:val="en-US"/>
        </w:rPr>
        <w:t xml:space="preserve">, while </w:t>
      </w:r>
      <w:r w:rsidR="006A2DB8">
        <w:rPr>
          <w:lang w:val="en-US"/>
        </w:rPr>
        <w:t>slab</w:t>
      </w:r>
      <w:r w:rsidR="008972E6">
        <w:rPr>
          <w:lang w:val="en-US"/>
        </w:rPr>
        <w:t xml:space="preserve"> </w:t>
      </w:r>
      <w:r w:rsidR="006A2DB8">
        <w:rPr>
          <w:lang w:val="en-US"/>
        </w:rPr>
        <w:t>EC</w:t>
      </w:r>
      <w:r w:rsidR="008972E6">
        <w:rPr>
          <w:lang w:val="en-US"/>
        </w:rPr>
        <w:t xml:space="preserve"> remains the same</w:t>
      </w:r>
      <w:r w:rsidR="00E11155">
        <w:rPr>
          <w:lang w:val="en-US"/>
        </w:rPr>
        <w:t xml:space="preserve">. </w:t>
      </w:r>
      <w:r w:rsidR="00136001">
        <w:rPr>
          <w:lang w:val="en-US"/>
        </w:rPr>
        <w:t xml:space="preserve">The </w:t>
      </w:r>
      <w:r w:rsidR="003C44AE">
        <w:rPr>
          <w:lang w:val="en-US"/>
        </w:rPr>
        <w:t>change</w:t>
      </w:r>
      <w:r w:rsidR="00136001">
        <w:rPr>
          <w:lang w:val="en-US"/>
        </w:rPr>
        <w:t xml:space="preserve"> in efficiency suggests that the catalog</w:t>
      </w:r>
      <w:r w:rsidR="006A550C">
        <w:rPr>
          <w:lang w:val="en-US"/>
        </w:rPr>
        <w:t xml:space="preserve"> </w:t>
      </w:r>
      <w:r w:rsidR="00637E28">
        <w:rPr>
          <w:lang w:val="en-US"/>
        </w:rPr>
        <w:t>is</w:t>
      </w:r>
      <w:r w:rsidR="00107AAF">
        <w:rPr>
          <w:lang w:val="en-US"/>
        </w:rPr>
        <w:t xml:space="preserve"> slightly</w:t>
      </w:r>
      <w:r w:rsidR="00637E28">
        <w:rPr>
          <w:lang w:val="en-US"/>
        </w:rPr>
        <w:t xml:space="preserve"> oversized relative to the load demands on the slabs</w:t>
      </w:r>
      <w:r w:rsidR="00F02407">
        <w:rPr>
          <w:lang w:val="en-US"/>
        </w:rPr>
        <w:t xml:space="preserve">. It also suggests that several beams in the examined topologies </w:t>
      </w:r>
      <w:r w:rsidR="00107AAF">
        <w:rPr>
          <w:lang w:val="en-US"/>
        </w:rPr>
        <w:t>may be</w:t>
      </w:r>
      <w:r w:rsidR="00F02407">
        <w:rPr>
          <w:lang w:val="en-US"/>
        </w:rPr>
        <w:t xml:space="preserve"> so small as to be noncritical. A topology optimization approach could be implemented to remove these beams and</w:t>
      </w:r>
      <w:r w:rsidR="00E81820">
        <w:rPr>
          <w:lang w:val="en-US"/>
        </w:rPr>
        <w:t xml:space="preserve"> allow larger, more significant beams to carry their loads.</w:t>
      </w:r>
    </w:p>
    <w:p w14:paraId="0503CCB2" w14:textId="77777777" w:rsidR="001E4EB3" w:rsidRDefault="001E4EB3" w:rsidP="007B01C1">
      <w:pPr>
        <w:rPr>
          <w:lang w:val="en-US"/>
        </w:rPr>
      </w:pPr>
    </w:p>
    <w:p w14:paraId="3FAD9FFA" w14:textId="53278DB9" w:rsidR="001E4EB3" w:rsidRDefault="001E4EB3" w:rsidP="007B01C1">
      <w:pPr>
        <w:rPr>
          <w:lang w:val="en-US"/>
        </w:rPr>
      </w:pPr>
      <w:r>
        <w:rPr>
          <w:lang w:val="en-US"/>
        </w:rPr>
        <w:t xml:space="preserve">This design decision is the most singularly impactful factor of those tested, with a 10.4% reduction across all slabs and an </w:t>
      </w:r>
      <w:r w:rsidR="00C7711C">
        <w:rPr>
          <w:lang w:val="en-US"/>
        </w:rPr>
        <w:t>10.1</w:t>
      </w:r>
      <w:r>
        <w:rPr>
          <w:lang w:val="en-US"/>
        </w:rPr>
        <w:t>% difference for slabs lighter than business-as-usual.</w:t>
      </w:r>
    </w:p>
    <w:p w14:paraId="2F11E197" w14:textId="77777777" w:rsidR="00552262" w:rsidRDefault="00552262" w:rsidP="007B01C1">
      <w:pPr>
        <w:rPr>
          <w:lang w:val="en-US"/>
        </w:rPr>
      </w:pPr>
    </w:p>
    <w:p w14:paraId="6B5B2492" w14:textId="2CE316E8" w:rsidR="00594187" w:rsidRDefault="0087023C" w:rsidP="007B01C1">
      <w:pPr>
        <w:rPr>
          <w:lang w:val="en-US"/>
        </w:rPr>
      </w:pPr>
      <w:r w:rsidRPr="0087023C">
        <w:rPr>
          <w:lang w:val="en-US"/>
        </w:rPr>
        <w:drawing>
          <wp:inline distT="0" distB="0" distL="0" distR="0" wp14:anchorId="1EF28725" wp14:editId="3CAAADB0">
            <wp:extent cx="5943600" cy="4182745"/>
            <wp:effectExtent l="0" t="0" r="0" b="0"/>
            <wp:docPr id="1747211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211449" name=""/>
                    <pic:cNvPicPr/>
                  </pic:nvPicPr>
                  <pic:blipFill>
                    <a:blip r:embed="rId18"/>
                    <a:stretch>
                      <a:fillRect/>
                    </a:stretch>
                  </pic:blipFill>
                  <pic:spPr>
                    <a:xfrm>
                      <a:off x="0" y="0"/>
                      <a:ext cx="5943600" cy="4182745"/>
                    </a:xfrm>
                    <a:prstGeom prst="rect">
                      <a:avLst/>
                    </a:prstGeom>
                  </pic:spPr>
                </pic:pic>
              </a:graphicData>
            </a:graphic>
          </wp:inline>
        </w:drawing>
      </w:r>
    </w:p>
    <w:p w14:paraId="18B15588" w14:textId="53ECF5A2" w:rsidR="00103FBD" w:rsidRPr="004B1D55" w:rsidRDefault="00103FBD" w:rsidP="00103FBD">
      <w:pPr>
        <w:rPr>
          <w:i/>
          <w:iCs/>
          <w:lang w:val="en-US"/>
        </w:rPr>
      </w:pPr>
      <w:r w:rsidRPr="004B1D55">
        <w:rPr>
          <w:i/>
          <w:iCs/>
          <w:lang w:val="en-US"/>
        </w:rPr>
        <w:t xml:space="preserve">Figure </w:t>
      </w:r>
      <w:proofErr w:type="gramStart"/>
      <w:r w:rsidRPr="004B1D55">
        <w:rPr>
          <w:i/>
          <w:iCs/>
          <w:lang w:val="en-US"/>
        </w:rPr>
        <w:t>@:</w:t>
      </w:r>
      <w:proofErr w:type="gramEnd"/>
      <w:r w:rsidRPr="004B1D55">
        <w:rPr>
          <w:i/>
          <w:iCs/>
          <w:lang w:val="en-US"/>
        </w:rPr>
        <w:t xml:space="preserve"> </w:t>
      </w:r>
      <w:r w:rsidR="00D24297">
        <w:rPr>
          <w:i/>
          <w:iCs/>
          <w:lang w:val="en-US"/>
        </w:rPr>
        <w:t xml:space="preserve">a) </w:t>
      </w:r>
      <w:r w:rsidRPr="004B1D55">
        <w:rPr>
          <w:i/>
          <w:iCs/>
          <w:lang w:val="en-US"/>
        </w:rPr>
        <w:t>the section areas of the beams are greater when sized a discretely (</w:t>
      </w:r>
      <w:r w:rsidR="00310BFF">
        <w:rPr>
          <w:i/>
          <w:iCs/>
          <w:lang w:val="en-US"/>
        </w:rPr>
        <w:t>left</w:t>
      </w:r>
      <w:r w:rsidRPr="004B1D55">
        <w:rPr>
          <w:i/>
          <w:iCs/>
          <w:lang w:val="en-US"/>
        </w:rPr>
        <w:t>) than w</w:t>
      </w:r>
      <w:r w:rsidR="0057219B" w:rsidRPr="004B1D55">
        <w:rPr>
          <w:i/>
          <w:iCs/>
          <w:lang w:val="en-US"/>
        </w:rPr>
        <w:t>he</w:t>
      </w:r>
      <w:r w:rsidRPr="004B1D55">
        <w:rPr>
          <w:i/>
          <w:iCs/>
          <w:lang w:val="en-US"/>
        </w:rPr>
        <w:t>n sized continuously (</w:t>
      </w:r>
      <w:r w:rsidR="00310BFF">
        <w:rPr>
          <w:i/>
          <w:iCs/>
          <w:lang w:val="en-US"/>
        </w:rPr>
        <w:t>right</w:t>
      </w:r>
      <w:r w:rsidRPr="004B1D55">
        <w:rPr>
          <w:i/>
          <w:iCs/>
          <w:lang w:val="en-US"/>
        </w:rPr>
        <w:t xml:space="preserve">) for slabs with a maximum assembly depth of 40”. The total number of sections is </w:t>
      </w:r>
      <w:r w:rsidRPr="004B1D55">
        <w:rPr>
          <w:i/>
          <w:iCs/>
          <w:lang w:val="en-US"/>
        </w:rPr>
        <w:lastRenderedPageBreak/>
        <w:t>146264 across 1992 slabs</w:t>
      </w:r>
      <w:r w:rsidR="00F56454">
        <w:rPr>
          <w:i/>
          <w:iCs/>
          <w:lang w:val="en-US"/>
        </w:rPr>
        <w:t>;</w:t>
      </w:r>
      <w:r w:rsidR="00310BFF">
        <w:rPr>
          <w:i/>
          <w:iCs/>
          <w:lang w:val="en-US"/>
        </w:rPr>
        <w:t xml:space="preserve"> </w:t>
      </w:r>
      <w:r w:rsidR="00D24297">
        <w:rPr>
          <w:i/>
          <w:iCs/>
          <w:lang w:val="en-US"/>
        </w:rPr>
        <w:t xml:space="preserve">b) the distribution of discrete section sizes over the topology layout set for different assembly depths. </w:t>
      </w:r>
    </w:p>
    <w:p w14:paraId="5A514DFC" w14:textId="77777777" w:rsidR="00637E28" w:rsidRPr="006A550C" w:rsidRDefault="00637E28" w:rsidP="007B01C1">
      <w:pPr>
        <w:rPr>
          <w:lang w:val="en-US"/>
        </w:rPr>
      </w:pPr>
    </w:p>
    <w:p w14:paraId="586884A6" w14:textId="05018F4F" w:rsidR="009206F0" w:rsidRDefault="009206F0" w:rsidP="004F0614">
      <w:pPr>
        <w:pStyle w:val="Heading3"/>
      </w:pPr>
      <w:r>
        <w:t>3.1.3 Beam co</w:t>
      </w:r>
      <w:r w:rsidR="00847F68">
        <w:t>l</w:t>
      </w:r>
      <w:r>
        <w:t>linearity</w:t>
      </w:r>
    </w:p>
    <w:p w14:paraId="3BC9FD65" w14:textId="77777777" w:rsidR="007F3512" w:rsidRDefault="007F3512" w:rsidP="007F3512">
      <w:pPr>
        <w:rPr>
          <w:lang w:val="en-US"/>
        </w:rPr>
      </w:pPr>
    </w:p>
    <w:p w14:paraId="1623290C" w14:textId="3786BE1E" w:rsidR="00033399" w:rsidRDefault="009A6E69" w:rsidP="007F3512">
      <w:pPr>
        <w:rPr>
          <w:lang w:val="en-US"/>
        </w:rPr>
      </w:pPr>
      <w:r>
        <w:rPr>
          <w:lang w:val="en-US"/>
        </w:rPr>
        <w:t>Collinearity</w:t>
      </w:r>
      <w:r w:rsidR="00E851BB">
        <w:rPr>
          <w:lang w:val="en-US"/>
        </w:rPr>
        <w:t xml:space="preserve"> has a similar, though less pronounced effect on beam efficiency as beam sizing</w:t>
      </w:r>
      <w:r w:rsidR="001E4EB3">
        <w:rPr>
          <w:lang w:val="en-US"/>
        </w:rPr>
        <w:t xml:space="preserve"> (3% reduction across all slabs)</w:t>
      </w:r>
      <w:r w:rsidR="00E851BB">
        <w:rPr>
          <w:lang w:val="en-US"/>
        </w:rPr>
        <w:t xml:space="preserve">. Aligning the sections of all collinear slabs to the largest in each respective sequence adds additional material, increasing the overall steel </w:t>
      </w:r>
      <w:r w:rsidR="006A2DB8">
        <w:rPr>
          <w:lang w:val="en-US"/>
        </w:rPr>
        <w:t>EC</w:t>
      </w:r>
      <w:r w:rsidR="00E851BB">
        <w:rPr>
          <w:lang w:val="en-US"/>
        </w:rPr>
        <w:t xml:space="preserve"> of the slab. The convenience of using larger, monolithic beams rather than moment connections to support the multiple section sizes likely outweighs the marginal efficiency gain.</w:t>
      </w:r>
      <w:r w:rsidR="00B677B1">
        <w:rPr>
          <w:lang w:val="en-US"/>
        </w:rPr>
        <w:t xml:space="preserve"> </w:t>
      </w:r>
      <w:r w:rsidR="00B677B1" w:rsidRPr="00B677B1">
        <w:rPr>
          <w:color w:val="00B0F0"/>
          <w:lang w:val="en-US"/>
        </w:rPr>
        <w:t>At times, minor inconsistencies in the orientation of a beam will cause a beam to be sized smaller than the surrounding slabs.</w:t>
      </w:r>
    </w:p>
    <w:p w14:paraId="03BB1C76" w14:textId="77777777" w:rsidR="00033399" w:rsidRDefault="00033399" w:rsidP="007F3512">
      <w:pPr>
        <w:rPr>
          <w:lang w:val="en-US"/>
        </w:rPr>
      </w:pPr>
    </w:p>
    <w:p w14:paraId="71565597" w14:textId="4B3D3E8E" w:rsidR="007F3512" w:rsidRDefault="007F3512" w:rsidP="004F0614">
      <w:pPr>
        <w:pStyle w:val="Heading3"/>
      </w:pPr>
      <w:r>
        <w:t>3.1.4 Assembly depth</w:t>
      </w:r>
    </w:p>
    <w:p w14:paraId="7DFFC6F3" w14:textId="77777777" w:rsidR="00E851BB" w:rsidRDefault="00E851BB" w:rsidP="007F3512">
      <w:pPr>
        <w:rPr>
          <w:lang w:val="en-US"/>
        </w:rPr>
      </w:pPr>
    </w:p>
    <w:p w14:paraId="4D5F48FC" w14:textId="7369E83F" w:rsidR="00E851BB" w:rsidRDefault="009B1C3C" w:rsidP="007F3512">
      <w:pPr>
        <w:rPr>
          <w:lang w:val="en-US"/>
        </w:rPr>
      </w:pPr>
      <w:r>
        <w:rPr>
          <w:lang w:val="en-US"/>
        </w:rPr>
        <w:t xml:space="preserve">Assembly depth </w:t>
      </w:r>
      <w:r w:rsidR="00CC2E0D">
        <w:rPr>
          <w:lang w:val="en-US"/>
        </w:rPr>
        <w:t>can have</w:t>
      </w:r>
      <w:r>
        <w:rPr>
          <w:lang w:val="en-US"/>
        </w:rPr>
        <w:t xml:space="preserve"> a significant impact on slab efficiency.</w:t>
      </w:r>
      <w:r w:rsidR="00CC2E0D">
        <w:rPr>
          <w:lang w:val="en-US"/>
        </w:rPr>
        <w:t xml:space="preserve"> Deeper beams are better able to resist moment and shear, though it may be architecturally undesirable if a certain </w:t>
      </w:r>
      <w:r w:rsidR="006931EC">
        <w:rPr>
          <w:lang w:val="en-US"/>
        </w:rPr>
        <w:t>floor</w:t>
      </w:r>
      <w:r w:rsidR="00CC2E0D">
        <w:rPr>
          <w:lang w:val="en-US"/>
        </w:rPr>
        <w:t xml:space="preserve"> height is required</w:t>
      </w:r>
      <w:r w:rsidR="003520A9">
        <w:rPr>
          <w:lang w:val="en-US"/>
        </w:rPr>
        <w:t>, or to save costs</w:t>
      </w:r>
      <w:r w:rsidR="00CC2E0D">
        <w:rPr>
          <w:lang w:val="en-US"/>
        </w:rPr>
        <w:t xml:space="preserve">. </w:t>
      </w:r>
      <w:r w:rsidR="006931EC">
        <w:rPr>
          <w:lang w:val="en-US"/>
        </w:rPr>
        <w:t>We see this pattern in figure @, which tests several different assembly depths.</w:t>
      </w:r>
      <w:r w:rsidR="00F34A14">
        <w:rPr>
          <w:lang w:val="en-US"/>
        </w:rPr>
        <w:t xml:space="preserve"> Most slabs’ </w:t>
      </w:r>
      <w:r w:rsidR="006A2DB8">
        <w:rPr>
          <w:lang w:val="en-US"/>
        </w:rPr>
        <w:t>EC</w:t>
      </w:r>
      <w:r w:rsidR="00F34A14">
        <w:rPr>
          <w:lang w:val="en-US"/>
        </w:rPr>
        <w:t xml:space="preserve"> decreases</w:t>
      </w:r>
      <w:r w:rsidR="006931EC">
        <w:rPr>
          <w:lang w:val="en-US"/>
        </w:rPr>
        <w:t xml:space="preserve"> </w:t>
      </w:r>
      <w:r w:rsidR="00F34A14">
        <w:rPr>
          <w:lang w:val="en-US"/>
        </w:rPr>
        <w:t>as depth increases</w:t>
      </w:r>
      <w:r w:rsidR="00C95E3F">
        <w:rPr>
          <w:lang w:val="en-US"/>
        </w:rPr>
        <w:t xml:space="preserve">, </w:t>
      </w:r>
      <w:r w:rsidR="00913188">
        <w:rPr>
          <w:lang w:val="en-US"/>
        </w:rPr>
        <w:t>but</w:t>
      </w:r>
      <w:r w:rsidR="00C95E3F">
        <w:rPr>
          <w:lang w:val="en-US"/>
        </w:rPr>
        <w:t xml:space="preserve"> plateau after 40” of allowable assembly depth</w:t>
      </w:r>
      <w:r w:rsidR="004E1A63">
        <w:rPr>
          <w:lang w:val="en-US"/>
        </w:rPr>
        <w:t xml:space="preserve"> is reached</w:t>
      </w:r>
      <w:r w:rsidR="000436CD">
        <w:rPr>
          <w:lang w:val="en-US"/>
        </w:rPr>
        <w:t>. It also shows that if</w:t>
      </w:r>
      <w:r w:rsidR="006931EC">
        <w:rPr>
          <w:lang w:val="en-US"/>
        </w:rPr>
        <w:t xml:space="preserve"> a slab is feasible at a shallower depth, the efficiency increases are minimal as depth increases</w:t>
      </w:r>
      <w:r w:rsidR="000436CD">
        <w:rPr>
          <w:lang w:val="en-US"/>
        </w:rPr>
        <w:t xml:space="preserve"> compared to slabs that start with a higher </w:t>
      </w:r>
      <w:r w:rsidR="006A2DB8">
        <w:rPr>
          <w:lang w:val="en-US"/>
        </w:rPr>
        <w:t>EC</w:t>
      </w:r>
      <w:r w:rsidR="006931EC">
        <w:rPr>
          <w:lang w:val="en-US"/>
        </w:rPr>
        <w:t xml:space="preserve">. This </w:t>
      </w:r>
      <w:r w:rsidR="000436CD">
        <w:rPr>
          <w:lang w:val="en-US"/>
        </w:rPr>
        <w:t>suggests</w:t>
      </w:r>
      <w:r w:rsidR="006931EC">
        <w:rPr>
          <w:lang w:val="en-US"/>
        </w:rPr>
        <w:t xml:space="preserve"> that a combination of other design choices, such as topology, can yield a slab that spans the same area but requires a much shallower assembly.</w:t>
      </w:r>
    </w:p>
    <w:p w14:paraId="01D88174" w14:textId="77777777" w:rsidR="009B1C3C" w:rsidRDefault="009B1C3C" w:rsidP="007F3512">
      <w:pPr>
        <w:rPr>
          <w:lang w:val="en-US"/>
        </w:rPr>
      </w:pPr>
    </w:p>
    <w:p w14:paraId="30D19B27" w14:textId="09B30715" w:rsidR="009B1C3C" w:rsidRDefault="00B637F1" w:rsidP="007F3512">
      <w:pPr>
        <w:rPr>
          <w:lang w:val="en-US"/>
        </w:rPr>
      </w:pPr>
      <w:r w:rsidRPr="00B637F1">
        <w:rPr>
          <w:i/>
          <w:iCs/>
          <w:lang w:val="en-US"/>
        </w:rPr>
        <w:drawing>
          <wp:inline distT="0" distB="0" distL="0" distR="0" wp14:anchorId="34236E72" wp14:editId="1A13FEAA">
            <wp:extent cx="5943600" cy="2955290"/>
            <wp:effectExtent l="0" t="0" r="0" b="3810"/>
            <wp:docPr id="251385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385666" name=""/>
                    <pic:cNvPicPr/>
                  </pic:nvPicPr>
                  <pic:blipFill>
                    <a:blip r:embed="rId19"/>
                    <a:stretch>
                      <a:fillRect/>
                    </a:stretch>
                  </pic:blipFill>
                  <pic:spPr>
                    <a:xfrm>
                      <a:off x="0" y="0"/>
                      <a:ext cx="5943600" cy="2955290"/>
                    </a:xfrm>
                    <a:prstGeom prst="rect">
                      <a:avLst/>
                    </a:prstGeom>
                  </pic:spPr>
                </pic:pic>
              </a:graphicData>
            </a:graphic>
          </wp:inline>
        </w:drawing>
      </w:r>
      <w:r w:rsidR="009B1C3C" w:rsidRPr="00275E0A">
        <w:rPr>
          <w:i/>
          <w:iCs/>
          <w:lang w:val="en-US"/>
        </w:rPr>
        <w:t xml:space="preserve">Figure @: </w:t>
      </w:r>
      <w:r w:rsidR="006A2DB8">
        <w:rPr>
          <w:i/>
          <w:iCs/>
          <w:lang w:val="en-US"/>
        </w:rPr>
        <w:t>Embodied carbon</w:t>
      </w:r>
      <w:r w:rsidR="009B1C3C" w:rsidRPr="00275E0A">
        <w:rPr>
          <w:i/>
          <w:iCs/>
          <w:lang w:val="en-US"/>
        </w:rPr>
        <w:t xml:space="preserve"> for slabs across multiple maximum assembly depths </w:t>
      </w:r>
      <w:r w:rsidR="00E128A5">
        <w:rPr>
          <w:i/>
          <w:iCs/>
          <w:lang w:val="en-US"/>
        </w:rPr>
        <w:t>(</w:t>
      </w:r>
      <w:r w:rsidR="009B1C3C" w:rsidRPr="00275E0A">
        <w:rPr>
          <w:i/>
          <w:iCs/>
          <w:lang w:val="en-US"/>
        </w:rPr>
        <w:t>10</w:t>
      </w:r>
      <w:r w:rsidR="009B35C3">
        <w:rPr>
          <w:i/>
          <w:iCs/>
          <w:lang w:val="en-US"/>
        </w:rPr>
        <w:t>”</w:t>
      </w:r>
      <w:r w:rsidR="009B1C3C" w:rsidRPr="00275E0A">
        <w:rPr>
          <w:i/>
          <w:iCs/>
          <w:lang w:val="en-US"/>
        </w:rPr>
        <w:t>, 15</w:t>
      </w:r>
      <w:r w:rsidR="009B35C3">
        <w:rPr>
          <w:i/>
          <w:iCs/>
          <w:lang w:val="en-US"/>
        </w:rPr>
        <w:t>”</w:t>
      </w:r>
      <w:r w:rsidR="009B1C3C" w:rsidRPr="00275E0A">
        <w:rPr>
          <w:i/>
          <w:iCs/>
          <w:lang w:val="en-US"/>
        </w:rPr>
        <w:t>, 20</w:t>
      </w:r>
      <w:r w:rsidR="009B35C3">
        <w:rPr>
          <w:i/>
          <w:iCs/>
          <w:lang w:val="en-US"/>
        </w:rPr>
        <w:t>”</w:t>
      </w:r>
      <w:r w:rsidR="009B1C3C" w:rsidRPr="00275E0A">
        <w:rPr>
          <w:i/>
          <w:iCs/>
          <w:lang w:val="en-US"/>
        </w:rPr>
        <w:t>, 25</w:t>
      </w:r>
      <w:r w:rsidR="009B35C3">
        <w:rPr>
          <w:i/>
          <w:iCs/>
          <w:lang w:val="en-US"/>
        </w:rPr>
        <w:t>”</w:t>
      </w:r>
      <w:r w:rsidR="009B1C3C" w:rsidRPr="00275E0A">
        <w:rPr>
          <w:i/>
          <w:iCs/>
          <w:lang w:val="en-US"/>
        </w:rPr>
        <w:t>, 30</w:t>
      </w:r>
      <w:r w:rsidR="009B35C3">
        <w:rPr>
          <w:i/>
          <w:iCs/>
          <w:lang w:val="en-US"/>
        </w:rPr>
        <w:t>”</w:t>
      </w:r>
      <w:r w:rsidR="009B1C3C" w:rsidRPr="00275E0A">
        <w:rPr>
          <w:i/>
          <w:iCs/>
          <w:lang w:val="en-US"/>
        </w:rPr>
        <w:t>, 35</w:t>
      </w:r>
      <w:r w:rsidR="009B35C3">
        <w:rPr>
          <w:i/>
          <w:iCs/>
          <w:lang w:val="en-US"/>
        </w:rPr>
        <w:t>”</w:t>
      </w:r>
      <w:r w:rsidR="009B1C3C" w:rsidRPr="00275E0A">
        <w:rPr>
          <w:i/>
          <w:iCs/>
          <w:lang w:val="en-US"/>
        </w:rPr>
        <w:t>, 40</w:t>
      </w:r>
      <w:r w:rsidR="009B35C3">
        <w:rPr>
          <w:i/>
          <w:iCs/>
          <w:lang w:val="en-US"/>
        </w:rPr>
        <w:t>”</w:t>
      </w:r>
      <w:r w:rsidR="009B1C3C" w:rsidRPr="00275E0A">
        <w:rPr>
          <w:i/>
          <w:iCs/>
          <w:lang w:val="en-US"/>
        </w:rPr>
        <w:t>, 45</w:t>
      </w:r>
      <w:r w:rsidR="009B35C3">
        <w:rPr>
          <w:i/>
          <w:iCs/>
          <w:lang w:val="en-US"/>
        </w:rPr>
        <w:t>”</w:t>
      </w:r>
      <w:r w:rsidR="009B1C3C" w:rsidRPr="00275E0A">
        <w:rPr>
          <w:i/>
          <w:iCs/>
          <w:lang w:val="en-US"/>
        </w:rPr>
        <w:t>, 50</w:t>
      </w:r>
      <w:r w:rsidR="009B35C3">
        <w:rPr>
          <w:i/>
          <w:iCs/>
          <w:lang w:val="en-US"/>
        </w:rPr>
        <w:t>”</w:t>
      </w:r>
      <w:r w:rsidR="009B1C3C" w:rsidRPr="00275E0A">
        <w:rPr>
          <w:i/>
          <w:iCs/>
          <w:lang w:val="en-US"/>
        </w:rPr>
        <w:t xml:space="preserve">, </w:t>
      </w:r>
      <w:r w:rsidR="009B35C3" w:rsidRPr="009B35C3">
        <w:rPr>
          <w:rFonts w:ascii="Cambria Math" w:hAnsi="Cambria Math" w:cs="Cambria Math"/>
          <w:i/>
          <w:iCs/>
        </w:rPr>
        <w:t>∞</w:t>
      </w:r>
      <w:r w:rsidR="00E128A5">
        <w:rPr>
          <w:i/>
          <w:iCs/>
          <w:lang w:val="en-US"/>
        </w:rPr>
        <w:t>).</w:t>
      </w:r>
      <w:r w:rsidR="009B1C3C" w:rsidRPr="00275E0A">
        <w:rPr>
          <w:i/>
          <w:iCs/>
          <w:lang w:val="en-US"/>
        </w:rPr>
        <w:t xml:space="preserve"> Slabs with higher </w:t>
      </w:r>
      <w:r w:rsidR="006A2DB8">
        <w:rPr>
          <w:i/>
          <w:iCs/>
          <w:lang w:val="en-US"/>
        </w:rPr>
        <w:t>embodied carbon</w:t>
      </w:r>
      <w:r w:rsidR="009B1C3C" w:rsidRPr="00275E0A">
        <w:rPr>
          <w:i/>
          <w:iCs/>
          <w:lang w:val="en-US"/>
        </w:rPr>
        <w:t xml:space="preserve"> are infeasible at lower assembly depths. After an initial reduction in embodied carbon, </w:t>
      </w:r>
      <w:r w:rsidR="00275E0A" w:rsidRPr="00275E0A">
        <w:rPr>
          <w:i/>
          <w:iCs/>
          <w:lang w:val="en-US"/>
        </w:rPr>
        <w:t>increasing depth yields low marginal returns.</w:t>
      </w:r>
    </w:p>
    <w:p w14:paraId="1572792F" w14:textId="77777777" w:rsidR="007F3512" w:rsidRDefault="007F3512" w:rsidP="007F3512">
      <w:pPr>
        <w:rPr>
          <w:lang w:val="en-US"/>
        </w:rPr>
      </w:pPr>
    </w:p>
    <w:p w14:paraId="081749A1" w14:textId="7A1E5695" w:rsidR="00540C98" w:rsidRDefault="00540C98" w:rsidP="007F3512">
      <w:pPr>
        <w:rPr>
          <w:lang w:val="en-US"/>
        </w:rPr>
      </w:pPr>
      <w:r>
        <w:rPr>
          <w:lang w:val="en-US"/>
        </w:rPr>
        <w:t>The histogram in Figure @b</w:t>
      </w:r>
      <w:r>
        <w:rPr>
          <w:lang w:val="en-US"/>
        </w:rPr>
        <w:t>, which is sorted by section area,</w:t>
      </w:r>
      <w:r>
        <w:rPr>
          <w:lang w:val="en-US"/>
        </w:rPr>
        <w:t xml:space="preserve"> shows that the </w:t>
      </w:r>
      <w:r>
        <w:rPr>
          <w:lang w:val="en-US"/>
        </w:rPr>
        <w:t>distribution</w:t>
      </w:r>
      <w:r>
        <w:rPr>
          <w:lang w:val="en-US"/>
        </w:rPr>
        <w:t xml:space="preserve"> </w:t>
      </w:r>
      <w:r>
        <w:rPr>
          <w:lang w:val="en-US"/>
        </w:rPr>
        <w:t xml:space="preserve">of </w:t>
      </w:r>
      <w:r>
        <w:rPr>
          <w:lang w:val="en-US"/>
        </w:rPr>
        <w:t xml:space="preserve">lighter </w:t>
      </w:r>
      <w:r>
        <w:rPr>
          <w:lang w:val="en-US"/>
        </w:rPr>
        <w:t xml:space="preserve">sections chosen for both 25” and 40” assembly depths is almost identical. However, only the 40” assembly depth allows for deeper and lighter sections to be chosen if they are available, </w:t>
      </w:r>
      <w:r w:rsidR="00C23D1C">
        <w:rPr>
          <w:lang w:val="en-US"/>
        </w:rPr>
        <w:t>leaving</w:t>
      </w:r>
      <w:r>
        <w:rPr>
          <w:lang w:val="en-US"/>
        </w:rPr>
        <w:t xml:space="preserve"> a larger number of </w:t>
      </w:r>
      <w:r>
        <w:rPr>
          <w:lang w:val="en-US"/>
        </w:rPr>
        <w:lastRenderedPageBreak/>
        <w:t xml:space="preserve">heavier </w:t>
      </w:r>
      <w:r w:rsidR="00D90D55">
        <w:rPr>
          <w:lang w:val="en-US"/>
        </w:rPr>
        <w:t xml:space="preserve">but shallow </w:t>
      </w:r>
      <w:r>
        <w:rPr>
          <w:lang w:val="en-US"/>
        </w:rPr>
        <w:t xml:space="preserve">sections </w:t>
      </w:r>
      <w:r w:rsidR="00C23D1C">
        <w:rPr>
          <w:lang w:val="en-US"/>
        </w:rPr>
        <w:t>to be assigned</w:t>
      </w:r>
      <w:r>
        <w:rPr>
          <w:lang w:val="en-US"/>
        </w:rPr>
        <w:t xml:space="preserve"> under the 25” assembly depth.</w:t>
      </w:r>
      <w:r w:rsidR="004843C2">
        <w:rPr>
          <w:lang w:val="en-US"/>
        </w:rPr>
        <w:t xml:space="preserve"> A beam layout that uses primarily small beams could have the same efficiency at both assembly depths, which aligns with the results in figure @.</w:t>
      </w:r>
    </w:p>
    <w:p w14:paraId="73539368" w14:textId="77777777" w:rsidR="00540C98" w:rsidRDefault="00540C98" w:rsidP="007F3512">
      <w:pPr>
        <w:rPr>
          <w:lang w:val="en-US"/>
        </w:rPr>
      </w:pPr>
    </w:p>
    <w:p w14:paraId="01927012" w14:textId="5CA63747" w:rsidR="007F3512" w:rsidRDefault="007F3512" w:rsidP="004F0614">
      <w:pPr>
        <w:pStyle w:val="Heading3"/>
      </w:pPr>
      <w:r>
        <w:t>3.1.5 Slab types</w:t>
      </w:r>
    </w:p>
    <w:p w14:paraId="2A3DCEE0" w14:textId="77777777" w:rsidR="00FF7C42" w:rsidRDefault="00FF7C42" w:rsidP="00FF7C42">
      <w:pPr>
        <w:rPr>
          <w:lang w:val="en-US"/>
        </w:rPr>
      </w:pPr>
    </w:p>
    <w:p w14:paraId="5834FD68" w14:textId="5EB295B4" w:rsidR="00FF7C42" w:rsidRDefault="00FF7C42" w:rsidP="00FF7C42">
      <w:pPr>
        <w:rPr>
          <w:lang w:val="en-US"/>
        </w:rPr>
      </w:pPr>
      <w:r>
        <w:rPr>
          <w:lang w:val="en-US"/>
        </w:rPr>
        <w:t xml:space="preserve">The final </w:t>
      </w:r>
      <w:r w:rsidR="00FE3A53">
        <w:rPr>
          <w:lang w:val="en-US"/>
        </w:rPr>
        <w:t>design comparison contrasts</w:t>
      </w:r>
      <w:r>
        <w:rPr>
          <w:lang w:val="en-US"/>
        </w:rPr>
        <w:t xml:space="preserve"> different slab types. </w:t>
      </w:r>
      <w:r w:rsidR="00FE3A53">
        <w:rPr>
          <w:lang w:val="en-US"/>
        </w:rPr>
        <w:t>The</w:t>
      </w:r>
      <w:r w:rsidR="001D094A">
        <w:rPr>
          <w:lang w:val="en-US"/>
        </w:rPr>
        <w:t xml:space="preserve"> isotropic slab</w:t>
      </w:r>
      <w:r w:rsidR="00FE3A53">
        <w:rPr>
          <w:lang w:val="en-US"/>
        </w:rPr>
        <w:t xml:space="preserve"> often</w:t>
      </w:r>
      <w:r w:rsidR="001D094A">
        <w:rPr>
          <w:lang w:val="en-US"/>
        </w:rPr>
        <w:t xml:space="preserve"> performs best, as the loads are more evenly distributed over the slab. This is especially the case when cells </w:t>
      </w:r>
      <w:r w:rsidR="00EA458A">
        <w:rPr>
          <w:lang w:val="en-US"/>
        </w:rPr>
        <w:t>are wide polygons</w:t>
      </w:r>
      <w:r w:rsidR="001D094A">
        <w:rPr>
          <w:lang w:val="en-US"/>
        </w:rPr>
        <w:t xml:space="preserve">. Geometries that feature long and narrow cells, however, perform better with </w:t>
      </w:r>
      <w:r w:rsidR="001D78BA">
        <w:rPr>
          <w:lang w:val="en-US"/>
        </w:rPr>
        <w:t>uniaxial</w:t>
      </w:r>
      <w:r w:rsidR="001D094A">
        <w:rPr>
          <w:lang w:val="en-US"/>
        </w:rPr>
        <w:t xml:space="preserve"> slab</w:t>
      </w:r>
      <w:r w:rsidR="006F7C56">
        <w:rPr>
          <w:lang w:val="en-US"/>
        </w:rPr>
        <w:t>s that take advantage of the short span</w:t>
      </w:r>
      <w:r w:rsidR="001D78BA">
        <w:rPr>
          <w:lang w:val="en-US"/>
        </w:rPr>
        <w:t xml:space="preserve">s. Although there are some biaxial orthogonal slabs that perform comparably with the best uniaxial and isotropic cases, the contribution of additional rebar adds </w:t>
      </w:r>
      <w:r w:rsidR="0068751E">
        <w:rPr>
          <w:lang w:val="en-US"/>
        </w:rPr>
        <w:t>up to</w:t>
      </w:r>
      <w:r w:rsidR="001D78BA">
        <w:rPr>
          <w:lang w:val="en-US"/>
        </w:rPr>
        <w:t xml:space="preserve"> 10 kgCO</w:t>
      </w:r>
      <w:r w:rsidR="001D78BA">
        <w:rPr>
          <w:vertAlign w:val="subscript"/>
          <w:lang w:val="en-US"/>
        </w:rPr>
        <w:t>2</w:t>
      </w:r>
      <w:r w:rsidR="001D78BA">
        <w:rPr>
          <w:lang w:val="en-US"/>
        </w:rPr>
        <w:t xml:space="preserve">e to the </w:t>
      </w:r>
      <w:r w:rsidR="006A2DB8">
        <w:rPr>
          <w:lang w:val="en-US"/>
        </w:rPr>
        <w:t>EC</w:t>
      </w:r>
      <w:r w:rsidR="001D78BA">
        <w:rPr>
          <w:lang w:val="en-US"/>
        </w:rPr>
        <w:t xml:space="preserve"> of the slab</w:t>
      </w:r>
      <w:r w:rsidR="00A3063D">
        <w:rPr>
          <w:lang w:val="en-US"/>
        </w:rPr>
        <w:t>.</w:t>
      </w:r>
    </w:p>
    <w:p w14:paraId="2E1F0516" w14:textId="77777777" w:rsidR="00A3063D" w:rsidRDefault="00A3063D" w:rsidP="00FF7C42">
      <w:pPr>
        <w:rPr>
          <w:lang w:val="en-US"/>
        </w:rPr>
      </w:pPr>
    </w:p>
    <w:p w14:paraId="2E1D5AE1" w14:textId="483E3530" w:rsidR="00D82EC1" w:rsidRDefault="00A3063D" w:rsidP="00FF7C42">
      <w:pPr>
        <w:rPr>
          <w:lang w:val="en-US"/>
        </w:rPr>
      </w:pPr>
      <w:r>
        <w:rPr>
          <w:lang w:val="en-US"/>
        </w:rPr>
        <w:t>The vector orientation of the reinforcement makes a significant difference for certain slabs. This is highlighted in figure @ (</w:t>
      </w:r>
      <w:proofErr w:type="spellStart"/>
      <w:r>
        <w:rPr>
          <w:lang w:val="en-US"/>
        </w:rPr>
        <w:t>megaplot</w:t>
      </w:r>
      <w:proofErr w:type="spellEnd"/>
      <w:r>
        <w:rPr>
          <w:lang w:val="en-US"/>
        </w:rPr>
        <w:t>)</w:t>
      </w:r>
      <w:r w:rsidR="002D3032">
        <w:rPr>
          <w:lang w:val="en-US"/>
        </w:rPr>
        <w:t xml:space="preserve">, </w:t>
      </w:r>
      <w:r>
        <w:rPr>
          <w:lang w:val="en-US"/>
        </w:rPr>
        <w:t>@</w:t>
      </w:r>
      <w:r w:rsidR="002D3032">
        <w:rPr>
          <w:lang w:val="en-US"/>
        </w:rPr>
        <w:t>,</w:t>
      </w:r>
      <w:r>
        <w:rPr>
          <w:lang w:val="en-US"/>
        </w:rPr>
        <w:t xml:space="preserve"> and @ (</w:t>
      </w:r>
      <w:r w:rsidR="002D3032">
        <w:rPr>
          <w:lang w:val="en-US"/>
        </w:rPr>
        <w:t xml:space="preserve">comparison, and </w:t>
      </w:r>
      <w:r>
        <w:rPr>
          <w:lang w:val="en-US"/>
        </w:rPr>
        <w:t xml:space="preserve">heat maps). </w:t>
      </w:r>
      <w:r w:rsidR="00EA05C7">
        <w:rPr>
          <w:lang w:val="en-US"/>
        </w:rPr>
        <w:t>R</w:t>
      </w:r>
      <w:r w:rsidR="002D3032">
        <w:rPr>
          <w:lang w:val="en-US"/>
        </w:rPr>
        <w:t xml:space="preserve">einforcement direction dictates how much load flows to which </w:t>
      </w:r>
      <w:r w:rsidR="00EA05C7">
        <w:rPr>
          <w:lang w:val="en-US"/>
        </w:rPr>
        <w:t xml:space="preserve">beams and which parts of the </w:t>
      </w:r>
      <w:proofErr w:type="gramStart"/>
      <w:r w:rsidR="00EA05C7">
        <w:rPr>
          <w:lang w:val="en-US"/>
        </w:rPr>
        <w:t>beams</w:t>
      </w:r>
      <w:r w:rsidR="0030672F">
        <w:rPr>
          <w:lang w:val="en-US"/>
        </w:rPr>
        <w:t>,</w:t>
      </w:r>
      <w:r w:rsidR="00EA05C7">
        <w:rPr>
          <w:lang w:val="en-US"/>
        </w:rPr>
        <w:t xml:space="preserve"> and</w:t>
      </w:r>
      <w:proofErr w:type="gramEnd"/>
      <w:r w:rsidR="00EA05C7">
        <w:rPr>
          <w:lang w:val="en-US"/>
        </w:rPr>
        <w:t xml:space="preserve"> determines the maximum span. The latter </w:t>
      </w:r>
      <w:r w:rsidR="00900036">
        <w:rPr>
          <w:lang w:val="en-US"/>
        </w:rPr>
        <w:t>appears</w:t>
      </w:r>
      <w:r w:rsidR="006723C8">
        <w:rPr>
          <w:lang w:val="en-US"/>
        </w:rPr>
        <w:t xml:space="preserve"> to be </w:t>
      </w:r>
      <w:r w:rsidR="004556B2">
        <w:rPr>
          <w:lang w:val="en-US"/>
        </w:rPr>
        <w:t>especially</w:t>
      </w:r>
      <w:r w:rsidR="006723C8">
        <w:rPr>
          <w:lang w:val="en-US"/>
        </w:rPr>
        <w:t xml:space="preserve"> </w:t>
      </w:r>
      <w:r w:rsidR="00EA05C7">
        <w:rPr>
          <w:lang w:val="en-US"/>
        </w:rPr>
        <w:t xml:space="preserve">influential, as can be seen from the presence of horizontal groupings in figure @, where uniaxial </w:t>
      </w:r>
      <w:r w:rsidR="00B21FCC">
        <w:rPr>
          <w:lang w:val="en-US"/>
        </w:rPr>
        <w:t xml:space="preserve">slabs </w:t>
      </w:r>
      <w:r w:rsidR="00EA05C7">
        <w:rPr>
          <w:lang w:val="en-US"/>
        </w:rPr>
        <w:t xml:space="preserve">with diagonal </w:t>
      </w:r>
      <w:r w:rsidR="00B21FCC">
        <w:rPr>
          <w:lang w:val="en-US"/>
        </w:rPr>
        <w:t xml:space="preserve">reinforcement </w:t>
      </w:r>
      <w:r w:rsidR="00EA05C7">
        <w:rPr>
          <w:lang w:val="en-US"/>
        </w:rPr>
        <w:t xml:space="preserve">vectors cluster on bands with the same slab </w:t>
      </w:r>
      <w:r w:rsidR="006A2DB8">
        <w:rPr>
          <w:lang w:val="en-US"/>
        </w:rPr>
        <w:t>EC</w:t>
      </w:r>
      <w:r w:rsidR="00EA05C7">
        <w:rPr>
          <w:lang w:val="en-US"/>
        </w:rPr>
        <w:t xml:space="preserve"> and are generally distinct from bands featuring vertical or horizontal vectors.</w:t>
      </w:r>
      <w:r w:rsidR="00B21FCC">
        <w:rPr>
          <w:lang w:val="en-US"/>
        </w:rPr>
        <w:t xml:space="preserve"> </w:t>
      </w:r>
    </w:p>
    <w:p w14:paraId="67935EA8" w14:textId="77777777" w:rsidR="00D82EC1" w:rsidRDefault="00D82EC1" w:rsidP="00FF7C42">
      <w:pPr>
        <w:rPr>
          <w:lang w:val="en-US"/>
        </w:rPr>
      </w:pPr>
    </w:p>
    <w:p w14:paraId="1E9EF8CA" w14:textId="54BD7881" w:rsidR="007F5965" w:rsidRDefault="00B21FCC" w:rsidP="00FF7C42">
      <w:pPr>
        <w:rPr>
          <w:noProof/>
        </w:rPr>
      </w:pPr>
      <w:r>
        <w:rPr>
          <w:lang w:val="en-US"/>
        </w:rPr>
        <w:t>Further, the only slab (</w:t>
      </w:r>
      <w:proofErr w:type="gramStart"/>
      <w:r>
        <w:rPr>
          <w:lang w:val="en-US"/>
        </w:rPr>
        <w:t>t[</w:t>
      </w:r>
      <w:proofErr w:type="gramEnd"/>
      <w:r>
        <w:rPr>
          <w:lang w:val="en-US"/>
        </w:rPr>
        <w:t xml:space="preserve">3,1]) in figure @ whose optimal configuration utilizes a diagonal, uniaxial slab type features a large central diamond shape. Its span is maximized by a uniaxial horizontal </w:t>
      </w:r>
      <w:r w:rsidR="009D7B8C">
        <w:rPr>
          <w:lang w:val="en-US"/>
        </w:rPr>
        <w:t>vector and</w:t>
      </w:r>
      <w:r>
        <w:rPr>
          <w:lang w:val="en-US"/>
        </w:rPr>
        <w:t xml:space="preserve"> minimized by a uniaxial diagonal one.</w:t>
      </w:r>
      <w:r w:rsidR="00362615">
        <w:rPr>
          <w:lang w:val="en-US"/>
        </w:rPr>
        <w:t xml:space="preserve"> </w:t>
      </w:r>
      <w:r w:rsidR="00E64B58">
        <w:rPr>
          <w:lang w:val="en-US"/>
        </w:rPr>
        <w:t>Most</w:t>
      </w:r>
      <w:r w:rsidR="00362615">
        <w:rPr>
          <w:lang w:val="en-US"/>
        </w:rPr>
        <w:t xml:space="preserve"> remaining slabs have the opposite relationship between vector direction and maximum span. </w:t>
      </w:r>
      <w:r w:rsidR="00187E6B">
        <w:rPr>
          <w:lang w:val="en-US"/>
        </w:rPr>
        <w:t>In figure @, the objective landscape, and therefore the position of the optimal slab, changes entirely based on the slab type and vector of reinforcement</w:t>
      </w:r>
      <w:r w:rsidR="008B6104">
        <w:rPr>
          <w:lang w:val="en-US"/>
        </w:rPr>
        <w:t>, wit</w:t>
      </w:r>
      <w:r w:rsidR="007F5965">
        <w:rPr>
          <w:lang w:val="en-US"/>
        </w:rPr>
        <w:t xml:space="preserve">h </w:t>
      </w:r>
      <w:r w:rsidR="008B6104">
        <w:rPr>
          <w:lang w:val="en-US"/>
        </w:rPr>
        <w:t>slabs that may be close to optimal for one slab type being far from optimal for a</w:t>
      </w:r>
      <w:r w:rsidR="000A1FD9">
        <w:rPr>
          <w:noProof/>
        </w:rPr>
        <w:t>nother vector.</w:t>
      </w:r>
    </w:p>
    <w:p w14:paraId="5F2DD9DB" w14:textId="77777777" w:rsidR="000265D6" w:rsidRDefault="000265D6" w:rsidP="00FF7C42">
      <w:pPr>
        <w:rPr>
          <w:noProof/>
        </w:rPr>
      </w:pPr>
    </w:p>
    <w:p w14:paraId="0615E324" w14:textId="52CDAD28" w:rsidR="000265D6" w:rsidRDefault="000265D6" w:rsidP="00F8198E">
      <w:pPr>
        <w:pStyle w:val="Heading3"/>
        <w:rPr>
          <w:noProof/>
        </w:rPr>
      </w:pPr>
      <w:r>
        <w:rPr>
          <w:noProof/>
        </w:rPr>
        <w:t xml:space="preserve">2.1.6 Slab </w:t>
      </w:r>
      <w:r w:rsidRPr="00F8198E">
        <w:t>designs</w:t>
      </w:r>
    </w:p>
    <w:p w14:paraId="2FE550E5" w14:textId="77777777" w:rsidR="000265D6" w:rsidRDefault="000265D6" w:rsidP="00FF7C42">
      <w:pPr>
        <w:rPr>
          <w:noProof/>
        </w:rPr>
      </w:pPr>
    </w:p>
    <w:p w14:paraId="11E25CC3" w14:textId="1935F62C" w:rsidR="000265D6" w:rsidRDefault="00F8198E" w:rsidP="00FF7C42">
      <w:pPr>
        <w:rPr>
          <w:noProof/>
        </w:rPr>
      </w:pPr>
      <w:r>
        <w:rPr>
          <w:noProof/>
        </w:rPr>
        <w:t>Between the topology, grid, and star datasets, the grid outperforms alternative designs</w:t>
      </w:r>
      <w:r w:rsidR="004E6CB3">
        <w:rPr>
          <w:noProof/>
        </w:rPr>
        <w:t xml:space="preserve"> (figure @)</w:t>
      </w:r>
      <w:r>
        <w:rPr>
          <w:noProof/>
        </w:rPr>
        <w:t>. Dense grids in particular, such as g[6,6] and g[6,5], have very low EC slabs and steel layouts. These slabs resemble waffle slabs, which have historically been used to remove material from concrete slabs while retaining stiffness by casting regular divots into the slab.</w:t>
      </w:r>
      <w:r>
        <w:rPr>
          <w:noProof/>
        </w:rPr>
        <w:fldChar w:fldCharType="begin"/>
      </w:r>
      <w:r>
        <w:rPr>
          <w:noProof/>
        </w:rPr>
        <w:instrText xml:space="preserve"> ADDIN ZOTERO_ITEM CSL_CITATION {"citationID":"Bbw5dTYo","properties":{"formattedCitation":"\\super [30]\\nosupersub{}","plainCitation":"[30]","noteIndex":0},"citationItems":[{"id":503,"uris":["http://zotero.org/users/9700663/items/BG9229MB"],"itemData":{"id":503,"type":"paper-conference","abstract":"Many researchers have leveraged digital fabrication to reduce the climate impact of high embodied carbon material use. However, horizontal spanning structures (e.g. roofs and floors) remain challenging with respect to energy intensity and structural mass quantity, and existing low-mass construction systems, such as ribbed or waffle slabs, either require proprietary formwork or are particularly labor/cost intensive. Recent advances in mass customization through digital fabrication have enabled efficient, formwork free methods for concrete construction. This work presents a hybrid design methodology using FEA simulation and closed-form approaches that allow for the shape optimization of two-way\nribbed spanning systems in response to spatially varied structural demands. We utilize a LSAM (Large Scale Additive Manufacturing) system paired with a nonplanar toolpath optimization workflow to 3D print lost concrete formwork for a cast-in-place, shape optimized waffle slab. The geometric freedom of additive manufacturing allows for the wide range of void sizes specified by the optimization to be printed without significant increase in labor and material costs. With the simulation approaches outlined here and tests printed with an industry partner (TAM) we show a flexible methodology for widely\ncustomizable cast-in-place waffle slabs. This novel construction automation approach is promising for a wide range of construction applications, broadening the scope of what can be printed on site.","source":"ResearchGate","title":"Parametric waffle slabs: Optimal geometry materialized with additive construction","title-short":"Parametric waffle slabs","author":[{"family":"Curth","given":"Alexander"},{"family":"Hartwell","given":"Ashley"},{"family":"Brodesser","given":"Tim"},{"family":"Mueller","given":"Caitlin"}],"issued":{"date-parts":[["2022",9,19]]},"citation-key":"curthParametricWaffleSlabs2022"}}],"schema":"https://github.com/citation-style-language/schema/raw/master/csl-citation.json"} </w:instrText>
      </w:r>
      <w:r>
        <w:rPr>
          <w:noProof/>
        </w:rPr>
        <w:fldChar w:fldCharType="separate"/>
      </w:r>
      <w:r w:rsidRPr="00F8198E">
        <w:rPr>
          <w:rFonts w:cs="CMU Serif"/>
          <w:kern w:val="0"/>
          <w:vertAlign w:val="superscript"/>
        </w:rPr>
        <w:t>[30]</w:t>
      </w:r>
      <w:r>
        <w:rPr>
          <w:noProof/>
        </w:rPr>
        <w:fldChar w:fldCharType="end"/>
      </w:r>
      <w:r>
        <w:rPr>
          <w:noProof/>
        </w:rPr>
        <w:t xml:space="preserve"> Here, the efficiency gains are likely driven by </w:t>
      </w:r>
      <w:r w:rsidR="002D699B">
        <w:rPr>
          <w:noProof/>
        </w:rPr>
        <w:t xml:space="preserve">the small maximum spans which yield shallow slabs, and therefore weigh less. </w:t>
      </w:r>
      <w:r w:rsidR="00494789">
        <w:rPr>
          <w:noProof/>
        </w:rPr>
        <w:t>Grid slabs with lower density or long strips, like g[1,3], perform poorly depending on the orientation of reinforcement.</w:t>
      </w:r>
      <w:r w:rsidR="00494789">
        <w:rPr>
          <w:noProof/>
        </w:rPr>
        <w:t xml:space="preserve"> </w:t>
      </w:r>
      <w:r w:rsidR="009C50C4">
        <w:rPr>
          <w:noProof/>
        </w:rPr>
        <w:t xml:space="preserve">We see a similar </w:t>
      </w:r>
      <w:r w:rsidR="00494789">
        <w:rPr>
          <w:noProof/>
        </w:rPr>
        <w:t>phenomenon</w:t>
      </w:r>
      <w:r w:rsidR="009C50C4">
        <w:rPr>
          <w:noProof/>
        </w:rPr>
        <w:t xml:space="preserve"> amongst the topology slabs, where the dense distribution of t[9,4] leads to a very low slab EC. However, since the layout is less efficient than a grid, its steel EC is not correspondingly low. </w:t>
      </w:r>
    </w:p>
    <w:p w14:paraId="2AE90EDA" w14:textId="77777777" w:rsidR="00D55E12" w:rsidRDefault="00D55E12" w:rsidP="00FF7C42">
      <w:pPr>
        <w:rPr>
          <w:noProof/>
        </w:rPr>
      </w:pPr>
    </w:p>
    <w:p w14:paraId="6BEFD93C" w14:textId="6DF54B02" w:rsidR="00D55E12" w:rsidRDefault="00D55E12" w:rsidP="00FF7C42">
      <w:pPr>
        <w:rPr>
          <w:noProof/>
        </w:rPr>
      </w:pPr>
      <w:r>
        <w:rPr>
          <w:noProof/>
        </w:rPr>
        <w:t>The parametric design space of the star slabs overlaps with that of the topology slabs,</w:t>
      </w:r>
      <w:r w:rsidR="004518B5">
        <w:rPr>
          <w:noProof/>
        </w:rPr>
        <w:t xml:space="preserve"> with a dense distribution around the </w:t>
      </w:r>
      <w:r w:rsidR="009D7B8C">
        <w:rPr>
          <w:noProof/>
        </w:rPr>
        <w:t xml:space="preserve">star-like </w:t>
      </w:r>
      <w:r w:rsidR="00996320">
        <w:rPr>
          <w:noProof/>
        </w:rPr>
        <w:t xml:space="preserve">layout in the topology slab </w:t>
      </w:r>
      <w:r w:rsidR="009D7B8C">
        <w:rPr>
          <w:noProof/>
        </w:rPr>
        <w:t>t[6,4].</w:t>
      </w:r>
      <w:r w:rsidR="001B4500">
        <w:rPr>
          <w:noProof/>
        </w:rPr>
        <w:t xml:space="preserve"> Exploring the design space revealed other, similar layouts that outperform it (e.g. s[4,5]).</w:t>
      </w:r>
    </w:p>
    <w:p w14:paraId="584F9CC6" w14:textId="094ABA46" w:rsidR="0098537E" w:rsidRDefault="006C2A54" w:rsidP="00FF7C42">
      <w:pPr>
        <w:rPr>
          <w:lang w:val="en-US"/>
        </w:rPr>
      </w:pPr>
      <w:r w:rsidRPr="006C2A54">
        <w:rPr>
          <w:lang w:val="en-US"/>
        </w:rPr>
        <w:lastRenderedPageBreak/>
        <w:drawing>
          <wp:inline distT="0" distB="0" distL="0" distR="0" wp14:anchorId="12D8D438" wp14:editId="0256D781">
            <wp:extent cx="5943600" cy="7964805"/>
            <wp:effectExtent l="0" t="0" r="0" b="0"/>
            <wp:docPr id="2050856357"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856357" name="Picture 1" descr="A diagram of a graph&#10;&#10;Description automatically generated with medium confidence"/>
                    <pic:cNvPicPr/>
                  </pic:nvPicPr>
                  <pic:blipFill>
                    <a:blip r:embed="rId20"/>
                    <a:stretch>
                      <a:fillRect/>
                    </a:stretch>
                  </pic:blipFill>
                  <pic:spPr>
                    <a:xfrm>
                      <a:off x="0" y="0"/>
                      <a:ext cx="5943600" cy="7964805"/>
                    </a:xfrm>
                    <a:prstGeom prst="rect">
                      <a:avLst/>
                    </a:prstGeom>
                  </pic:spPr>
                </pic:pic>
              </a:graphicData>
            </a:graphic>
          </wp:inline>
        </w:drawing>
      </w:r>
    </w:p>
    <w:p w14:paraId="79E11415" w14:textId="77491FF7" w:rsidR="00024ED9" w:rsidRDefault="00024ED9" w:rsidP="00FF7C42">
      <w:pPr>
        <w:rPr>
          <w:lang w:val="en-US"/>
        </w:rPr>
      </w:pPr>
      <w:r>
        <w:rPr>
          <w:lang w:val="en-US"/>
        </w:rPr>
        <w:t xml:space="preserve">Figure @: </w:t>
      </w:r>
      <w:r w:rsidR="00F72EA3">
        <w:rPr>
          <w:lang w:val="en-US"/>
        </w:rPr>
        <w:t xml:space="preserve">Plot showing </w:t>
      </w:r>
      <w:r w:rsidR="00F87EDD">
        <w:rPr>
          <w:lang w:val="en-US"/>
        </w:rPr>
        <w:t>all analyzed layouts with respect to business-as-usual (B-a-U).</w:t>
      </w:r>
    </w:p>
    <w:p w14:paraId="1675F407" w14:textId="77777777" w:rsidR="00024ED9" w:rsidRDefault="00024ED9" w:rsidP="00633A72">
      <w:pPr>
        <w:pStyle w:val="Heading2"/>
        <w:rPr>
          <w:lang w:val="en-US"/>
        </w:rPr>
      </w:pPr>
    </w:p>
    <w:p w14:paraId="201DF772" w14:textId="15988012" w:rsidR="00633A72" w:rsidRDefault="00633A72" w:rsidP="00633A72">
      <w:pPr>
        <w:pStyle w:val="Heading2"/>
        <w:rPr>
          <w:lang w:val="en-US"/>
        </w:rPr>
      </w:pPr>
      <w:r>
        <w:rPr>
          <w:lang w:val="en-US"/>
        </w:rPr>
        <w:t>3.2 Topologies</w:t>
      </w:r>
    </w:p>
    <w:p w14:paraId="36662456" w14:textId="06957479" w:rsidR="00D3015F" w:rsidRDefault="00633A72" w:rsidP="00633A72">
      <w:pPr>
        <w:rPr>
          <w:lang w:val="en-US"/>
        </w:rPr>
      </w:pPr>
      <w:r>
        <w:rPr>
          <w:lang w:val="en-US"/>
        </w:rPr>
        <w:t xml:space="preserve">In addition to design decisions, </w:t>
      </w:r>
      <w:r w:rsidR="00C63F66">
        <w:rPr>
          <w:lang w:val="en-US"/>
        </w:rPr>
        <w:t xml:space="preserve">slab efficiency </w:t>
      </w:r>
      <w:r w:rsidR="009C6A7C">
        <w:rPr>
          <w:lang w:val="en-US"/>
        </w:rPr>
        <w:t>is</w:t>
      </w:r>
      <w:r w:rsidR="00C63F66">
        <w:rPr>
          <w:lang w:val="en-US"/>
        </w:rPr>
        <w:t xml:space="preserve"> dictated by the </w:t>
      </w:r>
      <w:r w:rsidR="00CD67E8">
        <w:rPr>
          <w:lang w:val="en-US"/>
        </w:rPr>
        <w:t>topology</w:t>
      </w:r>
      <w:r w:rsidR="00C63F66">
        <w:rPr>
          <w:lang w:val="en-US"/>
        </w:rPr>
        <w:t xml:space="preserve"> of the </w:t>
      </w:r>
      <w:r w:rsidR="00CD67E8">
        <w:rPr>
          <w:lang w:val="en-US"/>
        </w:rPr>
        <w:t>beam layout</w:t>
      </w:r>
      <w:r w:rsidR="00C63F66">
        <w:rPr>
          <w:lang w:val="en-US"/>
        </w:rPr>
        <w:t xml:space="preserve">. </w:t>
      </w:r>
      <w:r w:rsidR="009C6A7C">
        <w:rPr>
          <w:lang w:val="en-US"/>
        </w:rPr>
        <w:t>This section systematically analyzes a range of discrete geometries and compares their efficiency under combinations of different design decisions. Further, while several p</w:t>
      </w:r>
      <w:r w:rsidR="00C63F66">
        <w:rPr>
          <w:lang w:val="en-US"/>
        </w:rPr>
        <w:t>recedents</w:t>
      </w:r>
      <w:r w:rsidR="009C6A7C">
        <w:rPr>
          <w:lang w:val="en-US"/>
        </w:rPr>
        <w:t xml:space="preserve">’ </w:t>
      </w:r>
      <w:r w:rsidR="00C63F66">
        <w:rPr>
          <w:lang w:val="en-US"/>
        </w:rPr>
        <w:t xml:space="preserve">have demonstrated the </w:t>
      </w:r>
      <w:r w:rsidR="009C6A7C">
        <w:rPr>
          <w:lang w:val="en-US"/>
        </w:rPr>
        <w:t>potential savings of shaped</w:t>
      </w:r>
      <w:r w:rsidR="00212587">
        <w:rPr>
          <w:lang w:val="en-US"/>
        </w:rPr>
        <w:t xml:space="preserve"> concrete</w:t>
      </w:r>
      <w:r w:rsidR="009C6A7C">
        <w:rPr>
          <w:lang w:val="en-US"/>
        </w:rPr>
        <w:t xml:space="preserve"> slabs (section 1), few have concerned themselves with the optimal geometry for a </w:t>
      </w:r>
      <w:r w:rsidR="00212587">
        <w:rPr>
          <w:lang w:val="en-US"/>
        </w:rPr>
        <w:t xml:space="preserve">beam-and-grillage system, </w:t>
      </w:r>
      <w:r w:rsidR="00C3419B">
        <w:rPr>
          <w:lang w:val="en-US"/>
        </w:rPr>
        <w:t xml:space="preserve">whose three-dimensional shape is less flexible than a </w:t>
      </w:r>
      <w:r w:rsidR="009D6795">
        <w:rPr>
          <w:lang w:val="en-US"/>
        </w:rPr>
        <w:t xml:space="preserve">continuously </w:t>
      </w:r>
      <w:r w:rsidR="00C3419B">
        <w:rPr>
          <w:lang w:val="en-US"/>
        </w:rPr>
        <w:t>poured slab</w:t>
      </w:r>
      <w:r w:rsidR="009D6795">
        <w:rPr>
          <w:lang w:val="en-US"/>
        </w:rPr>
        <w:t xml:space="preserve"> in formwork. </w:t>
      </w:r>
    </w:p>
    <w:p w14:paraId="33A17B3A" w14:textId="77777777" w:rsidR="00D3015F" w:rsidRDefault="00D3015F" w:rsidP="00633A72">
      <w:pPr>
        <w:rPr>
          <w:lang w:val="en-US"/>
        </w:rPr>
      </w:pPr>
    </w:p>
    <w:p w14:paraId="2812341B" w14:textId="5873D591" w:rsidR="00D3015F" w:rsidRDefault="00D13D88" w:rsidP="00633A72">
      <w:pPr>
        <w:rPr>
          <w:lang w:val="en-US"/>
        </w:rPr>
      </w:pPr>
      <w:r w:rsidRPr="00D13D88">
        <w:rPr>
          <w:lang w:val="en-US"/>
        </w:rPr>
        <w:drawing>
          <wp:inline distT="0" distB="0" distL="0" distR="0" wp14:anchorId="6ED4F9C8" wp14:editId="50DFCFF8">
            <wp:extent cx="5943600" cy="3131185"/>
            <wp:effectExtent l="0" t="0" r="0" b="5715"/>
            <wp:docPr id="1438715070" name="Picture 1"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715070" name="Picture 1" descr="A group of graphs showing different types of data&#10;&#10;Description automatically generated"/>
                    <pic:cNvPicPr/>
                  </pic:nvPicPr>
                  <pic:blipFill>
                    <a:blip r:embed="rId21"/>
                    <a:stretch>
                      <a:fillRect/>
                    </a:stretch>
                  </pic:blipFill>
                  <pic:spPr>
                    <a:xfrm>
                      <a:off x="0" y="0"/>
                      <a:ext cx="5943600" cy="3131185"/>
                    </a:xfrm>
                    <a:prstGeom prst="rect">
                      <a:avLst/>
                    </a:prstGeom>
                  </pic:spPr>
                </pic:pic>
              </a:graphicData>
            </a:graphic>
          </wp:inline>
        </w:drawing>
      </w:r>
    </w:p>
    <w:p w14:paraId="2885E8C5" w14:textId="1898584E" w:rsidR="00D3015F" w:rsidRPr="00D3015F" w:rsidRDefault="00D3015F" w:rsidP="00633A72">
      <w:pPr>
        <w:rPr>
          <w:i/>
          <w:iCs/>
          <w:lang w:val="en-US"/>
        </w:rPr>
      </w:pPr>
      <w:r w:rsidRPr="00D3015F">
        <w:rPr>
          <w:i/>
          <w:iCs/>
          <w:lang w:val="en-US"/>
        </w:rPr>
        <w:t>Figure @:</w:t>
      </w:r>
      <w:r>
        <w:rPr>
          <w:lang w:val="en-US"/>
        </w:rPr>
        <w:t xml:space="preserve"> </w:t>
      </w:r>
      <w:r w:rsidRPr="000C4F41">
        <w:rPr>
          <w:i/>
          <w:iCs/>
          <w:lang w:val="en-US"/>
        </w:rPr>
        <w:t>Box-and-whisker plots showing</w:t>
      </w:r>
      <w:r>
        <w:rPr>
          <w:i/>
          <w:iCs/>
          <w:lang w:val="en-US"/>
        </w:rPr>
        <w:t xml:space="preserve"> </w:t>
      </w:r>
      <w:r>
        <w:rPr>
          <w:i/>
          <w:iCs/>
          <w:lang w:val="en-US"/>
        </w:rPr>
        <w:t xml:space="preserve">the </w:t>
      </w:r>
      <w:r>
        <w:rPr>
          <w:i/>
          <w:iCs/>
          <w:lang w:val="en-US"/>
        </w:rPr>
        <w:t>a)</w:t>
      </w:r>
      <w:r w:rsidRPr="000C4F41">
        <w:rPr>
          <w:i/>
          <w:iCs/>
          <w:lang w:val="en-US"/>
        </w:rPr>
        <w:t xml:space="preserve"> summary (11446 slabs) and </w:t>
      </w:r>
      <w:r>
        <w:rPr>
          <w:i/>
          <w:iCs/>
          <w:lang w:val="en-US"/>
        </w:rPr>
        <w:t xml:space="preserve">b) </w:t>
      </w:r>
      <w:r>
        <w:rPr>
          <w:i/>
          <w:iCs/>
          <w:lang w:val="en-US"/>
        </w:rPr>
        <w:t>performance-filtered</w:t>
      </w:r>
      <w:r w:rsidRPr="000C4F41">
        <w:rPr>
          <w:i/>
          <w:iCs/>
          <w:lang w:val="en-US"/>
        </w:rPr>
        <w:t xml:space="preserve"> (8650 slabs)</w:t>
      </w:r>
      <w:r>
        <w:rPr>
          <w:i/>
          <w:iCs/>
          <w:lang w:val="en-US"/>
        </w:rPr>
        <w:t xml:space="preserve"> results by individual slab</w:t>
      </w:r>
      <w:r w:rsidRPr="000C4F41">
        <w:rPr>
          <w:i/>
          <w:iCs/>
          <w:lang w:val="en-US"/>
        </w:rPr>
        <w:t>.</w:t>
      </w:r>
    </w:p>
    <w:p w14:paraId="6197877E" w14:textId="77777777" w:rsidR="00D3015F" w:rsidRDefault="00D3015F" w:rsidP="00633A72">
      <w:pPr>
        <w:rPr>
          <w:lang w:val="en-US"/>
        </w:rPr>
      </w:pPr>
    </w:p>
    <w:p w14:paraId="1269C929" w14:textId="44B6B940" w:rsidR="00D3015F" w:rsidRDefault="00D3015F" w:rsidP="00633A72">
      <w:pPr>
        <w:rPr>
          <w:lang w:val="en-US"/>
        </w:rPr>
      </w:pPr>
      <w:r>
        <w:rPr>
          <w:lang w:val="en-US"/>
        </w:rPr>
        <w:t xml:space="preserve">While the results in figure @ showed only marginal possible improvement </w:t>
      </w:r>
      <w:r w:rsidR="00E713B8">
        <w:rPr>
          <w:lang w:val="en-US"/>
        </w:rPr>
        <w:t>between pairs of design decisions, there is significant variation between layout topologies (figure @).</w:t>
      </w:r>
      <w:r w:rsidR="00915D69">
        <w:rPr>
          <w:lang w:val="en-US"/>
        </w:rPr>
        <w:t xml:space="preserve"> Although steel EC tends to correlate strongly with the total performance of the slab, a low slab EC can offset the effects of high steel EC, as seen in slab </w:t>
      </w:r>
      <w:proofErr w:type="gramStart"/>
      <w:r w:rsidR="00915D69">
        <w:rPr>
          <w:lang w:val="en-US"/>
        </w:rPr>
        <w:t>t[</w:t>
      </w:r>
      <w:proofErr w:type="gramEnd"/>
      <w:r w:rsidR="00915D69">
        <w:rPr>
          <w:lang w:val="en-US"/>
        </w:rPr>
        <w:t>9,4]</w:t>
      </w:r>
      <w:r w:rsidR="00B758D0">
        <w:rPr>
          <w:lang w:val="en-US"/>
        </w:rPr>
        <w:t xml:space="preserve">. </w:t>
      </w:r>
      <w:r w:rsidR="007C3F9A">
        <w:rPr>
          <w:lang w:val="en-US"/>
        </w:rPr>
        <w:t xml:space="preserve">The standard deviation of steel also significantly exceeds that of the slab, suggesting that while slab thickness and EC contribution remains approximately similar, the distribution of </w:t>
      </w:r>
      <w:r w:rsidR="0089554B">
        <w:rPr>
          <w:lang w:val="en-US"/>
        </w:rPr>
        <w:t xml:space="preserve">supporting </w:t>
      </w:r>
      <w:r w:rsidR="007C3F9A">
        <w:rPr>
          <w:lang w:val="en-US"/>
        </w:rPr>
        <w:t xml:space="preserve">beams can have a large effect on </w:t>
      </w:r>
      <w:r w:rsidR="002071D1">
        <w:rPr>
          <w:lang w:val="en-US"/>
        </w:rPr>
        <w:t>overall</w:t>
      </w:r>
      <w:r w:rsidR="007C3F9A">
        <w:rPr>
          <w:lang w:val="en-US"/>
        </w:rPr>
        <w:t xml:space="preserve"> efficiency.</w:t>
      </w:r>
    </w:p>
    <w:p w14:paraId="518E1503" w14:textId="1FA3A3B1" w:rsidR="00D3015F" w:rsidRDefault="00D3015F" w:rsidP="00633A72">
      <w:pPr>
        <w:rPr>
          <w:lang w:val="en-US"/>
        </w:rPr>
      </w:pPr>
    </w:p>
    <w:p w14:paraId="05A19833" w14:textId="64DE5C8F" w:rsidR="00401641" w:rsidRDefault="00401641" w:rsidP="00633A72">
      <w:pPr>
        <w:rPr>
          <w:lang w:val="en-US"/>
        </w:rPr>
      </w:pPr>
      <w:r>
        <w:rPr>
          <w:lang w:val="en-US"/>
        </w:rPr>
        <w:t>Figure @ shows all</w:t>
      </w:r>
      <w:r w:rsidR="00720705">
        <w:rPr>
          <w:lang w:val="en-US"/>
        </w:rPr>
        <w:t xml:space="preserve"> 36 of the topology slabs, sorted by lowest </w:t>
      </w:r>
      <w:r w:rsidR="006A2DB8">
        <w:rPr>
          <w:lang w:val="en-US"/>
        </w:rPr>
        <w:t>EC</w:t>
      </w:r>
      <w:r w:rsidR="00720705">
        <w:rPr>
          <w:lang w:val="en-US"/>
        </w:rPr>
        <w:t xml:space="preserve"> </w:t>
      </w:r>
      <w:r w:rsidR="00D9072D">
        <w:rPr>
          <w:lang w:val="en-US"/>
        </w:rPr>
        <w:t xml:space="preserve">achievable using the available design decisions. </w:t>
      </w:r>
      <w:r w:rsidR="002A63A0">
        <w:rPr>
          <w:lang w:val="en-US"/>
        </w:rPr>
        <w:t xml:space="preserve">The grey bars show the </w:t>
      </w:r>
      <w:r w:rsidR="006A2DB8">
        <w:rPr>
          <w:lang w:val="en-US"/>
        </w:rPr>
        <w:t>EC</w:t>
      </w:r>
      <w:r w:rsidR="002A63A0">
        <w:rPr>
          <w:lang w:val="en-US"/>
        </w:rPr>
        <w:t xml:space="preserve"> carbon slab for that topology, highlighting the </w:t>
      </w:r>
      <w:r w:rsidR="00E86FA2">
        <w:rPr>
          <w:lang w:val="en-US"/>
        </w:rPr>
        <w:t xml:space="preserve">possible variance. The decisions are indicated using three-letter codes that stand for pairwise combinations, alongside a numerical value denoting the maximum assembly depth and a symbol showing the slab type. For instance, slab </w:t>
      </w:r>
      <w:proofErr w:type="gramStart"/>
      <w:r w:rsidR="00E86FA2">
        <w:rPr>
          <w:lang w:val="en-US"/>
        </w:rPr>
        <w:t>t[</w:t>
      </w:r>
      <w:proofErr w:type="gramEnd"/>
      <w:r w:rsidR="00E86FA2">
        <w:rPr>
          <w:lang w:val="en-US"/>
        </w:rPr>
        <w:t xml:space="preserve">1,3] has the fifth lowest </w:t>
      </w:r>
      <w:r w:rsidR="006A2DB8">
        <w:rPr>
          <w:lang w:val="en-US"/>
        </w:rPr>
        <w:t>EC</w:t>
      </w:r>
      <w:r w:rsidR="00E86FA2">
        <w:rPr>
          <w:lang w:val="en-US"/>
        </w:rPr>
        <w:t xml:space="preserve"> in the dataset if uniaxial along the (1.,0.) vector (—), cellular (c), continuous (c), noncollinear (n), and with a maximum depth of 40” (ccn40). By contrast, </w:t>
      </w:r>
      <w:proofErr w:type="gramStart"/>
      <w:r w:rsidR="00E86FA2">
        <w:rPr>
          <w:lang w:val="en-US"/>
        </w:rPr>
        <w:t>t[</w:t>
      </w:r>
      <w:proofErr w:type="gramEnd"/>
      <w:r w:rsidR="00E86FA2">
        <w:rPr>
          <w:lang w:val="en-US"/>
        </w:rPr>
        <w:t xml:space="preserve">4,4], which has the lowest </w:t>
      </w:r>
      <w:r w:rsidR="006A2DB8">
        <w:rPr>
          <w:lang w:val="en-US"/>
        </w:rPr>
        <w:t>EC</w:t>
      </w:r>
      <w:r w:rsidR="00E86FA2">
        <w:rPr>
          <w:lang w:val="en-US"/>
        </w:rPr>
        <w:t xml:space="preserve"> in the dataset </w:t>
      </w:r>
      <w:r w:rsidR="007D0629">
        <w:rPr>
          <w:lang w:val="en-US"/>
        </w:rPr>
        <w:t>when</w:t>
      </w:r>
      <w:r w:rsidR="00E86FA2">
        <w:rPr>
          <w:lang w:val="en-US"/>
        </w:rPr>
        <w:t xml:space="preserve"> the same combination of design decisions (ccn40)</w:t>
      </w:r>
      <w:r w:rsidR="007D0629">
        <w:rPr>
          <w:lang w:val="en-US"/>
        </w:rPr>
        <w:t xml:space="preserve"> is used,</w:t>
      </w:r>
      <w:r w:rsidR="00E86FA2">
        <w:rPr>
          <w:lang w:val="en-US"/>
        </w:rPr>
        <w:t xml:space="preserve"> almost doubles in </w:t>
      </w:r>
      <w:r w:rsidR="006A2DB8">
        <w:rPr>
          <w:lang w:val="en-US"/>
        </w:rPr>
        <w:t>EC</w:t>
      </w:r>
      <w:r w:rsidR="00E86FA2">
        <w:rPr>
          <w:lang w:val="en-US"/>
        </w:rPr>
        <w:t xml:space="preserve"> when biaxial orthogonal along the (1.,0.) vector (+), uniformly sized (u), catalog (W), collinear (c), with a maximum depth of 25” (uWc25). </w:t>
      </w:r>
    </w:p>
    <w:p w14:paraId="0BC3F281" w14:textId="77777777" w:rsidR="00F83832" w:rsidRDefault="00F83832" w:rsidP="00633A72">
      <w:pPr>
        <w:rPr>
          <w:lang w:val="en-US"/>
        </w:rPr>
      </w:pPr>
    </w:p>
    <w:p w14:paraId="1C2F629F" w14:textId="28CB9528" w:rsidR="003A1920" w:rsidRPr="00633A72" w:rsidRDefault="003A1920" w:rsidP="00633A72">
      <w:pPr>
        <w:rPr>
          <w:lang w:val="en-US"/>
        </w:rPr>
      </w:pPr>
      <w:r>
        <w:rPr>
          <w:lang w:val="en-US"/>
        </w:rPr>
        <w:t xml:space="preserve">The best </w:t>
      </w:r>
      <w:r w:rsidR="00F83473">
        <w:rPr>
          <w:lang w:val="en-US"/>
        </w:rPr>
        <w:t xml:space="preserve">performing slabs tend to have beams running both in the x and y directions in the center of the bays (e.g. </w:t>
      </w:r>
      <w:proofErr w:type="gramStart"/>
      <w:r w:rsidR="00F83473">
        <w:rPr>
          <w:lang w:val="en-US"/>
        </w:rPr>
        <w:t>t[</w:t>
      </w:r>
      <w:proofErr w:type="gramEnd"/>
      <w:r w:rsidR="00F83473">
        <w:rPr>
          <w:lang w:val="en-US"/>
        </w:rPr>
        <w:t xml:space="preserve">4,4], t[7,3]), along with a diagonal connection to the corner columns. </w:t>
      </w:r>
      <w:r w:rsidR="00C776FB">
        <w:rPr>
          <w:lang w:val="en-US"/>
        </w:rPr>
        <w:t>Less successful slabs have beams connecting to the center</w:t>
      </w:r>
      <w:r w:rsidR="00104BFE">
        <w:rPr>
          <w:lang w:val="en-US"/>
        </w:rPr>
        <w:t>s</w:t>
      </w:r>
      <w:r w:rsidR="00C776FB">
        <w:rPr>
          <w:lang w:val="en-US"/>
        </w:rPr>
        <w:t xml:space="preserve"> of the primary beams</w:t>
      </w:r>
      <w:r w:rsidR="00104BFE">
        <w:rPr>
          <w:lang w:val="en-US"/>
        </w:rPr>
        <w:t xml:space="preserve"> instead of the corners</w:t>
      </w:r>
      <w:r w:rsidR="00BC00D1">
        <w:rPr>
          <w:lang w:val="en-US"/>
        </w:rPr>
        <w:t xml:space="preserve"> (e.g. </w:t>
      </w:r>
      <w:proofErr w:type="gramStart"/>
      <w:r w:rsidR="00BC00D1">
        <w:rPr>
          <w:lang w:val="en-US"/>
        </w:rPr>
        <w:t>t[</w:t>
      </w:r>
      <w:proofErr w:type="gramEnd"/>
      <w:r w:rsidR="00BC00D1">
        <w:rPr>
          <w:lang w:val="en-US"/>
        </w:rPr>
        <w:t>2,3], t[2,2]). In general, higher density</w:t>
      </w:r>
      <w:r w:rsidR="001770E1">
        <w:rPr>
          <w:lang w:val="en-US"/>
        </w:rPr>
        <w:t xml:space="preserve"> of steel beams</w:t>
      </w:r>
      <w:r w:rsidR="00BC00D1">
        <w:rPr>
          <w:lang w:val="en-US"/>
        </w:rPr>
        <w:t xml:space="preserve"> tends to yield more efficient slabs since </w:t>
      </w:r>
      <w:r w:rsidR="001770E1">
        <w:rPr>
          <w:lang w:val="en-US"/>
        </w:rPr>
        <w:t xml:space="preserve">the concrete slab is thinner, but this only works </w:t>
      </w:r>
      <w:r w:rsidR="00BA6971">
        <w:rPr>
          <w:lang w:val="en-US"/>
        </w:rPr>
        <w:t xml:space="preserve">until </w:t>
      </w:r>
      <w:r w:rsidR="001770E1">
        <w:rPr>
          <w:lang w:val="en-US"/>
        </w:rPr>
        <w:t>the minimum slab depth of 0.125</w:t>
      </w:r>
      <w:r w:rsidR="00BA6971">
        <w:rPr>
          <w:lang w:val="en-US"/>
        </w:rPr>
        <w:t>m is reached</w:t>
      </w:r>
      <w:r w:rsidR="00127F3A">
        <w:rPr>
          <w:lang w:val="en-US"/>
        </w:rPr>
        <w:t xml:space="preserve">, after which the benefits plateau. </w:t>
      </w:r>
    </w:p>
    <w:p w14:paraId="716A28AE" w14:textId="77777777" w:rsidR="001D094A" w:rsidRDefault="001D094A" w:rsidP="00FF7C42">
      <w:pPr>
        <w:rPr>
          <w:lang w:val="en-US"/>
        </w:rPr>
      </w:pPr>
    </w:p>
    <w:p w14:paraId="73F77355" w14:textId="7F9A65A6" w:rsidR="008B6104" w:rsidRDefault="0006190C" w:rsidP="00FF7C42">
      <w:pPr>
        <w:rPr>
          <w:lang w:val="en-US"/>
        </w:rPr>
      </w:pPr>
      <w:r w:rsidRPr="0006190C">
        <w:rPr>
          <w:lang w:val="en-US"/>
        </w:rPr>
        <w:drawing>
          <wp:inline distT="0" distB="0" distL="0" distR="0" wp14:anchorId="613A9A7F" wp14:editId="425C5680">
            <wp:extent cx="5943600" cy="3263900"/>
            <wp:effectExtent l="0" t="0" r="0" b="0"/>
            <wp:docPr id="1780518213"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518213" name="Picture 1" descr="A diagram of a graph&#10;&#10;Description automatically generated"/>
                    <pic:cNvPicPr/>
                  </pic:nvPicPr>
                  <pic:blipFill>
                    <a:blip r:embed="rId22"/>
                    <a:stretch>
                      <a:fillRect/>
                    </a:stretch>
                  </pic:blipFill>
                  <pic:spPr>
                    <a:xfrm>
                      <a:off x="0" y="0"/>
                      <a:ext cx="5943600" cy="3263900"/>
                    </a:xfrm>
                    <a:prstGeom prst="rect">
                      <a:avLst/>
                    </a:prstGeom>
                  </pic:spPr>
                </pic:pic>
              </a:graphicData>
            </a:graphic>
          </wp:inline>
        </w:drawing>
      </w:r>
    </w:p>
    <w:p w14:paraId="4792265E" w14:textId="402EC34E" w:rsidR="0000765A" w:rsidRDefault="001146BF" w:rsidP="0000765A">
      <w:pPr>
        <w:rPr>
          <w:lang w:val="en-US"/>
        </w:rPr>
      </w:pPr>
      <w:r>
        <w:rPr>
          <w:lang w:val="en-US"/>
        </w:rPr>
        <w:t xml:space="preserve">To further investigate the effects of density and geometry, two slab typologies were selected for parameterization: the grid </w:t>
      </w:r>
      <w:r w:rsidR="003F637B">
        <w:rPr>
          <w:lang w:val="en-US"/>
        </w:rPr>
        <w:t>(</w:t>
      </w:r>
      <w:r w:rsidR="00707C29">
        <w:rPr>
          <w:lang w:val="en-US"/>
        </w:rPr>
        <w:t>“g”</w:t>
      </w:r>
      <w:r w:rsidR="003F637B">
        <w:rPr>
          <w:lang w:val="en-US"/>
        </w:rPr>
        <w:t xml:space="preserve">) </w:t>
      </w:r>
      <w:r>
        <w:rPr>
          <w:lang w:val="en-US"/>
        </w:rPr>
        <w:t>and the star</w:t>
      </w:r>
      <w:r w:rsidR="003F637B">
        <w:rPr>
          <w:lang w:val="en-US"/>
        </w:rPr>
        <w:t xml:space="preserve"> (</w:t>
      </w:r>
      <w:r w:rsidR="00707C29">
        <w:rPr>
          <w:lang w:val="en-US"/>
        </w:rPr>
        <w:t>“</w:t>
      </w:r>
      <w:r w:rsidR="003F637B">
        <w:rPr>
          <w:lang w:val="en-US"/>
        </w:rPr>
        <w:t>s</w:t>
      </w:r>
      <w:r w:rsidR="00707C29">
        <w:rPr>
          <w:lang w:val="en-US"/>
        </w:rPr>
        <w:t>”</w:t>
      </w:r>
      <w:r w:rsidR="003F637B">
        <w:rPr>
          <w:lang w:val="en-US"/>
        </w:rPr>
        <w:t>)</w:t>
      </w:r>
      <w:r>
        <w:rPr>
          <w:lang w:val="en-US"/>
        </w:rPr>
        <w:t>.</w:t>
      </w:r>
      <w:r w:rsidR="0000765A">
        <w:rPr>
          <w:lang w:val="en-US"/>
        </w:rPr>
        <w:t xml:space="preserve"> By changing the parameters of the topology, we are able to explore the design space and determine what decisions are productive and which are not. Figure @</w:t>
      </w:r>
      <w:r w:rsidR="00674ACE">
        <w:rPr>
          <w:lang w:val="en-US"/>
        </w:rPr>
        <w:t>a</w:t>
      </w:r>
      <w:r w:rsidR="0000765A">
        <w:rPr>
          <w:lang w:val="en-US"/>
        </w:rPr>
        <w:t>, below, renders the design space of the</w:t>
      </w:r>
      <w:r w:rsidR="00674ACE">
        <w:rPr>
          <w:lang w:val="en-US"/>
        </w:rPr>
        <w:t xml:space="preserve"> total </w:t>
      </w:r>
      <w:r w:rsidR="006A2DB8">
        <w:rPr>
          <w:lang w:val="en-US"/>
        </w:rPr>
        <w:t>EC</w:t>
      </w:r>
      <w:r w:rsidR="00674ACE">
        <w:rPr>
          <w:lang w:val="en-US"/>
        </w:rPr>
        <w:t xml:space="preserve"> of the</w:t>
      </w:r>
      <w:r w:rsidR="0000765A">
        <w:rPr>
          <w:lang w:val="en-US"/>
        </w:rPr>
        <w:t xml:space="preserve"> </w:t>
      </w:r>
      <w:r w:rsidR="008B402C">
        <w:rPr>
          <w:lang w:val="en-US"/>
        </w:rPr>
        <w:t>g</w:t>
      </w:r>
      <w:r w:rsidR="0000765A">
        <w:rPr>
          <w:lang w:val="en-US"/>
        </w:rPr>
        <w:t xml:space="preserve"> slabs when isometric, uniform, discrete, noncollinear, and with a maximum assembly depth of 25” (</w:t>
      </w:r>
      <w:r w:rsidR="008F7715" w:rsidRPr="0000765A">
        <w:rPr>
          <w:rFonts w:ascii="Segoe UI Symbol" w:hAnsi="Segoe UI Symbol" w:cs="Segoe UI Symbol"/>
          <w:lang w:val="en-US"/>
        </w:rPr>
        <w:t>✵</w:t>
      </w:r>
      <w:r w:rsidR="008F7715">
        <w:rPr>
          <w:rFonts w:ascii="Segoe UI Symbol" w:hAnsi="Segoe UI Symbol" w:cs="Segoe UI Symbol"/>
          <w:lang w:val="en-US"/>
        </w:rPr>
        <w:t xml:space="preserve"> </w:t>
      </w:r>
      <w:r w:rsidR="0000765A">
        <w:rPr>
          <w:lang w:val="en-US"/>
        </w:rPr>
        <w:t>uWn25).</w:t>
      </w:r>
      <w:r w:rsidR="00674ACE">
        <w:rPr>
          <w:lang w:val="en-US"/>
        </w:rPr>
        <w:t xml:space="preserve"> As we might expect, as density increases, </w:t>
      </w:r>
      <w:r w:rsidR="006A2DB8">
        <w:rPr>
          <w:lang w:val="en-US"/>
        </w:rPr>
        <w:t>EC</w:t>
      </w:r>
      <w:r w:rsidR="00674ACE">
        <w:rPr>
          <w:lang w:val="en-US"/>
        </w:rPr>
        <w:t xml:space="preserve"> decreases</w:t>
      </w:r>
      <w:r w:rsidR="00F27DA6">
        <w:rPr>
          <w:lang w:val="en-US"/>
        </w:rPr>
        <w:t>, with a plateau as densities reach their maximum value</w:t>
      </w:r>
      <w:r w:rsidR="00674ACE">
        <w:rPr>
          <w:lang w:val="en-US"/>
        </w:rPr>
        <w:t xml:space="preserve">. When we take sections across the diagonals of the design space (Figure @b), we see that the proportion of </w:t>
      </w:r>
      <w:r w:rsidR="006A2DB8">
        <w:rPr>
          <w:lang w:val="en-US"/>
        </w:rPr>
        <w:t>EC</w:t>
      </w:r>
      <w:r w:rsidR="00674ACE">
        <w:rPr>
          <w:lang w:val="en-US"/>
        </w:rPr>
        <w:t xml:space="preserve"> owing to concrete remains </w:t>
      </w:r>
      <w:r w:rsidR="007E614E">
        <w:rPr>
          <w:lang w:val="en-US"/>
        </w:rPr>
        <w:t>approximately</w:t>
      </w:r>
      <w:r w:rsidR="00674ACE">
        <w:rPr>
          <w:lang w:val="en-US"/>
        </w:rPr>
        <w:t xml:space="preserve"> constant, whereas that for steel increases at the corners</w:t>
      </w:r>
      <w:r w:rsidR="007E614E">
        <w:rPr>
          <w:lang w:val="en-US"/>
        </w:rPr>
        <w:t xml:space="preserve"> of the design space</w:t>
      </w:r>
      <w:r w:rsidR="00674ACE">
        <w:rPr>
          <w:lang w:val="en-US"/>
        </w:rPr>
        <w:t>. For the isotropic design space, maximum spans will remain the width (</w:t>
      </w:r>
      <w:proofErr w:type="gramStart"/>
      <w:r w:rsidR="00674ACE">
        <w:rPr>
          <w:lang w:val="en-US"/>
        </w:rPr>
        <w:t>g[</w:t>
      </w:r>
      <w:proofErr w:type="gramEnd"/>
      <w:r w:rsidR="00674ACE">
        <w:rPr>
          <w:lang w:val="en-US"/>
        </w:rPr>
        <w:t>1,6]) and length (g[6,1])</w:t>
      </w:r>
      <w:r w:rsidR="007E614E">
        <w:rPr>
          <w:lang w:val="en-US"/>
        </w:rPr>
        <w:t xml:space="preserve"> of the slab,</w:t>
      </w:r>
      <w:r w:rsidR="00674ACE">
        <w:rPr>
          <w:lang w:val="en-US"/>
        </w:rPr>
        <w:t xml:space="preserve"> even as the density of spanning beams increases</w:t>
      </w:r>
      <w:r w:rsidR="007E614E">
        <w:rPr>
          <w:lang w:val="en-US"/>
        </w:rPr>
        <w:t xml:space="preserve"> in the corners</w:t>
      </w:r>
      <w:r w:rsidR="00674ACE">
        <w:rPr>
          <w:lang w:val="en-US"/>
        </w:rPr>
        <w:t xml:space="preserve">. </w:t>
      </w:r>
      <w:r w:rsidR="000250B4">
        <w:rPr>
          <w:lang w:val="en-US"/>
        </w:rPr>
        <w:t xml:space="preserve">The </w:t>
      </w:r>
      <w:r w:rsidR="00554A49">
        <w:rPr>
          <w:lang w:val="en-US"/>
        </w:rPr>
        <w:t>volume</w:t>
      </w:r>
      <w:r w:rsidR="000250B4">
        <w:rPr>
          <w:lang w:val="en-US"/>
        </w:rPr>
        <w:t xml:space="preserve"> of steel </w:t>
      </w:r>
      <w:r w:rsidR="00554A49">
        <w:rPr>
          <w:lang w:val="en-US"/>
        </w:rPr>
        <w:t>rises</w:t>
      </w:r>
      <w:r w:rsidR="000250B4">
        <w:rPr>
          <w:lang w:val="en-US"/>
        </w:rPr>
        <w:t xml:space="preserve"> even as the </w:t>
      </w:r>
      <w:r w:rsidR="00100705">
        <w:rPr>
          <w:lang w:val="en-US"/>
        </w:rPr>
        <w:t>volume</w:t>
      </w:r>
      <w:r w:rsidR="000250B4">
        <w:rPr>
          <w:lang w:val="en-US"/>
        </w:rPr>
        <w:t xml:space="preserve"> of concrete remains the same,</w:t>
      </w:r>
      <w:r w:rsidR="00674ACE">
        <w:rPr>
          <w:lang w:val="en-US"/>
        </w:rPr>
        <w:t xml:space="preserve"> lead</w:t>
      </w:r>
      <w:r w:rsidR="00100705">
        <w:rPr>
          <w:lang w:val="en-US"/>
        </w:rPr>
        <w:t>ing</w:t>
      </w:r>
      <w:r w:rsidR="00674ACE">
        <w:rPr>
          <w:lang w:val="en-US"/>
        </w:rPr>
        <w:t xml:space="preserve"> to a superfluous </w:t>
      </w:r>
      <w:r w:rsidR="000250B4">
        <w:rPr>
          <w:lang w:val="en-US"/>
        </w:rPr>
        <w:t>and inefficient use of</w:t>
      </w:r>
      <w:r w:rsidR="00674ACE">
        <w:rPr>
          <w:lang w:val="en-US"/>
        </w:rPr>
        <w:t xml:space="preserve"> steel</w:t>
      </w:r>
      <w:r w:rsidR="00100705">
        <w:rPr>
          <w:lang w:val="en-US"/>
        </w:rPr>
        <w:t xml:space="preserve">. This is particularly the case </w:t>
      </w:r>
      <w:r w:rsidR="00674ACE">
        <w:rPr>
          <w:lang w:val="en-US"/>
        </w:rPr>
        <w:t>when</w:t>
      </w:r>
      <w:r w:rsidR="000250B4">
        <w:rPr>
          <w:lang w:val="en-US"/>
        </w:rPr>
        <w:t xml:space="preserve"> the beams are</w:t>
      </w:r>
      <w:r w:rsidR="00674ACE">
        <w:rPr>
          <w:lang w:val="en-US"/>
        </w:rPr>
        <w:t xml:space="preserve"> sized discretely</w:t>
      </w:r>
      <w:r w:rsidR="000250B4">
        <w:rPr>
          <w:lang w:val="en-US"/>
        </w:rPr>
        <w:t xml:space="preserve"> and </w:t>
      </w:r>
      <w:r w:rsidR="008E2D4C">
        <w:rPr>
          <w:lang w:val="en-US"/>
        </w:rPr>
        <w:t>are subject to</w:t>
      </w:r>
      <w:r w:rsidR="000250B4">
        <w:rPr>
          <w:lang w:val="en-US"/>
        </w:rPr>
        <w:t xml:space="preserve"> a minimum</w:t>
      </w:r>
      <w:r w:rsidR="007E614E">
        <w:rPr>
          <w:lang w:val="en-US"/>
        </w:rPr>
        <w:t xml:space="preserve"> section</w:t>
      </w:r>
      <w:r w:rsidR="00050BD5">
        <w:rPr>
          <w:lang w:val="en-US"/>
        </w:rPr>
        <w:t xml:space="preserve"> size</w:t>
      </w:r>
      <w:r w:rsidR="000250B4">
        <w:rPr>
          <w:lang w:val="en-US"/>
        </w:rPr>
        <w:t>.</w:t>
      </w:r>
    </w:p>
    <w:p w14:paraId="0389EFF2" w14:textId="77777777" w:rsidR="007E614E" w:rsidRDefault="007E614E" w:rsidP="0000765A">
      <w:pPr>
        <w:rPr>
          <w:lang w:val="en-US"/>
        </w:rPr>
      </w:pPr>
    </w:p>
    <w:p w14:paraId="2C3E47CC" w14:textId="4FD6CF21" w:rsidR="007E614E" w:rsidRPr="0000765A" w:rsidRDefault="007E614E" w:rsidP="0000765A">
      <w:pPr>
        <w:rPr>
          <w:lang w:val="en-US"/>
        </w:rPr>
      </w:pPr>
      <w:r>
        <w:rPr>
          <w:lang w:val="en-US"/>
        </w:rPr>
        <w:t xml:space="preserve">The heat map in figure @c shows how the design space changes in plan as different design decisions are made. Changing the uniaxial slab orientation has a significant effect on the optimal </w:t>
      </w:r>
      <w:r w:rsidR="00DC5A91">
        <w:rPr>
          <w:lang w:val="en-US"/>
        </w:rPr>
        <w:t>layout</w:t>
      </w:r>
      <w:r>
        <w:rPr>
          <w:lang w:val="en-US"/>
        </w:rPr>
        <w:t xml:space="preserve">, as reinforcement orthogonal to the perimeter of the slab creates a one-dimensional slope toward slabs of higher density, whereas diagonal reinforcement forms a design space resembling the bowl of the isometric slab. </w:t>
      </w:r>
      <w:r>
        <w:rPr>
          <w:color w:val="00B0F0"/>
          <w:lang w:val="en-US"/>
        </w:rPr>
        <w:t>Why is the bowl flipped horizontally?</w:t>
      </w:r>
      <w:r>
        <w:rPr>
          <w:lang w:val="en-US"/>
        </w:rPr>
        <w:t xml:space="preserve"> </w:t>
      </w:r>
    </w:p>
    <w:p w14:paraId="3B600AE0" w14:textId="4CD6BBD0" w:rsidR="009F02FA" w:rsidRDefault="009F02FA" w:rsidP="00FF7C42">
      <w:pPr>
        <w:rPr>
          <w:lang w:val="en-US"/>
        </w:rPr>
      </w:pPr>
    </w:p>
    <w:p w14:paraId="31168ED0" w14:textId="77777777" w:rsidR="0000765A" w:rsidRDefault="0000765A" w:rsidP="00FF7C42">
      <w:pPr>
        <w:rPr>
          <w:lang w:val="en-US"/>
        </w:rPr>
      </w:pPr>
    </w:p>
    <w:p w14:paraId="4619EB45" w14:textId="29701B06" w:rsidR="001146BF" w:rsidRPr="00FF7C42" w:rsidRDefault="001146BF" w:rsidP="00FF7C42">
      <w:pPr>
        <w:rPr>
          <w:lang w:val="en-US"/>
        </w:rPr>
      </w:pPr>
      <w:r w:rsidRPr="00C42904">
        <w:rPr>
          <w:noProof/>
          <w:lang w:val="en-US"/>
        </w:rPr>
        <w:lastRenderedPageBreak/>
        <w:drawing>
          <wp:inline distT="0" distB="0" distL="0" distR="0" wp14:anchorId="4CC96BCD" wp14:editId="2B7C153C">
            <wp:extent cx="5943600" cy="4271010"/>
            <wp:effectExtent l="0" t="0" r="0" b="0"/>
            <wp:docPr id="1788724833"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724833" name="Picture 1" descr="A diagram of a graph&#10;&#10;Description automatically generated with medium confidence"/>
                    <pic:cNvPicPr/>
                  </pic:nvPicPr>
                  <pic:blipFill>
                    <a:blip r:embed="rId23"/>
                    <a:stretch>
                      <a:fillRect/>
                    </a:stretch>
                  </pic:blipFill>
                  <pic:spPr>
                    <a:xfrm>
                      <a:off x="0" y="0"/>
                      <a:ext cx="5943600" cy="4271010"/>
                    </a:xfrm>
                    <a:prstGeom prst="rect">
                      <a:avLst/>
                    </a:prstGeom>
                  </pic:spPr>
                </pic:pic>
              </a:graphicData>
            </a:graphic>
          </wp:inline>
        </w:drawing>
      </w:r>
    </w:p>
    <w:p w14:paraId="68CAD298" w14:textId="51033F16" w:rsidR="007B01C1" w:rsidRDefault="007B01C1">
      <w:pPr>
        <w:rPr>
          <w:lang w:val="en-US"/>
        </w:rPr>
      </w:pPr>
    </w:p>
    <w:p w14:paraId="02CA3D73" w14:textId="369DA672" w:rsidR="001D094A" w:rsidRDefault="00685B68">
      <w:pPr>
        <w:rPr>
          <w:lang w:val="en-US"/>
        </w:rPr>
      </w:pPr>
      <w:r w:rsidRPr="00685B68">
        <w:rPr>
          <w:noProof/>
          <w:lang w:val="en-US"/>
        </w:rPr>
        <w:drawing>
          <wp:inline distT="0" distB="0" distL="0" distR="0" wp14:anchorId="5907402D" wp14:editId="44CD9788">
            <wp:extent cx="5943600" cy="1787525"/>
            <wp:effectExtent l="0" t="0" r="0" b="3175"/>
            <wp:docPr id="72115336" name="Picture 1" descr="A group of images of different sizes of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15336" name="Picture 1" descr="A group of images of different sizes of squares&#10;&#10;Description automatically generated with medium confidence"/>
                    <pic:cNvPicPr/>
                  </pic:nvPicPr>
                  <pic:blipFill>
                    <a:blip r:embed="rId24"/>
                    <a:stretch>
                      <a:fillRect/>
                    </a:stretch>
                  </pic:blipFill>
                  <pic:spPr>
                    <a:xfrm>
                      <a:off x="0" y="0"/>
                      <a:ext cx="5943600" cy="1787525"/>
                    </a:xfrm>
                    <a:prstGeom prst="rect">
                      <a:avLst/>
                    </a:prstGeom>
                  </pic:spPr>
                </pic:pic>
              </a:graphicData>
            </a:graphic>
          </wp:inline>
        </w:drawing>
      </w:r>
    </w:p>
    <w:p w14:paraId="32F7C853" w14:textId="277ADD23" w:rsidR="007F3512" w:rsidRDefault="007F3512">
      <w:pPr>
        <w:rPr>
          <w:lang w:val="en-US"/>
        </w:rPr>
      </w:pPr>
    </w:p>
    <w:p w14:paraId="24AA76DC" w14:textId="1124C5A3" w:rsidR="00266FCB" w:rsidRDefault="00581545">
      <w:pPr>
        <w:rPr>
          <w:lang w:val="en-US"/>
        </w:rPr>
      </w:pPr>
      <w:r>
        <w:rPr>
          <w:lang w:val="en-US"/>
        </w:rPr>
        <w:t xml:space="preserve">The design space of the </w:t>
      </w:r>
      <w:r w:rsidR="00C37513">
        <w:rPr>
          <w:lang w:val="en-US"/>
        </w:rPr>
        <w:t>s</w:t>
      </w:r>
      <w:r w:rsidR="00826E2F">
        <w:rPr>
          <w:lang w:val="en-US"/>
        </w:rPr>
        <w:t>tar</w:t>
      </w:r>
      <w:r>
        <w:rPr>
          <w:lang w:val="en-US"/>
        </w:rPr>
        <w:t xml:space="preserve"> </w:t>
      </w:r>
      <w:r w:rsidR="00FD54BE">
        <w:rPr>
          <w:lang w:val="en-US"/>
        </w:rPr>
        <w:t>layouts</w:t>
      </w:r>
      <w:r>
        <w:rPr>
          <w:lang w:val="en-US"/>
        </w:rPr>
        <w:t xml:space="preserve"> is less </w:t>
      </w:r>
      <w:r w:rsidR="00444C7B">
        <w:rPr>
          <w:lang w:val="en-US"/>
        </w:rPr>
        <w:t>smooth.</w:t>
      </w:r>
      <w:r w:rsidR="00F97D99">
        <w:rPr>
          <w:lang w:val="en-US"/>
        </w:rPr>
        <w:t xml:space="preserve"> The best geometry in the space is </w:t>
      </w:r>
      <w:proofErr w:type="gramStart"/>
      <w:r w:rsidR="00F97D99">
        <w:rPr>
          <w:lang w:val="en-US"/>
        </w:rPr>
        <w:t>s[</w:t>
      </w:r>
      <w:proofErr w:type="gramEnd"/>
      <w:r w:rsidR="00F97D99">
        <w:rPr>
          <w:lang w:val="en-US"/>
        </w:rPr>
        <w:t>4,1], which</w:t>
      </w:r>
      <w:r w:rsidR="00F61B72">
        <w:rPr>
          <w:lang w:val="en-US"/>
        </w:rPr>
        <w:t>, in addition to the base x-bracing of the design space,</w:t>
      </w:r>
      <w:r w:rsidR="00F97D99">
        <w:rPr>
          <w:lang w:val="en-US"/>
        </w:rPr>
        <w:t xml:space="preserve"> features </w:t>
      </w:r>
      <w:r w:rsidR="00DC0D2A">
        <w:rPr>
          <w:lang w:val="en-US"/>
        </w:rPr>
        <w:t xml:space="preserve">a cross of </w:t>
      </w:r>
      <w:r w:rsidR="00736505">
        <w:rPr>
          <w:lang w:val="en-US"/>
        </w:rPr>
        <w:t>secondary beams</w:t>
      </w:r>
      <w:r w:rsidR="0016317A">
        <w:rPr>
          <w:lang w:val="en-US"/>
        </w:rPr>
        <w:t xml:space="preserve"> in the x- and y- directions. The </w:t>
      </w:r>
      <w:r w:rsidR="00444A4C">
        <w:rPr>
          <w:lang w:val="en-US"/>
        </w:rPr>
        <w:t>additional</w:t>
      </w:r>
      <w:r w:rsidR="0016317A">
        <w:rPr>
          <w:lang w:val="en-US"/>
        </w:rPr>
        <w:t xml:space="preserve"> diagonal members that form the star intersect the secondary beams approximately halfway between the primary beam and the center of the star</w:t>
      </w:r>
      <w:r w:rsidR="00F97D99">
        <w:rPr>
          <w:lang w:val="en-US"/>
        </w:rPr>
        <w:t xml:space="preserve">. Slab </w:t>
      </w:r>
      <w:proofErr w:type="gramStart"/>
      <w:r w:rsidR="00F97D99">
        <w:rPr>
          <w:lang w:val="en-US"/>
        </w:rPr>
        <w:t>s[</w:t>
      </w:r>
      <w:proofErr w:type="gramEnd"/>
      <w:r w:rsidR="00F97D99">
        <w:rPr>
          <w:lang w:val="en-US"/>
        </w:rPr>
        <w:t xml:space="preserve">4,1] is </w:t>
      </w:r>
      <w:r w:rsidR="00736505">
        <w:rPr>
          <w:lang w:val="en-US"/>
        </w:rPr>
        <w:t>very similar</w:t>
      </w:r>
      <w:r w:rsidR="00F97D99">
        <w:rPr>
          <w:lang w:val="en-US"/>
        </w:rPr>
        <w:t xml:space="preserve"> </w:t>
      </w:r>
      <w:r w:rsidR="00736505">
        <w:rPr>
          <w:lang w:val="en-US"/>
        </w:rPr>
        <w:t>to</w:t>
      </w:r>
      <w:r w:rsidR="00F97D99">
        <w:rPr>
          <w:lang w:val="en-US"/>
        </w:rPr>
        <w:t xml:space="preserve"> t[7,3], the third best overall topology in the manually designed space</w:t>
      </w:r>
      <w:r w:rsidR="00736505">
        <w:rPr>
          <w:lang w:val="en-US"/>
        </w:rPr>
        <w:t>, though the x-parameter is slightly higher</w:t>
      </w:r>
      <w:r w:rsidR="00FC242D">
        <w:rPr>
          <w:lang w:val="en-US"/>
        </w:rPr>
        <w:t xml:space="preserve">, causing a sharper star shape. </w:t>
      </w:r>
    </w:p>
    <w:p w14:paraId="741D2545" w14:textId="77777777" w:rsidR="00266FCB" w:rsidRDefault="00266FCB">
      <w:pPr>
        <w:rPr>
          <w:lang w:val="en-US"/>
        </w:rPr>
      </w:pPr>
    </w:p>
    <w:p w14:paraId="0ABB3BC4" w14:textId="38F0DE5C" w:rsidR="00027FD2" w:rsidRDefault="00266FCB">
      <w:pPr>
        <w:rPr>
          <w:lang w:val="en-US"/>
        </w:rPr>
      </w:pPr>
      <w:r>
        <w:rPr>
          <w:lang w:val="en-US"/>
        </w:rPr>
        <w:t>We can see from figure @ that a</w:t>
      </w:r>
      <w:r w:rsidR="00381AA9">
        <w:rPr>
          <w:lang w:val="en-US"/>
        </w:rPr>
        <w:t xml:space="preserve"> pure cross-support is not desirable, </w:t>
      </w:r>
      <w:r>
        <w:rPr>
          <w:lang w:val="en-US"/>
        </w:rPr>
        <w:t>as it forms</w:t>
      </w:r>
      <w:r w:rsidR="00381AA9">
        <w:rPr>
          <w:lang w:val="en-US"/>
        </w:rPr>
        <w:t xml:space="preserve"> a band of poorly-performing slabs where the designs collapse into the same geometry at y=6. </w:t>
      </w:r>
      <w:r w:rsidR="00DC0D2A">
        <w:rPr>
          <w:lang w:val="en-US"/>
        </w:rPr>
        <w:t>A Nervi style slab at [4,3] performs well but is improved by consolidation of beams into</w:t>
      </w:r>
      <w:r w:rsidR="009062B6">
        <w:rPr>
          <w:lang w:val="en-US"/>
        </w:rPr>
        <w:t xml:space="preserve"> a single cross, as in y=1. </w:t>
      </w:r>
      <w:r w:rsidR="00434FE6">
        <w:rPr>
          <w:lang w:val="en-US"/>
        </w:rPr>
        <w:t xml:space="preserve">Beams that are too </w:t>
      </w:r>
      <w:r w:rsidR="00434FE6">
        <w:rPr>
          <w:lang w:val="en-US"/>
        </w:rPr>
        <w:lastRenderedPageBreak/>
        <w:t>close together become redundant and are undesirable</w:t>
      </w:r>
      <w:r w:rsidR="00347AAD">
        <w:rPr>
          <w:lang w:val="en-US"/>
        </w:rPr>
        <w:t xml:space="preserve"> both from an efficiency and a manufacturing standpoint.</w:t>
      </w:r>
    </w:p>
    <w:p w14:paraId="7077F343" w14:textId="29BEB430" w:rsidR="007F3512" w:rsidRDefault="007F3512">
      <w:pPr>
        <w:rPr>
          <w:noProof/>
        </w:rPr>
      </w:pPr>
    </w:p>
    <w:p w14:paraId="4719DA0E" w14:textId="0BFFECEE" w:rsidR="0044036D" w:rsidRDefault="0044036D">
      <w:pPr>
        <w:rPr>
          <w:noProof/>
        </w:rPr>
      </w:pPr>
      <w:r>
        <w:rPr>
          <w:noProof/>
        </w:rPr>
        <w:t xml:space="preserve">From the heatmaps in Figure @c, we see that a number of </w:t>
      </w:r>
      <w:r w:rsidR="00472E4F">
        <w:rPr>
          <w:noProof/>
        </w:rPr>
        <w:t>layouts</w:t>
      </w:r>
      <w:r>
        <w:rPr>
          <w:noProof/>
        </w:rPr>
        <w:t xml:space="preserve"> are infeasible for an uniaxial slab reinforced in the (1.,0.) direction.</w:t>
      </w:r>
      <w:r w:rsidR="00696351">
        <w:rPr>
          <w:noProof/>
        </w:rPr>
        <w:t xml:space="preserve"> Otherwise, uniaxial slabs perform approximately similarly irrespective of orientation when slabs are sized cellularly, with a smaller range of good slabs when constrained by uniform slab sizing. The biaxial orthogonal slabs reinforced along the diagonals have a similar design space as the isotropic slab, though are shown with higher</w:t>
      </w:r>
      <w:r w:rsidR="00DE151C">
        <w:rPr>
          <w:noProof/>
        </w:rPr>
        <w:t xml:space="preserve"> </w:t>
      </w:r>
      <w:r w:rsidR="006A2DB8">
        <w:rPr>
          <w:noProof/>
        </w:rPr>
        <w:t>EC</w:t>
      </w:r>
      <w:r w:rsidR="00696351">
        <w:rPr>
          <w:noProof/>
        </w:rPr>
        <w:t xml:space="preserve"> due to the additional reinforcement.</w:t>
      </w:r>
    </w:p>
    <w:p w14:paraId="23993EC0" w14:textId="77777777" w:rsidR="004F77A4" w:rsidRDefault="004F77A4">
      <w:pPr>
        <w:rPr>
          <w:noProof/>
        </w:rPr>
      </w:pPr>
    </w:p>
    <w:p w14:paraId="0E3C94D4" w14:textId="508FB11D" w:rsidR="00170916" w:rsidRPr="00A00346" w:rsidRDefault="007F3512">
      <w:pPr>
        <w:rPr>
          <w:noProof/>
        </w:rPr>
      </w:pPr>
      <w:r w:rsidRPr="007F3512">
        <w:rPr>
          <w:noProof/>
          <w:lang w:val="en-US"/>
        </w:rPr>
        <w:drawing>
          <wp:inline distT="0" distB="0" distL="0" distR="0" wp14:anchorId="55D9E32C" wp14:editId="76ACB3D8">
            <wp:extent cx="5943600" cy="4256405"/>
            <wp:effectExtent l="0" t="0" r="0" b="0"/>
            <wp:docPr id="674132975"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32975" name="Picture 1" descr="A graph of a graph of a graph&#10;&#10;Description automatically generated with medium confidence"/>
                    <pic:cNvPicPr/>
                  </pic:nvPicPr>
                  <pic:blipFill>
                    <a:blip r:embed="rId25"/>
                    <a:stretch>
                      <a:fillRect/>
                    </a:stretch>
                  </pic:blipFill>
                  <pic:spPr>
                    <a:xfrm>
                      <a:off x="0" y="0"/>
                      <a:ext cx="5943600" cy="4256405"/>
                    </a:xfrm>
                    <a:prstGeom prst="rect">
                      <a:avLst/>
                    </a:prstGeom>
                  </pic:spPr>
                </pic:pic>
              </a:graphicData>
            </a:graphic>
          </wp:inline>
        </w:drawing>
      </w:r>
    </w:p>
    <w:p w14:paraId="2653FB9F" w14:textId="4FB7DB28" w:rsidR="00C42904" w:rsidRDefault="00C42904">
      <w:pPr>
        <w:rPr>
          <w:lang w:val="en-US"/>
        </w:rPr>
      </w:pPr>
      <w:r w:rsidRPr="00C42904">
        <w:rPr>
          <w:noProof/>
          <w:lang w:val="en-US"/>
        </w:rPr>
        <w:drawing>
          <wp:inline distT="0" distB="0" distL="0" distR="0" wp14:anchorId="5B5F73E2" wp14:editId="721B6AF3">
            <wp:extent cx="5943600" cy="1918970"/>
            <wp:effectExtent l="0" t="0" r="0" b="0"/>
            <wp:docPr id="7307004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700418" name=""/>
                    <pic:cNvPicPr/>
                  </pic:nvPicPr>
                  <pic:blipFill>
                    <a:blip r:embed="rId26"/>
                    <a:stretch>
                      <a:fillRect/>
                    </a:stretch>
                  </pic:blipFill>
                  <pic:spPr>
                    <a:xfrm>
                      <a:off x="0" y="0"/>
                      <a:ext cx="5943600" cy="1918970"/>
                    </a:xfrm>
                    <a:prstGeom prst="rect">
                      <a:avLst/>
                    </a:prstGeom>
                  </pic:spPr>
                </pic:pic>
              </a:graphicData>
            </a:graphic>
          </wp:inline>
        </w:drawing>
      </w:r>
    </w:p>
    <w:p w14:paraId="717755EA" w14:textId="77777777" w:rsidR="00F417F4" w:rsidRDefault="00F417F4" w:rsidP="00F417F4">
      <w:pPr>
        <w:rPr>
          <w:lang w:val="en-US"/>
        </w:rPr>
      </w:pPr>
      <w:r w:rsidRPr="0019137F">
        <w:rPr>
          <w:lang w:val="en-US"/>
        </w:rPr>
        <w:lastRenderedPageBreak/>
        <w:drawing>
          <wp:inline distT="0" distB="0" distL="0" distR="0" wp14:anchorId="39307731" wp14:editId="13595830">
            <wp:extent cx="5943600" cy="3990340"/>
            <wp:effectExtent l="0" t="0" r="0" b="0"/>
            <wp:docPr id="1643368289" name="Picture 1" descr="A graph of different colore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368289" name="Picture 1" descr="A graph of different colored shapes&#10;&#10;Description automatically generated with medium confidence"/>
                    <pic:cNvPicPr/>
                  </pic:nvPicPr>
                  <pic:blipFill>
                    <a:blip r:embed="rId27"/>
                    <a:stretch>
                      <a:fillRect/>
                    </a:stretch>
                  </pic:blipFill>
                  <pic:spPr>
                    <a:xfrm>
                      <a:off x="0" y="0"/>
                      <a:ext cx="5943600" cy="3990340"/>
                    </a:xfrm>
                    <a:prstGeom prst="rect">
                      <a:avLst/>
                    </a:prstGeom>
                  </pic:spPr>
                </pic:pic>
              </a:graphicData>
            </a:graphic>
          </wp:inline>
        </w:drawing>
      </w:r>
    </w:p>
    <w:p w14:paraId="0A27F00A" w14:textId="77777777" w:rsidR="00F417F4" w:rsidRDefault="00F417F4" w:rsidP="00F417F4">
      <w:pPr>
        <w:rPr>
          <w:lang w:val="en-US"/>
        </w:rPr>
      </w:pPr>
      <w:r>
        <w:rPr>
          <w:lang w:val="en-US"/>
        </w:rPr>
        <w:t>Figure 6:</w:t>
      </w:r>
    </w:p>
    <w:p w14:paraId="27B54DD3" w14:textId="2A229CF7" w:rsidR="00F417F4" w:rsidRDefault="00243446" w:rsidP="00243446">
      <w:pPr>
        <w:rPr>
          <w:lang w:val="en-US"/>
        </w:rPr>
      </w:pPr>
      <w:r>
        <w:rPr>
          <w:lang w:val="en-US"/>
        </w:rPr>
        <w:t>@ discuss</w:t>
      </w:r>
    </w:p>
    <w:p w14:paraId="7D20AEC4" w14:textId="77777777" w:rsidR="00534B50" w:rsidRDefault="00534B50" w:rsidP="00243446">
      <w:pPr>
        <w:rPr>
          <w:lang w:val="en-US"/>
        </w:rPr>
      </w:pPr>
    </w:p>
    <w:p w14:paraId="7696B30F" w14:textId="4ACF9914" w:rsidR="00534B50" w:rsidRPr="00B64787" w:rsidRDefault="00534B50" w:rsidP="00243446">
      <w:pPr>
        <w:rPr>
          <w:color w:val="00B0F0"/>
          <w:lang w:val="en-US"/>
        </w:rPr>
      </w:pPr>
      <w:r w:rsidRPr="00B64787">
        <w:rPr>
          <w:color w:val="00B0F0"/>
          <w:lang w:val="en-US"/>
        </w:rPr>
        <w:t xml:space="preserve">One limitation of the results presented in this paper, assume lines of </w:t>
      </w:r>
      <w:r w:rsidR="00B64787" w:rsidRPr="00B64787">
        <w:rPr>
          <w:color w:val="00B0F0"/>
          <w:lang w:val="en-US"/>
        </w:rPr>
        <w:t>the</w:t>
      </w:r>
      <w:r w:rsidRPr="00B64787">
        <w:rPr>
          <w:color w:val="00B0F0"/>
          <w:lang w:val="en-US"/>
        </w:rPr>
        <w:t xml:space="preserve"> distribution are divided in half, how would you do it alternatively + move the discussion down</w:t>
      </w:r>
    </w:p>
    <w:p w14:paraId="79B11A0B" w14:textId="1A64CA65" w:rsidR="00ED4236" w:rsidRDefault="00ED4236" w:rsidP="00ED4236">
      <w:pPr>
        <w:pStyle w:val="Heading2"/>
        <w:rPr>
          <w:lang w:val="en-US"/>
        </w:rPr>
      </w:pPr>
      <w:r>
        <w:rPr>
          <w:lang w:val="en-US"/>
        </w:rPr>
        <w:t>3</w:t>
      </w:r>
      <w:r>
        <w:rPr>
          <w:lang w:val="en-US"/>
        </w:rPr>
        <w:t>.3</w:t>
      </w:r>
      <w:r>
        <w:rPr>
          <w:lang w:val="en-US"/>
        </w:rPr>
        <w:t xml:space="preserve"> </w:t>
      </w:r>
      <w:r>
        <w:rPr>
          <w:lang w:val="en-US"/>
        </w:rPr>
        <w:t>Design example: moment releases</w:t>
      </w:r>
    </w:p>
    <w:p w14:paraId="2234CFB3" w14:textId="49655A39" w:rsidR="00BF0679" w:rsidRDefault="00ED4236" w:rsidP="00ED4236">
      <w:pPr>
        <w:rPr>
          <w:lang w:val="en-US"/>
        </w:rPr>
      </w:pPr>
      <w:r>
        <w:rPr>
          <w:lang w:val="en-US"/>
        </w:rPr>
        <w:t xml:space="preserve">As an illustration of the architectural potential of this method, we designed a larger 20x36m office space using the methods outlined. The chosen topology is </w:t>
      </w:r>
      <w:proofErr w:type="gramStart"/>
      <w:r>
        <w:rPr>
          <w:lang w:val="en-US"/>
        </w:rPr>
        <w:t>t[</w:t>
      </w:r>
      <w:proofErr w:type="gramEnd"/>
      <w:r>
        <w:rPr>
          <w:lang w:val="en-US"/>
        </w:rPr>
        <w:t xml:space="preserve">4,4], which was shown to be the most efficient overall topology in the sample set. </w:t>
      </w:r>
      <w:r w:rsidR="00BF0679">
        <w:rPr>
          <w:lang w:val="en-US"/>
        </w:rPr>
        <w:t>Initial sizing</w:t>
      </w:r>
      <w:r w:rsidR="006E62B7">
        <w:rPr>
          <w:lang w:val="en-US"/>
        </w:rPr>
        <w:t xml:space="preserve"> </w:t>
      </w:r>
      <w:r w:rsidR="00BF0679">
        <w:rPr>
          <w:lang w:val="en-US"/>
        </w:rPr>
        <w:t xml:space="preserve">produced a slab with large variations in beam depth between </w:t>
      </w:r>
      <w:r w:rsidR="006E62B7">
        <w:rPr>
          <w:lang w:val="en-US"/>
        </w:rPr>
        <w:t xml:space="preserve">at key five-way joints. Already a complicated connection, the size of the connecting member makes a moment connection difficult if not impossible. To resolve this issue, the moment connections at these joints were released to make them into shear connections, which created a more reasonable gradation from small sections to large sections. </w:t>
      </w:r>
    </w:p>
    <w:p w14:paraId="59DFB297" w14:textId="77777777" w:rsidR="00582AE2" w:rsidRDefault="00582AE2" w:rsidP="00ED4236">
      <w:pPr>
        <w:rPr>
          <w:lang w:val="en-US"/>
        </w:rPr>
      </w:pPr>
    </w:p>
    <w:tbl>
      <w:tblPr>
        <w:tblStyle w:val="TableGrid"/>
        <w:tblW w:w="0" w:type="auto"/>
        <w:tblLook w:val="04A0" w:firstRow="1" w:lastRow="0" w:firstColumn="1" w:lastColumn="0" w:noHBand="0" w:noVBand="1"/>
      </w:tblPr>
      <w:tblGrid>
        <w:gridCol w:w="2337"/>
        <w:gridCol w:w="2337"/>
        <w:gridCol w:w="2338"/>
        <w:gridCol w:w="2338"/>
      </w:tblGrid>
      <w:tr w:rsidR="00582AE2" w14:paraId="078156E1" w14:textId="77777777" w:rsidTr="00582AE2">
        <w:tc>
          <w:tcPr>
            <w:tcW w:w="2337" w:type="dxa"/>
          </w:tcPr>
          <w:p w14:paraId="19314E68" w14:textId="77777777" w:rsidR="00582AE2" w:rsidRPr="007129F6" w:rsidRDefault="00582AE2" w:rsidP="00ED4236">
            <w:pPr>
              <w:rPr>
                <w:b/>
                <w:bCs/>
                <w:lang w:val="en-US"/>
              </w:rPr>
            </w:pPr>
          </w:p>
        </w:tc>
        <w:tc>
          <w:tcPr>
            <w:tcW w:w="2337" w:type="dxa"/>
          </w:tcPr>
          <w:p w14:paraId="13999EE3" w14:textId="2AC8888A" w:rsidR="00582AE2" w:rsidRPr="007129F6" w:rsidRDefault="00582AE2" w:rsidP="00ED4236">
            <w:pPr>
              <w:rPr>
                <w:b/>
                <w:bCs/>
                <w:lang w:val="en-US"/>
              </w:rPr>
            </w:pPr>
            <w:r w:rsidRPr="007129F6">
              <w:rPr>
                <w:b/>
                <w:bCs/>
                <w:lang w:val="en-US"/>
              </w:rPr>
              <w:t>Slab</w:t>
            </w:r>
            <w:r w:rsidR="00D4097C" w:rsidRPr="007129F6">
              <w:rPr>
                <w:b/>
                <w:bCs/>
                <w:lang w:val="en-US"/>
              </w:rPr>
              <w:t xml:space="preserve"> [</w:t>
            </w:r>
            <w:proofErr w:type="spellStart"/>
            <w:r w:rsidR="00D4097C" w:rsidRPr="007129F6">
              <w:rPr>
                <w:b/>
                <w:bCs/>
                <w:lang w:val="en-US"/>
              </w:rPr>
              <w:t>kgCO</w:t>
            </w:r>
            <w:r w:rsidR="00D4097C" w:rsidRPr="007129F6">
              <w:rPr>
                <w:rFonts w:ascii="Cambria Math" w:hAnsi="Cambria Math" w:cs="Cambria Math"/>
                <w:b/>
                <w:bCs/>
                <w:lang w:val="en-US"/>
              </w:rPr>
              <w:t>₂</w:t>
            </w:r>
            <w:r w:rsidR="00D4097C" w:rsidRPr="007129F6">
              <w:rPr>
                <w:b/>
                <w:bCs/>
                <w:lang w:val="en-US"/>
              </w:rPr>
              <w:t>eq</w:t>
            </w:r>
            <w:proofErr w:type="spellEnd"/>
            <w:r w:rsidR="00D4097C" w:rsidRPr="007129F6">
              <w:rPr>
                <w:b/>
                <w:bCs/>
                <w:lang w:val="en-US"/>
              </w:rPr>
              <w:t>/m²</w:t>
            </w:r>
            <w:r w:rsidR="00D4097C" w:rsidRPr="007129F6">
              <w:rPr>
                <w:b/>
                <w:bCs/>
                <w:lang w:val="en-US"/>
              </w:rPr>
              <w:t>]</w:t>
            </w:r>
          </w:p>
        </w:tc>
        <w:tc>
          <w:tcPr>
            <w:tcW w:w="2338" w:type="dxa"/>
          </w:tcPr>
          <w:p w14:paraId="0771194C" w14:textId="52FC9CEE" w:rsidR="00582AE2" w:rsidRPr="007129F6" w:rsidRDefault="00582AE2" w:rsidP="00ED4236">
            <w:pPr>
              <w:rPr>
                <w:b/>
                <w:bCs/>
                <w:lang w:val="en-US"/>
              </w:rPr>
            </w:pPr>
            <w:r w:rsidRPr="007129F6">
              <w:rPr>
                <w:b/>
                <w:bCs/>
                <w:lang w:val="en-US"/>
              </w:rPr>
              <w:t>Steel</w:t>
            </w:r>
            <w:r w:rsidR="00D4097C" w:rsidRPr="007129F6">
              <w:rPr>
                <w:b/>
                <w:bCs/>
                <w:lang w:val="en-US"/>
              </w:rPr>
              <w:t xml:space="preserve"> [</w:t>
            </w:r>
            <w:proofErr w:type="spellStart"/>
            <w:r w:rsidR="00D4097C" w:rsidRPr="007129F6">
              <w:rPr>
                <w:b/>
                <w:bCs/>
                <w:lang w:val="en-US"/>
              </w:rPr>
              <w:t>kgCO</w:t>
            </w:r>
            <w:r w:rsidR="00D4097C" w:rsidRPr="007129F6">
              <w:rPr>
                <w:rFonts w:ascii="Cambria Math" w:hAnsi="Cambria Math" w:cs="Cambria Math"/>
                <w:b/>
                <w:bCs/>
                <w:lang w:val="en-US"/>
              </w:rPr>
              <w:t>₂</w:t>
            </w:r>
            <w:r w:rsidR="00D4097C" w:rsidRPr="007129F6">
              <w:rPr>
                <w:b/>
                <w:bCs/>
                <w:lang w:val="en-US"/>
              </w:rPr>
              <w:t>eq</w:t>
            </w:r>
            <w:proofErr w:type="spellEnd"/>
            <w:r w:rsidR="00D4097C" w:rsidRPr="007129F6">
              <w:rPr>
                <w:b/>
                <w:bCs/>
                <w:lang w:val="en-US"/>
              </w:rPr>
              <w:t>/m²</w:t>
            </w:r>
            <w:r w:rsidR="00D4097C" w:rsidRPr="007129F6">
              <w:rPr>
                <w:b/>
                <w:bCs/>
                <w:lang w:val="en-US"/>
              </w:rPr>
              <w:t xml:space="preserve">] </w:t>
            </w:r>
          </w:p>
        </w:tc>
        <w:tc>
          <w:tcPr>
            <w:tcW w:w="2338" w:type="dxa"/>
          </w:tcPr>
          <w:p w14:paraId="18E4403E" w14:textId="376983AE" w:rsidR="00582AE2" w:rsidRPr="007129F6" w:rsidRDefault="00582AE2" w:rsidP="00ED4236">
            <w:pPr>
              <w:rPr>
                <w:b/>
                <w:bCs/>
                <w:lang w:val="en-US"/>
              </w:rPr>
            </w:pPr>
            <w:r w:rsidRPr="007129F6">
              <w:rPr>
                <w:b/>
                <w:bCs/>
                <w:lang w:val="en-US"/>
              </w:rPr>
              <w:t>Total</w:t>
            </w:r>
            <w:r w:rsidR="00D4097C" w:rsidRPr="007129F6">
              <w:rPr>
                <w:b/>
                <w:bCs/>
                <w:lang w:val="en-US"/>
              </w:rPr>
              <w:t xml:space="preserve"> [</w:t>
            </w:r>
            <w:proofErr w:type="spellStart"/>
            <w:r w:rsidR="00D4097C" w:rsidRPr="007129F6">
              <w:rPr>
                <w:b/>
                <w:bCs/>
                <w:lang w:val="en-US"/>
              </w:rPr>
              <w:t>kgCO</w:t>
            </w:r>
            <w:r w:rsidR="00D4097C" w:rsidRPr="007129F6">
              <w:rPr>
                <w:rFonts w:ascii="Cambria Math" w:hAnsi="Cambria Math" w:cs="Cambria Math"/>
                <w:b/>
                <w:bCs/>
                <w:lang w:val="en-US"/>
              </w:rPr>
              <w:t>₂</w:t>
            </w:r>
            <w:r w:rsidR="00D4097C" w:rsidRPr="007129F6">
              <w:rPr>
                <w:b/>
                <w:bCs/>
                <w:lang w:val="en-US"/>
              </w:rPr>
              <w:t>eq</w:t>
            </w:r>
            <w:proofErr w:type="spellEnd"/>
            <w:r w:rsidR="00D4097C" w:rsidRPr="007129F6">
              <w:rPr>
                <w:b/>
                <w:bCs/>
                <w:lang w:val="en-US"/>
              </w:rPr>
              <w:t>/m²</w:t>
            </w:r>
            <w:r w:rsidR="00D4097C" w:rsidRPr="007129F6">
              <w:rPr>
                <w:b/>
                <w:bCs/>
                <w:lang w:val="en-US"/>
              </w:rPr>
              <w:t>]</w:t>
            </w:r>
          </w:p>
        </w:tc>
      </w:tr>
      <w:tr w:rsidR="00582AE2" w14:paraId="42291FF1" w14:textId="77777777" w:rsidTr="00582AE2">
        <w:tc>
          <w:tcPr>
            <w:tcW w:w="2337" w:type="dxa"/>
          </w:tcPr>
          <w:p w14:paraId="07EEACBD" w14:textId="7F83755C" w:rsidR="00582AE2" w:rsidRPr="007129F6" w:rsidRDefault="00582AE2" w:rsidP="00ED4236">
            <w:pPr>
              <w:rPr>
                <w:b/>
                <w:bCs/>
                <w:lang w:val="en-US"/>
              </w:rPr>
            </w:pPr>
            <w:r w:rsidRPr="007129F6">
              <w:rPr>
                <w:b/>
                <w:bCs/>
                <w:lang w:val="en-US"/>
              </w:rPr>
              <w:t>BAU unreleased</w:t>
            </w:r>
          </w:p>
        </w:tc>
        <w:tc>
          <w:tcPr>
            <w:tcW w:w="2337" w:type="dxa"/>
          </w:tcPr>
          <w:p w14:paraId="6A658E92" w14:textId="4373478D" w:rsidR="00582AE2" w:rsidRDefault="006E49E6" w:rsidP="00ED4236">
            <w:pPr>
              <w:rPr>
                <w:lang w:val="en-US"/>
              </w:rPr>
            </w:pPr>
            <w:r>
              <w:rPr>
                <w:lang w:val="en-US"/>
              </w:rPr>
              <w:t>46.23</w:t>
            </w:r>
          </w:p>
        </w:tc>
        <w:tc>
          <w:tcPr>
            <w:tcW w:w="2338" w:type="dxa"/>
          </w:tcPr>
          <w:p w14:paraId="551B74EB" w14:textId="39AB7FF0" w:rsidR="00582AE2" w:rsidRDefault="006E49E6" w:rsidP="00ED4236">
            <w:pPr>
              <w:rPr>
                <w:lang w:val="en-US"/>
              </w:rPr>
            </w:pPr>
            <w:r w:rsidRPr="006E49E6">
              <w:rPr>
                <w:lang w:val="en-US"/>
              </w:rPr>
              <w:t>53.95</w:t>
            </w:r>
          </w:p>
        </w:tc>
        <w:tc>
          <w:tcPr>
            <w:tcW w:w="2338" w:type="dxa"/>
          </w:tcPr>
          <w:p w14:paraId="19613B35" w14:textId="10F81E61" w:rsidR="00582AE2" w:rsidRDefault="006E49E6" w:rsidP="00ED4236">
            <w:pPr>
              <w:rPr>
                <w:lang w:val="en-US"/>
              </w:rPr>
            </w:pPr>
            <w:r w:rsidRPr="006E49E6">
              <w:rPr>
                <w:lang w:val="en-US"/>
              </w:rPr>
              <w:t>100.19</w:t>
            </w:r>
          </w:p>
        </w:tc>
      </w:tr>
      <w:tr w:rsidR="00582AE2" w14:paraId="451726E0" w14:textId="77777777" w:rsidTr="00582AE2">
        <w:tc>
          <w:tcPr>
            <w:tcW w:w="2337" w:type="dxa"/>
          </w:tcPr>
          <w:p w14:paraId="3EBB4987" w14:textId="7DFD3DF0" w:rsidR="00582AE2" w:rsidRPr="007129F6" w:rsidRDefault="00582AE2" w:rsidP="00ED4236">
            <w:pPr>
              <w:rPr>
                <w:b/>
                <w:bCs/>
                <w:lang w:val="en-US"/>
              </w:rPr>
            </w:pPr>
            <w:r w:rsidRPr="007129F6">
              <w:rPr>
                <w:b/>
                <w:bCs/>
                <w:lang w:val="en-US"/>
              </w:rPr>
              <w:t>BAU released</w:t>
            </w:r>
          </w:p>
        </w:tc>
        <w:tc>
          <w:tcPr>
            <w:tcW w:w="2337" w:type="dxa"/>
          </w:tcPr>
          <w:p w14:paraId="320085E1" w14:textId="142CF7FB" w:rsidR="00582AE2" w:rsidRDefault="00D4097C" w:rsidP="00ED4236">
            <w:pPr>
              <w:rPr>
                <w:lang w:val="en-US"/>
              </w:rPr>
            </w:pPr>
            <w:r>
              <w:rPr>
                <w:lang w:val="en-US"/>
              </w:rPr>
              <w:t>46.23</w:t>
            </w:r>
          </w:p>
        </w:tc>
        <w:tc>
          <w:tcPr>
            <w:tcW w:w="2338" w:type="dxa"/>
          </w:tcPr>
          <w:p w14:paraId="591CC74D" w14:textId="21BAAD60" w:rsidR="00582AE2" w:rsidRDefault="006E49E6" w:rsidP="00ED4236">
            <w:pPr>
              <w:rPr>
                <w:lang w:val="en-US"/>
              </w:rPr>
            </w:pPr>
            <w:r w:rsidRPr="006E49E6">
              <w:rPr>
                <w:lang w:val="en-US"/>
              </w:rPr>
              <w:t>53.04</w:t>
            </w:r>
          </w:p>
        </w:tc>
        <w:tc>
          <w:tcPr>
            <w:tcW w:w="2338" w:type="dxa"/>
          </w:tcPr>
          <w:p w14:paraId="4016C883" w14:textId="5814831D" w:rsidR="00582AE2" w:rsidRDefault="00D4097C" w:rsidP="00ED4236">
            <w:pPr>
              <w:rPr>
                <w:lang w:val="en-US"/>
              </w:rPr>
            </w:pPr>
            <w:r w:rsidRPr="00D4097C">
              <w:rPr>
                <w:lang w:val="en-US"/>
              </w:rPr>
              <w:t>99.28</w:t>
            </w:r>
          </w:p>
        </w:tc>
      </w:tr>
      <w:tr w:rsidR="00582AE2" w14:paraId="56F08F89" w14:textId="77777777" w:rsidTr="00582AE2">
        <w:tc>
          <w:tcPr>
            <w:tcW w:w="2337" w:type="dxa"/>
          </w:tcPr>
          <w:p w14:paraId="243B3EB0" w14:textId="15A97480" w:rsidR="00582AE2" w:rsidRPr="00F1680B" w:rsidRDefault="00582AE2" w:rsidP="00ED4236">
            <w:pPr>
              <w:rPr>
                <w:b/>
                <w:bCs/>
                <w:lang w:val="en-US"/>
              </w:rPr>
            </w:pPr>
            <w:proofErr w:type="gramStart"/>
            <w:r w:rsidRPr="00F1680B">
              <w:rPr>
                <w:b/>
                <w:bCs/>
                <w:lang w:val="en-US"/>
              </w:rPr>
              <w:t>t[</w:t>
            </w:r>
            <w:proofErr w:type="gramEnd"/>
            <w:r w:rsidRPr="00F1680B">
              <w:rPr>
                <w:b/>
                <w:bCs/>
                <w:lang w:val="en-US"/>
              </w:rPr>
              <w:t>4,4] unreleased</w:t>
            </w:r>
          </w:p>
        </w:tc>
        <w:tc>
          <w:tcPr>
            <w:tcW w:w="2337" w:type="dxa"/>
          </w:tcPr>
          <w:p w14:paraId="0FE09B37" w14:textId="10DF58AE" w:rsidR="00582AE2" w:rsidRDefault="00582AE2" w:rsidP="00ED4236">
            <w:pPr>
              <w:rPr>
                <w:lang w:val="en-US"/>
              </w:rPr>
            </w:pPr>
            <w:r>
              <w:rPr>
                <w:lang w:val="en-US"/>
              </w:rPr>
              <w:t>46.04</w:t>
            </w:r>
          </w:p>
        </w:tc>
        <w:tc>
          <w:tcPr>
            <w:tcW w:w="2338" w:type="dxa"/>
          </w:tcPr>
          <w:p w14:paraId="36AF4614" w14:textId="6CB8B7B3" w:rsidR="00582AE2" w:rsidRDefault="00582AE2" w:rsidP="00ED4236">
            <w:pPr>
              <w:rPr>
                <w:lang w:val="en-US"/>
              </w:rPr>
            </w:pPr>
            <w:r w:rsidRPr="00582AE2">
              <w:rPr>
                <w:lang w:val="en-US"/>
              </w:rPr>
              <w:t>32.95</w:t>
            </w:r>
          </w:p>
        </w:tc>
        <w:tc>
          <w:tcPr>
            <w:tcW w:w="2338" w:type="dxa"/>
          </w:tcPr>
          <w:p w14:paraId="7D203079" w14:textId="4A956CEF" w:rsidR="00582AE2" w:rsidRDefault="00582AE2" w:rsidP="00ED4236">
            <w:pPr>
              <w:rPr>
                <w:lang w:val="en-US"/>
              </w:rPr>
            </w:pPr>
            <w:r w:rsidRPr="00582AE2">
              <w:rPr>
                <w:lang w:val="en-US"/>
              </w:rPr>
              <w:t>78.99</w:t>
            </w:r>
          </w:p>
        </w:tc>
      </w:tr>
      <w:tr w:rsidR="006E49E6" w14:paraId="604F1B2E" w14:textId="77777777" w:rsidTr="00582AE2">
        <w:tc>
          <w:tcPr>
            <w:tcW w:w="2337" w:type="dxa"/>
          </w:tcPr>
          <w:p w14:paraId="65BF6517" w14:textId="3D9549B6" w:rsidR="006E49E6" w:rsidRPr="00F1680B" w:rsidRDefault="006E49E6" w:rsidP="006E49E6">
            <w:pPr>
              <w:rPr>
                <w:b/>
                <w:bCs/>
                <w:lang w:val="en-US"/>
              </w:rPr>
            </w:pPr>
            <w:proofErr w:type="gramStart"/>
            <w:r w:rsidRPr="00F1680B">
              <w:rPr>
                <w:b/>
                <w:bCs/>
                <w:lang w:val="en-US"/>
              </w:rPr>
              <w:t>t[</w:t>
            </w:r>
            <w:proofErr w:type="gramEnd"/>
            <w:r w:rsidRPr="00F1680B">
              <w:rPr>
                <w:b/>
                <w:bCs/>
                <w:lang w:val="en-US"/>
              </w:rPr>
              <w:t>4,4] released</w:t>
            </w:r>
          </w:p>
        </w:tc>
        <w:tc>
          <w:tcPr>
            <w:tcW w:w="2337" w:type="dxa"/>
          </w:tcPr>
          <w:p w14:paraId="7A9619E4" w14:textId="24480502" w:rsidR="006E49E6" w:rsidRDefault="006E49E6" w:rsidP="006E49E6">
            <w:pPr>
              <w:rPr>
                <w:lang w:val="en-US"/>
              </w:rPr>
            </w:pPr>
            <w:r>
              <w:rPr>
                <w:lang w:val="en-US"/>
              </w:rPr>
              <w:t>46.04</w:t>
            </w:r>
          </w:p>
        </w:tc>
        <w:tc>
          <w:tcPr>
            <w:tcW w:w="2338" w:type="dxa"/>
          </w:tcPr>
          <w:p w14:paraId="6B6C274D" w14:textId="2315B50F" w:rsidR="006E49E6" w:rsidRDefault="006E49E6" w:rsidP="006E49E6">
            <w:pPr>
              <w:rPr>
                <w:lang w:val="en-US"/>
              </w:rPr>
            </w:pPr>
            <w:r w:rsidRPr="006E49E6">
              <w:rPr>
                <w:lang w:val="en-US"/>
              </w:rPr>
              <w:t>39.03</w:t>
            </w:r>
          </w:p>
        </w:tc>
        <w:tc>
          <w:tcPr>
            <w:tcW w:w="2338" w:type="dxa"/>
          </w:tcPr>
          <w:p w14:paraId="2F2CAF55" w14:textId="6C8D5A28" w:rsidR="006E49E6" w:rsidRDefault="006E49E6" w:rsidP="006E49E6">
            <w:pPr>
              <w:rPr>
                <w:lang w:val="en-US"/>
              </w:rPr>
            </w:pPr>
            <w:r w:rsidRPr="006E49E6">
              <w:rPr>
                <w:lang w:val="en-US"/>
              </w:rPr>
              <w:t>85.07</w:t>
            </w:r>
          </w:p>
        </w:tc>
      </w:tr>
      <w:tr w:rsidR="00F1680B" w14:paraId="568BD2FB" w14:textId="77777777" w:rsidTr="00582AE2">
        <w:tc>
          <w:tcPr>
            <w:tcW w:w="2337" w:type="dxa"/>
          </w:tcPr>
          <w:p w14:paraId="4C4CD01E" w14:textId="01CB00C8" w:rsidR="00F1680B" w:rsidRPr="007129F6" w:rsidRDefault="00F1680B" w:rsidP="00F1680B">
            <w:pPr>
              <w:rPr>
                <w:b/>
                <w:bCs/>
                <w:lang w:val="en-US"/>
              </w:rPr>
            </w:pPr>
            <w:proofErr w:type="gramStart"/>
            <w:r w:rsidRPr="00F1680B">
              <w:rPr>
                <w:b/>
                <w:bCs/>
                <w:lang w:val="en-US"/>
              </w:rPr>
              <w:t>t[</w:t>
            </w:r>
            <w:proofErr w:type="gramEnd"/>
            <w:r w:rsidRPr="00F1680B">
              <w:rPr>
                <w:b/>
                <w:bCs/>
                <w:lang w:val="en-US"/>
              </w:rPr>
              <w:t xml:space="preserve">4,4] </w:t>
            </w:r>
            <w:r>
              <w:rPr>
                <w:b/>
                <w:bCs/>
                <w:lang w:val="en-US"/>
              </w:rPr>
              <w:t>correct</w:t>
            </w:r>
          </w:p>
        </w:tc>
        <w:tc>
          <w:tcPr>
            <w:tcW w:w="2337" w:type="dxa"/>
          </w:tcPr>
          <w:p w14:paraId="39D8E01F" w14:textId="4A8CA0CD" w:rsidR="00F1680B" w:rsidRDefault="00F1680B" w:rsidP="00F1680B">
            <w:pPr>
              <w:rPr>
                <w:lang w:val="en-US"/>
              </w:rPr>
            </w:pPr>
            <w:r>
              <w:rPr>
                <w:lang w:val="en-US"/>
              </w:rPr>
              <w:t>46.04</w:t>
            </w:r>
          </w:p>
        </w:tc>
        <w:tc>
          <w:tcPr>
            <w:tcW w:w="2338" w:type="dxa"/>
          </w:tcPr>
          <w:p w14:paraId="501AE997" w14:textId="2DBAA65F" w:rsidR="00F1680B" w:rsidRPr="006E49E6" w:rsidRDefault="00F1680B" w:rsidP="00F1680B">
            <w:pPr>
              <w:rPr>
                <w:lang w:val="en-US"/>
              </w:rPr>
            </w:pPr>
            <w:r w:rsidRPr="00F1680B">
              <w:rPr>
                <w:lang w:val="en-US"/>
              </w:rPr>
              <w:t>43.88</w:t>
            </w:r>
          </w:p>
        </w:tc>
        <w:tc>
          <w:tcPr>
            <w:tcW w:w="2338" w:type="dxa"/>
          </w:tcPr>
          <w:p w14:paraId="33802803" w14:textId="18FFA587" w:rsidR="00F1680B" w:rsidRPr="006E49E6" w:rsidRDefault="00F1680B" w:rsidP="00F1680B">
            <w:pPr>
              <w:rPr>
                <w:lang w:val="en-US"/>
              </w:rPr>
            </w:pPr>
            <w:r w:rsidRPr="00F1680B">
              <w:rPr>
                <w:lang w:val="en-US"/>
              </w:rPr>
              <w:t>89.92</w:t>
            </w:r>
          </w:p>
        </w:tc>
      </w:tr>
    </w:tbl>
    <w:p w14:paraId="56478540" w14:textId="77777777" w:rsidR="00582AE2" w:rsidRDefault="00582AE2" w:rsidP="00ED4236">
      <w:pPr>
        <w:rPr>
          <w:lang w:val="en-US"/>
        </w:rPr>
      </w:pPr>
    </w:p>
    <w:p w14:paraId="36BF61D0" w14:textId="77777777" w:rsidR="006E62B7" w:rsidRDefault="006E62B7" w:rsidP="00ED4236">
      <w:pPr>
        <w:rPr>
          <w:lang w:val="en-US"/>
        </w:rPr>
      </w:pPr>
    </w:p>
    <w:p w14:paraId="24D5A7D7" w14:textId="790FBCF1" w:rsidR="006E62B7" w:rsidRPr="000F1310" w:rsidRDefault="006E62B7" w:rsidP="00ED4236">
      <w:pPr>
        <w:rPr>
          <w:lang w:val="en-US"/>
        </w:rPr>
      </w:pPr>
      <w:r>
        <w:rPr>
          <w:lang w:val="en-US"/>
        </w:rPr>
        <w:lastRenderedPageBreak/>
        <w:t>The average embodied carbon of the steel increased substantially as a result, rising from 29.8 kgCO</w:t>
      </w:r>
      <w:r>
        <w:rPr>
          <w:vertAlign w:val="subscript"/>
          <w:lang w:val="en-US"/>
        </w:rPr>
        <w:t>2</w:t>
      </w:r>
      <w:r>
        <w:rPr>
          <w:lang w:val="en-US"/>
        </w:rPr>
        <w:t>e/m</w:t>
      </w:r>
      <w:r>
        <w:rPr>
          <w:vertAlign w:val="superscript"/>
          <w:lang w:val="en-US"/>
        </w:rPr>
        <w:t>2</w:t>
      </w:r>
      <w:r>
        <w:rPr>
          <w:lang w:val="en-US"/>
        </w:rPr>
        <w:t xml:space="preserve"> to 40.07 </w:t>
      </w:r>
      <w:r>
        <w:rPr>
          <w:lang w:val="en-US"/>
        </w:rPr>
        <w:t>kgCO</w:t>
      </w:r>
      <w:r>
        <w:rPr>
          <w:vertAlign w:val="subscript"/>
          <w:lang w:val="en-US"/>
        </w:rPr>
        <w:t>2</w:t>
      </w:r>
      <w:r>
        <w:rPr>
          <w:lang w:val="en-US"/>
        </w:rPr>
        <w:t>e/m</w:t>
      </w:r>
      <w:r>
        <w:rPr>
          <w:vertAlign w:val="superscript"/>
          <w:lang w:val="en-US"/>
        </w:rPr>
        <w:t>2</w:t>
      </w:r>
      <w:r>
        <w:rPr>
          <w:lang w:val="en-US"/>
        </w:rPr>
        <w:t xml:space="preserve">. </w:t>
      </w:r>
      <w:r w:rsidR="00C06433">
        <w:rPr>
          <w:lang w:val="en-US"/>
        </w:rPr>
        <w:t>This equated to an increase in</w:t>
      </w:r>
      <w:r>
        <w:rPr>
          <w:lang w:val="en-US"/>
        </w:rPr>
        <w:t xml:space="preserve"> total slab embodied carbon from 75.85 </w:t>
      </w:r>
      <w:r>
        <w:rPr>
          <w:lang w:val="en-US"/>
        </w:rPr>
        <w:t>kgCO</w:t>
      </w:r>
      <w:r>
        <w:rPr>
          <w:vertAlign w:val="subscript"/>
          <w:lang w:val="en-US"/>
        </w:rPr>
        <w:t>2</w:t>
      </w:r>
      <w:r>
        <w:rPr>
          <w:lang w:val="en-US"/>
        </w:rPr>
        <w:t>e/m</w:t>
      </w:r>
      <w:r>
        <w:rPr>
          <w:vertAlign w:val="superscript"/>
          <w:lang w:val="en-US"/>
        </w:rPr>
        <w:t>2</w:t>
      </w:r>
      <w:r>
        <w:rPr>
          <w:lang w:val="en-US"/>
        </w:rPr>
        <w:t xml:space="preserve"> to 86.11 </w:t>
      </w:r>
      <w:r>
        <w:rPr>
          <w:lang w:val="en-US"/>
        </w:rPr>
        <w:t>kgCO</w:t>
      </w:r>
      <w:r>
        <w:rPr>
          <w:vertAlign w:val="subscript"/>
          <w:lang w:val="en-US"/>
        </w:rPr>
        <w:t>2</w:t>
      </w:r>
      <w:r>
        <w:rPr>
          <w:lang w:val="en-US"/>
        </w:rPr>
        <w:t>e/m</w:t>
      </w:r>
      <w:r>
        <w:rPr>
          <w:vertAlign w:val="superscript"/>
          <w:lang w:val="en-US"/>
        </w:rPr>
        <w:t>2</w:t>
      </w:r>
      <w:r>
        <w:rPr>
          <w:lang w:val="en-US"/>
        </w:rPr>
        <w:t>.</w:t>
      </w:r>
      <w:r w:rsidR="000F1310">
        <w:rPr>
          <w:lang w:val="en-US"/>
        </w:rPr>
        <w:t xml:space="preserve"> </w:t>
      </w:r>
      <w:r w:rsidR="006B1551">
        <w:rPr>
          <w:lang w:val="en-US"/>
        </w:rPr>
        <w:t>This</w:t>
      </w:r>
      <w:r w:rsidR="000F1310">
        <w:rPr>
          <w:lang w:val="en-US"/>
        </w:rPr>
        <w:t xml:space="preserve"> is still less than the business-as-usual </w:t>
      </w:r>
      <w:r w:rsidR="006B1551">
        <w:rPr>
          <w:lang w:val="en-US"/>
        </w:rPr>
        <w:t>case,</w:t>
      </w:r>
      <w:r w:rsidR="000F1310">
        <w:rPr>
          <w:lang w:val="en-US"/>
        </w:rPr>
        <w:t xml:space="preserve"> which requires </w:t>
      </w:r>
      <w:r w:rsidR="006B1551" w:rsidRPr="006B1551">
        <w:rPr>
          <w:lang w:val="en-US"/>
        </w:rPr>
        <w:t>46.86</w:t>
      </w:r>
      <w:r w:rsidR="006B1551">
        <w:rPr>
          <w:lang w:val="en-US"/>
        </w:rPr>
        <w:t xml:space="preserve"> </w:t>
      </w:r>
      <w:r w:rsidR="006B1551">
        <w:rPr>
          <w:lang w:val="en-US"/>
        </w:rPr>
        <w:t>kgCO</w:t>
      </w:r>
      <w:r w:rsidR="006B1551">
        <w:rPr>
          <w:vertAlign w:val="subscript"/>
          <w:lang w:val="en-US"/>
        </w:rPr>
        <w:t>2</w:t>
      </w:r>
      <w:r w:rsidR="006B1551">
        <w:rPr>
          <w:lang w:val="en-US"/>
        </w:rPr>
        <w:t>e/m</w:t>
      </w:r>
      <w:r w:rsidR="006B1551">
        <w:rPr>
          <w:vertAlign w:val="superscript"/>
          <w:lang w:val="en-US"/>
        </w:rPr>
        <w:t>2</w:t>
      </w:r>
      <w:r w:rsidR="006B1551">
        <w:rPr>
          <w:vertAlign w:val="superscript"/>
          <w:lang w:val="en-US"/>
        </w:rPr>
        <w:t xml:space="preserve"> </w:t>
      </w:r>
      <w:r w:rsidR="006B1551">
        <w:rPr>
          <w:lang w:val="en-US"/>
        </w:rPr>
        <w:t xml:space="preserve">for its steel and </w:t>
      </w:r>
      <w:r w:rsidR="006B1551" w:rsidRPr="006B1551">
        <w:rPr>
          <w:lang w:val="en-US"/>
        </w:rPr>
        <w:t>100.8</w:t>
      </w:r>
      <w:r w:rsidR="000F1310">
        <w:rPr>
          <w:lang w:val="en-US"/>
        </w:rPr>
        <w:t xml:space="preserve"> </w:t>
      </w:r>
      <w:r w:rsidR="000F1310">
        <w:rPr>
          <w:lang w:val="en-US"/>
        </w:rPr>
        <w:t>kgCO</w:t>
      </w:r>
      <w:r w:rsidR="000F1310">
        <w:rPr>
          <w:vertAlign w:val="subscript"/>
          <w:lang w:val="en-US"/>
        </w:rPr>
        <w:t>2</w:t>
      </w:r>
      <w:r w:rsidR="000F1310">
        <w:rPr>
          <w:lang w:val="en-US"/>
        </w:rPr>
        <w:t>e/m</w:t>
      </w:r>
      <w:r w:rsidR="000F1310">
        <w:rPr>
          <w:vertAlign w:val="superscript"/>
          <w:lang w:val="en-US"/>
        </w:rPr>
        <w:t>2</w:t>
      </w:r>
      <w:r w:rsidR="006B1551">
        <w:rPr>
          <w:vertAlign w:val="superscript"/>
          <w:lang w:val="en-US"/>
        </w:rPr>
        <w:t xml:space="preserve"> </w:t>
      </w:r>
      <w:r w:rsidR="006B1551">
        <w:rPr>
          <w:lang w:val="en-US"/>
        </w:rPr>
        <w:t>across the total slab</w:t>
      </w:r>
      <w:r w:rsidR="00C24732">
        <w:rPr>
          <w:lang w:val="en-US"/>
        </w:rPr>
        <w:t xml:space="preserve"> when using a fully moment-connected frame.</w:t>
      </w:r>
      <w:r w:rsidR="00AC0648">
        <w:rPr>
          <w:lang w:val="en-US"/>
        </w:rPr>
        <w:t xml:space="preserve"> @</w:t>
      </w:r>
    </w:p>
    <w:p w14:paraId="23948E67" w14:textId="77777777" w:rsidR="00BF0679" w:rsidRDefault="00BF0679" w:rsidP="00ED4236">
      <w:pPr>
        <w:rPr>
          <w:lang w:val="en-US"/>
        </w:rPr>
      </w:pPr>
    </w:p>
    <w:p w14:paraId="3453FB3D" w14:textId="609F6896" w:rsidR="00BF0679" w:rsidRDefault="00086BE5" w:rsidP="00ED4236">
      <w:pPr>
        <w:rPr>
          <w:lang w:val="en-US"/>
        </w:rPr>
      </w:pPr>
      <w:r w:rsidRPr="00086BE5">
        <w:rPr>
          <w:lang w:val="en-US"/>
        </w:rPr>
        <w:drawing>
          <wp:inline distT="0" distB="0" distL="0" distR="0" wp14:anchorId="5E7C1D14" wp14:editId="25D538C3">
            <wp:extent cx="5943600" cy="2502535"/>
            <wp:effectExtent l="0" t="0" r="0" b="0"/>
            <wp:docPr id="142667976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679760" name="Picture 1" descr="A diagram of a graph&#10;&#10;Description automatically generated with medium confidence"/>
                    <pic:cNvPicPr/>
                  </pic:nvPicPr>
                  <pic:blipFill>
                    <a:blip r:embed="rId28"/>
                    <a:stretch>
                      <a:fillRect/>
                    </a:stretch>
                  </pic:blipFill>
                  <pic:spPr>
                    <a:xfrm>
                      <a:off x="0" y="0"/>
                      <a:ext cx="5943600" cy="2502535"/>
                    </a:xfrm>
                    <a:prstGeom prst="rect">
                      <a:avLst/>
                    </a:prstGeom>
                  </pic:spPr>
                </pic:pic>
              </a:graphicData>
            </a:graphic>
          </wp:inline>
        </w:drawing>
      </w:r>
    </w:p>
    <w:p w14:paraId="1CF97C9D" w14:textId="1D63E7A2" w:rsidR="00086BE5" w:rsidRDefault="00086BE5" w:rsidP="00ED4236">
      <w:pPr>
        <w:rPr>
          <w:lang w:val="en-US"/>
        </w:rPr>
      </w:pPr>
      <w:r w:rsidRPr="00086BE5">
        <w:rPr>
          <w:lang w:val="en-US"/>
        </w:rPr>
        <w:drawing>
          <wp:inline distT="0" distB="0" distL="0" distR="0" wp14:anchorId="1CB9EC86" wp14:editId="53500ACA">
            <wp:extent cx="5943600" cy="2305685"/>
            <wp:effectExtent l="0" t="0" r="0" b="5715"/>
            <wp:docPr id="699115857" name="Picture 1" descr="A diagram of a grid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115857" name="Picture 1" descr="A diagram of a grid with numbers and lines&#10;&#10;Description automatically generated"/>
                    <pic:cNvPicPr/>
                  </pic:nvPicPr>
                  <pic:blipFill>
                    <a:blip r:embed="rId29"/>
                    <a:stretch>
                      <a:fillRect/>
                    </a:stretch>
                  </pic:blipFill>
                  <pic:spPr>
                    <a:xfrm>
                      <a:off x="0" y="0"/>
                      <a:ext cx="5943600" cy="2305685"/>
                    </a:xfrm>
                    <a:prstGeom prst="rect">
                      <a:avLst/>
                    </a:prstGeom>
                  </pic:spPr>
                </pic:pic>
              </a:graphicData>
            </a:graphic>
          </wp:inline>
        </w:drawing>
      </w:r>
    </w:p>
    <w:p w14:paraId="58C8AE12" w14:textId="787DE57E" w:rsidR="0094790B" w:rsidRDefault="00C24732" w:rsidP="00ED4236">
      <w:pPr>
        <w:rPr>
          <w:lang w:val="en-US"/>
        </w:rPr>
      </w:pPr>
      <w:r w:rsidRPr="00C24732">
        <w:rPr>
          <w:lang w:val="en-US"/>
        </w:rPr>
        <w:drawing>
          <wp:inline distT="0" distB="0" distL="0" distR="0" wp14:anchorId="10DA1347" wp14:editId="25550172">
            <wp:extent cx="5943600" cy="2320290"/>
            <wp:effectExtent l="0" t="0" r="0" b="3810"/>
            <wp:docPr id="718267566" name="Picture 1" descr="A diagram of a number of sec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267566" name="Picture 1" descr="A diagram of a number of sections&#10;&#10;Description automatically generated"/>
                    <pic:cNvPicPr/>
                  </pic:nvPicPr>
                  <pic:blipFill>
                    <a:blip r:embed="rId30"/>
                    <a:stretch>
                      <a:fillRect/>
                    </a:stretch>
                  </pic:blipFill>
                  <pic:spPr>
                    <a:xfrm>
                      <a:off x="0" y="0"/>
                      <a:ext cx="5943600" cy="2320290"/>
                    </a:xfrm>
                    <a:prstGeom prst="rect">
                      <a:avLst/>
                    </a:prstGeom>
                  </pic:spPr>
                </pic:pic>
              </a:graphicData>
            </a:graphic>
          </wp:inline>
        </w:drawing>
      </w:r>
    </w:p>
    <w:p w14:paraId="360255C3" w14:textId="34BA420F" w:rsidR="00C24732" w:rsidRDefault="00DB3298" w:rsidP="00ED4236">
      <w:pPr>
        <w:rPr>
          <w:lang w:val="en-US"/>
        </w:rPr>
      </w:pPr>
      <w:r w:rsidRPr="00DB3298">
        <w:rPr>
          <w:lang w:val="en-US"/>
        </w:rPr>
        <w:lastRenderedPageBreak/>
        <w:drawing>
          <wp:inline distT="0" distB="0" distL="0" distR="0" wp14:anchorId="1D16D4D4" wp14:editId="652DD8F6">
            <wp:extent cx="5943600" cy="3342640"/>
            <wp:effectExtent l="0" t="0" r="0" b="0"/>
            <wp:docPr id="1530797182" name="Picture 1" descr="A large room with a large ceiling and a large wind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797182" name="Picture 1" descr="A large room with a large ceiling and a large window&#10;&#10;Description automatically generated with medium confidence"/>
                    <pic:cNvPicPr/>
                  </pic:nvPicPr>
                  <pic:blipFill>
                    <a:blip r:embed="rId31"/>
                    <a:stretch>
                      <a:fillRect/>
                    </a:stretch>
                  </pic:blipFill>
                  <pic:spPr>
                    <a:xfrm>
                      <a:off x="0" y="0"/>
                      <a:ext cx="5943600" cy="3342640"/>
                    </a:xfrm>
                    <a:prstGeom prst="rect">
                      <a:avLst/>
                    </a:prstGeom>
                  </pic:spPr>
                </pic:pic>
              </a:graphicData>
            </a:graphic>
          </wp:inline>
        </w:drawing>
      </w:r>
    </w:p>
    <w:p w14:paraId="0663E384" w14:textId="457F1BEA" w:rsidR="0094790B" w:rsidRDefault="0094790B" w:rsidP="00ED4236">
      <w:pPr>
        <w:rPr>
          <w:lang w:val="en-US"/>
        </w:rPr>
      </w:pPr>
    </w:p>
    <w:p w14:paraId="22886958" w14:textId="6FD07829" w:rsidR="004257EE" w:rsidRPr="00D97E8E" w:rsidRDefault="004257EE" w:rsidP="004257EE">
      <w:pPr>
        <w:pStyle w:val="Heading2"/>
        <w:rPr>
          <w:lang w:val="en-US"/>
        </w:rPr>
      </w:pPr>
      <w:r>
        <w:t>3.</w:t>
      </w:r>
      <w:r>
        <w:t xml:space="preserve">4 </w:t>
      </w:r>
      <w:r>
        <w:t>Discussion</w:t>
      </w:r>
    </w:p>
    <w:p w14:paraId="790DD3EF" w14:textId="61EEA9FB" w:rsidR="004257EE" w:rsidRDefault="004257EE" w:rsidP="00ED4236">
      <w:pPr>
        <w:rPr>
          <w:lang w:val="en-US"/>
        </w:rPr>
      </w:pPr>
      <w:r>
        <w:rPr>
          <w:lang w:val="en-US"/>
        </w:rPr>
        <w:t>- bands of improvement</w:t>
      </w:r>
    </w:p>
    <w:p w14:paraId="639A80AD" w14:textId="36973590" w:rsidR="004257EE" w:rsidRDefault="004257EE" w:rsidP="00ED4236">
      <w:pPr>
        <w:rPr>
          <w:lang w:val="en-US"/>
        </w:rPr>
      </w:pPr>
      <w:r>
        <w:rPr>
          <w:lang w:val="en-US"/>
        </w:rPr>
        <w:t>- constructability</w:t>
      </w:r>
    </w:p>
    <w:p w14:paraId="29AA530A" w14:textId="7F8804F7" w:rsidR="004257EE" w:rsidRPr="00ED4236" w:rsidRDefault="004257EE" w:rsidP="00ED4236">
      <w:pPr>
        <w:rPr>
          <w:lang w:val="en-US"/>
        </w:rPr>
      </w:pPr>
      <w:r>
        <w:rPr>
          <w:lang w:val="en-US"/>
        </w:rPr>
        <w:t>- comparison to higher fidelity models + composite beams</w:t>
      </w:r>
    </w:p>
    <w:p w14:paraId="201BE07E" w14:textId="4968E1C1" w:rsidR="00D97E8E" w:rsidRPr="00D97E8E" w:rsidRDefault="00A86CA7" w:rsidP="00D22FA1">
      <w:pPr>
        <w:pStyle w:val="Heading1"/>
      </w:pPr>
      <w:r>
        <w:t xml:space="preserve">4. </w:t>
      </w:r>
      <w:r w:rsidR="003E5492">
        <w:t>Conclusions</w:t>
      </w:r>
    </w:p>
    <w:p w14:paraId="462133D6" w14:textId="5B30D681" w:rsidR="00D22FA1" w:rsidRPr="00D97E8E" w:rsidRDefault="00D97E8E" w:rsidP="00D97E8E">
      <w:pPr>
        <w:rPr>
          <w:lang w:val="en-US"/>
        </w:rPr>
      </w:pPr>
      <w:r>
        <w:rPr>
          <w:lang w:val="en-US"/>
        </w:rPr>
        <w:t xml:space="preserve">The purpose of this paper is to accurately model and evaluate </w:t>
      </w:r>
      <w:r w:rsidR="00F76A3D">
        <w:rPr>
          <w:lang w:val="en-US"/>
        </w:rPr>
        <w:t xml:space="preserve">the impact of different topology and </w:t>
      </w:r>
      <w:r w:rsidR="008E3D95">
        <w:rPr>
          <w:lang w:val="en-US"/>
        </w:rPr>
        <w:t>detailing</w:t>
      </w:r>
      <w:r w:rsidR="00F76A3D">
        <w:rPr>
          <w:lang w:val="en-US"/>
        </w:rPr>
        <w:t xml:space="preserve"> decisions on the embodied carbon of steel-and-concrete floor systems. </w:t>
      </w:r>
      <w:r w:rsidR="00801E78">
        <w:rPr>
          <w:lang w:val="en-US"/>
        </w:rPr>
        <w:t>Flexural systems account for a significant portion of the total embodied carbon of a building</w:t>
      </w:r>
      <w:r w:rsidR="00D22FA1">
        <w:rPr>
          <w:lang w:val="en-US"/>
        </w:rPr>
        <w:t>.</w:t>
      </w:r>
      <w:r w:rsidR="00D22FA1">
        <w:rPr>
          <w:lang w:val="en-US"/>
        </w:rPr>
        <w:fldChar w:fldCharType="begin"/>
      </w:r>
      <w:r w:rsidR="00D22FA1">
        <w:rPr>
          <w:lang w:val="en-US"/>
        </w:rPr>
        <w:instrText xml:space="preserve"> ADDIN ZOTERO_ITEM CSL_CITATION {"citationID":"vwPUCmN7","properties":{"formattedCitation":"\\super [2]\\nosupersub{}","plainCitation":"[2]","noteIndex":0},"citationItems":[{"id":1513,"uris":["http://zotero.org/users/9700663/items/YFWWUDMR"],"itemData":{"id":1513,"type":"article-journal","abstract":"This paper deals with the environmental resources consumed to construct tall building structures; the consumption is measured by the energy required to obtain tall building structures and is expressed in terms of cradle-to-gate embodied energy. A reference structure composed of central core (made of reinforced concrete) and rigid frames (made of either reinforced concrete or steel) is considered. The reference structure is dimensioned and detailed for buildings from 20 to 70 stories; the embodied energy of each building is then estimated (total, of the components, per net rentable area). The results show that, if some design decisions are dictated by the embodied energy, the premium for height of the embodied energy is not substantial, which proves that tall building structures can be sustainable. However, a structure with the lowest weight does not imply the lowest embodied energy. The results also prove that the embodied energy depends mainly on the flooring system, and that steel consumes more embodied energy than Reinforced Concrete. Ultimately, the embodied energy is confirmed to be a viable tool to design sustainable tall buildings, and the results presented herein may address design toward minimizing the embodied energy, which means to save environmental resources.","container-title":"Energy and Buildings","DOI":"10.1016/j.enbuild.2013.09.003","ISSN":"0378-7788","journalAbbreviation":"Energy and Buildings","page":"254-269","source":"ScienceDirect","title":"Sustainable structural design of tall buildings based on embodied energy","volume":"68","author":[{"family":"Foraboschi","given":"Paolo"},{"family":"Mercanzin","given":"Mattia"},{"family":"Trabucco","given":"Dario"}],"issued":{"date-parts":[["2014",1,1]]},"citation-key":"foraboschiSustainableStructuralDesign2014"}}],"schema":"https://github.com/citation-style-language/schema/raw/master/csl-citation.json"} </w:instrText>
      </w:r>
      <w:r w:rsidR="00D22FA1">
        <w:rPr>
          <w:lang w:val="en-US"/>
        </w:rPr>
        <w:fldChar w:fldCharType="separate"/>
      </w:r>
      <w:r w:rsidR="00D22FA1" w:rsidRPr="00D22FA1">
        <w:rPr>
          <w:rFonts w:cs="CMU Serif"/>
          <w:kern w:val="0"/>
          <w:vertAlign w:val="superscript"/>
        </w:rPr>
        <w:t>[2]</w:t>
      </w:r>
      <w:r w:rsidR="00D22FA1">
        <w:rPr>
          <w:lang w:val="en-US"/>
        </w:rPr>
        <w:fldChar w:fldCharType="end"/>
      </w:r>
      <w:r w:rsidR="00D22FA1">
        <w:rPr>
          <w:lang w:val="en-US"/>
        </w:rPr>
        <w:t xml:space="preserve"> A numerical analysis across 12096 unique floor slabs suggests that there is significant potential for reducing the embodied carbon of these systems by up to </w:t>
      </w:r>
      <w:r w:rsidR="000220BC">
        <w:rPr>
          <w:lang w:val="en-US"/>
        </w:rPr>
        <w:t>68.8%</w:t>
      </w:r>
      <w:r w:rsidR="007C0BEF">
        <w:rPr>
          <w:lang w:val="en-US"/>
        </w:rPr>
        <w:t xml:space="preserve"> if all the design and layout decisions</w:t>
      </w:r>
      <w:r w:rsidR="005E1D7B">
        <w:rPr>
          <w:lang w:val="en-US"/>
        </w:rPr>
        <w:t xml:space="preserve"> explored here</w:t>
      </w:r>
      <w:r w:rsidR="007C0BEF">
        <w:rPr>
          <w:lang w:val="en-US"/>
        </w:rPr>
        <w:t xml:space="preserve"> are leveraged, and </w:t>
      </w:r>
      <w:r w:rsidR="000220BC">
        <w:rPr>
          <w:lang w:val="en-US"/>
        </w:rPr>
        <w:t>42.7</w:t>
      </w:r>
      <w:r w:rsidR="007C0BEF">
        <w:rPr>
          <w:lang w:val="en-US"/>
        </w:rPr>
        <w:t xml:space="preserve">% if conventional construction methods are used. </w:t>
      </w:r>
      <w:r w:rsidR="00AF3CFA">
        <w:rPr>
          <w:lang w:val="en-US"/>
        </w:rPr>
        <w:t>To perform this analysis</w:t>
      </w:r>
      <w:r w:rsidR="00642BE4">
        <w:rPr>
          <w:lang w:val="en-US"/>
        </w:rPr>
        <w:t xml:space="preserve">, the paper </w:t>
      </w:r>
      <w:r w:rsidR="00AF3CFA">
        <w:rPr>
          <w:lang w:val="en-US"/>
        </w:rPr>
        <w:t>outlines</w:t>
      </w:r>
      <w:r w:rsidR="00642BE4">
        <w:rPr>
          <w:lang w:val="en-US"/>
        </w:rPr>
        <w:t xml:space="preserve"> a novel method for rapidly designing, comparing, and optimizing complex, code-compliant floor layouts</w:t>
      </w:r>
      <w:r w:rsidR="00DE18EC">
        <w:rPr>
          <w:lang w:val="en-US"/>
        </w:rPr>
        <w:t xml:space="preserve"> for buildings. </w:t>
      </w:r>
    </w:p>
    <w:p w14:paraId="6E0CD7E2" w14:textId="54C53C79" w:rsidR="000425E5" w:rsidRPr="0034352E" w:rsidRDefault="003E5492" w:rsidP="0034352E">
      <w:pPr>
        <w:pStyle w:val="Heading2"/>
      </w:pPr>
      <w:r>
        <w:t>4.1 Summary of contributions and</w:t>
      </w:r>
      <w:r w:rsidR="00A86CA7">
        <w:t xml:space="preserve"> findings</w:t>
      </w:r>
      <w:r w:rsidR="009A69C6">
        <w:t xml:space="preserve"> (3-4 paragraphs)</w:t>
      </w:r>
    </w:p>
    <w:p w14:paraId="737A9330" w14:textId="4090D92B" w:rsidR="000425E5" w:rsidRDefault="0034352E" w:rsidP="00A86CA7">
      <w:pPr>
        <w:rPr>
          <w:lang w:val="en-US"/>
        </w:rPr>
      </w:pPr>
      <w:r>
        <w:rPr>
          <w:lang w:val="en-US"/>
        </w:rPr>
        <w:t>The contributions of this research can be summarized as follows:</w:t>
      </w:r>
    </w:p>
    <w:p w14:paraId="4671A9BD" w14:textId="77777777" w:rsidR="000425E5" w:rsidRDefault="000425E5" w:rsidP="00A86CA7">
      <w:pPr>
        <w:rPr>
          <w:lang w:val="en-US"/>
        </w:rPr>
      </w:pPr>
    </w:p>
    <w:p w14:paraId="4110AE0D" w14:textId="2F8F2CB0" w:rsidR="000425E5" w:rsidRPr="000425E5" w:rsidRDefault="000425E5" w:rsidP="000425E5">
      <w:pPr>
        <w:numPr>
          <w:ilvl w:val="0"/>
          <w:numId w:val="8"/>
        </w:numPr>
        <w:rPr>
          <w:lang w:val="en-US"/>
        </w:rPr>
      </w:pPr>
      <w:bookmarkStart w:id="1" w:name="OLE_LINK2"/>
      <w:r w:rsidRPr="000425E5">
        <w:rPr>
          <w:lang w:val="en-US"/>
        </w:rPr>
        <w:t>Findings show that EC is generally sensitive to both large</w:t>
      </w:r>
      <w:r w:rsidR="00277FE1">
        <w:rPr>
          <w:lang w:val="en-US"/>
        </w:rPr>
        <w:t>-</w:t>
      </w:r>
      <w:r w:rsidRPr="000425E5">
        <w:rPr>
          <w:lang w:val="en-US"/>
        </w:rPr>
        <w:t xml:space="preserve">scale design </w:t>
      </w:r>
      <w:r w:rsidR="00277FE1">
        <w:rPr>
          <w:lang w:val="en-US"/>
        </w:rPr>
        <w:t>decisions</w:t>
      </w:r>
      <w:r w:rsidRPr="000425E5">
        <w:rPr>
          <w:lang w:val="en-US"/>
        </w:rPr>
        <w:t xml:space="preserve"> (topology) </w:t>
      </w:r>
      <w:r w:rsidR="000E01E0">
        <w:rPr>
          <w:lang w:val="en-US"/>
        </w:rPr>
        <w:t>as well as</w:t>
      </w:r>
      <w:r w:rsidRPr="000425E5">
        <w:rPr>
          <w:lang w:val="en-US"/>
        </w:rPr>
        <w:t xml:space="preserve"> smaller</w:t>
      </w:r>
      <w:r w:rsidR="004C594F">
        <w:rPr>
          <w:lang w:val="en-US"/>
        </w:rPr>
        <w:t>-</w:t>
      </w:r>
      <w:r w:rsidRPr="000425E5">
        <w:rPr>
          <w:lang w:val="en-US"/>
        </w:rPr>
        <w:t>scale detailing choices</w:t>
      </w:r>
      <w:r w:rsidR="004C594F">
        <w:rPr>
          <w:lang w:val="en-US"/>
        </w:rPr>
        <w:t xml:space="preserve"> such as </w:t>
      </w:r>
      <w:r w:rsidRPr="000425E5">
        <w:rPr>
          <w:lang w:val="en-US"/>
        </w:rPr>
        <w:t>rebar layout</w:t>
      </w:r>
      <w:r w:rsidR="004C594F">
        <w:rPr>
          <w:lang w:val="en-US"/>
        </w:rPr>
        <w:t>, slab orientation, and target assembly depth.</w:t>
      </w:r>
      <w:r w:rsidRPr="000425E5">
        <w:rPr>
          <w:lang w:val="en-US"/>
        </w:rPr>
        <w:t xml:space="preserve"> This is important because it </w:t>
      </w:r>
      <w:r w:rsidR="004C594F" w:rsidRPr="000425E5">
        <w:rPr>
          <w:lang w:val="en-US"/>
        </w:rPr>
        <w:t>opens</w:t>
      </w:r>
      <w:r w:rsidRPr="000425E5">
        <w:rPr>
          <w:lang w:val="en-US"/>
        </w:rPr>
        <w:t xml:space="preserve"> accessible yet impactful levers for EC reduction that are compatible with today's materials, construction technologies, and building codes.</w:t>
      </w:r>
      <w:r w:rsidR="00970705">
        <w:rPr>
          <w:lang w:val="en-US"/>
        </w:rPr>
        <w:t xml:space="preserve"> Topology </w:t>
      </w:r>
      <w:r w:rsidR="00B93623">
        <w:rPr>
          <w:lang w:val="en-US"/>
        </w:rPr>
        <w:t>changes have</w:t>
      </w:r>
      <w:r w:rsidR="00970705">
        <w:rPr>
          <w:lang w:val="en-US"/>
        </w:rPr>
        <w:t xml:space="preserve"> a more pronounced effect than individual detailing choices, but the greatest efficiency increases can be achieved by combining large- and small-scale </w:t>
      </w:r>
      <w:r w:rsidR="000625DC">
        <w:rPr>
          <w:lang w:val="en-US"/>
        </w:rPr>
        <w:t>slab design decisions</w:t>
      </w:r>
      <w:r w:rsidR="00970705">
        <w:rPr>
          <w:lang w:val="en-US"/>
        </w:rPr>
        <w:t>.</w:t>
      </w:r>
    </w:p>
    <w:p w14:paraId="37F1F2C1" w14:textId="6DBCD612" w:rsidR="000425E5" w:rsidRDefault="000425E5" w:rsidP="000425E5">
      <w:pPr>
        <w:numPr>
          <w:ilvl w:val="0"/>
          <w:numId w:val="8"/>
        </w:numPr>
        <w:rPr>
          <w:lang w:val="en-US"/>
        </w:rPr>
      </w:pPr>
      <w:r w:rsidRPr="000425E5">
        <w:rPr>
          <w:lang w:val="en-US"/>
        </w:rPr>
        <w:lastRenderedPageBreak/>
        <w:t xml:space="preserve">By testing more experimental design approaches like finer gradation of slab depths and beam sizes, we can evaluate whether it would be worth pursuing them as construction technologies from a carbon perspective. Increased automation and digital fabrication may make these approaches cost effective in the future, even if they would be cumbersome and costly with today's construction approaches. The results suggest modest carbon benefits on the order of </w:t>
      </w:r>
      <w:r w:rsidR="000B22B1">
        <w:rPr>
          <w:lang w:val="en-US"/>
        </w:rPr>
        <w:t>4-10</w:t>
      </w:r>
      <w:r w:rsidRPr="000425E5">
        <w:rPr>
          <w:lang w:val="en-US"/>
        </w:rPr>
        <w:t>%, although the savings are higher for designs with overall worse performance. For designs better than business</w:t>
      </w:r>
      <w:r w:rsidR="00395D22">
        <w:rPr>
          <w:lang w:val="en-US"/>
        </w:rPr>
        <w:t>-</w:t>
      </w:r>
      <w:r w:rsidRPr="000425E5">
        <w:rPr>
          <w:lang w:val="en-US"/>
        </w:rPr>
        <w:t>as</w:t>
      </w:r>
      <w:r w:rsidR="00395D22">
        <w:rPr>
          <w:lang w:val="en-US"/>
        </w:rPr>
        <w:t>-</w:t>
      </w:r>
      <w:r w:rsidRPr="000425E5">
        <w:rPr>
          <w:lang w:val="en-US"/>
        </w:rPr>
        <w:t>usual, these techniques do not produce sufficient savings to justify their complexity. In other material systems, especially reinforced concrete beam-slab systems, the cost/benefit tradeoff would likely be more favorable.</w:t>
      </w:r>
    </w:p>
    <w:p w14:paraId="1705FEBE" w14:textId="77777777" w:rsidR="00C51911" w:rsidRDefault="000425E5" w:rsidP="000425E5">
      <w:pPr>
        <w:numPr>
          <w:ilvl w:val="0"/>
          <w:numId w:val="8"/>
        </w:numPr>
        <w:rPr>
          <w:lang w:val="en-US"/>
        </w:rPr>
      </w:pPr>
      <w:r w:rsidRPr="000425E5">
        <w:rPr>
          <w:lang w:val="en-US"/>
        </w:rPr>
        <w:t xml:space="preserve">Unconventional topologies can reduce embodied carbon from the status quo by </w:t>
      </w:r>
      <w:r w:rsidR="007000E9">
        <w:rPr>
          <w:lang w:val="en-US"/>
        </w:rPr>
        <w:t>over 40</w:t>
      </w:r>
      <w:r w:rsidRPr="000425E5">
        <w:rPr>
          <w:lang w:val="en-US"/>
        </w:rPr>
        <w:t>%, even without integrating the construction complexities of fine grain slab and beam sizing discussed above.</w:t>
      </w:r>
      <w:r w:rsidR="00E30827">
        <w:rPr>
          <w:lang w:val="en-US"/>
        </w:rPr>
        <w:t xml:space="preserve"> </w:t>
      </w:r>
      <w:r w:rsidRPr="000425E5">
        <w:rPr>
          <w:lang w:val="en-US"/>
        </w:rPr>
        <w:t>The</w:t>
      </w:r>
      <w:r w:rsidR="00C51911">
        <w:rPr>
          <w:lang w:val="en-US"/>
        </w:rPr>
        <w:t xml:space="preserve"> absolute</w:t>
      </w:r>
      <w:r w:rsidRPr="000425E5">
        <w:rPr>
          <w:lang w:val="en-US"/>
        </w:rPr>
        <w:t xml:space="preserve"> best designs require an isotropic rebar layout which would be geometrically complex and cast in place.</w:t>
      </w:r>
      <w:r w:rsidR="00E30827">
        <w:rPr>
          <w:lang w:val="en-US"/>
        </w:rPr>
        <w:t xml:space="preserve"> </w:t>
      </w:r>
      <w:r w:rsidRPr="000425E5">
        <w:rPr>
          <w:lang w:val="en-US"/>
        </w:rPr>
        <w:t>However,</w:t>
      </w:r>
      <w:r w:rsidR="00C51911">
        <w:rPr>
          <w:lang w:val="en-US"/>
        </w:rPr>
        <w:t xml:space="preserve"> uniaxial slabs closely approach the isotropic outcome and could be manufactured with </w:t>
      </w:r>
      <w:r w:rsidRPr="000425E5">
        <w:rPr>
          <w:lang w:val="en-US"/>
        </w:rPr>
        <w:t>precast planks</w:t>
      </w:r>
      <w:r w:rsidR="00C51911">
        <w:rPr>
          <w:lang w:val="en-US"/>
        </w:rPr>
        <w:t>.</w:t>
      </w:r>
      <w:r w:rsidRPr="000425E5">
        <w:rPr>
          <w:lang w:val="en-US"/>
        </w:rPr>
        <w:t xml:space="preserve"> </w:t>
      </w:r>
    </w:p>
    <w:p w14:paraId="44239902" w14:textId="5B52FEF9" w:rsidR="000425E5" w:rsidRDefault="00C51911" w:rsidP="000425E5">
      <w:pPr>
        <w:numPr>
          <w:ilvl w:val="0"/>
          <w:numId w:val="8"/>
        </w:numPr>
        <w:rPr>
          <w:lang w:val="en-US"/>
        </w:rPr>
      </w:pPr>
      <w:r>
        <w:rPr>
          <w:lang w:val="en-US"/>
        </w:rPr>
        <w:t>As</w:t>
      </w:r>
      <w:r w:rsidR="000425E5" w:rsidRPr="000425E5">
        <w:rPr>
          <w:lang w:val="en-US"/>
        </w:rPr>
        <w:t xml:space="preserve"> non-orthogonal beam-beam connections are already easily achieved by steel fabricators today, these topologies could be cost competitive with </w:t>
      </w:r>
      <w:r w:rsidR="0025149E" w:rsidRPr="000425E5">
        <w:rPr>
          <w:lang w:val="en-US"/>
        </w:rPr>
        <w:t>business-as-usual</w:t>
      </w:r>
      <w:r w:rsidR="000425E5" w:rsidRPr="000425E5">
        <w:rPr>
          <w:lang w:val="en-US"/>
        </w:rPr>
        <w:t xml:space="preserve"> construction. It is noteworthy that they tend to have more smaller members in comparison with typical layouts, which </w:t>
      </w:r>
      <w:r w:rsidR="0025149E">
        <w:rPr>
          <w:lang w:val="en-US"/>
        </w:rPr>
        <w:t xml:space="preserve">require </w:t>
      </w:r>
      <w:r w:rsidR="000425E5" w:rsidRPr="000425E5">
        <w:rPr>
          <w:lang w:val="en-US"/>
        </w:rPr>
        <w:t>more connections but lighter lift loads. It is likely that some degree of pre-assembly of these layouts could improve construction efficiency and costs.</w:t>
      </w:r>
    </w:p>
    <w:p w14:paraId="6FE04950" w14:textId="632F3C08" w:rsidR="00E243B1" w:rsidRPr="000425E5" w:rsidRDefault="00E243B1" w:rsidP="00E243B1">
      <w:pPr>
        <w:numPr>
          <w:ilvl w:val="0"/>
          <w:numId w:val="8"/>
        </w:numPr>
        <w:rPr>
          <w:lang w:val="en-US"/>
        </w:rPr>
      </w:pPr>
      <w:r w:rsidRPr="000425E5">
        <w:rPr>
          <w:lang w:val="en-US"/>
        </w:rPr>
        <w:t>Assembly depth is often a decisive constraint in beam-slab layouts.</w:t>
      </w:r>
      <w:r>
        <w:rPr>
          <w:lang w:val="en-US"/>
        </w:rPr>
        <w:t xml:space="preserve"> </w:t>
      </w:r>
      <w:r w:rsidRPr="000425E5">
        <w:rPr>
          <w:lang w:val="en-US"/>
        </w:rPr>
        <w:t>Relaxing this constraint can reduce carbon but at the expense of tighter floor heights, higher facade costs, and challenges with zoning height restrictions.</w:t>
      </w:r>
      <w:r>
        <w:rPr>
          <w:lang w:val="en-US"/>
        </w:rPr>
        <w:t xml:space="preserve"> </w:t>
      </w:r>
      <w:r w:rsidRPr="000425E5">
        <w:rPr>
          <w:lang w:val="en-US"/>
        </w:rPr>
        <w:t>The results presented here show that with better topologies, shallow assembly depths can still produce highly carbon-efficient designs, allowing for the best of both worlds.</w:t>
      </w:r>
    </w:p>
    <w:bookmarkEnd w:id="1"/>
    <w:p w14:paraId="39539492" w14:textId="77777777" w:rsidR="000425E5" w:rsidRDefault="000425E5" w:rsidP="00A86CA7">
      <w:pPr>
        <w:rPr>
          <w:lang w:val="en-US"/>
        </w:rPr>
      </w:pPr>
    </w:p>
    <w:p w14:paraId="63EBAE81" w14:textId="34EACE6E" w:rsidR="003E5492" w:rsidRDefault="003E5492" w:rsidP="003E5492">
      <w:pPr>
        <w:pStyle w:val="Heading2"/>
      </w:pPr>
      <w:r>
        <w:t>4.2 Potential impact (1 paragraph)</w:t>
      </w:r>
    </w:p>
    <w:p w14:paraId="7DA62C69" w14:textId="1510FF72" w:rsidR="00484AE5" w:rsidRDefault="00411BF0" w:rsidP="003E5492">
      <w:pPr>
        <w:rPr>
          <w:lang w:val="en-US"/>
        </w:rPr>
      </w:pPr>
      <w:r>
        <w:rPr>
          <w:lang w:val="en-US"/>
        </w:rPr>
        <w:t>Beam floor layouts have</w:t>
      </w:r>
      <w:r w:rsidR="00270F6F">
        <w:rPr>
          <w:lang w:val="en-US"/>
        </w:rPr>
        <w:t xml:space="preserve"> long</w:t>
      </w:r>
      <w:r>
        <w:rPr>
          <w:lang w:val="en-US"/>
        </w:rPr>
        <w:t xml:space="preserve"> been designed using traditional topologies. </w:t>
      </w:r>
      <w:r w:rsidR="007708AC">
        <w:rPr>
          <w:lang w:val="en-US"/>
        </w:rPr>
        <w:t xml:space="preserve">In part, this </w:t>
      </w:r>
      <w:r w:rsidR="00484AE5">
        <w:rPr>
          <w:lang w:val="en-US"/>
        </w:rPr>
        <w:t>owes</w:t>
      </w:r>
      <w:r w:rsidR="007708AC">
        <w:rPr>
          <w:lang w:val="en-US"/>
        </w:rPr>
        <w:t xml:space="preserve"> </w:t>
      </w:r>
      <w:r w:rsidR="00484AE5">
        <w:rPr>
          <w:lang w:val="en-US"/>
        </w:rPr>
        <w:t>to</w:t>
      </w:r>
      <w:r w:rsidR="007708AC">
        <w:rPr>
          <w:lang w:val="en-US"/>
        </w:rPr>
        <w:t xml:space="preserve"> a technological constraint, for engineers’ ability to quickly size and iterate over complex beam layouts is limited </w:t>
      </w:r>
      <w:r w:rsidR="00484AE5">
        <w:rPr>
          <w:lang w:val="en-US"/>
        </w:rPr>
        <w:t>by software and cost</w:t>
      </w:r>
      <w:r w:rsidR="007708AC">
        <w:rPr>
          <w:lang w:val="en-US"/>
        </w:rPr>
        <w:t>, and</w:t>
      </w:r>
      <w:r w:rsidR="00484AE5">
        <w:rPr>
          <w:lang w:val="en-US"/>
        </w:rPr>
        <w:t xml:space="preserve"> in part to </w:t>
      </w:r>
      <w:r w:rsidR="007708AC">
        <w:rPr>
          <w:lang w:val="en-US"/>
        </w:rPr>
        <w:t xml:space="preserve">a cultural constraint, as </w:t>
      </w:r>
      <w:r w:rsidR="004B5B8E">
        <w:rPr>
          <w:lang w:val="en-US"/>
        </w:rPr>
        <w:t>unfamiliar</w:t>
      </w:r>
      <w:r w:rsidR="007708AC">
        <w:rPr>
          <w:lang w:val="en-US"/>
        </w:rPr>
        <w:t xml:space="preserve"> design</w:t>
      </w:r>
      <w:r w:rsidR="00484AE5">
        <w:rPr>
          <w:lang w:val="en-US"/>
        </w:rPr>
        <w:t xml:space="preserve"> methods are </w:t>
      </w:r>
      <w:r w:rsidR="004D1D9E">
        <w:rPr>
          <w:lang w:val="en-US"/>
        </w:rPr>
        <w:t>often</w:t>
      </w:r>
      <w:r w:rsidR="0039307C">
        <w:rPr>
          <w:lang w:val="en-US"/>
        </w:rPr>
        <w:t>, and understandably,</w:t>
      </w:r>
      <w:r w:rsidR="004D1D9E">
        <w:rPr>
          <w:lang w:val="en-US"/>
        </w:rPr>
        <w:t xml:space="preserve"> </w:t>
      </w:r>
      <w:r w:rsidR="00484AE5">
        <w:rPr>
          <w:lang w:val="en-US"/>
        </w:rPr>
        <w:t>subject to skepticism</w:t>
      </w:r>
      <w:r w:rsidR="007708AC">
        <w:rPr>
          <w:lang w:val="en-US"/>
        </w:rPr>
        <w:t xml:space="preserve">. </w:t>
      </w:r>
      <w:r w:rsidR="00484AE5">
        <w:rPr>
          <w:lang w:val="en-US"/>
        </w:rPr>
        <w:t xml:space="preserve">The method above presents a rapidly deployable, automated, and code-compliant strategy that naturally extends conventional beam sizing methods </w:t>
      </w:r>
      <w:r w:rsidR="007C65DF">
        <w:rPr>
          <w:lang w:val="en-US"/>
        </w:rPr>
        <w:t xml:space="preserve">(tributary area and strip analysis) </w:t>
      </w:r>
      <w:r w:rsidR="00484AE5">
        <w:rPr>
          <w:lang w:val="en-US"/>
        </w:rPr>
        <w:t xml:space="preserve">to previously understudied topologies, and simultaneously </w:t>
      </w:r>
      <w:proofErr w:type="gramStart"/>
      <w:r w:rsidR="00484AE5">
        <w:rPr>
          <w:lang w:val="en-US"/>
        </w:rPr>
        <w:t>opens up</w:t>
      </w:r>
      <w:proofErr w:type="gramEnd"/>
      <w:r w:rsidR="00484AE5">
        <w:rPr>
          <w:lang w:val="en-US"/>
        </w:rPr>
        <w:t xml:space="preserve"> a range of design decisions for analysis and consideration.</w:t>
      </w:r>
      <w:r w:rsidR="00AF6865">
        <w:rPr>
          <w:lang w:val="en-US"/>
        </w:rPr>
        <w:t xml:space="preserve"> </w:t>
      </w:r>
    </w:p>
    <w:p w14:paraId="2F205E22" w14:textId="77777777" w:rsidR="00E75F52" w:rsidRDefault="00E75F52" w:rsidP="003E5492">
      <w:pPr>
        <w:rPr>
          <w:lang w:val="en-US"/>
        </w:rPr>
      </w:pPr>
    </w:p>
    <w:p w14:paraId="1E5D8FA4" w14:textId="3E755EE3" w:rsidR="003E5492" w:rsidRPr="00E75F52" w:rsidRDefault="00E75F52" w:rsidP="003E5492">
      <w:pPr>
        <w:rPr>
          <w:lang w:val="en-US"/>
        </w:rPr>
      </w:pPr>
      <w:r>
        <w:rPr>
          <w:lang w:val="en-US"/>
        </w:rPr>
        <w:t>T</w:t>
      </w:r>
      <w:r w:rsidR="00484AE5">
        <w:rPr>
          <w:lang w:val="en-US"/>
        </w:rPr>
        <w:t xml:space="preserve">he practical capabilities for </w:t>
      </w:r>
      <w:r>
        <w:rPr>
          <w:lang w:val="en-US"/>
        </w:rPr>
        <w:t>installing efficient slab topologies already exist.</w:t>
      </w:r>
      <w:r w:rsidR="00484AE5">
        <w:rPr>
          <w:lang w:val="en-US"/>
        </w:rPr>
        <w:t xml:space="preserve"> </w:t>
      </w:r>
      <w:r w:rsidR="00270F6F">
        <w:rPr>
          <w:lang w:val="en-US"/>
        </w:rPr>
        <w:t>Modern materials and construction methods, which allow for sophisticated and rigid connections between steel element</w:t>
      </w:r>
      <w:r>
        <w:rPr>
          <w:lang w:val="en-US"/>
        </w:rPr>
        <w:t>s and the casting of slabs with a specific reinforcement orientation, can be used to build the layouts presented here. The potential savings of such a choice are up to @%</w:t>
      </w:r>
      <w:r w:rsidR="00A15961">
        <w:rPr>
          <w:lang w:val="en-US"/>
        </w:rPr>
        <w:t>. Multiplied over an entire structure, or an entire city of structures, this could put a substantial dent in the embodied carbon of new development</w:t>
      </w:r>
      <w:r w:rsidR="00CD7231">
        <w:rPr>
          <w:lang w:val="en-US"/>
        </w:rPr>
        <w:t xml:space="preserve"> at minimal additional cost.</w:t>
      </w:r>
    </w:p>
    <w:p w14:paraId="5A9E0B28" w14:textId="01A04288" w:rsidR="003E5492" w:rsidRDefault="003E5492" w:rsidP="003E5492">
      <w:pPr>
        <w:pStyle w:val="Heading2"/>
      </w:pPr>
      <w:r>
        <w:t xml:space="preserve">4.3 Limitations and future work </w:t>
      </w:r>
    </w:p>
    <w:p w14:paraId="0066B0E3" w14:textId="4924D1E3" w:rsidR="00BD00B2" w:rsidRDefault="00DA1CAD" w:rsidP="003E5492">
      <w:r>
        <w:t>The work pres</w:t>
      </w:r>
      <w:r w:rsidR="009615F4">
        <w:t xml:space="preserve">ented here is specific to slab-and-beam layouts using RC and </w:t>
      </w:r>
      <w:r w:rsidR="00C45563">
        <w:t xml:space="preserve">hot-rolled </w:t>
      </w:r>
      <w:r w:rsidR="009615F4">
        <w:t xml:space="preserve">steel. </w:t>
      </w:r>
      <w:r w:rsidR="00C45563">
        <w:t>There are, however, a multitude of different slab types, materials, and construction methods</w:t>
      </w:r>
      <w:r w:rsidR="00D315FC">
        <w:t xml:space="preserve"> used to manufacture floor slabs</w:t>
      </w:r>
      <w:r w:rsidR="004F037B">
        <w:t xml:space="preserve">. Further investigation accounting for the mechanics and mechanical specificities of alternative </w:t>
      </w:r>
      <w:r w:rsidR="004F037B">
        <w:lastRenderedPageBreak/>
        <w:t>materials would be required to assess whether these layouts are universally efficient, or unique to the case presented here.</w:t>
      </w:r>
      <w:r w:rsidR="00D050AC">
        <w:t xml:space="preserve"> </w:t>
      </w:r>
      <w:r w:rsidR="00BD00B2">
        <w:t>Materials such as concrete or wood would allow variable beam sizing that is not realistically possible with steel, which could lead to the emergence of compelling architectural geometries.</w:t>
      </w:r>
    </w:p>
    <w:p w14:paraId="589EF459" w14:textId="77777777" w:rsidR="00BD00B2" w:rsidRDefault="00BD00B2" w:rsidP="003E5492"/>
    <w:p w14:paraId="5E5D202C" w14:textId="1E87D879" w:rsidR="006B5F2A" w:rsidRDefault="0024615C" w:rsidP="003E5492">
      <w:r>
        <w:t>The</w:t>
      </w:r>
      <w:r w:rsidR="00D050AC">
        <w:t xml:space="preserve"> present algorithms, while following standard practice procedures,</w:t>
      </w:r>
      <w:r w:rsidR="00D050AC">
        <w:t xml:space="preserve"> </w:t>
      </w:r>
      <w:r w:rsidR="00D050AC">
        <w:t>do</w:t>
      </w:r>
      <w:r w:rsidR="00D050AC">
        <w:t xml:space="preserve"> not fully represent the composite action between beam and slab.</w:t>
      </w:r>
      <w:r w:rsidR="00D050AC">
        <w:t xml:space="preserve"> </w:t>
      </w:r>
      <w:r w:rsidR="006B5F2A">
        <w:t xml:space="preserve">Future work would </w:t>
      </w:r>
      <w:r w:rsidR="008D5D18">
        <w:t xml:space="preserve">focus on </w:t>
      </w:r>
      <w:r w:rsidR="00D050AC">
        <w:t>improving the mechanical analysis</w:t>
      </w:r>
      <w:r w:rsidR="00786365">
        <w:t xml:space="preserve"> </w:t>
      </w:r>
      <w:r w:rsidR="00D050AC">
        <w:t>as well as expanding the scope</w:t>
      </w:r>
      <w:r>
        <w:t xml:space="preserve"> of the geometry which the algorithm is able to process to include nonconvex perimeters.</w:t>
      </w:r>
    </w:p>
    <w:p w14:paraId="4BFF6829" w14:textId="77777777" w:rsidR="00D050AC" w:rsidRDefault="00D050AC" w:rsidP="003E5492"/>
    <w:p w14:paraId="15D4AED1" w14:textId="27CBBDD7" w:rsidR="00D050AC" w:rsidRDefault="00DA01EF" w:rsidP="003E5492">
      <w:r>
        <w:t>Additionally</w:t>
      </w:r>
      <w:r w:rsidR="00D050AC">
        <w:t xml:space="preserve">, the detailing decisions are </w:t>
      </w:r>
      <w:r>
        <w:t xml:space="preserve">currently </w:t>
      </w:r>
      <w:r w:rsidR="00D050AC">
        <w:t>made</w:t>
      </w:r>
      <w:r w:rsidR="008A2624">
        <w:t xml:space="preserve"> without considering manufacturing constraints, nor is there an EC penalty for using additional formwork. A holistic analysis of the environmental impact and practicality of a floor slab would incl</w:t>
      </w:r>
      <w:r w:rsidR="0002005E">
        <w:t xml:space="preserve">ude these elements. </w:t>
      </w:r>
    </w:p>
    <w:p w14:paraId="3BD58B0F" w14:textId="77777777" w:rsidR="006B5F2A" w:rsidRDefault="006B5F2A" w:rsidP="003E5492"/>
    <w:p w14:paraId="5446ADBC" w14:textId="3696EEBF" w:rsidR="00DA01EF" w:rsidRDefault="00DA01EF" w:rsidP="003E5492">
      <w:r>
        <w:t>Finall</w:t>
      </w:r>
      <w:r w:rsidR="003843DA">
        <w:t xml:space="preserve">y, the geometries tested here were manually designed, even if parametric. </w:t>
      </w:r>
      <w:r w:rsidR="00626CF2">
        <w:t>A goal would be to leverage the tributary analyses developed here as subroutines in a topology optimization script that finds the optimal beam layout for different slab geometries automatically.</w:t>
      </w:r>
    </w:p>
    <w:p w14:paraId="3E97F494" w14:textId="0475DCF8" w:rsidR="00C77B9A" w:rsidRDefault="003E5492" w:rsidP="00A936AF">
      <w:pPr>
        <w:pStyle w:val="Heading2"/>
      </w:pPr>
      <w:r>
        <w:t>4.4 Concluding remarks</w:t>
      </w:r>
    </w:p>
    <w:p w14:paraId="0BA4B079" w14:textId="216395EB" w:rsidR="00A936AF" w:rsidRDefault="00A936AF" w:rsidP="00A936AF">
      <w:r>
        <w:t>The building industry is caught in a dilemma between the environmental cost of increasing construction and the demand for more housing. There is a pressing need for carbon-reduction strategies that can be rapidly implemented</w:t>
      </w:r>
      <w:r w:rsidR="007831DA">
        <w:t>, and strategies for building more efficiently with available construction materials</w:t>
      </w:r>
      <w:r w:rsidR="000B7078">
        <w:t xml:space="preserve">, existing </w:t>
      </w:r>
      <w:r w:rsidR="007831DA">
        <w:t>manufacturing techniques</w:t>
      </w:r>
      <w:r w:rsidR="000B7078">
        <w:t>, and minimal additional labour</w:t>
      </w:r>
      <w:r w:rsidR="007831DA">
        <w:t xml:space="preserve"> can be implemented more rapidly than alternative approaches. </w:t>
      </w:r>
    </w:p>
    <w:p w14:paraId="5449E69E" w14:textId="77777777" w:rsidR="007831DA" w:rsidRPr="00A936AF" w:rsidRDefault="007831DA" w:rsidP="00A936AF"/>
    <w:p w14:paraId="275BCCE5" w14:textId="77777777" w:rsidR="00135D87" w:rsidRDefault="004C1F99">
      <w:pPr>
        <w:rPr>
          <w:color w:val="000000" w:themeColor="text1"/>
          <w:lang w:val="en-US"/>
        </w:rPr>
      </w:pPr>
      <w:r>
        <w:rPr>
          <w:lang w:val="en-US"/>
        </w:rPr>
        <w:t>A future, carbon-conscious world requires tools with which engineers and architects are enabled to design low-carbon structures.</w:t>
      </w:r>
      <w:r>
        <w:t xml:space="preserve"> </w:t>
      </w:r>
      <w:r w:rsidR="0097456F">
        <w:rPr>
          <w:color w:val="000000" w:themeColor="text1"/>
          <w:lang w:val="en-US"/>
        </w:rPr>
        <w:t>In this paper, we have presented a b</w:t>
      </w:r>
      <w:r w:rsidR="00C77B9A" w:rsidRPr="00175916">
        <w:rPr>
          <w:color w:val="000000" w:themeColor="text1"/>
          <w:lang w:val="en-US"/>
        </w:rPr>
        <w:t>etter</w:t>
      </w:r>
      <w:r w:rsidR="00C77B9A">
        <w:rPr>
          <w:color w:val="000000" w:themeColor="text1"/>
          <w:lang w:val="en-US"/>
        </w:rPr>
        <w:t>, rapidly deployable, and automated code-compliant</w:t>
      </w:r>
      <w:r w:rsidR="00C77B9A" w:rsidRPr="00175916">
        <w:rPr>
          <w:color w:val="000000" w:themeColor="text1"/>
          <w:lang w:val="en-US"/>
        </w:rPr>
        <w:t xml:space="preserve"> </w:t>
      </w:r>
      <w:r w:rsidR="0097456F">
        <w:rPr>
          <w:color w:val="000000" w:themeColor="text1"/>
          <w:lang w:val="en-US"/>
        </w:rPr>
        <w:t>method</w:t>
      </w:r>
      <w:r w:rsidR="00C77B9A">
        <w:rPr>
          <w:color w:val="000000" w:themeColor="text1"/>
          <w:lang w:val="en-US"/>
        </w:rPr>
        <w:t xml:space="preserve"> for calculating load distributions </w:t>
      </w:r>
      <w:r w:rsidR="0097456F">
        <w:rPr>
          <w:color w:val="000000" w:themeColor="text1"/>
          <w:lang w:val="en-US"/>
        </w:rPr>
        <w:t>and sizing beam layouts that generalizes existing, well-understood analysis methods</w:t>
      </w:r>
      <w:r w:rsidR="008C6A59">
        <w:rPr>
          <w:color w:val="000000" w:themeColor="text1"/>
          <w:lang w:val="en-US"/>
        </w:rPr>
        <w:t xml:space="preserve"> to complex and novel geometries. Large-scale simulations have shown that topology changes can have a significant impact on the </w:t>
      </w:r>
      <w:r w:rsidR="00FF1FFD">
        <w:rPr>
          <w:color w:val="000000" w:themeColor="text1"/>
          <w:lang w:val="en-US"/>
        </w:rPr>
        <w:t xml:space="preserve">efficiency of a floor slab, especially in combination with detailing decisions around slab sizing, beam sizing, and assembly depth. Multiplied by all the floor slabs in a building, </w:t>
      </w:r>
      <w:r>
        <w:rPr>
          <w:color w:val="000000" w:themeColor="text1"/>
          <w:lang w:val="en-US"/>
        </w:rPr>
        <w:t xml:space="preserve">such a design </w:t>
      </w:r>
      <w:r w:rsidR="00FF1FFD">
        <w:rPr>
          <w:color w:val="000000" w:themeColor="text1"/>
          <w:lang w:val="en-US"/>
        </w:rPr>
        <w:t>could almost halve the embodied carbon of a building’s structural system</w:t>
      </w:r>
      <w:r>
        <w:rPr>
          <w:color w:val="000000" w:themeColor="text1"/>
          <w:lang w:val="en-US"/>
        </w:rPr>
        <w:t xml:space="preserve">, and should be considered when </w:t>
      </w:r>
      <w:r w:rsidR="006F3B85">
        <w:rPr>
          <w:color w:val="000000" w:themeColor="text1"/>
          <w:lang w:val="en-US"/>
        </w:rPr>
        <w:t>developing</w:t>
      </w:r>
      <w:r w:rsidR="00AA2764">
        <w:rPr>
          <w:color w:val="000000" w:themeColor="text1"/>
          <w:lang w:val="en-US"/>
        </w:rPr>
        <w:t xml:space="preserve"> new, novel structures.</w:t>
      </w:r>
    </w:p>
    <w:p w14:paraId="593112E2" w14:textId="77777777" w:rsidR="00135D87" w:rsidRDefault="00135D87">
      <w:pPr>
        <w:rPr>
          <w:color w:val="000000" w:themeColor="text1"/>
          <w:lang w:val="en-US"/>
        </w:rPr>
      </w:pPr>
    </w:p>
    <w:p w14:paraId="49C0514C" w14:textId="77777777" w:rsidR="00135D87" w:rsidRDefault="00135D87">
      <w:pPr>
        <w:rPr>
          <w:color w:val="000000" w:themeColor="text1"/>
          <w:lang w:val="en-US"/>
        </w:rPr>
      </w:pPr>
      <w:r>
        <w:rPr>
          <w:color w:val="000000" w:themeColor="text1"/>
          <w:lang w:val="en-US"/>
        </w:rPr>
        <w:br w:type="page"/>
      </w:r>
    </w:p>
    <w:p w14:paraId="1C5A9244" w14:textId="29443123" w:rsidR="00135D87" w:rsidRDefault="00135D87" w:rsidP="00135D87">
      <w:pPr>
        <w:pStyle w:val="Heading1"/>
      </w:pPr>
      <w:r>
        <w:lastRenderedPageBreak/>
        <w:t>A</w:t>
      </w:r>
      <w:r w:rsidR="00DE71C3">
        <w:t>.1</w:t>
      </w:r>
      <w:r>
        <w:t xml:space="preserve"> Layout chart</w:t>
      </w:r>
    </w:p>
    <w:p w14:paraId="32DE2762" w14:textId="77777777" w:rsidR="00135D87" w:rsidRPr="00135D87" w:rsidRDefault="00135D87" w:rsidP="00135D87">
      <w:pPr>
        <w:rPr>
          <w:lang w:val="en-US"/>
        </w:rPr>
      </w:pPr>
    </w:p>
    <w:p w14:paraId="59A9FA04" w14:textId="6B89F796" w:rsidR="00135D87" w:rsidRDefault="00135D87" w:rsidP="00135D87"/>
    <w:p w14:paraId="19DA1A4B" w14:textId="77777777" w:rsidR="00135D87" w:rsidRDefault="00135D87" w:rsidP="00135D87">
      <w:r>
        <w:t xml:space="preserve">Figure </w:t>
      </w:r>
      <w:r>
        <w:t>@:</w:t>
      </w:r>
    </w:p>
    <w:p w14:paraId="388EFD82" w14:textId="77777777" w:rsidR="00135D87" w:rsidRDefault="00135D87">
      <w:r>
        <w:br w:type="page"/>
      </w:r>
    </w:p>
    <w:p w14:paraId="0C4F7571" w14:textId="7C20632D" w:rsidR="0082774E" w:rsidRDefault="0082774E" w:rsidP="0082774E">
      <w:pPr>
        <w:pStyle w:val="Heading1"/>
      </w:pPr>
      <w:r>
        <w:lastRenderedPageBreak/>
        <w:t>A.2.1 Results table</w:t>
      </w:r>
    </w:p>
    <w:p w14:paraId="5F592613" w14:textId="77777777" w:rsidR="0082774E" w:rsidRDefault="0082774E" w:rsidP="0082774E">
      <w:pPr>
        <w:rPr>
          <w:lang w:val="en-US"/>
        </w:rPr>
      </w:pPr>
    </w:p>
    <w:tbl>
      <w:tblPr>
        <w:tblStyle w:val="TableGrid"/>
        <w:tblW w:w="9776" w:type="dxa"/>
        <w:tblLayout w:type="fixed"/>
        <w:tblLook w:val="04A0" w:firstRow="1" w:lastRow="0" w:firstColumn="1" w:lastColumn="0" w:noHBand="0" w:noVBand="1"/>
      </w:tblPr>
      <w:tblGrid>
        <w:gridCol w:w="1271"/>
        <w:gridCol w:w="1659"/>
        <w:gridCol w:w="1034"/>
        <w:gridCol w:w="993"/>
        <w:gridCol w:w="992"/>
        <w:gridCol w:w="992"/>
        <w:gridCol w:w="992"/>
        <w:gridCol w:w="993"/>
        <w:gridCol w:w="850"/>
      </w:tblGrid>
      <w:tr w:rsidR="0082774E" w14:paraId="4D9605E2" w14:textId="77777777" w:rsidTr="006E4739">
        <w:tc>
          <w:tcPr>
            <w:tcW w:w="1271" w:type="dxa"/>
            <w:vMerge w:val="restart"/>
            <w:tcBorders>
              <w:top w:val="single" w:sz="18" w:space="0" w:color="auto"/>
              <w:left w:val="single" w:sz="18" w:space="0" w:color="auto"/>
            </w:tcBorders>
          </w:tcPr>
          <w:p w14:paraId="7A167F51" w14:textId="77777777" w:rsidR="0082774E" w:rsidRPr="00116F4D" w:rsidRDefault="0082774E" w:rsidP="006E4739">
            <w:pPr>
              <w:rPr>
                <w:b/>
                <w:bCs/>
                <w:lang w:val="en-US"/>
              </w:rPr>
            </w:pPr>
            <w:r>
              <w:rPr>
                <w:b/>
                <w:bCs/>
                <w:lang w:val="en-US"/>
              </w:rPr>
              <w:t>Design choice</w:t>
            </w:r>
          </w:p>
        </w:tc>
        <w:tc>
          <w:tcPr>
            <w:tcW w:w="1659" w:type="dxa"/>
            <w:vMerge w:val="restart"/>
            <w:tcBorders>
              <w:top w:val="single" w:sz="18" w:space="0" w:color="auto"/>
              <w:right w:val="single" w:sz="18" w:space="0" w:color="auto"/>
            </w:tcBorders>
          </w:tcPr>
          <w:p w14:paraId="4C1F2D27" w14:textId="77777777" w:rsidR="0082774E" w:rsidRPr="00116F4D" w:rsidRDefault="0082774E" w:rsidP="006E4739">
            <w:pPr>
              <w:rPr>
                <w:b/>
                <w:bCs/>
                <w:lang w:val="en-US"/>
              </w:rPr>
            </w:pPr>
            <w:r>
              <w:rPr>
                <w:b/>
                <w:bCs/>
                <w:lang w:val="en-US"/>
              </w:rPr>
              <w:t>Variation</w:t>
            </w:r>
          </w:p>
        </w:tc>
        <w:tc>
          <w:tcPr>
            <w:tcW w:w="3019" w:type="dxa"/>
            <w:gridSpan w:val="3"/>
            <w:tcBorders>
              <w:top w:val="single" w:sz="18" w:space="0" w:color="auto"/>
              <w:left w:val="single" w:sz="18" w:space="0" w:color="auto"/>
            </w:tcBorders>
          </w:tcPr>
          <w:p w14:paraId="63140C34" w14:textId="77777777" w:rsidR="0082774E" w:rsidRPr="00635F01" w:rsidRDefault="0082774E" w:rsidP="006E4739">
            <w:pPr>
              <w:rPr>
                <w:b/>
                <w:bCs/>
                <w:lang w:val="en-US"/>
              </w:rPr>
            </w:pPr>
            <w:r w:rsidRPr="00116F4D">
              <w:rPr>
                <w:b/>
                <w:bCs/>
                <w:lang w:val="en-US"/>
              </w:rPr>
              <w:t>Mean</w:t>
            </w:r>
            <w:r>
              <w:rPr>
                <w:b/>
                <w:bCs/>
                <w:lang w:val="en-US"/>
              </w:rPr>
              <w:t xml:space="preserve"> / </w:t>
            </w:r>
            <w:r w:rsidRPr="00635F01">
              <w:rPr>
                <w:lang w:val="en-US"/>
              </w:rPr>
              <w:t>kgCO</w:t>
            </w:r>
            <w:r w:rsidRPr="00635F01">
              <w:rPr>
                <w:vertAlign w:val="subscript"/>
                <w:lang w:val="en-US"/>
              </w:rPr>
              <w:t>2</w:t>
            </w:r>
            <w:r w:rsidRPr="00635F01">
              <w:rPr>
                <w:lang w:val="en-US"/>
              </w:rPr>
              <w:t>/m</w:t>
            </w:r>
            <w:r w:rsidRPr="00635F01">
              <w:rPr>
                <w:vertAlign w:val="superscript"/>
                <w:lang w:val="en-US"/>
              </w:rPr>
              <w:t>2</w:t>
            </w:r>
          </w:p>
        </w:tc>
        <w:tc>
          <w:tcPr>
            <w:tcW w:w="2977" w:type="dxa"/>
            <w:gridSpan w:val="3"/>
            <w:tcBorders>
              <w:top w:val="single" w:sz="18" w:space="0" w:color="auto"/>
              <w:right w:val="single" w:sz="18" w:space="0" w:color="auto"/>
            </w:tcBorders>
          </w:tcPr>
          <w:p w14:paraId="13251B55" w14:textId="77777777" w:rsidR="0082774E" w:rsidRPr="00116F4D" w:rsidRDefault="0082774E" w:rsidP="006E4739">
            <w:pPr>
              <w:rPr>
                <w:b/>
                <w:bCs/>
                <w:lang w:val="en-US"/>
              </w:rPr>
            </w:pPr>
            <w:r>
              <w:rPr>
                <w:b/>
                <w:bCs/>
                <w:lang w:val="en-US"/>
              </w:rPr>
              <w:t xml:space="preserve">Standard Dev / </w:t>
            </w:r>
            <w:r w:rsidRPr="00635F01">
              <w:rPr>
                <w:lang w:val="en-US"/>
              </w:rPr>
              <w:t>kgCO</w:t>
            </w:r>
            <w:r w:rsidRPr="00635F01">
              <w:rPr>
                <w:vertAlign w:val="subscript"/>
                <w:lang w:val="en-US"/>
              </w:rPr>
              <w:t>2</w:t>
            </w:r>
            <w:r w:rsidRPr="00635F01">
              <w:rPr>
                <w:lang w:val="en-US"/>
              </w:rPr>
              <w:t>/m</w:t>
            </w:r>
            <w:r w:rsidRPr="00635F01">
              <w:rPr>
                <w:vertAlign w:val="superscript"/>
                <w:lang w:val="en-US"/>
              </w:rPr>
              <w:t>2</w:t>
            </w:r>
          </w:p>
        </w:tc>
        <w:tc>
          <w:tcPr>
            <w:tcW w:w="850" w:type="dxa"/>
            <w:vMerge w:val="restart"/>
            <w:tcBorders>
              <w:top w:val="single" w:sz="18" w:space="0" w:color="auto"/>
              <w:left w:val="single" w:sz="18" w:space="0" w:color="auto"/>
              <w:right w:val="single" w:sz="18" w:space="0" w:color="auto"/>
            </w:tcBorders>
          </w:tcPr>
          <w:p w14:paraId="119649B3" w14:textId="77777777" w:rsidR="0082774E" w:rsidRDefault="0082774E" w:rsidP="006E4739">
            <w:pPr>
              <w:rPr>
                <w:b/>
                <w:bCs/>
                <w:lang w:val="en-US"/>
              </w:rPr>
            </w:pPr>
            <w:r>
              <w:rPr>
                <w:b/>
                <w:bCs/>
                <w:lang w:val="en-US"/>
              </w:rPr>
              <w:t>Slab count</w:t>
            </w:r>
          </w:p>
        </w:tc>
      </w:tr>
      <w:tr w:rsidR="0082774E" w14:paraId="2BA6624A" w14:textId="77777777" w:rsidTr="006E4739">
        <w:tc>
          <w:tcPr>
            <w:tcW w:w="1271" w:type="dxa"/>
            <w:vMerge/>
            <w:tcBorders>
              <w:left w:val="single" w:sz="18" w:space="0" w:color="auto"/>
              <w:bottom w:val="single" w:sz="18" w:space="0" w:color="auto"/>
            </w:tcBorders>
          </w:tcPr>
          <w:p w14:paraId="0F6C8F3D" w14:textId="77777777" w:rsidR="0082774E" w:rsidRDefault="0082774E" w:rsidP="006E4739">
            <w:pPr>
              <w:rPr>
                <w:lang w:val="en-US"/>
              </w:rPr>
            </w:pPr>
          </w:p>
        </w:tc>
        <w:tc>
          <w:tcPr>
            <w:tcW w:w="1659" w:type="dxa"/>
            <w:vMerge/>
            <w:tcBorders>
              <w:bottom w:val="single" w:sz="18" w:space="0" w:color="auto"/>
              <w:right w:val="single" w:sz="18" w:space="0" w:color="auto"/>
            </w:tcBorders>
          </w:tcPr>
          <w:p w14:paraId="52BFCC5C" w14:textId="77777777" w:rsidR="0082774E" w:rsidRDefault="0082774E" w:rsidP="006E4739">
            <w:pPr>
              <w:rPr>
                <w:lang w:val="en-US"/>
              </w:rPr>
            </w:pPr>
          </w:p>
        </w:tc>
        <w:tc>
          <w:tcPr>
            <w:tcW w:w="1034" w:type="dxa"/>
            <w:tcBorders>
              <w:left w:val="single" w:sz="18" w:space="0" w:color="auto"/>
              <w:bottom w:val="single" w:sz="18" w:space="0" w:color="auto"/>
            </w:tcBorders>
          </w:tcPr>
          <w:p w14:paraId="230FBDEA" w14:textId="77777777" w:rsidR="0082774E" w:rsidRPr="00635F01" w:rsidRDefault="0082774E" w:rsidP="006E4739">
            <w:pPr>
              <w:rPr>
                <w:i/>
                <w:iCs/>
                <w:lang w:val="en-US"/>
              </w:rPr>
            </w:pPr>
            <w:r w:rsidRPr="00635F01">
              <w:rPr>
                <w:i/>
                <w:iCs/>
                <w:lang w:val="en-US"/>
              </w:rPr>
              <w:t>Steel</w:t>
            </w:r>
          </w:p>
        </w:tc>
        <w:tc>
          <w:tcPr>
            <w:tcW w:w="993" w:type="dxa"/>
            <w:tcBorders>
              <w:bottom w:val="single" w:sz="18" w:space="0" w:color="auto"/>
            </w:tcBorders>
          </w:tcPr>
          <w:p w14:paraId="2DF58157" w14:textId="77777777" w:rsidR="0082774E" w:rsidRPr="00635F01" w:rsidRDefault="0082774E" w:rsidP="006E4739">
            <w:pPr>
              <w:rPr>
                <w:i/>
                <w:iCs/>
                <w:lang w:val="en-US"/>
              </w:rPr>
            </w:pPr>
            <w:r w:rsidRPr="00635F01">
              <w:rPr>
                <w:i/>
                <w:iCs/>
                <w:lang w:val="en-US"/>
              </w:rPr>
              <w:t>Slab</w:t>
            </w:r>
          </w:p>
        </w:tc>
        <w:tc>
          <w:tcPr>
            <w:tcW w:w="992" w:type="dxa"/>
            <w:tcBorders>
              <w:bottom w:val="single" w:sz="18" w:space="0" w:color="auto"/>
            </w:tcBorders>
          </w:tcPr>
          <w:p w14:paraId="3E6FBD73" w14:textId="77777777" w:rsidR="0082774E" w:rsidRPr="00635F01" w:rsidRDefault="0082774E" w:rsidP="006E4739">
            <w:pPr>
              <w:rPr>
                <w:i/>
                <w:iCs/>
                <w:lang w:val="en-US"/>
              </w:rPr>
            </w:pPr>
            <w:r w:rsidRPr="00635F01">
              <w:rPr>
                <w:i/>
                <w:iCs/>
                <w:lang w:val="en-US"/>
              </w:rPr>
              <w:t>Total</w:t>
            </w:r>
          </w:p>
        </w:tc>
        <w:tc>
          <w:tcPr>
            <w:tcW w:w="992" w:type="dxa"/>
            <w:tcBorders>
              <w:bottom w:val="single" w:sz="18" w:space="0" w:color="auto"/>
            </w:tcBorders>
          </w:tcPr>
          <w:p w14:paraId="5FC3AC42" w14:textId="77777777" w:rsidR="0082774E" w:rsidRPr="00635F01" w:rsidRDefault="0082774E" w:rsidP="006E4739">
            <w:pPr>
              <w:rPr>
                <w:i/>
                <w:iCs/>
                <w:lang w:val="en-US"/>
              </w:rPr>
            </w:pPr>
            <w:r w:rsidRPr="00635F01">
              <w:rPr>
                <w:i/>
                <w:iCs/>
                <w:lang w:val="en-US"/>
              </w:rPr>
              <w:t>Steel</w:t>
            </w:r>
          </w:p>
        </w:tc>
        <w:tc>
          <w:tcPr>
            <w:tcW w:w="992" w:type="dxa"/>
            <w:tcBorders>
              <w:bottom w:val="single" w:sz="18" w:space="0" w:color="auto"/>
            </w:tcBorders>
          </w:tcPr>
          <w:p w14:paraId="70B444C1" w14:textId="77777777" w:rsidR="0082774E" w:rsidRPr="00635F01" w:rsidRDefault="0082774E" w:rsidP="006E4739">
            <w:pPr>
              <w:rPr>
                <w:i/>
                <w:iCs/>
                <w:lang w:val="en-US"/>
              </w:rPr>
            </w:pPr>
            <w:r w:rsidRPr="00635F01">
              <w:rPr>
                <w:i/>
                <w:iCs/>
                <w:lang w:val="en-US"/>
              </w:rPr>
              <w:t>Slab</w:t>
            </w:r>
          </w:p>
        </w:tc>
        <w:tc>
          <w:tcPr>
            <w:tcW w:w="993" w:type="dxa"/>
            <w:tcBorders>
              <w:bottom w:val="single" w:sz="18" w:space="0" w:color="auto"/>
              <w:right w:val="single" w:sz="18" w:space="0" w:color="auto"/>
            </w:tcBorders>
          </w:tcPr>
          <w:p w14:paraId="4EBE85B7" w14:textId="77777777" w:rsidR="0082774E" w:rsidRPr="00635F01" w:rsidRDefault="0082774E" w:rsidP="006E4739">
            <w:pPr>
              <w:rPr>
                <w:i/>
                <w:iCs/>
                <w:lang w:val="en-US"/>
              </w:rPr>
            </w:pPr>
            <w:r w:rsidRPr="00635F01">
              <w:rPr>
                <w:i/>
                <w:iCs/>
                <w:lang w:val="en-US"/>
              </w:rPr>
              <w:t>Total</w:t>
            </w:r>
          </w:p>
        </w:tc>
        <w:tc>
          <w:tcPr>
            <w:tcW w:w="850" w:type="dxa"/>
            <w:vMerge/>
            <w:tcBorders>
              <w:left w:val="single" w:sz="18" w:space="0" w:color="auto"/>
              <w:bottom w:val="single" w:sz="18" w:space="0" w:color="auto"/>
              <w:right w:val="single" w:sz="18" w:space="0" w:color="auto"/>
            </w:tcBorders>
          </w:tcPr>
          <w:p w14:paraId="7E1CA301" w14:textId="77777777" w:rsidR="0082774E" w:rsidRPr="00635F01" w:rsidRDefault="0082774E" w:rsidP="006E4739">
            <w:pPr>
              <w:rPr>
                <w:i/>
                <w:iCs/>
                <w:lang w:val="en-US"/>
              </w:rPr>
            </w:pPr>
          </w:p>
        </w:tc>
      </w:tr>
      <w:tr w:rsidR="0082774E" w14:paraId="57C3A604" w14:textId="77777777" w:rsidTr="006E4739">
        <w:tc>
          <w:tcPr>
            <w:tcW w:w="1271" w:type="dxa"/>
            <w:vMerge w:val="restart"/>
            <w:tcBorders>
              <w:top w:val="single" w:sz="18" w:space="0" w:color="auto"/>
              <w:left w:val="single" w:sz="18" w:space="0" w:color="auto"/>
            </w:tcBorders>
          </w:tcPr>
          <w:p w14:paraId="29156D5A" w14:textId="77777777" w:rsidR="0082774E" w:rsidRDefault="0082774E" w:rsidP="006E4739">
            <w:pPr>
              <w:rPr>
                <w:lang w:val="en-US"/>
              </w:rPr>
            </w:pPr>
            <w:r>
              <w:rPr>
                <w:lang w:val="en-US"/>
              </w:rPr>
              <w:t>Slab depth</w:t>
            </w:r>
          </w:p>
        </w:tc>
        <w:tc>
          <w:tcPr>
            <w:tcW w:w="1659" w:type="dxa"/>
            <w:tcBorders>
              <w:top w:val="single" w:sz="18" w:space="0" w:color="auto"/>
              <w:right w:val="single" w:sz="18" w:space="0" w:color="auto"/>
            </w:tcBorders>
          </w:tcPr>
          <w:p w14:paraId="3610DF93" w14:textId="77777777" w:rsidR="0082774E" w:rsidRDefault="0082774E" w:rsidP="006E4739">
            <w:pPr>
              <w:rPr>
                <w:lang w:val="en-US"/>
              </w:rPr>
            </w:pPr>
            <w:r>
              <w:rPr>
                <w:lang w:val="en-US"/>
              </w:rPr>
              <w:t>Uniform (u)</w:t>
            </w:r>
          </w:p>
        </w:tc>
        <w:tc>
          <w:tcPr>
            <w:tcW w:w="1034" w:type="dxa"/>
            <w:tcBorders>
              <w:top w:val="single" w:sz="18" w:space="0" w:color="auto"/>
              <w:left w:val="single" w:sz="18" w:space="0" w:color="auto"/>
            </w:tcBorders>
          </w:tcPr>
          <w:p w14:paraId="405DE7FD" w14:textId="77777777" w:rsidR="0082774E" w:rsidRDefault="0082774E" w:rsidP="006E4739">
            <w:pPr>
              <w:rPr>
                <w:lang w:val="en-US"/>
              </w:rPr>
            </w:pPr>
            <w:r>
              <w:rPr>
                <w:lang w:val="en-US"/>
              </w:rPr>
              <w:t>39.51</w:t>
            </w:r>
          </w:p>
        </w:tc>
        <w:tc>
          <w:tcPr>
            <w:tcW w:w="993" w:type="dxa"/>
            <w:tcBorders>
              <w:top w:val="single" w:sz="18" w:space="0" w:color="auto"/>
            </w:tcBorders>
          </w:tcPr>
          <w:p w14:paraId="6D99A9BA" w14:textId="77777777" w:rsidR="0082774E" w:rsidRDefault="0082774E" w:rsidP="006E4739">
            <w:pPr>
              <w:rPr>
                <w:lang w:val="en-US"/>
              </w:rPr>
            </w:pPr>
            <w:r>
              <w:rPr>
                <w:lang w:val="en-US"/>
              </w:rPr>
              <w:t>52.78</w:t>
            </w:r>
          </w:p>
        </w:tc>
        <w:tc>
          <w:tcPr>
            <w:tcW w:w="992" w:type="dxa"/>
            <w:tcBorders>
              <w:top w:val="single" w:sz="18" w:space="0" w:color="auto"/>
            </w:tcBorders>
          </w:tcPr>
          <w:p w14:paraId="3B113616" w14:textId="77777777" w:rsidR="0082774E" w:rsidRDefault="0082774E" w:rsidP="006E4739">
            <w:pPr>
              <w:rPr>
                <w:lang w:val="en-US"/>
              </w:rPr>
            </w:pPr>
            <w:r>
              <w:rPr>
                <w:lang w:val="en-US"/>
              </w:rPr>
              <w:t>92.30</w:t>
            </w:r>
          </w:p>
        </w:tc>
        <w:tc>
          <w:tcPr>
            <w:tcW w:w="992" w:type="dxa"/>
            <w:tcBorders>
              <w:top w:val="single" w:sz="18" w:space="0" w:color="auto"/>
            </w:tcBorders>
          </w:tcPr>
          <w:p w14:paraId="1E54CB07" w14:textId="77777777" w:rsidR="0082774E" w:rsidRDefault="0082774E" w:rsidP="006E4739">
            <w:pPr>
              <w:rPr>
                <w:lang w:val="en-US"/>
              </w:rPr>
            </w:pPr>
            <w:r>
              <w:rPr>
                <w:lang w:val="en-US"/>
              </w:rPr>
              <w:t>17.22</w:t>
            </w:r>
          </w:p>
        </w:tc>
        <w:tc>
          <w:tcPr>
            <w:tcW w:w="992" w:type="dxa"/>
            <w:tcBorders>
              <w:top w:val="single" w:sz="18" w:space="0" w:color="auto"/>
            </w:tcBorders>
          </w:tcPr>
          <w:p w14:paraId="35FD87A3" w14:textId="77777777" w:rsidR="0082774E" w:rsidRDefault="0082774E" w:rsidP="006E4739">
            <w:pPr>
              <w:rPr>
                <w:lang w:val="en-US"/>
              </w:rPr>
            </w:pPr>
            <w:r>
              <w:rPr>
                <w:lang w:val="en-US"/>
              </w:rPr>
              <w:t>8.27</w:t>
            </w:r>
          </w:p>
        </w:tc>
        <w:tc>
          <w:tcPr>
            <w:tcW w:w="993" w:type="dxa"/>
            <w:tcBorders>
              <w:top w:val="single" w:sz="18" w:space="0" w:color="auto"/>
              <w:right w:val="single" w:sz="18" w:space="0" w:color="auto"/>
            </w:tcBorders>
          </w:tcPr>
          <w:p w14:paraId="5A49459D" w14:textId="77777777" w:rsidR="0082774E" w:rsidRDefault="0082774E" w:rsidP="006E4739">
            <w:pPr>
              <w:rPr>
                <w:lang w:val="en-US"/>
              </w:rPr>
            </w:pPr>
            <w:r>
              <w:rPr>
                <w:lang w:val="en-US"/>
              </w:rPr>
              <w:t>20.79</w:t>
            </w:r>
          </w:p>
        </w:tc>
        <w:tc>
          <w:tcPr>
            <w:tcW w:w="850" w:type="dxa"/>
            <w:tcBorders>
              <w:top w:val="single" w:sz="18" w:space="0" w:color="auto"/>
              <w:left w:val="single" w:sz="18" w:space="0" w:color="auto"/>
              <w:right w:val="single" w:sz="18" w:space="0" w:color="auto"/>
            </w:tcBorders>
          </w:tcPr>
          <w:p w14:paraId="48008A3A" w14:textId="77777777" w:rsidR="0082774E" w:rsidRDefault="0082774E" w:rsidP="006E4739">
            <w:pPr>
              <w:rPr>
                <w:lang w:val="en-US"/>
              </w:rPr>
            </w:pPr>
            <w:r>
              <w:rPr>
                <w:lang w:val="en-US"/>
              </w:rPr>
              <w:t>5716</w:t>
            </w:r>
          </w:p>
        </w:tc>
      </w:tr>
      <w:tr w:rsidR="0082774E" w14:paraId="414A7D1E" w14:textId="77777777" w:rsidTr="006E4739">
        <w:tc>
          <w:tcPr>
            <w:tcW w:w="1271" w:type="dxa"/>
            <w:vMerge/>
            <w:tcBorders>
              <w:left w:val="single" w:sz="18" w:space="0" w:color="auto"/>
            </w:tcBorders>
          </w:tcPr>
          <w:p w14:paraId="07C4C438" w14:textId="77777777" w:rsidR="0082774E" w:rsidRDefault="0082774E" w:rsidP="006E4739">
            <w:pPr>
              <w:rPr>
                <w:lang w:val="en-US"/>
              </w:rPr>
            </w:pPr>
          </w:p>
        </w:tc>
        <w:tc>
          <w:tcPr>
            <w:tcW w:w="1659" w:type="dxa"/>
            <w:tcBorders>
              <w:right w:val="single" w:sz="18" w:space="0" w:color="auto"/>
            </w:tcBorders>
          </w:tcPr>
          <w:p w14:paraId="22A846E0" w14:textId="77777777" w:rsidR="0082774E" w:rsidRDefault="0082774E" w:rsidP="006E4739">
            <w:pPr>
              <w:rPr>
                <w:lang w:val="en-US"/>
              </w:rPr>
            </w:pPr>
            <w:r>
              <w:rPr>
                <w:lang w:val="en-US"/>
              </w:rPr>
              <w:t>Cellular (c)</w:t>
            </w:r>
          </w:p>
        </w:tc>
        <w:tc>
          <w:tcPr>
            <w:tcW w:w="1034" w:type="dxa"/>
            <w:tcBorders>
              <w:left w:val="single" w:sz="18" w:space="0" w:color="auto"/>
            </w:tcBorders>
          </w:tcPr>
          <w:p w14:paraId="2CB3D17F" w14:textId="77777777" w:rsidR="0082774E" w:rsidRDefault="0082774E" w:rsidP="006E4739">
            <w:pPr>
              <w:rPr>
                <w:lang w:val="en-US"/>
              </w:rPr>
            </w:pPr>
            <w:r>
              <w:rPr>
                <w:lang w:val="en-US"/>
              </w:rPr>
              <w:t>38.95</w:t>
            </w:r>
          </w:p>
        </w:tc>
        <w:tc>
          <w:tcPr>
            <w:tcW w:w="993" w:type="dxa"/>
          </w:tcPr>
          <w:p w14:paraId="0978D1FA" w14:textId="77777777" w:rsidR="0082774E" w:rsidRDefault="0082774E" w:rsidP="006E4739">
            <w:pPr>
              <w:rPr>
                <w:lang w:val="en-US"/>
              </w:rPr>
            </w:pPr>
            <w:r>
              <w:rPr>
                <w:lang w:val="en-US"/>
              </w:rPr>
              <w:t>49.63</w:t>
            </w:r>
          </w:p>
        </w:tc>
        <w:tc>
          <w:tcPr>
            <w:tcW w:w="992" w:type="dxa"/>
          </w:tcPr>
          <w:p w14:paraId="7B1C1951" w14:textId="77777777" w:rsidR="0082774E" w:rsidRDefault="0082774E" w:rsidP="006E4739">
            <w:pPr>
              <w:rPr>
                <w:lang w:val="en-US"/>
              </w:rPr>
            </w:pPr>
            <w:r>
              <w:rPr>
                <w:lang w:val="en-US"/>
              </w:rPr>
              <w:t>88.58</w:t>
            </w:r>
          </w:p>
        </w:tc>
        <w:tc>
          <w:tcPr>
            <w:tcW w:w="992" w:type="dxa"/>
          </w:tcPr>
          <w:p w14:paraId="00042CCB" w14:textId="77777777" w:rsidR="0082774E" w:rsidRDefault="0082774E" w:rsidP="006E4739">
            <w:pPr>
              <w:rPr>
                <w:lang w:val="en-US"/>
              </w:rPr>
            </w:pPr>
            <w:r>
              <w:rPr>
                <w:lang w:val="en-US"/>
              </w:rPr>
              <w:t>17.16</w:t>
            </w:r>
          </w:p>
        </w:tc>
        <w:tc>
          <w:tcPr>
            <w:tcW w:w="992" w:type="dxa"/>
          </w:tcPr>
          <w:p w14:paraId="3B371EAB" w14:textId="77777777" w:rsidR="0082774E" w:rsidRDefault="0082774E" w:rsidP="006E4739">
            <w:pPr>
              <w:rPr>
                <w:lang w:val="en-US"/>
              </w:rPr>
            </w:pPr>
            <w:r>
              <w:rPr>
                <w:lang w:val="en-US"/>
              </w:rPr>
              <w:t>8.45</w:t>
            </w:r>
          </w:p>
        </w:tc>
        <w:tc>
          <w:tcPr>
            <w:tcW w:w="993" w:type="dxa"/>
            <w:tcBorders>
              <w:right w:val="single" w:sz="18" w:space="0" w:color="auto"/>
            </w:tcBorders>
          </w:tcPr>
          <w:p w14:paraId="4CA0656E" w14:textId="77777777" w:rsidR="0082774E" w:rsidRDefault="0082774E" w:rsidP="006E4739">
            <w:pPr>
              <w:rPr>
                <w:lang w:val="en-US"/>
              </w:rPr>
            </w:pPr>
            <w:r>
              <w:rPr>
                <w:lang w:val="en-US"/>
              </w:rPr>
              <w:t>20.97</w:t>
            </w:r>
          </w:p>
        </w:tc>
        <w:tc>
          <w:tcPr>
            <w:tcW w:w="850" w:type="dxa"/>
            <w:tcBorders>
              <w:left w:val="single" w:sz="18" w:space="0" w:color="auto"/>
              <w:right w:val="single" w:sz="18" w:space="0" w:color="auto"/>
            </w:tcBorders>
          </w:tcPr>
          <w:p w14:paraId="40601676" w14:textId="77777777" w:rsidR="0082774E" w:rsidRDefault="0082774E" w:rsidP="006E4739">
            <w:pPr>
              <w:rPr>
                <w:lang w:val="en-US"/>
              </w:rPr>
            </w:pPr>
            <w:r>
              <w:rPr>
                <w:lang w:val="en-US"/>
              </w:rPr>
              <w:t>5730</w:t>
            </w:r>
          </w:p>
        </w:tc>
      </w:tr>
      <w:tr w:rsidR="0082774E" w14:paraId="26DDD971" w14:textId="77777777" w:rsidTr="006E4739">
        <w:tc>
          <w:tcPr>
            <w:tcW w:w="1271" w:type="dxa"/>
            <w:vMerge w:val="restart"/>
            <w:tcBorders>
              <w:left w:val="single" w:sz="18" w:space="0" w:color="auto"/>
            </w:tcBorders>
          </w:tcPr>
          <w:p w14:paraId="61AEAFFA" w14:textId="77777777" w:rsidR="0082774E" w:rsidRDefault="0082774E" w:rsidP="006E4739">
            <w:pPr>
              <w:rPr>
                <w:lang w:val="en-US"/>
              </w:rPr>
            </w:pPr>
            <w:r>
              <w:rPr>
                <w:lang w:val="en-US"/>
              </w:rPr>
              <w:t>Beam sizing</w:t>
            </w:r>
          </w:p>
        </w:tc>
        <w:tc>
          <w:tcPr>
            <w:tcW w:w="1659" w:type="dxa"/>
            <w:tcBorders>
              <w:right w:val="single" w:sz="18" w:space="0" w:color="auto"/>
            </w:tcBorders>
          </w:tcPr>
          <w:p w14:paraId="05A1FFFC" w14:textId="77777777" w:rsidR="0082774E" w:rsidRDefault="0082774E" w:rsidP="006E4739">
            <w:pPr>
              <w:rPr>
                <w:lang w:val="en-US"/>
              </w:rPr>
            </w:pPr>
            <w:r>
              <w:rPr>
                <w:lang w:val="en-US"/>
              </w:rPr>
              <w:t>Catalog (W)</w:t>
            </w:r>
          </w:p>
        </w:tc>
        <w:tc>
          <w:tcPr>
            <w:tcW w:w="1034" w:type="dxa"/>
            <w:tcBorders>
              <w:left w:val="single" w:sz="18" w:space="0" w:color="auto"/>
            </w:tcBorders>
          </w:tcPr>
          <w:p w14:paraId="32E62B2F" w14:textId="77777777" w:rsidR="0082774E" w:rsidRDefault="0082774E" w:rsidP="006E4739">
            <w:pPr>
              <w:rPr>
                <w:lang w:val="en-US"/>
              </w:rPr>
            </w:pPr>
            <w:r>
              <w:rPr>
                <w:lang w:val="en-US"/>
              </w:rPr>
              <w:t>44.20</w:t>
            </w:r>
          </w:p>
        </w:tc>
        <w:tc>
          <w:tcPr>
            <w:tcW w:w="993" w:type="dxa"/>
          </w:tcPr>
          <w:p w14:paraId="43136C3C" w14:textId="77777777" w:rsidR="0082774E" w:rsidRDefault="0082774E" w:rsidP="006E4739">
            <w:pPr>
              <w:rPr>
                <w:lang w:val="en-US"/>
              </w:rPr>
            </w:pPr>
            <w:r>
              <w:rPr>
                <w:lang w:val="en-US"/>
              </w:rPr>
              <w:t>51.20</w:t>
            </w:r>
          </w:p>
        </w:tc>
        <w:tc>
          <w:tcPr>
            <w:tcW w:w="992" w:type="dxa"/>
          </w:tcPr>
          <w:p w14:paraId="5B2C228C" w14:textId="77777777" w:rsidR="0082774E" w:rsidRDefault="0082774E" w:rsidP="006E4739">
            <w:pPr>
              <w:rPr>
                <w:lang w:val="en-US"/>
              </w:rPr>
            </w:pPr>
            <w:r>
              <w:rPr>
                <w:lang w:val="en-US"/>
              </w:rPr>
              <w:t>95.41</w:t>
            </w:r>
          </w:p>
        </w:tc>
        <w:tc>
          <w:tcPr>
            <w:tcW w:w="992" w:type="dxa"/>
          </w:tcPr>
          <w:p w14:paraId="47362C27" w14:textId="77777777" w:rsidR="0082774E" w:rsidRDefault="0082774E" w:rsidP="006E4739">
            <w:pPr>
              <w:rPr>
                <w:lang w:val="en-US"/>
              </w:rPr>
            </w:pPr>
            <w:r>
              <w:rPr>
                <w:lang w:val="en-US"/>
              </w:rPr>
              <w:t>15.03</w:t>
            </w:r>
          </w:p>
        </w:tc>
        <w:tc>
          <w:tcPr>
            <w:tcW w:w="992" w:type="dxa"/>
          </w:tcPr>
          <w:p w14:paraId="04489F1A" w14:textId="77777777" w:rsidR="0082774E" w:rsidRDefault="0082774E" w:rsidP="006E4739">
            <w:pPr>
              <w:rPr>
                <w:lang w:val="en-US"/>
              </w:rPr>
            </w:pPr>
            <w:r>
              <w:rPr>
                <w:lang w:val="en-US"/>
              </w:rPr>
              <w:t>8.51</w:t>
            </w:r>
          </w:p>
        </w:tc>
        <w:tc>
          <w:tcPr>
            <w:tcW w:w="993" w:type="dxa"/>
            <w:tcBorders>
              <w:right w:val="single" w:sz="18" w:space="0" w:color="auto"/>
            </w:tcBorders>
          </w:tcPr>
          <w:p w14:paraId="710C4E22" w14:textId="77777777" w:rsidR="0082774E" w:rsidRDefault="0082774E" w:rsidP="006E4739">
            <w:pPr>
              <w:rPr>
                <w:lang w:val="en-US"/>
              </w:rPr>
            </w:pPr>
            <w:r>
              <w:rPr>
                <w:lang w:val="en-US"/>
              </w:rPr>
              <w:t>19.12</w:t>
            </w:r>
          </w:p>
        </w:tc>
        <w:tc>
          <w:tcPr>
            <w:tcW w:w="850" w:type="dxa"/>
            <w:tcBorders>
              <w:left w:val="single" w:sz="18" w:space="0" w:color="auto"/>
              <w:right w:val="single" w:sz="18" w:space="0" w:color="auto"/>
            </w:tcBorders>
          </w:tcPr>
          <w:p w14:paraId="001E5635" w14:textId="77777777" w:rsidR="0082774E" w:rsidRDefault="0082774E" w:rsidP="006E4739">
            <w:pPr>
              <w:rPr>
                <w:lang w:val="en-US"/>
              </w:rPr>
            </w:pPr>
            <w:r>
              <w:rPr>
                <w:lang w:val="en-US"/>
              </w:rPr>
              <w:t>5726</w:t>
            </w:r>
          </w:p>
        </w:tc>
      </w:tr>
      <w:tr w:rsidR="0082774E" w14:paraId="491849DD" w14:textId="77777777" w:rsidTr="006E4739">
        <w:tc>
          <w:tcPr>
            <w:tcW w:w="1271" w:type="dxa"/>
            <w:vMerge/>
            <w:tcBorders>
              <w:left w:val="single" w:sz="18" w:space="0" w:color="auto"/>
            </w:tcBorders>
          </w:tcPr>
          <w:p w14:paraId="27EB81A5" w14:textId="77777777" w:rsidR="0082774E" w:rsidRDefault="0082774E" w:rsidP="006E4739">
            <w:pPr>
              <w:rPr>
                <w:lang w:val="en-US"/>
              </w:rPr>
            </w:pPr>
          </w:p>
        </w:tc>
        <w:tc>
          <w:tcPr>
            <w:tcW w:w="1659" w:type="dxa"/>
            <w:tcBorders>
              <w:right w:val="single" w:sz="18" w:space="0" w:color="auto"/>
            </w:tcBorders>
          </w:tcPr>
          <w:p w14:paraId="10D964A5" w14:textId="77777777" w:rsidR="0082774E" w:rsidRDefault="0082774E" w:rsidP="006E4739">
            <w:pPr>
              <w:rPr>
                <w:lang w:val="en-US"/>
              </w:rPr>
            </w:pPr>
            <w:r>
              <w:rPr>
                <w:lang w:val="en-US"/>
              </w:rPr>
              <w:t>Continuous (c)</w:t>
            </w:r>
          </w:p>
        </w:tc>
        <w:tc>
          <w:tcPr>
            <w:tcW w:w="1034" w:type="dxa"/>
            <w:tcBorders>
              <w:left w:val="single" w:sz="18" w:space="0" w:color="auto"/>
            </w:tcBorders>
          </w:tcPr>
          <w:p w14:paraId="7EF6CF46" w14:textId="77777777" w:rsidR="0082774E" w:rsidRDefault="0082774E" w:rsidP="006E4739">
            <w:pPr>
              <w:rPr>
                <w:lang w:val="en-US"/>
              </w:rPr>
            </w:pPr>
            <w:r>
              <w:rPr>
                <w:lang w:val="en-US"/>
              </w:rPr>
              <w:t>34.26</w:t>
            </w:r>
          </w:p>
        </w:tc>
        <w:tc>
          <w:tcPr>
            <w:tcW w:w="993" w:type="dxa"/>
          </w:tcPr>
          <w:p w14:paraId="5D7ABF9E" w14:textId="77777777" w:rsidR="0082774E" w:rsidRDefault="0082774E" w:rsidP="006E4739">
            <w:pPr>
              <w:rPr>
                <w:lang w:val="en-US"/>
              </w:rPr>
            </w:pPr>
            <w:r>
              <w:rPr>
                <w:lang w:val="en-US"/>
              </w:rPr>
              <w:t>51.21</w:t>
            </w:r>
          </w:p>
        </w:tc>
        <w:tc>
          <w:tcPr>
            <w:tcW w:w="992" w:type="dxa"/>
          </w:tcPr>
          <w:p w14:paraId="4915EEBC" w14:textId="77777777" w:rsidR="0082774E" w:rsidRDefault="0082774E" w:rsidP="006E4739">
            <w:pPr>
              <w:rPr>
                <w:lang w:val="en-US"/>
              </w:rPr>
            </w:pPr>
            <w:r>
              <w:rPr>
                <w:lang w:val="en-US"/>
              </w:rPr>
              <w:t>85.47</w:t>
            </w:r>
          </w:p>
        </w:tc>
        <w:tc>
          <w:tcPr>
            <w:tcW w:w="992" w:type="dxa"/>
          </w:tcPr>
          <w:p w14:paraId="69747012" w14:textId="77777777" w:rsidR="0082774E" w:rsidRDefault="0082774E" w:rsidP="006E4739">
            <w:pPr>
              <w:rPr>
                <w:lang w:val="en-US"/>
              </w:rPr>
            </w:pPr>
            <w:r>
              <w:rPr>
                <w:lang w:val="en-US"/>
              </w:rPr>
              <w:t>17.77</w:t>
            </w:r>
          </w:p>
        </w:tc>
        <w:tc>
          <w:tcPr>
            <w:tcW w:w="992" w:type="dxa"/>
          </w:tcPr>
          <w:p w14:paraId="32FC5136" w14:textId="77777777" w:rsidR="0082774E" w:rsidRDefault="0082774E" w:rsidP="006E4739">
            <w:pPr>
              <w:rPr>
                <w:lang w:val="en-US"/>
              </w:rPr>
            </w:pPr>
            <w:r>
              <w:rPr>
                <w:lang w:val="en-US"/>
              </w:rPr>
              <w:t>8.51</w:t>
            </w:r>
          </w:p>
        </w:tc>
        <w:tc>
          <w:tcPr>
            <w:tcW w:w="993" w:type="dxa"/>
            <w:tcBorders>
              <w:right w:val="single" w:sz="18" w:space="0" w:color="auto"/>
            </w:tcBorders>
          </w:tcPr>
          <w:p w14:paraId="14C442F6" w14:textId="77777777" w:rsidR="0082774E" w:rsidRDefault="0082774E" w:rsidP="006E4739">
            <w:pPr>
              <w:rPr>
                <w:lang w:val="en-US"/>
              </w:rPr>
            </w:pPr>
            <w:r>
              <w:rPr>
                <w:lang w:val="en-US"/>
              </w:rPr>
              <w:t>21.54</w:t>
            </w:r>
          </w:p>
        </w:tc>
        <w:tc>
          <w:tcPr>
            <w:tcW w:w="850" w:type="dxa"/>
            <w:tcBorders>
              <w:left w:val="single" w:sz="18" w:space="0" w:color="auto"/>
              <w:right w:val="single" w:sz="18" w:space="0" w:color="auto"/>
            </w:tcBorders>
          </w:tcPr>
          <w:p w14:paraId="48498FA3" w14:textId="77777777" w:rsidR="0082774E" w:rsidRDefault="0082774E" w:rsidP="006E4739">
            <w:pPr>
              <w:rPr>
                <w:lang w:val="en-US"/>
              </w:rPr>
            </w:pPr>
            <w:r>
              <w:rPr>
                <w:lang w:val="en-US"/>
              </w:rPr>
              <w:t>5720</w:t>
            </w:r>
          </w:p>
        </w:tc>
      </w:tr>
      <w:tr w:rsidR="0082774E" w14:paraId="5EC49D2D" w14:textId="77777777" w:rsidTr="006E4739">
        <w:tc>
          <w:tcPr>
            <w:tcW w:w="1271" w:type="dxa"/>
            <w:vMerge w:val="restart"/>
            <w:tcBorders>
              <w:left w:val="single" w:sz="18" w:space="0" w:color="auto"/>
            </w:tcBorders>
          </w:tcPr>
          <w:p w14:paraId="43D68178" w14:textId="77777777" w:rsidR="0082774E" w:rsidRDefault="0082774E" w:rsidP="006E4739">
            <w:pPr>
              <w:rPr>
                <w:lang w:val="en-US"/>
              </w:rPr>
            </w:pPr>
            <w:r>
              <w:rPr>
                <w:lang w:val="en-US"/>
              </w:rPr>
              <w:t>Beam collinearity</w:t>
            </w:r>
          </w:p>
        </w:tc>
        <w:tc>
          <w:tcPr>
            <w:tcW w:w="1659" w:type="dxa"/>
            <w:tcBorders>
              <w:right w:val="single" w:sz="18" w:space="0" w:color="auto"/>
            </w:tcBorders>
          </w:tcPr>
          <w:p w14:paraId="1731BECC" w14:textId="77777777" w:rsidR="0082774E" w:rsidRDefault="0082774E" w:rsidP="006E4739">
            <w:pPr>
              <w:rPr>
                <w:lang w:val="en-US"/>
              </w:rPr>
            </w:pPr>
            <w:r>
              <w:rPr>
                <w:lang w:val="en-US"/>
              </w:rPr>
              <w:t>Collinear (c)</w:t>
            </w:r>
          </w:p>
        </w:tc>
        <w:tc>
          <w:tcPr>
            <w:tcW w:w="1034" w:type="dxa"/>
            <w:tcBorders>
              <w:left w:val="single" w:sz="18" w:space="0" w:color="auto"/>
            </w:tcBorders>
          </w:tcPr>
          <w:p w14:paraId="6A7168A8" w14:textId="77777777" w:rsidR="0082774E" w:rsidRDefault="0082774E" w:rsidP="006E4739">
            <w:pPr>
              <w:rPr>
                <w:lang w:val="en-US"/>
              </w:rPr>
            </w:pPr>
            <w:r>
              <w:rPr>
                <w:lang w:val="en-US"/>
              </w:rPr>
              <w:t>40.78</w:t>
            </w:r>
          </w:p>
        </w:tc>
        <w:tc>
          <w:tcPr>
            <w:tcW w:w="993" w:type="dxa"/>
          </w:tcPr>
          <w:p w14:paraId="1BC8D8FD" w14:textId="77777777" w:rsidR="0082774E" w:rsidRDefault="0082774E" w:rsidP="006E4739">
            <w:pPr>
              <w:rPr>
                <w:lang w:val="en-US"/>
              </w:rPr>
            </w:pPr>
            <w:r>
              <w:rPr>
                <w:lang w:val="en-US"/>
              </w:rPr>
              <w:t>51.21</w:t>
            </w:r>
          </w:p>
        </w:tc>
        <w:tc>
          <w:tcPr>
            <w:tcW w:w="992" w:type="dxa"/>
          </w:tcPr>
          <w:p w14:paraId="0339213B" w14:textId="77777777" w:rsidR="0082774E" w:rsidRDefault="0082774E" w:rsidP="006E4739">
            <w:pPr>
              <w:rPr>
                <w:lang w:val="en-US"/>
              </w:rPr>
            </w:pPr>
            <w:r>
              <w:rPr>
                <w:lang w:val="en-US"/>
              </w:rPr>
              <w:t>91.99</w:t>
            </w:r>
          </w:p>
        </w:tc>
        <w:tc>
          <w:tcPr>
            <w:tcW w:w="992" w:type="dxa"/>
          </w:tcPr>
          <w:p w14:paraId="41BC7434" w14:textId="77777777" w:rsidR="0082774E" w:rsidRDefault="0082774E" w:rsidP="006E4739">
            <w:pPr>
              <w:rPr>
                <w:lang w:val="en-US"/>
              </w:rPr>
            </w:pPr>
            <w:r>
              <w:rPr>
                <w:lang w:val="en-US"/>
              </w:rPr>
              <w:t>16.76</w:t>
            </w:r>
          </w:p>
        </w:tc>
        <w:tc>
          <w:tcPr>
            <w:tcW w:w="992" w:type="dxa"/>
          </w:tcPr>
          <w:p w14:paraId="75C2C954" w14:textId="77777777" w:rsidR="0082774E" w:rsidRDefault="0082774E" w:rsidP="006E4739">
            <w:pPr>
              <w:rPr>
                <w:lang w:val="en-US"/>
              </w:rPr>
            </w:pPr>
            <w:r>
              <w:rPr>
                <w:lang w:val="en-US"/>
              </w:rPr>
              <w:t>8.51</w:t>
            </w:r>
          </w:p>
        </w:tc>
        <w:tc>
          <w:tcPr>
            <w:tcW w:w="993" w:type="dxa"/>
            <w:tcBorders>
              <w:right w:val="single" w:sz="18" w:space="0" w:color="auto"/>
            </w:tcBorders>
          </w:tcPr>
          <w:p w14:paraId="4CB29593" w14:textId="77777777" w:rsidR="0082774E" w:rsidRDefault="0082774E" w:rsidP="006E4739">
            <w:pPr>
              <w:rPr>
                <w:lang w:val="en-US"/>
              </w:rPr>
            </w:pPr>
            <w:r>
              <w:rPr>
                <w:lang w:val="en-US"/>
              </w:rPr>
              <w:t>20.42</w:t>
            </w:r>
          </w:p>
        </w:tc>
        <w:tc>
          <w:tcPr>
            <w:tcW w:w="850" w:type="dxa"/>
            <w:tcBorders>
              <w:left w:val="single" w:sz="18" w:space="0" w:color="auto"/>
              <w:right w:val="single" w:sz="18" w:space="0" w:color="auto"/>
            </w:tcBorders>
          </w:tcPr>
          <w:p w14:paraId="7A20FE31" w14:textId="77777777" w:rsidR="0082774E" w:rsidRDefault="0082774E" w:rsidP="006E4739">
            <w:pPr>
              <w:rPr>
                <w:lang w:val="en-US"/>
              </w:rPr>
            </w:pPr>
            <w:r>
              <w:rPr>
                <w:lang w:val="en-US"/>
              </w:rPr>
              <w:t>5723</w:t>
            </w:r>
          </w:p>
        </w:tc>
      </w:tr>
      <w:tr w:rsidR="0082774E" w14:paraId="35A63941" w14:textId="77777777" w:rsidTr="006E4739">
        <w:tc>
          <w:tcPr>
            <w:tcW w:w="1271" w:type="dxa"/>
            <w:vMerge/>
            <w:tcBorders>
              <w:left w:val="single" w:sz="18" w:space="0" w:color="auto"/>
            </w:tcBorders>
          </w:tcPr>
          <w:p w14:paraId="37CEBF75" w14:textId="77777777" w:rsidR="0082774E" w:rsidRDefault="0082774E" w:rsidP="006E4739">
            <w:pPr>
              <w:rPr>
                <w:lang w:val="en-US"/>
              </w:rPr>
            </w:pPr>
          </w:p>
        </w:tc>
        <w:tc>
          <w:tcPr>
            <w:tcW w:w="1659" w:type="dxa"/>
            <w:tcBorders>
              <w:right w:val="single" w:sz="18" w:space="0" w:color="auto"/>
            </w:tcBorders>
          </w:tcPr>
          <w:p w14:paraId="1193CBDD" w14:textId="77777777" w:rsidR="0082774E" w:rsidRDefault="0082774E" w:rsidP="006E4739">
            <w:pPr>
              <w:rPr>
                <w:lang w:val="en-US"/>
              </w:rPr>
            </w:pPr>
            <w:r>
              <w:rPr>
                <w:lang w:val="en-US"/>
              </w:rPr>
              <w:t>Noncollinear (n)</w:t>
            </w:r>
          </w:p>
        </w:tc>
        <w:tc>
          <w:tcPr>
            <w:tcW w:w="1034" w:type="dxa"/>
            <w:tcBorders>
              <w:left w:val="single" w:sz="18" w:space="0" w:color="auto"/>
            </w:tcBorders>
          </w:tcPr>
          <w:p w14:paraId="6E00A763" w14:textId="77777777" w:rsidR="0082774E" w:rsidRDefault="0082774E" w:rsidP="006E4739">
            <w:pPr>
              <w:rPr>
                <w:lang w:val="en-US"/>
              </w:rPr>
            </w:pPr>
            <w:r>
              <w:rPr>
                <w:lang w:val="en-US"/>
              </w:rPr>
              <w:t>38.68</w:t>
            </w:r>
          </w:p>
        </w:tc>
        <w:tc>
          <w:tcPr>
            <w:tcW w:w="993" w:type="dxa"/>
          </w:tcPr>
          <w:p w14:paraId="2A227375" w14:textId="77777777" w:rsidR="0082774E" w:rsidRDefault="0082774E" w:rsidP="006E4739">
            <w:pPr>
              <w:rPr>
                <w:lang w:val="en-US"/>
              </w:rPr>
            </w:pPr>
            <w:r>
              <w:rPr>
                <w:lang w:val="en-US"/>
              </w:rPr>
              <w:t>51.21</w:t>
            </w:r>
          </w:p>
        </w:tc>
        <w:tc>
          <w:tcPr>
            <w:tcW w:w="992" w:type="dxa"/>
          </w:tcPr>
          <w:p w14:paraId="06B417F7" w14:textId="77777777" w:rsidR="0082774E" w:rsidRDefault="0082774E" w:rsidP="006E4739">
            <w:pPr>
              <w:rPr>
                <w:lang w:val="en-US"/>
              </w:rPr>
            </w:pPr>
            <w:r>
              <w:rPr>
                <w:lang w:val="en-US"/>
              </w:rPr>
              <w:t>88.89</w:t>
            </w:r>
          </w:p>
        </w:tc>
        <w:tc>
          <w:tcPr>
            <w:tcW w:w="992" w:type="dxa"/>
          </w:tcPr>
          <w:p w14:paraId="460804A5" w14:textId="77777777" w:rsidR="0082774E" w:rsidRDefault="0082774E" w:rsidP="006E4739">
            <w:pPr>
              <w:rPr>
                <w:lang w:val="en-US"/>
              </w:rPr>
            </w:pPr>
            <w:r>
              <w:rPr>
                <w:lang w:val="en-US"/>
              </w:rPr>
              <w:t>17.47</w:t>
            </w:r>
          </w:p>
        </w:tc>
        <w:tc>
          <w:tcPr>
            <w:tcW w:w="992" w:type="dxa"/>
          </w:tcPr>
          <w:p w14:paraId="3CA70456" w14:textId="77777777" w:rsidR="0082774E" w:rsidRDefault="0082774E" w:rsidP="006E4739">
            <w:pPr>
              <w:rPr>
                <w:lang w:val="en-US"/>
              </w:rPr>
            </w:pPr>
            <w:r>
              <w:rPr>
                <w:lang w:val="en-US"/>
              </w:rPr>
              <w:t>8.51</w:t>
            </w:r>
          </w:p>
        </w:tc>
        <w:tc>
          <w:tcPr>
            <w:tcW w:w="993" w:type="dxa"/>
            <w:tcBorders>
              <w:right w:val="single" w:sz="18" w:space="0" w:color="auto"/>
            </w:tcBorders>
          </w:tcPr>
          <w:p w14:paraId="6E5E1B46" w14:textId="77777777" w:rsidR="0082774E" w:rsidRDefault="0082774E" w:rsidP="006E4739">
            <w:pPr>
              <w:rPr>
                <w:lang w:val="en-US"/>
              </w:rPr>
            </w:pPr>
            <w:r>
              <w:rPr>
                <w:lang w:val="en-US"/>
              </w:rPr>
              <w:t>21.38</w:t>
            </w:r>
          </w:p>
        </w:tc>
        <w:tc>
          <w:tcPr>
            <w:tcW w:w="850" w:type="dxa"/>
            <w:tcBorders>
              <w:left w:val="single" w:sz="18" w:space="0" w:color="auto"/>
              <w:right w:val="single" w:sz="18" w:space="0" w:color="auto"/>
            </w:tcBorders>
          </w:tcPr>
          <w:p w14:paraId="2B4949F0" w14:textId="77777777" w:rsidR="0082774E" w:rsidRDefault="0082774E" w:rsidP="006E4739">
            <w:pPr>
              <w:rPr>
                <w:lang w:val="en-US"/>
              </w:rPr>
            </w:pPr>
            <w:r>
              <w:rPr>
                <w:lang w:val="en-US"/>
              </w:rPr>
              <w:t>5723</w:t>
            </w:r>
          </w:p>
        </w:tc>
      </w:tr>
      <w:tr w:rsidR="0082774E" w14:paraId="09A7B65A" w14:textId="77777777" w:rsidTr="006E4739">
        <w:tc>
          <w:tcPr>
            <w:tcW w:w="1271" w:type="dxa"/>
            <w:vMerge w:val="restart"/>
            <w:tcBorders>
              <w:left w:val="single" w:sz="18" w:space="0" w:color="auto"/>
            </w:tcBorders>
          </w:tcPr>
          <w:p w14:paraId="44EF4DE0" w14:textId="77777777" w:rsidR="0082774E" w:rsidRDefault="0082774E" w:rsidP="006E4739">
            <w:pPr>
              <w:rPr>
                <w:lang w:val="en-US"/>
              </w:rPr>
            </w:pPr>
            <w:r>
              <w:rPr>
                <w:lang w:val="en-US"/>
              </w:rPr>
              <w:t>Assembly depth</w:t>
            </w:r>
          </w:p>
        </w:tc>
        <w:tc>
          <w:tcPr>
            <w:tcW w:w="1659" w:type="dxa"/>
            <w:tcBorders>
              <w:right w:val="single" w:sz="18" w:space="0" w:color="auto"/>
            </w:tcBorders>
          </w:tcPr>
          <w:p w14:paraId="2B8B6D5B" w14:textId="77777777" w:rsidR="0082774E" w:rsidRDefault="0082774E" w:rsidP="006E4739">
            <w:pPr>
              <w:rPr>
                <w:lang w:val="en-US"/>
              </w:rPr>
            </w:pPr>
            <w:r>
              <w:rPr>
                <w:lang w:val="en-US"/>
              </w:rPr>
              <w:t xml:space="preserve">25” </w:t>
            </w:r>
          </w:p>
        </w:tc>
        <w:tc>
          <w:tcPr>
            <w:tcW w:w="1034" w:type="dxa"/>
            <w:tcBorders>
              <w:left w:val="single" w:sz="18" w:space="0" w:color="auto"/>
            </w:tcBorders>
          </w:tcPr>
          <w:p w14:paraId="1EEF13E0" w14:textId="77777777" w:rsidR="0082774E" w:rsidRDefault="0082774E" w:rsidP="006E4739">
            <w:pPr>
              <w:rPr>
                <w:lang w:val="en-US"/>
              </w:rPr>
            </w:pPr>
            <w:r>
              <w:rPr>
                <w:lang w:val="en-US"/>
              </w:rPr>
              <w:t>41.76</w:t>
            </w:r>
          </w:p>
        </w:tc>
        <w:tc>
          <w:tcPr>
            <w:tcW w:w="993" w:type="dxa"/>
          </w:tcPr>
          <w:p w14:paraId="54DA4DB8" w14:textId="77777777" w:rsidR="0082774E" w:rsidRDefault="0082774E" w:rsidP="006E4739">
            <w:pPr>
              <w:rPr>
                <w:lang w:val="en-US"/>
              </w:rPr>
            </w:pPr>
            <w:r>
              <w:rPr>
                <w:lang w:val="en-US"/>
              </w:rPr>
              <w:t>51.21</w:t>
            </w:r>
          </w:p>
        </w:tc>
        <w:tc>
          <w:tcPr>
            <w:tcW w:w="992" w:type="dxa"/>
          </w:tcPr>
          <w:p w14:paraId="55E46169" w14:textId="77777777" w:rsidR="0082774E" w:rsidRDefault="0082774E" w:rsidP="006E4739">
            <w:pPr>
              <w:rPr>
                <w:lang w:val="en-US"/>
              </w:rPr>
            </w:pPr>
            <w:r>
              <w:rPr>
                <w:lang w:val="en-US"/>
              </w:rPr>
              <w:t>92.96</w:t>
            </w:r>
          </w:p>
        </w:tc>
        <w:tc>
          <w:tcPr>
            <w:tcW w:w="992" w:type="dxa"/>
          </w:tcPr>
          <w:p w14:paraId="3579E39E" w14:textId="77777777" w:rsidR="0082774E" w:rsidRDefault="0082774E" w:rsidP="006E4739">
            <w:pPr>
              <w:rPr>
                <w:lang w:val="en-US"/>
              </w:rPr>
            </w:pPr>
            <w:r>
              <w:rPr>
                <w:lang w:val="en-US"/>
              </w:rPr>
              <w:t>19.64</w:t>
            </w:r>
          </w:p>
        </w:tc>
        <w:tc>
          <w:tcPr>
            <w:tcW w:w="992" w:type="dxa"/>
          </w:tcPr>
          <w:p w14:paraId="201E0283" w14:textId="77777777" w:rsidR="0082774E" w:rsidRDefault="0082774E" w:rsidP="006E4739">
            <w:pPr>
              <w:rPr>
                <w:lang w:val="en-US"/>
              </w:rPr>
            </w:pPr>
            <w:r>
              <w:rPr>
                <w:lang w:val="en-US"/>
              </w:rPr>
              <w:t>8.52</w:t>
            </w:r>
          </w:p>
        </w:tc>
        <w:tc>
          <w:tcPr>
            <w:tcW w:w="993" w:type="dxa"/>
            <w:tcBorders>
              <w:right w:val="single" w:sz="18" w:space="0" w:color="auto"/>
            </w:tcBorders>
          </w:tcPr>
          <w:p w14:paraId="3A531476" w14:textId="77777777" w:rsidR="0082774E" w:rsidRDefault="0082774E" w:rsidP="006E4739">
            <w:pPr>
              <w:rPr>
                <w:lang w:val="en-US"/>
              </w:rPr>
            </w:pPr>
            <w:r>
              <w:rPr>
                <w:lang w:val="en-US"/>
              </w:rPr>
              <w:t>23.37</w:t>
            </w:r>
          </w:p>
        </w:tc>
        <w:tc>
          <w:tcPr>
            <w:tcW w:w="850" w:type="dxa"/>
            <w:tcBorders>
              <w:left w:val="single" w:sz="18" w:space="0" w:color="auto"/>
              <w:right w:val="single" w:sz="18" w:space="0" w:color="auto"/>
            </w:tcBorders>
          </w:tcPr>
          <w:p w14:paraId="2044C78A" w14:textId="77777777" w:rsidR="0082774E" w:rsidRDefault="0082774E" w:rsidP="006E4739">
            <w:pPr>
              <w:rPr>
                <w:lang w:val="en-US"/>
              </w:rPr>
            </w:pPr>
            <w:r>
              <w:rPr>
                <w:lang w:val="en-US"/>
              </w:rPr>
              <w:t>5694</w:t>
            </w:r>
          </w:p>
        </w:tc>
      </w:tr>
      <w:tr w:rsidR="0082774E" w14:paraId="334DDBEE" w14:textId="77777777" w:rsidTr="006E4739">
        <w:tc>
          <w:tcPr>
            <w:tcW w:w="1271" w:type="dxa"/>
            <w:vMerge/>
            <w:tcBorders>
              <w:left w:val="single" w:sz="18" w:space="0" w:color="auto"/>
            </w:tcBorders>
          </w:tcPr>
          <w:p w14:paraId="020B5D89" w14:textId="77777777" w:rsidR="0082774E" w:rsidRDefault="0082774E" w:rsidP="006E4739">
            <w:pPr>
              <w:rPr>
                <w:lang w:val="en-US"/>
              </w:rPr>
            </w:pPr>
          </w:p>
        </w:tc>
        <w:tc>
          <w:tcPr>
            <w:tcW w:w="1659" w:type="dxa"/>
            <w:tcBorders>
              <w:right w:val="single" w:sz="18" w:space="0" w:color="auto"/>
            </w:tcBorders>
          </w:tcPr>
          <w:p w14:paraId="09100526" w14:textId="77777777" w:rsidR="0082774E" w:rsidRDefault="0082774E" w:rsidP="006E4739">
            <w:pPr>
              <w:rPr>
                <w:lang w:val="en-US"/>
              </w:rPr>
            </w:pPr>
            <w:r>
              <w:rPr>
                <w:lang w:val="en-US"/>
              </w:rPr>
              <w:t>40”</w:t>
            </w:r>
          </w:p>
        </w:tc>
        <w:tc>
          <w:tcPr>
            <w:tcW w:w="1034" w:type="dxa"/>
            <w:tcBorders>
              <w:left w:val="single" w:sz="18" w:space="0" w:color="auto"/>
            </w:tcBorders>
          </w:tcPr>
          <w:p w14:paraId="46A23502" w14:textId="77777777" w:rsidR="0082774E" w:rsidRDefault="0082774E" w:rsidP="006E4739">
            <w:pPr>
              <w:rPr>
                <w:lang w:val="en-US"/>
              </w:rPr>
            </w:pPr>
            <w:r>
              <w:rPr>
                <w:lang w:val="en-US"/>
              </w:rPr>
              <w:t>36.73</w:t>
            </w:r>
          </w:p>
        </w:tc>
        <w:tc>
          <w:tcPr>
            <w:tcW w:w="993" w:type="dxa"/>
          </w:tcPr>
          <w:p w14:paraId="57D87305" w14:textId="77777777" w:rsidR="0082774E" w:rsidRDefault="0082774E" w:rsidP="006E4739">
            <w:pPr>
              <w:rPr>
                <w:lang w:val="en-US"/>
              </w:rPr>
            </w:pPr>
            <w:r>
              <w:rPr>
                <w:lang w:val="en-US"/>
              </w:rPr>
              <w:t>51.21</w:t>
            </w:r>
          </w:p>
        </w:tc>
        <w:tc>
          <w:tcPr>
            <w:tcW w:w="992" w:type="dxa"/>
          </w:tcPr>
          <w:p w14:paraId="25C1678D" w14:textId="77777777" w:rsidR="0082774E" w:rsidRDefault="0082774E" w:rsidP="006E4739">
            <w:pPr>
              <w:rPr>
                <w:lang w:val="en-US"/>
              </w:rPr>
            </w:pPr>
            <w:r>
              <w:rPr>
                <w:lang w:val="en-US"/>
              </w:rPr>
              <w:t>87.94</w:t>
            </w:r>
          </w:p>
        </w:tc>
        <w:tc>
          <w:tcPr>
            <w:tcW w:w="992" w:type="dxa"/>
          </w:tcPr>
          <w:p w14:paraId="07AE52CF" w14:textId="77777777" w:rsidR="0082774E" w:rsidRDefault="0082774E" w:rsidP="006E4739">
            <w:pPr>
              <w:rPr>
                <w:lang w:val="en-US"/>
              </w:rPr>
            </w:pPr>
            <w:r>
              <w:rPr>
                <w:lang w:val="en-US"/>
              </w:rPr>
              <w:t>13.92</w:t>
            </w:r>
          </w:p>
        </w:tc>
        <w:tc>
          <w:tcPr>
            <w:tcW w:w="992" w:type="dxa"/>
          </w:tcPr>
          <w:p w14:paraId="45AB86B9" w14:textId="77777777" w:rsidR="0082774E" w:rsidRDefault="0082774E" w:rsidP="006E4739">
            <w:pPr>
              <w:rPr>
                <w:lang w:val="en-US"/>
              </w:rPr>
            </w:pPr>
            <w:r>
              <w:rPr>
                <w:lang w:val="en-US"/>
              </w:rPr>
              <w:t>8.50</w:t>
            </w:r>
          </w:p>
        </w:tc>
        <w:tc>
          <w:tcPr>
            <w:tcW w:w="993" w:type="dxa"/>
            <w:tcBorders>
              <w:right w:val="single" w:sz="18" w:space="0" w:color="auto"/>
            </w:tcBorders>
          </w:tcPr>
          <w:p w14:paraId="605C3189" w14:textId="77777777" w:rsidR="0082774E" w:rsidRDefault="0082774E" w:rsidP="006E4739">
            <w:pPr>
              <w:rPr>
                <w:lang w:val="en-US"/>
              </w:rPr>
            </w:pPr>
            <w:r>
              <w:rPr>
                <w:lang w:val="en-US"/>
              </w:rPr>
              <w:t>17.92</w:t>
            </w:r>
          </w:p>
        </w:tc>
        <w:tc>
          <w:tcPr>
            <w:tcW w:w="850" w:type="dxa"/>
            <w:tcBorders>
              <w:left w:val="single" w:sz="18" w:space="0" w:color="auto"/>
              <w:right w:val="single" w:sz="18" w:space="0" w:color="auto"/>
            </w:tcBorders>
          </w:tcPr>
          <w:p w14:paraId="4BE535CD" w14:textId="77777777" w:rsidR="0082774E" w:rsidRDefault="0082774E" w:rsidP="006E4739">
            <w:pPr>
              <w:rPr>
                <w:lang w:val="en-US"/>
              </w:rPr>
            </w:pPr>
            <w:r>
              <w:rPr>
                <w:lang w:val="en-US"/>
              </w:rPr>
              <w:t>5752</w:t>
            </w:r>
          </w:p>
        </w:tc>
      </w:tr>
      <w:tr w:rsidR="0082774E" w14:paraId="0AB4E26F" w14:textId="77777777" w:rsidTr="006E4739">
        <w:tc>
          <w:tcPr>
            <w:tcW w:w="1271" w:type="dxa"/>
            <w:vMerge w:val="restart"/>
            <w:tcBorders>
              <w:left w:val="single" w:sz="18" w:space="0" w:color="auto"/>
            </w:tcBorders>
          </w:tcPr>
          <w:p w14:paraId="4CFB06DD" w14:textId="77777777" w:rsidR="0082774E" w:rsidRDefault="0082774E" w:rsidP="006E4739">
            <w:pPr>
              <w:rPr>
                <w:lang w:val="en-US"/>
              </w:rPr>
            </w:pPr>
            <w:r>
              <w:rPr>
                <w:lang w:val="en-US"/>
              </w:rPr>
              <w:t>Slab type</w:t>
            </w:r>
          </w:p>
        </w:tc>
        <w:tc>
          <w:tcPr>
            <w:tcW w:w="1659" w:type="dxa"/>
            <w:tcBorders>
              <w:right w:val="single" w:sz="18" w:space="0" w:color="auto"/>
            </w:tcBorders>
          </w:tcPr>
          <w:p w14:paraId="5543181D" w14:textId="77777777" w:rsidR="0082774E" w:rsidRDefault="0082774E" w:rsidP="006E4739">
            <w:pPr>
              <w:rPr>
                <w:lang w:val="en-US"/>
              </w:rPr>
            </w:pPr>
            <w:r>
              <w:rPr>
                <w:lang w:val="en-US"/>
              </w:rPr>
              <w:t>Isotropic (</w:t>
            </w:r>
            <w:r w:rsidRPr="0000765A">
              <w:rPr>
                <w:rFonts w:ascii="Segoe UI Symbol" w:hAnsi="Segoe UI Symbol" w:cs="Segoe UI Symbol"/>
                <w:lang w:val="en-US"/>
              </w:rPr>
              <w:t>✵</w:t>
            </w:r>
            <w:r>
              <w:rPr>
                <w:rFonts w:ascii="Segoe UI Symbol" w:hAnsi="Segoe UI Symbol" w:cs="Segoe UI Symbol"/>
                <w:lang w:val="en-US"/>
              </w:rPr>
              <w:t>)</w:t>
            </w:r>
          </w:p>
        </w:tc>
        <w:tc>
          <w:tcPr>
            <w:tcW w:w="1034" w:type="dxa"/>
            <w:tcBorders>
              <w:left w:val="single" w:sz="18" w:space="0" w:color="auto"/>
            </w:tcBorders>
          </w:tcPr>
          <w:p w14:paraId="0A00E37C" w14:textId="77777777" w:rsidR="0082774E" w:rsidRDefault="0082774E" w:rsidP="006E4739">
            <w:pPr>
              <w:rPr>
                <w:lang w:val="en-US"/>
              </w:rPr>
            </w:pPr>
            <w:r>
              <w:rPr>
                <w:lang w:val="en-US"/>
              </w:rPr>
              <w:t>41.14</w:t>
            </w:r>
          </w:p>
        </w:tc>
        <w:tc>
          <w:tcPr>
            <w:tcW w:w="993" w:type="dxa"/>
          </w:tcPr>
          <w:p w14:paraId="5F23C271" w14:textId="77777777" w:rsidR="0082774E" w:rsidRDefault="0082774E" w:rsidP="006E4739">
            <w:pPr>
              <w:rPr>
                <w:lang w:val="en-US"/>
              </w:rPr>
            </w:pPr>
            <w:r>
              <w:rPr>
                <w:lang w:val="en-US"/>
              </w:rPr>
              <w:t>47.81</w:t>
            </w:r>
          </w:p>
        </w:tc>
        <w:tc>
          <w:tcPr>
            <w:tcW w:w="992" w:type="dxa"/>
          </w:tcPr>
          <w:p w14:paraId="79E7644E" w14:textId="77777777" w:rsidR="0082774E" w:rsidRDefault="0082774E" w:rsidP="006E4739">
            <w:pPr>
              <w:rPr>
                <w:lang w:val="en-US"/>
              </w:rPr>
            </w:pPr>
            <w:r>
              <w:rPr>
                <w:lang w:val="en-US"/>
              </w:rPr>
              <w:t>88.94</w:t>
            </w:r>
          </w:p>
        </w:tc>
        <w:tc>
          <w:tcPr>
            <w:tcW w:w="992" w:type="dxa"/>
          </w:tcPr>
          <w:p w14:paraId="3CFFFCD2" w14:textId="77777777" w:rsidR="0082774E" w:rsidRDefault="0082774E" w:rsidP="006E4739">
            <w:pPr>
              <w:rPr>
                <w:lang w:val="en-US"/>
              </w:rPr>
            </w:pPr>
            <w:r>
              <w:rPr>
                <w:lang w:val="en-US"/>
              </w:rPr>
              <w:t>19.32</w:t>
            </w:r>
          </w:p>
        </w:tc>
        <w:tc>
          <w:tcPr>
            <w:tcW w:w="992" w:type="dxa"/>
          </w:tcPr>
          <w:p w14:paraId="4392E120" w14:textId="77777777" w:rsidR="0082774E" w:rsidRDefault="0082774E" w:rsidP="006E4739">
            <w:pPr>
              <w:rPr>
                <w:lang w:val="en-US"/>
              </w:rPr>
            </w:pPr>
            <w:r>
              <w:rPr>
                <w:lang w:val="en-US"/>
              </w:rPr>
              <w:t>8.15</w:t>
            </w:r>
          </w:p>
        </w:tc>
        <w:tc>
          <w:tcPr>
            <w:tcW w:w="993" w:type="dxa"/>
            <w:tcBorders>
              <w:right w:val="single" w:sz="18" w:space="0" w:color="auto"/>
            </w:tcBorders>
          </w:tcPr>
          <w:p w14:paraId="74D3647C" w14:textId="77777777" w:rsidR="0082774E" w:rsidRDefault="0082774E" w:rsidP="006E4739">
            <w:pPr>
              <w:rPr>
                <w:lang w:val="en-US"/>
              </w:rPr>
            </w:pPr>
            <w:r>
              <w:rPr>
                <w:lang w:val="en-US"/>
              </w:rPr>
              <w:t>23.60</w:t>
            </w:r>
          </w:p>
        </w:tc>
        <w:tc>
          <w:tcPr>
            <w:tcW w:w="850" w:type="dxa"/>
            <w:tcBorders>
              <w:left w:val="single" w:sz="18" w:space="0" w:color="auto"/>
              <w:right w:val="single" w:sz="18" w:space="0" w:color="auto"/>
            </w:tcBorders>
          </w:tcPr>
          <w:p w14:paraId="6CC2DD68" w14:textId="77777777" w:rsidR="0082774E" w:rsidRDefault="0082774E" w:rsidP="006E4739">
            <w:pPr>
              <w:rPr>
                <w:lang w:val="en-US"/>
              </w:rPr>
            </w:pPr>
            <w:r>
              <w:rPr>
                <w:lang w:val="en-US"/>
              </w:rPr>
              <w:t>1718</w:t>
            </w:r>
          </w:p>
        </w:tc>
      </w:tr>
      <w:tr w:rsidR="0082774E" w14:paraId="39FE44C5" w14:textId="77777777" w:rsidTr="006E4739">
        <w:tc>
          <w:tcPr>
            <w:tcW w:w="1271" w:type="dxa"/>
            <w:vMerge/>
            <w:tcBorders>
              <w:left w:val="single" w:sz="18" w:space="0" w:color="auto"/>
            </w:tcBorders>
          </w:tcPr>
          <w:p w14:paraId="585F7558" w14:textId="77777777" w:rsidR="0082774E" w:rsidRDefault="0082774E" w:rsidP="006E4739">
            <w:pPr>
              <w:rPr>
                <w:lang w:val="en-US"/>
              </w:rPr>
            </w:pPr>
          </w:p>
        </w:tc>
        <w:tc>
          <w:tcPr>
            <w:tcW w:w="1659" w:type="dxa"/>
            <w:tcBorders>
              <w:right w:val="single" w:sz="18" w:space="0" w:color="auto"/>
            </w:tcBorders>
          </w:tcPr>
          <w:p w14:paraId="61259393" w14:textId="77777777" w:rsidR="0082774E" w:rsidRDefault="0082774E" w:rsidP="006E4739">
            <w:pPr>
              <w:rPr>
                <w:lang w:val="en-US"/>
              </w:rPr>
            </w:pPr>
            <w:r>
              <w:rPr>
                <w:lang w:val="en-US"/>
              </w:rPr>
              <w:t>Biaxial orthogonal (</w:t>
            </w:r>
            <w:r w:rsidRPr="0006190C">
              <w:rPr>
                <w:rFonts w:ascii="Segoe UI Symbol" w:hAnsi="Segoe UI Symbol" w:cs="Segoe UI Symbol"/>
                <w:lang w:val="en-US"/>
              </w:rPr>
              <w:t>✚</w:t>
            </w:r>
            <w:r>
              <w:rPr>
                <w:rFonts w:ascii="Segoe UI Symbol" w:hAnsi="Segoe UI Symbol" w:cs="Segoe UI Symbol"/>
                <w:lang w:val="en-US"/>
              </w:rPr>
              <w:t>)</w:t>
            </w:r>
          </w:p>
        </w:tc>
        <w:tc>
          <w:tcPr>
            <w:tcW w:w="1034" w:type="dxa"/>
            <w:tcBorders>
              <w:left w:val="single" w:sz="18" w:space="0" w:color="auto"/>
            </w:tcBorders>
          </w:tcPr>
          <w:p w14:paraId="799B49BD" w14:textId="77777777" w:rsidR="0082774E" w:rsidRDefault="0082774E" w:rsidP="006E4739">
            <w:pPr>
              <w:rPr>
                <w:lang w:val="en-US"/>
              </w:rPr>
            </w:pPr>
            <w:r>
              <w:rPr>
                <w:lang w:val="en-US"/>
              </w:rPr>
              <w:t>40.44</w:t>
            </w:r>
          </w:p>
        </w:tc>
        <w:tc>
          <w:tcPr>
            <w:tcW w:w="993" w:type="dxa"/>
          </w:tcPr>
          <w:p w14:paraId="5568C19C" w14:textId="77777777" w:rsidR="0082774E" w:rsidRDefault="0082774E" w:rsidP="006E4739">
            <w:pPr>
              <w:rPr>
                <w:lang w:val="en-US"/>
              </w:rPr>
            </w:pPr>
            <w:r>
              <w:rPr>
                <w:lang w:val="en-US"/>
              </w:rPr>
              <w:t>56.26</w:t>
            </w:r>
          </w:p>
        </w:tc>
        <w:tc>
          <w:tcPr>
            <w:tcW w:w="992" w:type="dxa"/>
          </w:tcPr>
          <w:p w14:paraId="2ED85185" w14:textId="77777777" w:rsidR="0082774E" w:rsidRDefault="0082774E" w:rsidP="006E4739">
            <w:pPr>
              <w:rPr>
                <w:lang w:val="en-US"/>
              </w:rPr>
            </w:pPr>
            <w:r>
              <w:rPr>
                <w:lang w:val="en-US"/>
              </w:rPr>
              <w:t>96.70</w:t>
            </w:r>
          </w:p>
        </w:tc>
        <w:tc>
          <w:tcPr>
            <w:tcW w:w="992" w:type="dxa"/>
          </w:tcPr>
          <w:p w14:paraId="3BBC189C" w14:textId="77777777" w:rsidR="0082774E" w:rsidRDefault="0082774E" w:rsidP="006E4739">
            <w:pPr>
              <w:rPr>
                <w:lang w:val="en-US"/>
              </w:rPr>
            </w:pPr>
            <w:r>
              <w:rPr>
                <w:lang w:val="en-US"/>
              </w:rPr>
              <w:t>15.74</w:t>
            </w:r>
          </w:p>
        </w:tc>
        <w:tc>
          <w:tcPr>
            <w:tcW w:w="992" w:type="dxa"/>
          </w:tcPr>
          <w:p w14:paraId="3A08E27A" w14:textId="77777777" w:rsidR="0082774E" w:rsidRDefault="0082774E" w:rsidP="006E4739">
            <w:pPr>
              <w:rPr>
                <w:lang w:val="en-US"/>
              </w:rPr>
            </w:pPr>
            <w:r>
              <w:rPr>
                <w:lang w:val="en-US"/>
              </w:rPr>
              <w:t>9.30</w:t>
            </w:r>
          </w:p>
        </w:tc>
        <w:tc>
          <w:tcPr>
            <w:tcW w:w="993" w:type="dxa"/>
            <w:tcBorders>
              <w:right w:val="single" w:sz="18" w:space="0" w:color="auto"/>
            </w:tcBorders>
          </w:tcPr>
          <w:p w14:paraId="01E538F1" w14:textId="77777777" w:rsidR="0082774E" w:rsidRDefault="0082774E" w:rsidP="006E4739">
            <w:pPr>
              <w:rPr>
                <w:lang w:val="en-US"/>
              </w:rPr>
            </w:pPr>
            <w:r>
              <w:rPr>
                <w:lang w:val="en-US"/>
              </w:rPr>
              <w:t>20.97</w:t>
            </w:r>
          </w:p>
        </w:tc>
        <w:tc>
          <w:tcPr>
            <w:tcW w:w="850" w:type="dxa"/>
            <w:tcBorders>
              <w:left w:val="single" w:sz="18" w:space="0" w:color="auto"/>
              <w:right w:val="single" w:sz="18" w:space="0" w:color="auto"/>
            </w:tcBorders>
          </w:tcPr>
          <w:p w14:paraId="51C62820" w14:textId="77777777" w:rsidR="0082774E" w:rsidRDefault="0082774E" w:rsidP="006E4739">
            <w:pPr>
              <w:rPr>
                <w:lang w:val="en-US"/>
              </w:rPr>
            </w:pPr>
            <w:r>
              <w:rPr>
                <w:lang w:val="en-US"/>
              </w:rPr>
              <w:t>3284</w:t>
            </w:r>
          </w:p>
        </w:tc>
      </w:tr>
      <w:tr w:rsidR="0082774E" w14:paraId="1AAB3C82" w14:textId="77777777" w:rsidTr="006E4739">
        <w:tc>
          <w:tcPr>
            <w:tcW w:w="1271" w:type="dxa"/>
            <w:vMerge/>
            <w:tcBorders>
              <w:left w:val="single" w:sz="18" w:space="0" w:color="auto"/>
            </w:tcBorders>
          </w:tcPr>
          <w:p w14:paraId="6AA10EAF" w14:textId="77777777" w:rsidR="0082774E" w:rsidRDefault="0082774E" w:rsidP="006E4739">
            <w:pPr>
              <w:rPr>
                <w:lang w:val="en-US"/>
              </w:rPr>
            </w:pPr>
          </w:p>
        </w:tc>
        <w:tc>
          <w:tcPr>
            <w:tcW w:w="1659" w:type="dxa"/>
            <w:tcBorders>
              <w:right w:val="single" w:sz="18" w:space="0" w:color="auto"/>
            </w:tcBorders>
          </w:tcPr>
          <w:p w14:paraId="3FBD369A" w14:textId="77777777" w:rsidR="0082774E" w:rsidRPr="0006190C" w:rsidRDefault="0082774E" w:rsidP="006E4739">
            <w:pPr>
              <w:rPr>
                <w:b/>
                <w:bCs/>
                <w:lang w:val="en-US"/>
              </w:rPr>
            </w:pPr>
            <w:r>
              <w:rPr>
                <w:lang w:val="en-US"/>
              </w:rPr>
              <w:t>Uniaxial (</w:t>
            </w:r>
            <w:r w:rsidRPr="0006190C">
              <w:rPr>
                <w:rFonts w:hint="eastAsia"/>
                <w:lang w:val="en-US"/>
              </w:rPr>
              <w:t>━</w:t>
            </w:r>
            <w:r>
              <w:rPr>
                <w:lang w:val="en-US"/>
              </w:rPr>
              <w:t>)</w:t>
            </w:r>
          </w:p>
        </w:tc>
        <w:tc>
          <w:tcPr>
            <w:tcW w:w="1034" w:type="dxa"/>
            <w:tcBorders>
              <w:left w:val="single" w:sz="18" w:space="0" w:color="auto"/>
            </w:tcBorders>
          </w:tcPr>
          <w:p w14:paraId="58E4826B" w14:textId="77777777" w:rsidR="0082774E" w:rsidRDefault="0082774E" w:rsidP="006E4739">
            <w:pPr>
              <w:rPr>
                <w:lang w:val="en-US"/>
              </w:rPr>
            </w:pPr>
            <w:r>
              <w:rPr>
                <w:lang w:val="en-US"/>
              </w:rPr>
              <w:t>38.11</w:t>
            </w:r>
          </w:p>
        </w:tc>
        <w:tc>
          <w:tcPr>
            <w:tcW w:w="993" w:type="dxa"/>
          </w:tcPr>
          <w:p w14:paraId="516C1FDB" w14:textId="77777777" w:rsidR="0082774E" w:rsidRDefault="0082774E" w:rsidP="006E4739">
            <w:pPr>
              <w:rPr>
                <w:lang w:val="en-US"/>
              </w:rPr>
            </w:pPr>
            <w:r>
              <w:rPr>
                <w:lang w:val="en-US"/>
              </w:rPr>
              <w:t>49.54</w:t>
            </w:r>
          </w:p>
        </w:tc>
        <w:tc>
          <w:tcPr>
            <w:tcW w:w="992" w:type="dxa"/>
          </w:tcPr>
          <w:p w14:paraId="3C0EFE5C" w14:textId="77777777" w:rsidR="0082774E" w:rsidRDefault="0082774E" w:rsidP="006E4739">
            <w:pPr>
              <w:rPr>
                <w:lang w:val="en-US"/>
              </w:rPr>
            </w:pPr>
            <w:r>
              <w:rPr>
                <w:lang w:val="en-US"/>
              </w:rPr>
              <w:t>87.65</w:t>
            </w:r>
          </w:p>
        </w:tc>
        <w:tc>
          <w:tcPr>
            <w:tcW w:w="992" w:type="dxa"/>
          </w:tcPr>
          <w:p w14:paraId="2640D52F" w14:textId="77777777" w:rsidR="0082774E" w:rsidRDefault="0082774E" w:rsidP="006E4739">
            <w:pPr>
              <w:rPr>
                <w:lang w:val="en-US"/>
              </w:rPr>
            </w:pPr>
            <w:r>
              <w:rPr>
                <w:lang w:val="en-US"/>
              </w:rPr>
              <w:t>17.21</w:t>
            </w:r>
          </w:p>
        </w:tc>
        <w:tc>
          <w:tcPr>
            <w:tcW w:w="992" w:type="dxa"/>
          </w:tcPr>
          <w:p w14:paraId="203F23AC" w14:textId="77777777" w:rsidR="0082774E" w:rsidRDefault="0082774E" w:rsidP="006E4739">
            <w:pPr>
              <w:rPr>
                <w:lang w:val="en-US"/>
              </w:rPr>
            </w:pPr>
            <w:r>
              <w:rPr>
                <w:lang w:val="en-US"/>
              </w:rPr>
              <w:t>6.93</w:t>
            </w:r>
          </w:p>
        </w:tc>
        <w:tc>
          <w:tcPr>
            <w:tcW w:w="993" w:type="dxa"/>
            <w:tcBorders>
              <w:right w:val="single" w:sz="18" w:space="0" w:color="auto"/>
            </w:tcBorders>
          </w:tcPr>
          <w:p w14:paraId="31484EC8" w14:textId="77777777" w:rsidR="0082774E" w:rsidRDefault="0082774E" w:rsidP="006E4739">
            <w:pPr>
              <w:rPr>
                <w:lang w:val="en-US"/>
              </w:rPr>
            </w:pPr>
            <w:r>
              <w:rPr>
                <w:lang w:val="en-US"/>
              </w:rPr>
              <w:t>19.49</w:t>
            </w:r>
          </w:p>
        </w:tc>
        <w:tc>
          <w:tcPr>
            <w:tcW w:w="850" w:type="dxa"/>
            <w:tcBorders>
              <w:left w:val="single" w:sz="18" w:space="0" w:color="auto"/>
              <w:right w:val="single" w:sz="18" w:space="0" w:color="auto"/>
            </w:tcBorders>
          </w:tcPr>
          <w:p w14:paraId="3E032B91" w14:textId="77777777" w:rsidR="0082774E" w:rsidRDefault="0082774E" w:rsidP="006E4739">
            <w:pPr>
              <w:rPr>
                <w:lang w:val="en-US"/>
              </w:rPr>
            </w:pPr>
            <w:r>
              <w:rPr>
                <w:lang w:val="en-US"/>
              </w:rPr>
              <w:t>6444</w:t>
            </w:r>
          </w:p>
        </w:tc>
      </w:tr>
      <w:tr w:rsidR="0082774E" w14:paraId="4C8ADF34" w14:textId="77777777" w:rsidTr="006E4739">
        <w:tc>
          <w:tcPr>
            <w:tcW w:w="1271" w:type="dxa"/>
            <w:vMerge w:val="restart"/>
            <w:tcBorders>
              <w:left w:val="single" w:sz="18" w:space="0" w:color="auto"/>
            </w:tcBorders>
          </w:tcPr>
          <w:p w14:paraId="363D111B" w14:textId="77777777" w:rsidR="0082774E" w:rsidRDefault="0082774E" w:rsidP="006E4739">
            <w:pPr>
              <w:rPr>
                <w:lang w:val="en-US"/>
              </w:rPr>
            </w:pPr>
            <w:r>
              <w:rPr>
                <w:lang w:val="en-US"/>
              </w:rPr>
              <w:t>Slab type &amp;</w:t>
            </w:r>
          </w:p>
          <w:p w14:paraId="5FC61664" w14:textId="77777777" w:rsidR="0082774E" w:rsidRDefault="0082774E" w:rsidP="006E4739">
            <w:pPr>
              <w:rPr>
                <w:lang w:val="en-US"/>
              </w:rPr>
            </w:pPr>
            <w:r>
              <w:rPr>
                <w:lang w:val="en-US"/>
              </w:rPr>
              <w:t>vectors</w:t>
            </w:r>
          </w:p>
        </w:tc>
        <w:tc>
          <w:tcPr>
            <w:tcW w:w="1659" w:type="dxa"/>
            <w:tcBorders>
              <w:right w:val="single" w:sz="18" w:space="0" w:color="auto"/>
            </w:tcBorders>
          </w:tcPr>
          <w:p w14:paraId="4D55F582" w14:textId="77777777" w:rsidR="0082774E" w:rsidRDefault="0082774E" w:rsidP="006E4739">
            <w:pPr>
              <w:rPr>
                <w:lang w:val="en-US"/>
              </w:rPr>
            </w:pPr>
            <w:r>
              <w:rPr>
                <w:lang w:val="en-US"/>
              </w:rPr>
              <w:t>Isotropic</w:t>
            </w:r>
          </w:p>
        </w:tc>
        <w:tc>
          <w:tcPr>
            <w:tcW w:w="1034" w:type="dxa"/>
            <w:tcBorders>
              <w:left w:val="single" w:sz="18" w:space="0" w:color="auto"/>
            </w:tcBorders>
          </w:tcPr>
          <w:p w14:paraId="75B86DBD" w14:textId="77777777" w:rsidR="0082774E" w:rsidRDefault="0082774E" w:rsidP="006E4739">
            <w:pPr>
              <w:rPr>
                <w:lang w:val="en-US"/>
              </w:rPr>
            </w:pPr>
            <w:r>
              <w:rPr>
                <w:lang w:val="en-US"/>
              </w:rPr>
              <w:t>41.14</w:t>
            </w:r>
          </w:p>
        </w:tc>
        <w:tc>
          <w:tcPr>
            <w:tcW w:w="993" w:type="dxa"/>
          </w:tcPr>
          <w:p w14:paraId="3F56F2FB" w14:textId="77777777" w:rsidR="0082774E" w:rsidRDefault="0082774E" w:rsidP="006E4739">
            <w:pPr>
              <w:rPr>
                <w:lang w:val="en-US"/>
              </w:rPr>
            </w:pPr>
            <w:r>
              <w:rPr>
                <w:lang w:val="en-US"/>
              </w:rPr>
              <w:t>47.81</w:t>
            </w:r>
          </w:p>
        </w:tc>
        <w:tc>
          <w:tcPr>
            <w:tcW w:w="992" w:type="dxa"/>
          </w:tcPr>
          <w:p w14:paraId="05B462D3" w14:textId="77777777" w:rsidR="0082774E" w:rsidRDefault="0082774E" w:rsidP="006E4739">
            <w:pPr>
              <w:rPr>
                <w:lang w:val="en-US"/>
              </w:rPr>
            </w:pPr>
            <w:r>
              <w:rPr>
                <w:lang w:val="en-US"/>
              </w:rPr>
              <w:t>88.94</w:t>
            </w:r>
          </w:p>
        </w:tc>
        <w:tc>
          <w:tcPr>
            <w:tcW w:w="992" w:type="dxa"/>
          </w:tcPr>
          <w:p w14:paraId="743FF1BF" w14:textId="77777777" w:rsidR="0082774E" w:rsidRDefault="0082774E" w:rsidP="006E4739">
            <w:pPr>
              <w:rPr>
                <w:lang w:val="en-US"/>
              </w:rPr>
            </w:pPr>
            <w:r>
              <w:rPr>
                <w:lang w:val="en-US"/>
              </w:rPr>
              <w:t>19.32</w:t>
            </w:r>
          </w:p>
        </w:tc>
        <w:tc>
          <w:tcPr>
            <w:tcW w:w="992" w:type="dxa"/>
          </w:tcPr>
          <w:p w14:paraId="542A15F6" w14:textId="77777777" w:rsidR="0082774E" w:rsidRDefault="0082774E" w:rsidP="006E4739">
            <w:pPr>
              <w:rPr>
                <w:lang w:val="en-US"/>
              </w:rPr>
            </w:pPr>
            <w:r>
              <w:rPr>
                <w:lang w:val="en-US"/>
              </w:rPr>
              <w:t>8.15</w:t>
            </w:r>
          </w:p>
        </w:tc>
        <w:tc>
          <w:tcPr>
            <w:tcW w:w="993" w:type="dxa"/>
            <w:tcBorders>
              <w:right w:val="single" w:sz="18" w:space="0" w:color="auto"/>
            </w:tcBorders>
          </w:tcPr>
          <w:p w14:paraId="6D9955A8" w14:textId="77777777" w:rsidR="0082774E" w:rsidRDefault="0082774E" w:rsidP="006E4739">
            <w:pPr>
              <w:rPr>
                <w:lang w:val="en-US"/>
              </w:rPr>
            </w:pPr>
            <w:r>
              <w:rPr>
                <w:lang w:val="en-US"/>
              </w:rPr>
              <w:t>23.60</w:t>
            </w:r>
          </w:p>
        </w:tc>
        <w:tc>
          <w:tcPr>
            <w:tcW w:w="850" w:type="dxa"/>
            <w:tcBorders>
              <w:left w:val="single" w:sz="18" w:space="0" w:color="auto"/>
              <w:right w:val="single" w:sz="18" w:space="0" w:color="auto"/>
            </w:tcBorders>
          </w:tcPr>
          <w:p w14:paraId="2E77FF53" w14:textId="77777777" w:rsidR="0082774E" w:rsidRDefault="0082774E" w:rsidP="006E4739">
            <w:pPr>
              <w:rPr>
                <w:lang w:val="en-US"/>
              </w:rPr>
            </w:pPr>
            <w:r>
              <w:rPr>
                <w:lang w:val="en-US"/>
              </w:rPr>
              <w:t>1718</w:t>
            </w:r>
          </w:p>
        </w:tc>
      </w:tr>
      <w:tr w:rsidR="0082774E" w14:paraId="3C7BA009" w14:textId="77777777" w:rsidTr="006E4739">
        <w:tc>
          <w:tcPr>
            <w:tcW w:w="1271" w:type="dxa"/>
            <w:vMerge/>
            <w:tcBorders>
              <w:left w:val="single" w:sz="18" w:space="0" w:color="auto"/>
            </w:tcBorders>
          </w:tcPr>
          <w:p w14:paraId="06A1B5BF" w14:textId="77777777" w:rsidR="0082774E" w:rsidRDefault="0082774E" w:rsidP="006E4739">
            <w:pPr>
              <w:rPr>
                <w:lang w:val="en-US"/>
              </w:rPr>
            </w:pPr>
          </w:p>
        </w:tc>
        <w:tc>
          <w:tcPr>
            <w:tcW w:w="1659" w:type="dxa"/>
            <w:tcBorders>
              <w:right w:val="single" w:sz="18" w:space="0" w:color="auto"/>
            </w:tcBorders>
          </w:tcPr>
          <w:p w14:paraId="04C60A6D" w14:textId="77777777" w:rsidR="0082774E" w:rsidRDefault="0082774E" w:rsidP="006E4739">
            <w:pPr>
              <w:rPr>
                <w:lang w:val="en-US"/>
              </w:rPr>
            </w:pPr>
            <w:r>
              <w:rPr>
                <w:lang w:val="en-US"/>
              </w:rPr>
              <w:t>Biaxial orthogonal (1,0)</w:t>
            </w:r>
          </w:p>
        </w:tc>
        <w:tc>
          <w:tcPr>
            <w:tcW w:w="1034" w:type="dxa"/>
            <w:tcBorders>
              <w:left w:val="single" w:sz="18" w:space="0" w:color="auto"/>
            </w:tcBorders>
          </w:tcPr>
          <w:p w14:paraId="3C8AA741" w14:textId="77777777" w:rsidR="0082774E" w:rsidRDefault="0082774E" w:rsidP="006E4739">
            <w:pPr>
              <w:rPr>
                <w:lang w:val="en-US"/>
              </w:rPr>
            </w:pPr>
            <w:r>
              <w:rPr>
                <w:lang w:val="en-US"/>
              </w:rPr>
              <w:t>39.67</w:t>
            </w:r>
          </w:p>
        </w:tc>
        <w:tc>
          <w:tcPr>
            <w:tcW w:w="993" w:type="dxa"/>
          </w:tcPr>
          <w:p w14:paraId="2E3F302C" w14:textId="77777777" w:rsidR="0082774E" w:rsidRDefault="0082774E" w:rsidP="006E4739">
            <w:pPr>
              <w:rPr>
                <w:lang w:val="en-US"/>
              </w:rPr>
            </w:pPr>
            <w:r>
              <w:rPr>
                <w:lang w:val="en-US"/>
              </w:rPr>
              <w:t>58.28</w:t>
            </w:r>
          </w:p>
        </w:tc>
        <w:tc>
          <w:tcPr>
            <w:tcW w:w="992" w:type="dxa"/>
          </w:tcPr>
          <w:p w14:paraId="4927CD5E" w14:textId="77777777" w:rsidR="0082774E" w:rsidRDefault="0082774E" w:rsidP="006E4739">
            <w:pPr>
              <w:rPr>
                <w:lang w:val="en-US"/>
              </w:rPr>
            </w:pPr>
            <w:r>
              <w:rPr>
                <w:lang w:val="en-US"/>
              </w:rPr>
              <w:t>97.94</w:t>
            </w:r>
          </w:p>
        </w:tc>
        <w:tc>
          <w:tcPr>
            <w:tcW w:w="992" w:type="dxa"/>
          </w:tcPr>
          <w:p w14:paraId="16FE70A2" w14:textId="77777777" w:rsidR="0082774E" w:rsidRDefault="0082774E" w:rsidP="006E4739">
            <w:pPr>
              <w:rPr>
                <w:lang w:val="en-US"/>
              </w:rPr>
            </w:pPr>
            <w:r>
              <w:rPr>
                <w:lang w:val="en-US"/>
              </w:rPr>
              <w:t>13.92</w:t>
            </w:r>
          </w:p>
        </w:tc>
        <w:tc>
          <w:tcPr>
            <w:tcW w:w="992" w:type="dxa"/>
          </w:tcPr>
          <w:p w14:paraId="3A33B664" w14:textId="77777777" w:rsidR="0082774E" w:rsidRDefault="0082774E" w:rsidP="006E4739">
            <w:pPr>
              <w:rPr>
                <w:lang w:val="en-US"/>
              </w:rPr>
            </w:pPr>
            <w:r>
              <w:rPr>
                <w:lang w:val="en-US"/>
              </w:rPr>
              <w:t>8.24</w:t>
            </w:r>
          </w:p>
        </w:tc>
        <w:tc>
          <w:tcPr>
            <w:tcW w:w="993" w:type="dxa"/>
            <w:tcBorders>
              <w:right w:val="single" w:sz="18" w:space="0" w:color="auto"/>
            </w:tcBorders>
          </w:tcPr>
          <w:p w14:paraId="6CE8F55D" w14:textId="77777777" w:rsidR="0082774E" w:rsidRDefault="0082774E" w:rsidP="006E4739">
            <w:pPr>
              <w:rPr>
                <w:lang w:val="en-US"/>
              </w:rPr>
            </w:pPr>
            <w:r>
              <w:rPr>
                <w:lang w:val="en-US"/>
              </w:rPr>
              <w:t>19.62</w:t>
            </w:r>
          </w:p>
        </w:tc>
        <w:tc>
          <w:tcPr>
            <w:tcW w:w="850" w:type="dxa"/>
            <w:tcBorders>
              <w:left w:val="single" w:sz="18" w:space="0" w:color="auto"/>
              <w:right w:val="single" w:sz="18" w:space="0" w:color="auto"/>
            </w:tcBorders>
          </w:tcPr>
          <w:p w14:paraId="4019E539" w14:textId="77777777" w:rsidR="0082774E" w:rsidRDefault="0082774E" w:rsidP="006E4739">
            <w:pPr>
              <w:rPr>
                <w:lang w:val="en-US"/>
              </w:rPr>
            </w:pPr>
            <w:r>
              <w:rPr>
                <w:lang w:val="en-US"/>
              </w:rPr>
              <w:t>1664</w:t>
            </w:r>
          </w:p>
        </w:tc>
      </w:tr>
      <w:tr w:rsidR="0082774E" w14:paraId="1B2CB66A" w14:textId="77777777" w:rsidTr="006E4739">
        <w:tc>
          <w:tcPr>
            <w:tcW w:w="1271" w:type="dxa"/>
            <w:vMerge/>
            <w:tcBorders>
              <w:left w:val="single" w:sz="18" w:space="0" w:color="auto"/>
            </w:tcBorders>
          </w:tcPr>
          <w:p w14:paraId="6DB75B6C" w14:textId="77777777" w:rsidR="0082774E" w:rsidRDefault="0082774E" w:rsidP="006E4739">
            <w:pPr>
              <w:rPr>
                <w:lang w:val="en-US"/>
              </w:rPr>
            </w:pPr>
          </w:p>
        </w:tc>
        <w:tc>
          <w:tcPr>
            <w:tcW w:w="1659" w:type="dxa"/>
            <w:tcBorders>
              <w:right w:val="single" w:sz="18" w:space="0" w:color="auto"/>
            </w:tcBorders>
          </w:tcPr>
          <w:p w14:paraId="2E3B3C7D" w14:textId="77777777" w:rsidR="0082774E" w:rsidRDefault="0082774E" w:rsidP="006E4739">
            <w:pPr>
              <w:rPr>
                <w:lang w:val="en-US"/>
              </w:rPr>
            </w:pPr>
            <w:r>
              <w:rPr>
                <w:lang w:val="en-US"/>
              </w:rPr>
              <w:t>Biaxial orthogonal (1,1)</w:t>
            </w:r>
          </w:p>
        </w:tc>
        <w:tc>
          <w:tcPr>
            <w:tcW w:w="1034" w:type="dxa"/>
            <w:tcBorders>
              <w:left w:val="single" w:sz="18" w:space="0" w:color="auto"/>
            </w:tcBorders>
          </w:tcPr>
          <w:p w14:paraId="318C63CC" w14:textId="77777777" w:rsidR="0082774E" w:rsidRDefault="0082774E" w:rsidP="006E4739">
            <w:pPr>
              <w:rPr>
                <w:lang w:val="en-US"/>
              </w:rPr>
            </w:pPr>
            <w:r>
              <w:rPr>
                <w:lang w:val="en-US"/>
              </w:rPr>
              <w:t>41.23</w:t>
            </w:r>
          </w:p>
        </w:tc>
        <w:tc>
          <w:tcPr>
            <w:tcW w:w="993" w:type="dxa"/>
          </w:tcPr>
          <w:p w14:paraId="71DD6186" w14:textId="77777777" w:rsidR="0082774E" w:rsidRDefault="0082774E" w:rsidP="006E4739">
            <w:pPr>
              <w:rPr>
                <w:lang w:val="en-US"/>
              </w:rPr>
            </w:pPr>
            <w:r>
              <w:rPr>
                <w:lang w:val="en-US"/>
              </w:rPr>
              <w:t>54.19</w:t>
            </w:r>
          </w:p>
        </w:tc>
        <w:tc>
          <w:tcPr>
            <w:tcW w:w="992" w:type="dxa"/>
          </w:tcPr>
          <w:p w14:paraId="54F33868" w14:textId="77777777" w:rsidR="0082774E" w:rsidRDefault="0082774E" w:rsidP="006E4739">
            <w:pPr>
              <w:rPr>
                <w:lang w:val="en-US"/>
              </w:rPr>
            </w:pPr>
            <w:r>
              <w:rPr>
                <w:lang w:val="en-US"/>
              </w:rPr>
              <w:t>95.41</w:t>
            </w:r>
          </w:p>
        </w:tc>
        <w:tc>
          <w:tcPr>
            <w:tcW w:w="992" w:type="dxa"/>
          </w:tcPr>
          <w:p w14:paraId="11C7C8D3" w14:textId="77777777" w:rsidR="0082774E" w:rsidRDefault="0082774E" w:rsidP="006E4739">
            <w:pPr>
              <w:rPr>
                <w:lang w:val="en-US"/>
              </w:rPr>
            </w:pPr>
            <w:r>
              <w:rPr>
                <w:lang w:val="en-US"/>
              </w:rPr>
              <w:t>17.38</w:t>
            </w:r>
          </w:p>
        </w:tc>
        <w:tc>
          <w:tcPr>
            <w:tcW w:w="992" w:type="dxa"/>
          </w:tcPr>
          <w:p w14:paraId="386FEE5D" w14:textId="77777777" w:rsidR="0082774E" w:rsidRDefault="0082774E" w:rsidP="006E4739">
            <w:pPr>
              <w:rPr>
                <w:lang w:val="en-US"/>
              </w:rPr>
            </w:pPr>
            <w:r>
              <w:rPr>
                <w:lang w:val="en-US"/>
              </w:rPr>
              <w:t>9.85</w:t>
            </w:r>
          </w:p>
        </w:tc>
        <w:tc>
          <w:tcPr>
            <w:tcW w:w="993" w:type="dxa"/>
            <w:tcBorders>
              <w:right w:val="single" w:sz="18" w:space="0" w:color="auto"/>
            </w:tcBorders>
          </w:tcPr>
          <w:p w14:paraId="391849F7" w14:textId="77777777" w:rsidR="0082774E" w:rsidRDefault="0082774E" w:rsidP="006E4739">
            <w:pPr>
              <w:rPr>
                <w:lang w:val="en-US"/>
              </w:rPr>
            </w:pPr>
            <w:r>
              <w:rPr>
                <w:lang w:val="en-US"/>
              </w:rPr>
              <w:t>22.20</w:t>
            </w:r>
          </w:p>
        </w:tc>
        <w:tc>
          <w:tcPr>
            <w:tcW w:w="850" w:type="dxa"/>
            <w:tcBorders>
              <w:left w:val="single" w:sz="18" w:space="0" w:color="auto"/>
              <w:right w:val="single" w:sz="18" w:space="0" w:color="auto"/>
            </w:tcBorders>
          </w:tcPr>
          <w:p w14:paraId="73DA5CF2" w14:textId="77777777" w:rsidR="0082774E" w:rsidRDefault="0082774E" w:rsidP="006E4739">
            <w:pPr>
              <w:rPr>
                <w:lang w:val="en-US"/>
              </w:rPr>
            </w:pPr>
            <w:r>
              <w:rPr>
                <w:lang w:val="en-US"/>
              </w:rPr>
              <w:t>1620</w:t>
            </w:r>
          </w:p>
        </w:tc>
      </w:tr>
      <w:tr w:rsidR="0082774E" w14:paraId="7841A289" w14:textId="77777777" w:rsidTr="006E4739">
        <w:tc>
          <w:tcPr>
            <w:tcW w:w="1271" w:type="dxa"/>
            <w:vMerge/>
            <w:tcBorders>
              <w:left w:val="single" w:sz="18" w:space="0" w:color="auto"/>
            </w:tcBorders>
          </w:tcPr>
          <w:p w14:paraId="1D5EB5C9" w14:textId="77777777" w:rsidR="0082774E" w:rsidRDefault="0082774E" w:rsidP="006E4739">
            <w:pPr>
              <w:rPr>
                <w:lang w:val="en-US"/>
              </w:rPr>
            </w:pPr>
          </w:p>
        </w:tc>
        <w:tc>
          <w:tcPr>
            <w:tcW w:w="1659" w:type="dxa"/>
            <w:tcBorders>
              <w:right w:val="single" w:sz="18" w:space="0" w:color="auto"/>
            </w:tcBorders>
          </w:tcPr>
          <w:p w14:paraId="5570991D" w14:textId="77777777" w:rsidR="0082774E" w:rsidRDefault="0082774E" w:rsidP="006E4739">
            <w:pPr>
              <w:rPr>
                <w:lang w:val="en-US"/>
              </w:rPr>
            </w:pPr>
            <w:r>
              <w:rPr>
                <w:lang w:val="en-US"/>
              </w:rPr>
              <w:t>Uniaxial (1,0)</w:t>
            </w:r>
          </w:p>
        </w:tc>
        <w:tc>
          <w:tcPr>
            <w:tcW w:w="1034" w:type="dxa"/>
            <w:tcBorders>
              <w:left w:val="single" w:sz="18" w:space="0" w:color="auto"/>
            </w:tcBorders>
          </w:tcPr>
          <w:p w14:paraId="5BAED71C" w14:textId="77777777" w:rsidR="0082774E" w:rsidRDefault="0082774E" w:rsidP="006E4739">
            <w:pPr>
              <w:rPr>
                <w:lang w:val="en-US"/>
              </w:rPr>
            </w:pPr>
            <w:r>
              <w:rPr>
                <w:lang w:val="en-US"/>
              </w:rPr>
              <w:t>34.36</w:t>
            </w:r>
          </w:p>
        </w:tc>
        <w:tc>
          <w:tcPr>
            <w:tcW w:w="993" w:type="dxa"/>
          </w:tcPr>
          <w:p w14:paraId="5D7F2463" w14:textId="77777777" w:rsidR="0082774E" w:rsidRDefault="0082774E" w:rsidP="006E4739">
            <w:pPr>
              <w:rPr>
                <w:lang w:val="en-US"/>
              </w:rPr>
            </w:pPr>
            <w:r>
              <w:rPr>
                <w:lang w:val="en-US"/>
              </w:rPr>
              <w:t>49.87</w:t>
            </w:r>
          </w:p>
        </w:tc>
        <w:tc>
          <w:tcPr>
            <w:tcW w:w="992" w:type="dxa"/>
          </w:tcPr>
          <w:p w14:paraId="71A3D449" w14:textId="77777777" w:rsidR="0082774E" w:rsidRDefault="0082774E" w:rsidP="006E4739">
            <w:pPr>
              <w:rPr>
                <w:lang w:val="en-US"/>
              </w:rPr>
            </w:pPr>
            <w:r>
              <w:rPr>
                <w:lang w:val="en-US"/>
              </w:rPr>
              <w:t>84.22</w:t>
            </w:r>
          </w:p>
        </w:tc>
        <w:tc>
          <w:tcPr>
            <w:tcW w:w="992" w:type="dxa"/>
          </w:tcPr>
          <w:p w14:paraId="3513EB0F" w14:textId="77777777" w:rsidR="0082774E" w:rsidRDefault="0082774E" w:rsidP="006E4739">
            <w:pPr>
              <w:rPr>
                <w:lang w:val="en-US"/>
              </w:rPr>
            </w:pPr>
            <w:r>
              <w:rPr>
                <w:lang w:val="en-US"/>
              </w:rPr>
              <w:t>14.25</w:t>
            </w:r>
          </w:p>
        </w:tc>
        <w:tc>
          <w:tcPr>
            <w:tcW w:w="992" w:type="dxa"/>
          </w:tcPr>
          <w:p w14:paraId="582D5FB6" w14:textId="77777777" w:rsidR="0082774E" w:rsidRDefault="0082774E" w:rsidP="006E4739">
            <w:pPr>
              <w:rPr>
                <w:lang w:val="en-US"/>
              </w:rPr>
            </w:pPr>
            <w:r>
              <w:rPr>
                <w:lang w:val="en-US"/>
              </w:rPr>
              <w:t>6.81</w:t>
            </w:r>
          </w:p>
        </w:tc>
        <w:tc>
          <w:tcPr>
            <w:tcW w:w="993" w:type="dxa"/>
            <w:tcBorders>
              <w:right w:val="single" w:sz="18" w:space="0" w:color="auto"/>
            </w:tcBorders>
          </w:tcPr>
          <w:p w14:paraId="5FBDAAF9" w14:textId="77777777" w:rsidR="0082774E" w:rsidRDefault="0082774E" w:rsidP="006E4739">
            <w:pPr>
              <w:rPr>
                <w:lang w:val="en-US"/>
              </w:rPr>
            </w:pPr>
            <w:r>
              <w:rPr>
                <w:lang w:val="en-US"/>
              </w:rPr>
              <w:t>16.85</w:t>
            </w:r>
          </w:p>
        </w:tc>
        <w:tc>
          <w:tcPr>
            <w:tcW w:w="850" w:type="dxa"/>
            <w:tcBorders>
              <w:left w:val="single" w:sz="18" w:space="0" w:color="auto"/>
              <w:right w:val="single" w:sz="18" w:space="0" w:color="auto"/>
            </w:tcBorders>
          </w:tcPr>
          <w:p w14:paraId="0A54F4D7" w14:textId="77777777" w:rsidR="0082774E" w:rsidRDefault="0082774E" w:rsidP="006E4739">
            <w:pPr>
              <w:rPr>
                <w:lang w:val="en-US"/>
              </w:rPr>
            </w:pPr>
            <w:r>
              <w:rPr>
                <w:lang w:val="en-US"/>
              </w:rPr>
              <w:t>1552</w:t>
            </w:r>
          </w:p>
        </w:tc>
      </w:tr>
      <w:tr w:rsidR="0082774E" w14:paraId="4CD17CF3" w14:textId="77777777" w:rsidTr="006E4739">
        <w:tc>
          <w:tcPr>
            <w:tcW w:w="1271" w:type="dxa"/>
            <w:vMerge/>
            <w:tcBorders>
              <w:left w:val="single" w:sz="18" w:space="0" w:color="auto"/>
            </w:tcBorders>
          </w:tcPr>
          <w:p w14:paraId="09055816" w14:textId="77777777" w:rsidR="0082774E" w:rsidRDefault="0082774E" w:rsidP="006E4739">
            <w:pPr>
              <w:rPr>
                <w:lang w:val="en-US"/>
              </w:rPr>
            </w:pPr>
          </w:p>
        </w:tc>
        <w:tc>
          <w:tcPr>
            <w:tcW w:w="1659" w:type="dxa"/>
            <w:tcBorders>
              <w:right w:val="single" w:sz="18" w:space="0" w:color="auto"/>
            </w:tcBorders>
          </w:tcPr>
          <w:p w14:paraId="2D10F047" w14:textId="77777777" w:rsidR="0082774E" w:rsidRDefault="0082774E" w:rsidP="006E4739">
            <w:pPr>
              <w:rPr>
                <w:lang w:val="en-US"/>
              </w:rPr>
            </w:pPr>
            <w:r>
              <w:rPr>
                <w:lang w:val="en-US"/>
              </w:rPr>
              <w:t>Uniaxial (0,1)</w:t>
            </w:r>
          </w:p>
        </w:tc>
        <w:tc>
          <w:tcPr>
            <w:tcW w:w="1034" w:type="dxa"/>
            <w:tcBorders>
              <w:left w:val="single" w:sz="18" w:space="0" w:color="auto"/>
            </w:tcBorders>
          </w:tcPr>
          <w:p w14:paraId="7DDE94AD" w14:textId="77777777" w:rsidR="0082774E" w:rsidRDefault="0082774E" w:rsidP="006E4739">
            <w:pPr>
              <w:rPr>
                <w:lang w:val="en-US"/>
              </w:rPr>
            </w:pPr>
            <w:r>
              <w:rPr>
                <w:lang w:val="en-US"/>
              </w:rPr>
              <w:t>36.93</w:t>
            </w:r>
          </w:p>
        </w:tc>
        <w:tc>
          <w:tcPr>
            <w:tcW w:w="993" w:type="dxa"/>
          </w:tcPr>
          <w:p w14:paraId="5EFABC96" w14:textId="77777777" w:rsidR="0082774E" w:rsidRDefault="0082774E" w:rsidP="006E4739">
            <w:pPr>
              <w:rPr>
                <w:lang w:val="en-US"/>
              </w:rPr>
            </w:pPr>
            <w:r>
              <w:rPr>
                <w:lang w:val="en-US"/>
              </w:rPr>
              <w:t>47.97</w:t>
            </w:r>
          </w:p>
        </w:tc>
        <w:tc>
          <w:tcPr>
            <w:tcW w:w="992" w:type="dxa"/>
          </w:tcPr>
          <w:p w14:paraId="5421BD8D" w14:textId="77777777" w:rsidR="0082774E" w:rsidRDefault="0082774E" w:rsidP="006E4739">
            <w:pPr>
              <w:rPr>
                <w:lang w:val="en-US"/>
              </w:rPr>
            </w:pPr>
            <w:r>
              <w:rPr>
                <w:lang w:val="en-US"/>
              </w:rPr>
              <w:t>84.90</w:t>
            </w:r>
          </w:p>
        </w:tc>
        <w:tc>
          <w:tcPr>
            <w:tcW w:w="992" w:type="dxa"/>
          </w:tcPr>
          <w:p w14:paraId="2D71BC1D" w14:textId="77777777" w:rsidR="0082774E" w:rsidRDefault="0082774E" w:rsidP="006E4739">
            <w:pPr>
              <w:rPr>
                <w:lang w:val="en-US"/>
              </w:rPr>
            </w:pPr>
            <w:r>
              <w:rPr>
                <w:lang w:val="en-US"/>
              </w:rPr>
              <w:t>17.60</w:t>
            </w:r>
          </w:p>
        </w:tc>
        <w:tc>
          <w:tcPr>
            <w:tcW w:w="992" w:type="dxa"/>
          </w:tcPr>
          <w:p w14:paraId="7F4A81F8" w14:textId="77777777" w:rsidR="0082774E" w:rsidRDefault="0082774E" w:rsidP="006E4739">
            <w:pPr>
              <w:rPr>
                <w:lang w:val="en-US"/>
              </w:rPr>
            </w:pPr>
            <w:r>
              <w:rPr>
                <w:lang w:val="en-US"/>
              </w:rPr>
              <w:t>8.66</w:t>
            </w:r>
          </w:p>
        </w:tc>
        <w:tc>
          <w:tcPr>
            <w:tcW w:w="993" w:type="dxa"/>
            <w:tcBorders>
              <w:right w:val="single" w:sz="18" w:space="0" w:color="auto"/>
            </w:tcBorders>
          </w:tcPr>
          <w:p w14:paraId="6868F456" w14:textId="77777777" w:rsidR="0082774E" w:rsidRDefault="0082774E" w:rsidP="006E4739">
            <w:pPr>
              <w:rPr>
                <w:lang w:val="en-US"/>
              </w:rPr>
            </w:pPr>
            <w:r>
              <w:rPr>
                <w:lang w:val="en-US"/>
              </w:rPr>
              <w:t>20.47</w:t>
            </w:r>
          </w:p>
        </w:tc>
        <w:tc>
          <w:tcPr>
            <w:tcW w:w="850" w:type="dxa"/>
            <w:tcBorders>
              <w:left w:val="single" w:sz="18" w:space="0" w:color="auto"/>
              <w:right w:val="single" w:sz="18" w:space="0" w:color="auto"/>
            </w:tcBorders>
          </w:tcPr>
          <w:p w14:paraId="1D728127" w14:textId="77777777" w:rsidR="0082774E" w:rsidRDefault="0082774E" w:rsidP="006E4739">
            <w:pPr>
              <w:rPr>
                <w:lang w:val="en-US"/>
              </w:rPr>
            </w:pPr>
            <w:r>
              <w:rPr>
                <w:lang w:val="en-US"/>
              </w:rPr>
              <w:t>1646</w:t>
            </w:r>
          </w:p>
        </w:tc>
      </w:tr>
      <w:tr w:rsidR="0082774E" w14:paraId="31657F83" w14:textId="77777777" w:rsidTr="006E4739">
        <w:tc>
          <w:tcPr>
            <w:tcW w:w="1271" w:type="dxa"/>
            <w:vMerge/>
            <w:tcBorders>
              <w:left w:val="single" w:sz="18" w:space="0" w:color="auto"/>
            </w:tcBorders>
          </w:tcPr>
          <w:p w14:paraId="1BB35092" w14:textId="77777777" w:rsidR="0082774E" w:rsidRDefault="0082774E" w:rsidP="006E4739">
            <w:pPr>
              <w:rPr>
                <w:lang w:val="en-US"/>
              </w:rPr>
            </w:pPr>
          </w:p>
        </w:tc>
        <w:tc>
          <w:tcPr>
            <w:tcW w:w="1659" w:type="dxa"/>
            <w:tcBorders>
              <w:right w:val="single" w:sz="18" w:space="0" w:color="auto"/>
            </w:tcBorders>
          </w:tcPr>
          <w:p w14:paraId="49269FCB" w14:textId="77777777" w:rsidR="0082774E" w:rsidRDefault="0082774E" w:rsidP="006E4739">
            <w:pPr>
              <w:rPr>
                <w:lang w:val="en-US"/>
              </w:rPr>
            </w:pPr>
            <w:r>
              <w:rPr>
                <w:lang w:val="en-US"/>
              </w:rPr>
              <w:t>Uniaxial (1,1)</w:t>
            </w:r>
          </w:p>
        </w:tc>
        <w:tc>
          <w:tcPr>
            <w:tcW w:w="1034" w:type="dxa"/>
            <w:tcBorders>
              <w:left w:val="single" w:sz="18" w:space="0" w:color="auto"/>
            </w:tcBorders>
          </w:tcPr>
          <w:p w14:paraId="69CD15C5" w14:textId="77777777" w:rsidR="0082774E" w:rsidRDefault="0082774E" w:rsidP="006E4739">
            <w:pPr>
              <w:rPr>
                <w:lang w:val="en-US"/>
              </w:rPr>
            </w:pPr>
            <w:r>
              <w:rPr>
                <w:lang w:val="en-US"/>
              </w:rPr>
              <w:t>40.72</w:t>
            </w:r>
          </w:p>
        </w:tc>
        <w:tc>
          <w:tcPr>
            <w:tcW w:w="993" w:type="dxa"/>
          </w:tcPr>
          <w:p w14:paraId="7BC91D66" w14:textId="77777777" w:rsidR="0082774E" w:rsidRDefault="0082774E" w:rsidP="006E4739">
            <w:pPr>
              <w:rPr>
                <w:lang w:val="en-US"/>
              </w:rPr>
            </w:pPr>
            <w:r>
              <w:rPr>
                <w:lang w:val="en-US"/>
              </w:rPr>
              <w:t>50.20</w:t>
            </w:r>
          </w:p>
        </w:tc>
        <w:tc>
          <w:tcPr>
            <w:tcW w:w="992" w:type="dxa"/>
          </w:tcPr>
          <w:p w14:paraId="6D79D567" w14:textId="77777777" w:rsidR="0082774E" w:rsidRDefault="0082774E" w:rsidP="006E4739">
            <w:pPr>
              <w:rPr>
                <w:lang w:val="en-US"/>
              </w:rPr>
            </w:pPr>
            <w:r>
              <w:rPr>
                <w:lang w:val="en-US"/>
              </w:rPr>
              <w:t>90.92</w:t>
            </w:r>
          </w:p>
        </w:tc>
        <w:tc>
          <w:tcPr>
            <w:tcW w:w="992" w:type="dxa"/>
          </w:tcPr>
          <w:p w14:paraId="75FCBA4A" w14:textId="77777777" w:rsidR="0082774E" w:rsidRDefault="0082774E" w:rsidP="006E4739">
            <w:pPr>
              <w:rPr>
                <w:lang w:val="en-US"/>
              </w:rPr>
            </w:pPr>
            <w:r>
              <w:rPr>
                <w:lang w:val="en-US"/>
              </w:rPr>
              <w:t>18.02</w:t>
            </w:r>
          </w:p>
        </w:tc>
        <w:tc>
          <w:tcPr>
            <w:tcW w:w="992" w:type="dxa"/>
          </w:tcPr>
          <w:p w14:paraId="7B839C0B" w14:textId="77777777" w:rsidR="0082774E" w:rsidRDefault="0082774E" w:rsidP="006E4739">
            <w:pPr>
              <w:rPr>
                <w:lang w:val="en-US"/>
              </w:rPr>
            </w:pPr>
            <w:r>
              <w:rPr>
                <w:lang w:val="en-US"/>
              </w:rPr>
              <w:t>5.78</w:t>
            </w:r>
          </w:p>
        </w:tc>
        <w:tc>
          <w:tcPr>
            <w:tcW w:w="993" w:type="dxa"/>
            <w:tcBorders>
              <w:right w:val="single" w:sz="18" w:space="0" w:color="auto"/>
            </w:tcBorders>
          </w:tcPr>
          <w:p w14:paraId="0306593F" w14:textId="77777777" w:rsidR="0082774E" w:rsidRDefault="0082774E" w:rsidP="006E4739">
            <w:pPr>
              <w:rPr>
                <w:lang w:val="en-US"/>
              </w:rPr>
            </w:pPr>
            <w:r>
              <w:rPr>
                <w:lang w:val="en-US"/>
              </w:rPr>
              <w:t>19.77</w:t>
            </w:r>
          </w:p>
        </w:tc>
        <w:tc>
          <w:tcPr>
            <w:tcW w:w="850" w:type="dxa"/>
            <w:tcBorders>
              <w:left w:val="single" w:sz="18" w:space="0" w:color="auto"/>
              <w:right w:val="single" w:sz="18" w:space="0" w:color="auto"/>
            </w:tcBorders>
          </w:tcPr>
          <w:p w14:paraId="259A741F" w14:textId="77777777" w:rsidR="0082774E" w:rsidRDefault="0082774E" w:rsidP="006E4739">
            <w:pPr>
              <w:rPr>
                <w:lang w:val="en-US"/>
              </w:rPr>
            </w:pPr>
            <w:r>
              <w:rPr>
                <w:lang w:val="en-US"/>
              </w:rPr>
              <w:t>1632</w:t>
            </w:r>
          </w:p>
        </w:tc>
      </w:tr>
      <w:tr w:rsidR="0082774E" w14:paraId="01919B56" w14:textId="77777777" w:rsidTr="006E4739">
        <w:tc>
          <w:tcPr>
            <w:tcW w:w="1271" w:type="dxa"/>
            <w:vMerge/>
            <w:tcBorders>
              <w:left w:val="single" w:sz="18" w:space="0" w:color="auto"/>
            </w:tcBorders>
          </w:tcPr>
          <w:p w14:paraId="1DD9A28D" w14:textId="77777777" w:rsidR="0082774E" w:rsidRDefault="0082774E" w:rsidP="006E4739">
            <w:pPr>
              <w:rPr>
                <w:lang w:val="en-US"/>
              </w:rPr>
            </w:pPr>
          </w:p>
        </w:tc>
        <w:tc>
          <w:tcPr>
            <w:tcW w:w="1659" w:type="dxa"/>
            <w:tcBorders>
              <w:right w:val="single" w:sz="18" w:space="0" w:color="auto"/>
            </w:tcBorders>
          </w:tcPr>
          <w:p w14:paraId="413DCC85" w14:textId="77777777" w:rsidR="0082774E" w:rsidRDefault="0082774E" w:rsidP="006E4739">
            <w:pPr>
              <w:rPr>
                <w:lang w:val="en-US"/>
              </w:rPr>
            </w:pPr>
            <w:r>
              <w:rPr>
                <w:lang w:val="en-US"/>
              </w:rPr>
              <w:t>Uniaxial (</w:t>
            </w:r>
            <w:proofErr w:type="gramStart"/>
            <w:r>
              <w:rPr>
                <w:lang w:val="en-US"/>
              </w:rPr>
              <w:t>1,-</w:t>
            </w:r>
            <w:proofErr w:type="gramEnd"/>
            <w:r>
              <w:rPr>
                <w:lang w:val="en-US"/>
              </w:rPr>
              <w:t>1)</w:t>
            </w:r>
          </w:p>
        </w:tc>
        <w:tc>
          <w:tcPr>
            <w:tcW w:w="1034" w:type="dxa"/>
            <w:tcBorders>
              <w:left w:val="single" w:sz="18" w:space="0" w:color="auto"/>
            </w:tcBorders>
          </w:tcPr>
          <w:p w14:paraId="7ADBE739" w14:textId="77777777" w:rsidR="0082774E" w:rsidRDefault="0082774E" w:rsidP="006E4739">
            <w:pPr>
              <w:rPr>
                <w:lang w:val="en-US"/>
              </w:rPr>
            </w:pPr>
            <w:r>
              <w:rPr>
                <w:lang w:val="en-US"/>
              </w:rPr>
              <w:t>40.28</w:t>
            </w:r>
          </w:p>
        </w:tc>
        <w:tc>
          <w:tcPr>
            <w:tcW w:w="993" w:type="dxa"/>
          </w:tcPr>
          <w:p w14:paraId="61427EE6" w14:textId="77777777" w:rsidR="0082774E" w:rsidRDefault="0082774E" w:rsidP="006E4739">
            <w:pPr>
              <w:rPr>
                <w:lang w:val="en-US"/>
              </w:rPr>
            </w:pPr>
            <w:r>
              <w:rPr>
                <w:lang w:val="en-US"/>
              </w:rPr>
              <w:t>50.16</w:t>
            </w:r>
          </w:p>
        </w:tc>
        <w:tc>
          <w:tcPr>
            <w:tcW w:w="992" w:type="dxa"/>
          </w:tcPr>
          <w:p w14:paraId="4F0B2DDF" w14:textId="77777777" w:rsidR="0082774E" w:rsidRDefault="0082774E" w:rsidP="006E4739">
            <w:pPr>
              <w:rPr>
                <w:lang w:val="en-US"/>
              </w:rPr>
            </w:pPr>
            <w:r>
              <w:rPr>
                <w:lang w:val="en-US"/>
              </w:rPr>
              <w:t>90.44</w:t>
            </w:r>
          </w:p>
        </w:tc>
        <w:tc>
          <w:tcPr>
            <w:tcW w:w="992" w:type="dxa"/>
          </w:tcPr>
          <w:p w14:paraId="7AEBA890" w14:textId="77777777" w:rsidR="0082774E" w:rsidRDefault="0082774E" w:rsidP="006E4739">
            <w:pPr>
              <w:rPr>
                <w:lang w:val="en-US"/>
              </w:rPr>
            </w:pPr>
            <w:r>
              <w:rPr>
                <w:lang w:val="en-US"/>
              </w:rPr>
              <w:t>17.82</w:t>
            </w:r>
          </w:p>
        </w:tc>
        <w:tc>
          <w:tcPr>
            <w:tcW w:w="992" w:type="dxa"/>
          </w:tcPr>
          <w:p w14:paraId="3DAE9360" w14:textId="77777777" w:rsidR="0082774E" w:rsidRDefault="0082774E" w:rsidP="006E4739">
            <w:pPr>
              <w:rPr>
                <w:lang w:val="en-US"/>
              </w:rPr>
            </w:pPr>
            <w:r>
              <w:rPr>
                <w:lang w:val="en-US"/>
              </w:rPr>
              <w:t>5.80</w:t>
            </w:r>
          </w:p>
        </w:tc>
        <w:tc>
          <w:tcPr>
            <w:tcW w:w="993" w:type="dxa"/>
            <w:tcBorders>
              <w:right w:val="single" w:sz="18" w:space="0" w:color="auto"/>
            </w:tcBorders>
          </w:tcPr>
          <w:p w14:paraId="6D58957A" w14:textId="77777777" w:rsidR="0082774E" w:rsidRDefault="0082774E" w:rsidP="006E4739">
            <w:pPr>
              <w:rPr>
                <w:lang w:val="en-US"/>
              </w:rPr>
            </w:pPr>
            <w:r>
              <w:rPr>
                <w:lang w:val="en-US"/>
              </w:rPr>
              <w:t>19.61</w:t>
            </w:r>
          </w:p>
        </w:tc>
        <w:tc>
          <w:tcPr>
            <w:tcW w:w="850" w:type="dxa"/>
            <w:tcBorders>
              <w:left w:val="single" w:sz="18" w:space="0" w:color="auto"/>
              <w:right w:val="single" w:sz="18" w:space="0" w:color="auto"/>
            </w:tcBorders>
          </w:tcPr>
          <w:p w14:paraId="7A6B4DB9" w14:textId="77777777" w:rsidR="0082774E" w:rsidRDefault="0082774E" w:rsidP="006E4739">
            <w:pPr>
              <w:rPr>
                <w:lang w:val="en-US"/>
              </w:rPr>
            </w:pPr>
            <w:r>
              <w:rPr>
                <w:lang w:val="en-US"/>
              </w:rPr>
              <w:t>1614</w:t>
            </w:r>
          </w:p>
        </w:tc>
      </w:tr>
      <w:tr w:rsidR="0082774E" w14:paraId="218A32B9" w14:textId="77777777" w:rsidTr="006E4739">
        <w:tc>
          <w:tcPr>
            <w:tcW w:w="1271" w:type="dxa"/>
            <w:vMerge w:val="restart"/>
            <w:tcBorders>
              <w:left w:val="single" w:sz="18" w:space="0" w:color="auto"/>
            </w:tcBorders>
          </w:tcPr>
          <w:p w14:paraId="4A00DFB9" w14:textId="77777777" w:rsidR="0082774E" w:rsidRDefault="0082774E" w:rsidP="006E4739">
            <w:pPr>
              <w:rPr>
                <w:lang w:val="en-US"/>
              </w:rPr>
            </w:pPr>
            <w:r>
              <w:rPr>
                <w:lang w:val="en-US"/>
              </w:rPr>
              <w:t>Slab set</w:t>
            </w:r>
          </w:p>
        </w:tc>
        <w:tc>
          <w:tcPr>
            <w:tcW w:w="1659" w:type="dxa"/>
            <w:tcBorders>
              <w:right w:val="single" w:sz="18" w:space="0" w:color="auto"/>
            </w:tcBorders>
          </w:tcPr>
          <w:p w14:paraId="1E939FDD" w14:textId="77777777" w:rsidR="0082774E" w:rsidRDefault="0082774E" w:rsidP="006E4739">
            <w:pPr>
              <w:rPr>
                <w:lang w:val="en-US"/>
              </w:rPr>
            </w:pPr>
            <w:r>
              <w:rPr>
                <w:lang w:val="en-US"/>
              </w:rPr>
              <w:t>Topology (“t”)</w:t>
            </w:r>
          </w:p>
        </w:tc>
        <w:tc>
          <w:tcPr>
            <w:tcW w:w="1034" w:type="dxa"/>
            <w:tcBorders>
              <w:left w:val="single" w:sz="18" w:space="0" w:color="auto"/>
            </w:tcBorders>
          </w:tcPr>
          <w:p w14:paraId="2068B68E" w14:textId="77777777" w:rsidR="0082774E" w:rsidRDefault="0082774E" w:rsidP="006E4739">
            <w:pPr>
              <w:rPr>
                <w:lang w:val="en-US"/>
              </w:rPr>
            </w:pPr>
            <w:r>
              <w:rPr>
                <w:lang w:val="en-US"/>
              </w:rPr>
              <w:t>44.68</w:t>
            </w:r>
          </w:p>
        </w:tc>
        <w:tc>
          <w:tcPr>
            <w:tcW w:w="993" w:type="dxa"/>
          </w:tcPr>
          <w:p w14:paraId="6C30342F" w14:textId="77777777" w:rsidR="0082774E" w:rsidRDefault="0082774E" w:rsidP="006E4739">
            <w:pPr>
              <w:rPr>
                <w:lang w:val="en-US"/>
              </w:rPr>
            </w:pPr>
            <w:r>
              <w:rPr>
                <w:lang w:val="en-US"/>
              </w:rPr>
              <w:t>53.75</w:t>
            </w:r>
          </w:p>
        </w:tc>
        <w:tc>
          <w:tcPr>
            <w:tcW w:w="992" w:type="dxa"/>
          </w:tcPr>
          <w:p w14:paraId="104EDDAC" w14:textId="77777777" w:rsidR="0082774E" w:rsidRDefault="0082774E" w:rsidP="006E4739">
            <w:pPr>
              <w:rPr>
                <w:lang w:val="en-US"/>
              </w:rPr>
            </w:pPr>
            <w:r>
              <w:rPr>
                <w:lang w:val="en-US"/>
              </w:rPr>
              <w:t>98.43</w:t>
            </w:r>
          </w:p>
        </w:tc>
        <w:tc>
          <w:tcPr>
            <w:tcW w:w="992" w:type="dxa"/>
          </w:tcPr>
          <w:p w14:paraId="3C9AC6DB" w14:textId="77777777" w:rsidR="0082774E" w:rsidRDefault="0082774E" w:rsidP="006E4739">
            <w:pPr>
              <w:rPr>
                <w:lang w:val="en-US"/>
              </w:rPr>
            </w:pPr>
            <w:r>
              <w:rPr>
                <w:lang w:val="en-US"/>
              </w:rPr>
              <w:t>13.95</w:t>
            </w:r>
          </w:p>
        </w:tc>
        <w:tc>
          <w:tcPr>
            <w:tcW w:w="992" w:type="dxa"/>
          </w:tcPr>
          <w:p w14:paraId="18CBA251" w14:textId="77777777" w:rsidR="0082774E" w:rsidRDefault="0082774E" w:rsidP="006E4739">
            <w:pPr>
              <w:rPr>
                <w:lang w:val="en-US"/>
              </w:rPr>
            </w:pPr>
            <w:r>
              <w:rPr>
                <w:lang w:val="en-US"/>
              </w:rPr>
              <w:t>6.56</w:t>
            </w:r>
          </w:p>
        </w:tc>
        <w:tc>
          <w:tcPr>
            <w:tcW w:w="993" w:type="dxa"/>
            <w:tcBorders>
              <w:right w:val="single" w:sz="18" w:space="0" w:color="auto"/>
            </w:tcBorders>
          </w:tcPr>
          <w:p w14:paraId="571EC056" w14:textId="77777777" w:rsidR="0082774E" w:rsidRDefault="0082774E" w:rsidP="006E4739">
            <w:pPr>
              <w:rPr>
                <w:lang w:val="en-US"/>
              </w:rPr>
            </w:pPr>
            <w:r>
              <w:rPr>
                <w:lang w:val="en-US"/>
              </w:rPr>
              <w:t>16.01</w:t>
            </w:r>
          </w:p>
        </w:tc>
        <w:tc>
          <w:tcPr>
            <w:tcW w:w="850" w:type="dxa"/>
            <w:tcBorders>
              <w:left w:val="single" w:sz="18" w:space="0" w:color="auto"/>
              <w:right w:val="single" w:sz="18" w:space="0" w:color="auto"/>
            </w:tcBorders>
          </w:tcPr>
          <w:p w14:paraId="51C584F3" w14:textId="77777777" w:rsidR="0082774E" w:rsidRDefault="0082774E" w:rsidP="006E4739">
            <w:pPr>
              <w:rPr>
                <w:lang w:val="en-US"/>
              </w:rPr>
            </w:pPr>
            <w:r>
              <w:rPr>
                <w:lang w:val="en-US"/>
              </w:rPr>
              <w:t>3984</w:t>
            </w:r>
          </w:p>
        </w:tc>
      </w:tr>
      <w:tr w:rsidR="0082774E" w14:paraId="0EF7D7C8" w14:textId="77777777" w:rsidTr="006E4739">
        <w:tc>
          <w:tcPr>
            <w:tcW w:w="1271" w:type="dxa"/>
            <w:vMerge/>
            <w:tcBorders>
              <w:left w:val="single" w:sz="18" w:space="0" w:color="auto"/>
            </w:tcBorders>
          </w:tcPr>
          <w:p w14:paraId="4DC8B1E2" w14:textId="77777777" w:rsidR="0082774E" w:rsidRDefault="0082774E" w:rsidP="006E4739">
            <w:pPr>
              <w:rPr>
                <w:lang w:val="en-US"/>
              </w:rPr>
            </w:pPr>
          </w:p>
        </w:tc>
        <w:tc>
          <w:tcPr>
            <w:tcW w:w="1659" w:type="dxa"/>
            <w:tcBorders>
              <w:right w:val="single" w:sz="18" w:space="0" w:color="auto"/>
            </w:tcBorders>
          </w:tcPr>
          <w:p w14:paraId="275CFA4D" w14:textId="77777777" w:rsidR="0082774E" w:rsidRDefault="0082774E" w:rsidP="006E4739">
            <w:pPr>
              <w:rPr>
                <w:lang w:val="en-US"/>
              </w:rPr>
            </w:pPr>
            <w:r>
              <w:rPr>
                <w:lang w:val="en-US"/>
              </w:rPr>
              <w:t>Grid (“g”)</w:t>
            </w:r>
          </w:p>
        </w:tc>
        <w:tc>
          <w:tcPr>
            <w:tcW w:w="1034" w:type="dxa"/>
            <w:tcBorders>
              <w:left w:val="single" w:sz="18" w:space="0" w:color="auto"/>
            </w:tcBorders>
          </w:tcPr>
          <w:p w14:paraId="34FB3597" w14:textId="77777777" w:rsidR="0082774E" w:rsidRDefault="0082774E" w:rsidP="006E4739">
            <w:pPr>
              <w:rPr>
                <w:lang w:val="en-US"/>
              </w:rPr>
            </w:pPr>
            <w:r>
              <w:rPr>
                <w:lang w:val="en-US"/>
              </w:rPr>
              <w:t>35.63</w:t>
            </w:r>
          </w:p>
        </w:tc>
        <w:tc>
          <w:tcPr>
            <w:tcW w:w="993" w:type="dxa"/>
          </w:tcPr>
          <w:p w14:paraId="24439EA0" w14:textId="77777777" w:rsidR="0082774E" w:rsidRDefault="0082774E" w:rsidP="006E4739">
            <w:pPr>
              <w:rPr>
                <w:lang w:val="en-US"/>
              </w:rPr>
            </w:pPr>
            <w:r>
              <w:rPr>
                <w:lang w:val="en-US"/>
              </w:rPr>
              <w:t>47.2</w:t>
            </w:r>
          </w:p>
        </w:tc>
        <w:tc>
          <w:tcPr>
            <w:tcW w:w="992" w:type="dxa"/>
          </w:tcPr>
          <w:p w14:paraId="51291F83" w14:textId="77777777" w:rsidR="0082774E" w:rsidRDefault="0082774E" w:rsidP="006E4739">
            <w:pPr>
              <w:rPr>
                <w:lang w:val="en-US"/>
              </w:rPr>
            </w:pPr>
            <w:r>
              <w:rPr>
                <w:lang w:val="en-US"/>
              </w:rPr>
              <w:t>82.84</w:t>
            </w:r>
          </w:p>
        </w:tc>
        <w:tc>
          <w:tcPr>
            <w:tcW w:w="992" w:type="dxa"/>
          </w:tcPr>
          <w:p w14:paraId="31AAD80E" w14:textId="77777777" w:rsidR="0082774E" w:rsidRDefault="0082774E" w:rsidP="006E4739">
            <w:pPr>
              <w:rPr>
                <w:lang w:val="en-US"/>
              </w:rPr>
            </w:pPr>
            <w:r>
              <w:rPr>
                <w:lang w:val="en-US"/>
              </w:rPr>
              <w:t>23.21</w:t>
            </w:r>
          </w:p>
        </w:tc>
        <w:tc>
          <w:tcPr>
            <w:tcW w:w="992" w:type="dxa"/>
          </w:tcPr>
          <w:p w14:paraId="022F6768" w14:textId="77777777" w:rsidR="0082774E" w:rsidRDefault="0082774E" w:rsidP="006E4739">
            <w:pPr>
              <w:rPr>
                <w:lang w:val="en-US"/>
              </w:rPr>
            </w:pPr>
            <w:r>
              <w:rPr>
                <w:lang w:val="en-US"/>
              </w:rPr>
              <w:t>10.25</w:t>
            </w:r>
          </w:p>
        </w:tc>
        <w:tc>
          <w:tcPr>
            <w:tcW w:w="993" w:type="dxa"/>
            <w:tcBorders>
              <w:right w:val="single" w:sz="18" w:space="0" w:color="auto"/>
            </w:tcBorders>
          </w:tcPr>
          <w:p w14:paraId="6F9EBDD8" w14:textId="77777777" w:rsidR="0082774E" w:rsidRDefault="0082774E" w:rsidP="006E4739">
            <w:pPr>
              <w:rPr>
                <w:lang w:val="en-US"/>
              </w:rPr>
            </w:pPr>
            <w:r>
              <w:rPr>
                <w:lang w:val="en-US"/>
              </w:rPr>
              <w:t>27.63</w:t>
            </w:r>
          </w:p>
        </w:tc>
        <w:tc>
          <w:tcPr>
            <w:tcW w:w="850" w:type="dxa"/>
            <w:tcBorders>
              <w:left w:val="single" w:sz="18" w:space="0" w:color="auto"/>
              <w:right w:val="single" w:sz="18" w:space="0" w:color="auto"/>
            </w:tcBorders>
          </w:tcPr>
          <w:p w14:paraId="37E60919" w14:textId="77777777" w:rsidR="0082774E" w:rsidRDefault="0082774E" w:rsidP="006E4739">
            <w:pPr>
              <w:rPr>
                <w:lang w:val="en-US"/>
              </w:rPr>
            </w:pPr>
            <w:r>
              <w:rPr>
                <w:lang w:val="en-US"/>
              </w:rPr>
              <w:t>3984</w:t>
            </w:r>
          </w:p>
        </w:tc>
      </w:tr>
      <w:tr w:rsidR="0082774E" w14:paraId="27CB5297" w14:textId="77777777" w:rsidTr="006E4739">
        <w:tc>
          <w:tcPr>
            <w:tcW w:w="1271" w:type="dxa"/>
            <w:vMerge/>
            <w:tcBorders>
              <w:left w:val="single" w:sz="18" w:space="0" w:color="auto"/>
              <w:bottom w:val="single" w:sz="18" w:space="0" w:color="auto"/>
            </w:tcBorders>
          </w:tcPr>
          <w:p w14:paraId="551DC303" w14:textId="77777777" w:rsidR="0082774E" w:rsidRDefault="0082774E" w:rsidP="006E4739">
            <w:pPr>
              <w:rPr>
                <w:lang w:val="en-US"/>
              </w:rPr>
            </w:pPr>
          </w:p>
        </w:tc>
        <w:tc>
          <w:tcPr>
            <w:tcW w:w="1659" w:type="dxa"/>
            <w:tcBorders>
              <w:bottom w:val="single" w:sz="18" w:space="0" w:color="auto"/>
              <w:right w:val="single" w:sz="18" w:space="0" w:color="auto"/>
            </w:tcBorders>
          </w:tcPr>
          <w:p w14:paraId="71CF1C22" w14:textId="77777777" w:rsidR="0082774E" w:rsidRDefault="0082774E" w:rsidP="006E4739">
            <w:pPr>
              <w:rPr>
                <w:lang w:val="en-US"/>
              </w:rPr>
            </w:pPr>
            <w:r>
              <w:rPr>
                <w:lang w:val="en-US"/>
              </w:rPr>
              <w:t>Star (“s”)</w:t>
            </w:r>
          </w:p>
        </w:tc>
        <w:tc>
          <w:tcPr>
            <w:tcW w:w="1034" w:type="dxa"/>
            <w:tcBorders>
              <w:left w:val="single" w:sz="18" w:space="0" w:color="auto"/>
              <w:bottom w:val="single" w:sz="18" w:space="0" w:color="auto"/>
            </w:tcBorders>
          </w:tcPr>
          <w:p w14:paraId="31774095" w14:textId="77777777" w:rsidR="0082774E" w:rsidRDefault="0082774E" w:rsidP="006E4739">
            <w:pPr>
              <w:rPr>
                <w:lang w:val="en-US"/>
              </w:rPr>
            </w:pPr>
            <w:r>
              <w:rPr>
                <w:lang w:val="en-US"/>
              </w:rPr>
              <w:t>37.11</w:t>
            </w:r>
          </w:p>
        </w:tc>
        <w:tc>
          <w:tcPr>
            <w:tcW w:w="993" w:type="dxa"/>
            <w:tcBorders>
              <w:bottom w:val="single" w:sz="18" w:space="0" w:color="auto"/>
            </w:tcBorders>
          </w:tcPr>
          <w:p w14:paraId="46F57443" w14:textId="77777777" w:rsidR="0082774E" w:rsidRDefault="0082774E" w:rsidP="006E4739">
            <w:pPr>
              <w:rPr>
                <w:lang w:val="en-US"/>
              </w:rPr>
            </w:pPr>
            <w:r>
              <w:rPr>
                <w:lang w:val="en-US"/>
              </w:rPr>
              <w:t>52.88</w:t>
            </w:r>
          </w:p>
        </w:tc>
        <w:tc>
          <w:tcPr>
            <w:tcW w:w="992" w:type="dxa"/>
            <w:tcBorders>
              <w:bottom w:val="single" w:sz="18" w:space="0" w:color="auto"/>
            </w:tcBorders>
          </w:tcPr>
          <w:p w14:paraId="517A09E7" w14:textId="77777777" w:rsidR="0082774E" w:rsidRDefault="0082774E" w:rsidP="006E4739">
            <w:pPr>
              <w:rPr>
                <w:lang w:val="en-US"/>
              </w:rPr>
            </w:pPr>
            <w:r>
              <w:rPr>
                <w:lang w:val="en-US"/>
              </w:rPr>
              <w:t>89.99</w:t>
            </w:r>
          </w:p>
        </w:tc>
        <w:tc>
          <w:tcPr>
            <w:tcW w:w="992" w:type="dxa"/>
            <w:tcBorders>
              <w:bottom w:val="single" w:sz="18" w:space="0" w:color="auto"/>
            </w:tcBorders>
          </w:tcPr>
          <w:p w14:paraId="51DABB68" w14:textId="77777777" w:rsidR="0082774E" w:rsidRDefault="0082774E" w:rsidP="006E4739">
            <w:pPr>
              <w:rPr>
                <w:lang w:val="en-US"/>
              </w:rPr>
            </w:pPr>
            <w:r>
              <w:rPr>
                <w:lang w:val="en-US"/>
              </w:rPr>
              <w:t>8.91</w:t>
            </w:r>
          </w:p>
        </w:tc>
        <w:tc>
          <w:tcPr>
            <w:tcW w:w="992" w:type="dxa"/>
            <w:tcBorders>
              <w:bottom w:val="single" w:sz="18" w:space="0" w:color="auto"/>
            </w:tcBorders>
          </w:tcPr>
          <w:p w14:paraId="4F54727A" w14:textId="77777777" w:rsidR="0082774E" w:rsidRDefault="0082774E" w:rsidP="006E4739">
            <w:pPr>
              <w:rPr>
                <w:lang w:val="en-US"/>
              </w:rPr>
            </w:pPr>
            <w:r>
              <w:rPr>
                <w:lang w:val="en-US"/>
              </w:rPr>
              <w:t>6.33</w:t>
            </w:r>
          </w:p>
        </w:tc>
        <w:tc>
          <w:tcPr>
            <w:tcW w:w="993" w:type="dxa"/>
            <w:tcBorders>
              <w:bottom w:val="single" w:sz="18" w:space="0" w:color="auto"/>
              <w:right w:val="single" w:sz="18" w:space="0" w:color="auto"/>
            </w:tcBorders>
          </w:tcPr>
          <w:p w14:paraId="75B88929" w14:textId="77777777" w:rsidR="0082774E" w:rsidRDefault="0082774E" w:rsidP="006E4739">
            <w:pPr>
              <w:rPr>
                <w:lang w:val="en-US"/>
              </w:rPr>
            </w:pPr>
            <w:r>
              <w:rPr>
                <w:lang w:val="en-US"/>
              </w:rPr>
              <w:t>11.8</w:t>
            </w:r>
          </w:p>
        </w:tc>
        <w:tc>
          <w:tcPr>
            <w:tcW w:w="850" w:type="dxa"/>
            <w:tcBorders>
              <w:left w:val="single" w:sz="18" w:space="0" w:color="auto"/>
              <w:bottom w:val="single" w:sz="18" w:space="0" w:color="auto"/>
              <w:right w:val="single" w:sz="18" w:space="0" w:color="auto"/>
            </w:tcBorders>
          </w:tcPr>
          <w:p w14:paraId="4372D7BD" w14:textId="77777777" w:rsidR="0082774E" w:rsidRDefault="0082774E" w:rsidP="006E4739">
            <w:pPr>
              <w:rPr>
                <w:lang w:val="en-US"/>
              </w:rPr>
            </w:pPr>
            <w:r>
              <w:rPr>
                <w:lang w:val="en-US"/>
              </w:rPr>
              <w:t>3478</w:t>
            </w:r>
          </w:p>
        </w:tc>
      </w:tr>
      <w:tr w:rsidR="0082774E" w14:paraId="31457EFC" w14:textId="77777777" w:rsidTr="006E4739">
        <w:tc>
          <w:tcPr>
            <w:tcW w:w="2930" w:type="dxa"/>
            <w:gridSpan w:val="2"/>
            <w:tcBorders>
              <w:top w:val="single" w:sz="18" w:space="0" w:color="auto"/>
              <w:left w:val="nil"/>
              <w:bottom w:val="single" w:sz="18" w:space="0" w:color="auto"/>
              <w:right w:val="nil"/>
            </w:tcBorders>
          </w:tcPr>
          <w:p w14:paraId="3E2C3808" w14:textId="77777777" w:rsidR="0082774E" w:rsidRDefault="0082774E" w:rsidP="006E4739">
            <w:pPr>
              <w:rPr>
                <w:lang w:val="en-US"/>
              </w:rPr>
            </w:pPr>
          </w:p>
        </w:tc>
        <w:tc>
          <w:tcPr>
            <w:tcW w:w="1034" w:type="dxa"/>
            <w:tcBorders>
              <w:top w:val="single" w:sz="18" w:space="0" w:color="auto"/>
              <w:left w:val="nil"/>
              <w:bottom w:val="single" w:sz="18" w:space="0" w:color="auto"/>
              <w:right w:val="nil"/>
            </w:tcBorders>
          </w:tcPr>
          <w:p w14:paraId="416E6831" w14:textId="77777777" w:rsidR="0082774E" w:rsidRDefault="0082774E" w:rsidP="006E4739">
            <w:pPr>
              <w:rPr>
                <w:lang w:val="en-US"/>
              </w:rPr>
            </w:pPr>
          </w:p>
        </w:tc>
        <w:tc>
          <w:tcPr>
            <w:tcW w:w="993" w:type="dxa"/>
            <w:tcBorders>
              <w:top w:val="single" w:sz="18" w:space="0" w:color="auto"/>
              <w:left w:val="nil"/>
              <w:bottom w:val="single" w:sz="18" w:space="0" w:color="auto"/>
              <w:right w:val="nil"/>
            </w:tcBorders>
          </w:tcPr>
          <w:p w14:paraId="439FFF1C" w14:textId="77777777" w:rsidR="0082774E" w:rsidRDefault="0082774E" w:rsidP="006E4739">
            <w:pPr>
              <w:rPr>
                <w:lang w:val="en-US"/>
              </w:rPr>
            </w:pPr>
          </w:p>
        </w:tc>
        <w:tc>
          <w:tcPr>
            <w:tcW w:w="992" w:type="dxa"/>
            <w:tcBorders>
              <w:top w:val="single" w:sz="18" w:space="0" w:color="auto"/>
              <w:left w:val="nil"/>
              <w:bottom w:val="single" w:sz="18" w:space="0" w:color="auto"/>
              <w:right w:val="nil"/>
            </w:tcBorders>
          </w:tcPr>
          <w:p w14:paraId="6C0AB0CF" w14:textId="77777777" w:rsidR="0082774E" w:rsidRDefault="0082774E" w:rsidP="006E4739">
            <w:pPr>
              <w:rPr>
                <w:lang w:val="en-US"/>
              </w:rPr>
            </w:pPr>
          </w:p>
        </w:tc>
        <w:tc>
          <w:tcPr>
            <w:tcW w:w="992" w:type="dxa"/>
            <w:tcBorders>
              <w:top w:val="single" w:sz="18" w:space="0" w:color="auto"/>
              <w:left w:val="nil"/>
              <w:bottom w:val="single" w:sz="18" w:space="0" w:color="auto"/>
              <w:right w:val="nil"/>
            </w:tcBorders>
          </w:tcPr>
          <w:p w14:paraId="712DD4A8" w14:textId="77777777" w:rsidR="0082774E" w:rsidRDefault="0082774E" w:rsidP="006E4739">
            <w:pPr>
              <w:rPr>
                <w:lang w:val="en-US"/>
              </w:rPr>
            </w:pPr>
          </w:p>
        </w:tc>
        <w:tc>
          <w:tcPr>
            <w:tcW w:w="992" w:type="dxa"/>
            <w:tcBorders>
              <w:top w:val="single" w:sz="18" w:space="0" w:color="auto"/>
              <w:left w:val="nil"/>
              <w:bottom w:val="single" w:sz="18" w:space="0" w:color="auto"/>
              <w:right w:val="nil"/>
            </w:tcBorders>
          </w:tcPr>
          <w:p w14:paraId="06441AC2" w14:textId="77777777" w:rsidR="0082774E" w:rsidRDefault="0082774E" w:rsidP="006E4739">
            <w:pPr>
              <w:rPr>
                <w:lang w:val="en-US"/>
              </w:rPr>
            </w:pPr>
          </w:p>
        </w:tc>
        <w:tc>
          <w:tcPr>
            <w:tcW w:w="993" w:type="dxa"/>
            <w:tcBorders>
              <w:top w:val="single" w:sz="18" w:space="0" w:color="auto"/>
              <w:left w:val="nil"/>
              <w:bottom w:val="single" w:sz="18" w:space="0" w:color="auto"/>
              <w:right w:val="nil"/>
            </w:tcBorders>
          </w:tcPr>
          <w:p w14:paraId="7DC34357" w14:textId="77777777" w:rsidR="0082774E" w:rsidRDefault="0082774E" w:rsidP="006E4739">
            <w:pPr>
              <w:rPr>
                <w:lang w:val="en-US"/>
              </w:rPr>
            </w:pPr>
          </w:p>
        </w:tc>
        <w:tc>
          <w:tcPr>
            <w:tcW w:w="850" w:type="dxa"/>
            <w:tcBorders>
              <w:top w:val="single" w:sz="18" w:space="0" w:color="auto"/>
              <w:left w:val="nil"/>
              <w:bottom w:val="single" w:sz="18" w:space="0" w:color="auto"/>
              <w:right w:val="nil"/>
            </w:tcBorders>
          </w:tcPr>
          <w:p w14:paraId="46FB49A8" w14:textId="77777777" w:rsidR="0082774E" w:rsidRDefault="0082774E" w:rsidP="006E4739">
            <w:pPr>
              <w:rPr>
                <w:lang w:val="en-US"/>
              </w:rPr>
            </w:pPr>
          </w:p>
        </w:tc>
      </w:tr>
      <w:tr w:rsidR="0082774E" w14:paraId="0147A6CC" w14:textId="77777777" w:rsidTr="006E4739">
        <w:tc>
          <w:tcPr>
            <w:tcW w:w="2930" w:type="dxa"/>
            <w:gridSpan w:val="2"/>
            <w:tcBorders>
              <w:left w:val="single" w:sz="18" w:space="0" w:color="auto"/>
              <w:bottom w:val="single" w:sz="4" w:space="0" w:color="auto"/>
              <w:right w:val="single" w:sz="18" w:space="0" w:color="auto"/>
            </w:tcBorders>
          </w:tcPr>
          <w:p w14:paraId="522551ED" w14:textId="77777777" w:rsidR="0082774E" w:rsidRDefault="0082774E" w:rsidP="006E4739">
            <w:pPr>
              <w:rPr>
                <w:lang w:val="en-US"/>
              </w:rPr>
            </w:pPr>
            <w:r>
              <w:rPr>
                <w:lang w:val="en-US"/>
              </w:rPr>
              <w:t>Conventional Construction</w:t>
            </w:r>
          </w:p>
        </w:tc>
        <w:tc>
          <w:tcPr>
            <w:tcW w:w="1034" w:type="dxa"/>
            <w:tcBorders>
              <w:left w:val="single" w:sz="18" w:space="0" w:color="auto"/>
              <w:bottom w:val="single" w:sz="4" w:space="0" w:color="auto"/>
            </w:tcBorders>
          </w:tcPr>
          <w:p w14:paraId="7CC4DCC4" w14:textId="77777777" w:rsidR="0082774E" w:rsidRDefault="0082774E" w:rsidP="006E4739">
            <w:pPr>
              <w:rPr>
                <w:lang w:val="en-US"/>
              </w:rPr>
            </w:pPr>
            <w:r>
              <w:rPr>
                <w:lang w:val="en-US"/>
              </w:rPr>
              <w:t>40.68</w:t>
            </w:r>
          </w:p>
        </w:tc>
        <w:tc>
          <w:tcPr>
            <w:tcW w:w="993" w:type="dxa"/>
            <w:tcBorders>
              <w:bottom w:val="single" w:sz="4" w:space="0" w:color="auto"/>
            </w:tcBorders>
          </w:tcPr>
          <w:p w14:paraId="27564C15" w14:textId="77777777" w:rsidR="0082774E" w:rsidRDefault="0082774E" w:rsidP="006E4739">
            <w:pPr>
              <w:rPr>
                <w:lang w:val="en-US"/>
              </w:rPr>
            </w:pPr>
            <w:r>
              <w:rPr>
                <w:lang w:val="en-US"/>
              </w:rPr>
              <w:t>50.99</w:t>
            </w:r>
          </w:p>
        </w:tc>
        <w:tc>
          <w:tcPr>
            <w:tcW w:w="992" w:type="dxa"/>
            <w:tcBorders>
              <w:bottom w:val="single" w:sz="4" w:space="0" w:color="auto"/>
            </w:tcBorders>
          </w:tcPr>
          <w:p w14:paraId="34B1854A" w14:textId="77777777" w:rsidR="0082774E" w:rsidRDefault="0082774E" w:rsidP="006E4739">
            <w:pPr>
              <w:rPr>
                <w:lang w:val="en-US"/>
              </w:rPr>
            </w:pPr>
            <w:r>
              <w:rPr>
                <w:lang w:val="en-US"/>
              </w:rPr>
              <w:t>91.66</w:t>
            </w:r>
          </w:p>
        </w:tc>
        <w:tc>
          <w:tcPr>
            <w:tcW w:w="992" w:type="dxa"/>
            <w:tcBorders>
              <w:bottom w:val="single" w:sz="4" w:space="0" w:color="auto"/>
            </w:tcBorders>
          </w:tcPr>
          <w:p w14:paraId="1953428C" w14:textId="77777777" w:rsidR="0082774E" w:rsidRDefault="0082774E" w:rsidP="006E4739">
            <w:pPr>
              <w:rPr>
                <w:lang w:val="en-US"/>
              </w:rPr>
            </w:pPr>
            <w:r>
              <w:rPr>
                <w:lang w:val="en-US"/>
              </w:rPr>
              <w:t>10.40</w:t>
            </w:r>
          </w:p>
        </w:tc>
        <w:tc>
          <w:tcPr>
            <w:tcW w:w="992" w:type="dxa"/>
            <w:tcBorders>
              <w:bottom w:val="single" w:sz="4" w:space="0" w:color="auto"/>
            </w:tcBorders>
          </w:tcPr>
          <w:p w14:paraId="2A2CC675" w14:textId="77777777" w:rsidR="0082774E" w:rsidRDefault="0082774E" w:rsidP="006E4739">
            <w:pPr>
              <w:rPr>
                <w:lang w:val="en-US"/>
              </w:rPr>
            </w:pPr>
            <w:r>
              <w:rPr>
                <w:lang w:val="en-US"/>
              </w:rPr>
              <w:t>6.80</w:t>
            </w:r>
          </w:p>
        </w:tc>
        <w:tc>
          <w:tcPr>
            <w:tcW w:w="993" w:type="dxa"/>
            <w:tcBorders>
              <w:bottom w:val="single" w:sz="4" w:space="0" w:color="auto"/>
              <w:right w:val="single" w:sz="18" w:space="0" w:color="auto"/>
            </w:tcBorders>
          </w:tcPr>
          <w:p w14:paraId="12C648EE" w14:textId="77777777" w:rsidR="0082774E" w:rsidRDefault="0082774E" w:rsidP="006E4739">
            <w:pPr>
              <w:rPr>
                <w:lang w:val="en-US"/>
              </w:rPr>
            </w:pPr>
            <w:r>
              <w:rPr>
                <w:lang w:val="en-US"/>
              </w:rPr>
              <w:t>13.54</w:t>
            </w:r>
          </w:p>
        </w:tc>
        <w:tc>
          <w:tcPr>
            <w:tcW w:w="850" w:type="dxa"/>
            <w:tcBorders>
              <w:left w:val="single" w:sz="18" w:space="0" w:color="auto"/>
              <w:bottom w:val="single" w:sz="4" w:space="0" w:color="auto"/>
              <w:right w:val="single" w:sz="18" w:space="0" w:color="auto"/>
            </w:tcBorders>
          </w:tcPr>
          <w:p w14:paraId="5BE87E71" w14:textId="77777777" w:rsidR="0082774E" w:rsidRDefault="0082774E" w:rsidP="006E4739">
            <w:pPr>
              <w:rPr>
                <w:lang w:val="en-US"/>
              </w:rPr>
            </w:pPr>
            <w:r>
              <w:rPr>
                <w:lang w:val="en-US"/>
              </w:rPr>
              <w:t>97</w:t>
            </w:r>
          </w:p>
        </w:tc>
      </w:tr>
      <w:tr w:rsidR="00212E21" w14:paraId="44805B72" w14:textId="77777777" w:rsidTr="006E4739">
        <w:tc>
          <w:tcPr>
            <w:tcW w:w="2930" w:type="dxa"/>
            <w:gridSpan w:val="2"/>
            <w:tcBorders>
              <w:left w:val="single" w:sz="18" w:space="0" w:color="auto"/>
              <w:bottom w:val="single" w:sz="18" w:space="0" w:color="auto"/>
              <w:right w:val="single" w:sz="18" w:space="0" w:color="auto"/>
            </w:tcBorders>
          </w:tcPr>
          <w:p w14:paraId="34D6893F" w14:textId="77777777" w:rsidR="00212E21" w:rsidRDefault="00212E21" w:rsidP="00212E21">
            <w:pPr>
              <w:rPr>
                <w:lang w:val="en-US"/>
              </w:rPr>
            </w:pPr>
            <w:r>
              <w:rPr>
                <w:lang w:val="en-US"/>
              </w:rPr>
              <w:t>Business-as-usual</w:t>
            </w:r>
          </w:p>
        </w:tc>
        <w:tc>
          <w:tcPr>
            <w:tcW w:w="1034" w:type="dxa"/>
            <w:tcBorders>
              <w:left w:val="single" w:sz="18" w:space="0" w:color="auto"/>
              <w:bottom w:val="single" w:sz="18" w:space="0" w:color="auto"/>
            </w:tcBorders>
          </w:tcPr>
          <w:p w14:paraId="255C0504" w14:textId="7402B43B" w:rsidR="00212E21" w:rsidRDefault="00212E21" w:rsidP="00212E21">
            <w:pPr>
              <w:rPr>
                <w:lang w:val="en-US"/>
              </w:rPr>
            </w:pPr>
            <w:r>
              <w:rPr>
                <w:lang w:val="en-US"/>
              </w:rPr>
              <w:t>60.28</w:t>
            </w:r>
          </w:p>
        </w:tc>
        <w:tc>
          <w:tcPr>
            <w:tcW w:w="993" w:type="dxa"/>
            <w:tcBorders>
              <w:bottom w:val="single" w:sz="18" w:space="0" w:color="auto"/>
            </w:tcBorders>
          </w:tcPr>
          <w:p w14:paraId="5639223C" w14:textId="26C92DA0" w:rsidR="00212E21" w:rsidRDefault="00212E21" w:rsidP="00212E21">
            <w:pPr>
              <w:rPr>
                <w:lang w:val="en-US"/>
              </w:rPr>
            </w:pPr>
            <w:r>
              <w:rPr>
                <w:lang w:val="en-US"/>
              </w:rPr>
              <w:t>53.94</w:t>
            </w:r>
          </w:p>
        </w:tc>
        <w:tc>
          <w:tcPr>
            <w:tcW w:w="992" w:type="dxa"/>
            <w:tcBorders>
              <w:bottom w:val="single" w:sz="18" w:space="0" w:color="auto"/>
            </w:tcBorders>
          </w:tcPr>
          <w:p w14:paraId="68E34DB2" w14:textId="0EE82613" w:rsidR="00212E21" w:rsidRDefault="00212E21" w:rsidP="00212E21">
            <w:pPr>
              <w:rPr>
                <w:lang w:val="en-US"/>
              </w:rPr>
            </w:pPr>
            <w:r>
              <w:rPr>
                <w:lang w:val="en-US"/>
              </w:rPr>
              <w:t>114.23</w:t>
            </w:r>
          </w:p>
        </w:tc>
        <w:tc>
          <w:tcPr>
            <w:tcW w:w="992" w:type="dxa"/>
            <w:tcBorders>
              <w:bottom w:val="single" w:sz="18" w:space="0" w:color="auto"/>
            </w:tcBorders>
          </w:tcPr>
          <w:p w14:paraId="73288B6A" w14:textId="77777777" w:rsidR="00212E21" w:rsidRDefault="00212E21" w:rsidP="00212E21">
            <w:pPr>
              <w:rPr>
                <w:lang w:val="en-US"/>
              </w:rPr>
            </w:pPr>
            <w:r>
              <w:rPr>
                <w:lang w:val="en-US"/>
              </w:rPr>
              <w:t>-</w:t>
            </w:r>
          </w:p>
        </w:tc>
        <w:tc>
          <w:tcPr>
            <w:tcW w:w="992" w:type="dxa"/>
            <w:tcBorders>
              <w:bottom w:val="single" w:sz="18" w:space="0" w:color="auto"/>
            </w:tcBorders>
          </w:tcPr>
          <w:p w14:paraId="757954F8" w14:textId="77777777" w:rsidR="00212E21" w:rsidRDefault="00212E21" w:rsidP="00212E21">
            <w:pPr>
              <w:rPr>
                <w:lang w:val="en-US"/>
              </w:rPr>
            </w:pPr>
            <w:r>
              <w:rPr>
                <w:lang w:val="en-US"/>
              </w:rPr>
              <w:t>-</w:t>
            </w:r>
          </w:p>
        </w:tc>
        <w:tc>
          <w:tcPr>
            <w:tcW w:w="993" w:type="dxa"/>
            <w:tcBorders>
              <w:bottom w:val="single" w:sz="18" w:space="0" w:color="auto"/>
              <w:right w:val="single" w:sz="18" w:space="0" w:color="auto"/>
            </w:tcBorders>
          </w:tcPr>
          <w:p w14:paraId="4ABDAAD9" w14:textId="77777777" w:rsidR="00212E21" w:rsidRDefault="00212E21" w:rsidP="00212E21">
            <w:pPr>
              <w:rPr>
                <w:lang w:val="en-US"/>
              </w:rPr>
            </w:pPr>
            <w:r>
              <w:rPr>
                <w:lang w:val="en-US"/>
              </w:rPr>
              <w:t>-</w:t>
            </w:r>
          </w:p>
        </w:tc>
        <w:tc>
          <w:tcPr>
            <w:tcW w:w="850" w:type="dxa"/>
            <w:tcBorders>
              <w:left w:val="single" w:sz="18" w:space="0" w:color="auto"/>
              <w:bottom w:val="single" w:sz="18" w:space="0" w:color="auto"/>
              <w:right w:val="single" w:sz="18" w:space="0" w:color="auto"/>
            </w:tcBorders>
          </w:tcPr>
          <w:p w14:paraId="6950314E" w14:textId="77777777" w:rsidR="00212E21" w:rsidRDefault="00212E21" w:rsidP="00212E21">
            <w:pPr>
              <w:rPr>
                <w:lang w:val="en-US"/>
              </w:rPr>
            </w:pPr>
            <w:r>
              <w:rPr>
                <w:lang w:val="en-US"/>
              </w:rPr>
              <w:t>1</w:t>
            </w:r>
          </w:p>
        </w:tc>
      </w:tr>
      <w:tr w:rsidR="00212E21" w14:paraId="762B24BE" w14:textId="77777777" w:rsidTr="006E4739">
        <w:tc>
          <w:tcPr>
            <w:tcW w:w="2930" w:type="dxa"/>
            <w:gridSpan w:val="2"/>
            <w:tcBorders>
              <w:top w:val="single" w:sz="18" w:space="0" w:color="auto"/>
              <w:left w:val="nil"/>
              <w:bottom w:val="single" w:sz="18" w:space="0" w:color="auto"/>
              <w:right w:val="nil"/>
            </w:tcBorders>
          </w:tcPr>
          <w:p w14:paraId="0B4103A7" w14:textId="77777777" w:rsidR="00212E21" w:rsidRDefault="00212E21" w:rsidP="00212E21">
            <w:pPr>
              <w:rPr>
                <w:lang w:val="en-US"/>
              </w:rPr>
            </w:pPr>
          </w:p>
        </w:tc>
        <w:tc>
          <w:tcPr>
            <w:tcW w:w="1034" w:type="dxa"/>
            <w:tcBorders>
              <w:top w:val="single" w:sz="18" w:space="0" w:color="auto"/>
              <w:left w:val="nil"/>
              <w:bottom w:val="single" w:sz="18" w:space="0" w:color="auto"/>
              <w:right w:val="nil"/>
            </w:tcBorders>
          </w:tcPr>
          <w:p w14:paraId="5835CBF9" w14:textId="77777777" w:rsidR="00212E21" w:rsidRDefault="00212E21" w:rsidP="00212E21">
            <w:pPr>
              <w:rPr>
                <w:lang w:val="en-US"/>
              </w:rPr>
            </w:pPr>
          </w:p>
        </w:tc>
        <w:tc>
          <w:tcPr>
            <w:tcW w:w="993" w:type="dxa"/>
            <w:tcBorders>
              <w:top w:val="single" w:sz="18" w:space="0" w:color="auto"/>
              <w:left w:val="nil"/>
              <w:bottom w:val="single" w:sz="18" w:space="0" w:color="auto"/>
              <w:right w:val="nil"/>
            </w:tcBorders>
          </w:tcPr>
          <w:p w14:paraId="22DEF30A" w14:textId="77777777" w:rsidR="00212E21" w:rsidRDefault="00212E21" w:rsidP="00212E21">
            <w:pPr>
              <w:rPr>
                <w:lang w:val="en-US"/>
              </w:rPr>
            </w:pPr>
          </w:p>
        </w:tc>
        <w:tc>
          <w:tcPr>
            <w:tcW w:w="992" w:type="dxa"/>
            <w:tcBorders>
              <w:top w:val="single" w:sz="18" w:space="0" w:color="auto"/>
              <w:left w:val="nil"/>
              <w:bottom w:val="single" w:sz="18" w:space="0" w:color="auto"/>
              <w:right w:val="nil"/>
            </w:tcBorders>
          </w:tcPr>
          <w:p w14:paraId="5E1E8978" w14:textId="77777777" w:rsidR="00212E21" w:rsidRDefault="00212E21" w:rsidP="00212E21">
            <w:pPr>
              <w:rPr>
                <w:lang w:val="en-US"/>
              </w:rPr>
            </w:pPr>
          </w:p>
        </w:tc>
        <w:tc>
          <w:tcPr>
            <w:tcW w:w="992" w:type="dxa"/>
            <w:tcBorders>
              <w:top w:val="single" w:sz="18" w:space="0" w:color="auto"/>
              <w:left w:val="nil"/>
              <w:bottom w:val="single" w:sz="18" w:space="0" w:color="auto"/>
              <w:right w:val="nil"/>
            </w:tcBorders>
          </w:tcPr>
          <w:p w14:paraId="548C9B55" w14:textId="77777777" w:rsidR="00212E21" w:rsidRDefault="00212E21" w:rsidP="00212E21">
            <w:pPr>
              <w:rPr>
                <w:lang w:val="en-US"/>
              </w:rPr>
            </w:pPr>
          </w:p>
        </w:tc>
        <w:tc>
          <w:tcPr>
            <w:tcW w:w="992" w:type="dxa"/>
            <w:tcBorders>
              <w:top w:val="single" w:sz="18" w:space="0" w:color="auto"/>
              <w:left w:val="nil"/>
              <w:bottom w:val="single" w:sz="18" w:space="0" w:color="auto"/>
              <w:right w:val="nil"/>
            </w:tcBorders>
          </w:tcPr>
          <w:p w14:paraId="312FE472" w14:textId="77777777" w:rsidR="00212E21" w:rsidRDefault="00212E21" w:rsidP="00212E21">
            <w:pPr>
              <w:rPr>
                <w:lang w:val="en-US"/>
              </w:rPr>
            </w:pPr>
          </w:p>
        </w:tc>
        <w:tc>
          <w:tcPr>
            <w:tcW w:w="993" w:type="dxa"/>
            <w:tcBorders>
              <w:top w:val="single" w:sz="18" w:space="0" w:color="auto"/>
              <w:left w:val="nil"/>
              <w:bottom w:val="single" w:sz="18" w:space="0" w:color="auto"/>
              <w:right w:val="nil"/>
            </w:tcBorders>
          </w:tcPr>
          <w:p w14:paraId="155BB7B8" w14:textId="77777777" w:rsidR="00212E21" w:rsidRDefault="00212E21" w:rsidP="00212E21">
            <w:pPr>
              <w:rPr>
                <w:lang w:val="en-US"/>
              </w:rPr>
            </w:pPr>
          </w:p>
        </w:tc>
        <w:tc>
          <w:tcPr>
            <w:tcW w:w="850" w:type="dxa"/>
            <w:tcBorders>
              <w:top w:val="single" w:sz="18" w:space="0" w:color="auto"/>
              <w:left w:val="nil"/>
              <w:bottom w:val="single" w:sz="18" w:space="0" w:color="auto"/>
              <w:right w:val="nil"/>
            </w:tcBorders>
          </w:tcPr>
          <w:p w14:paraId="7AA3BA33" w14:textId="77777777" w:rsidR="00212E21" w:rsidRDefault="00212E21" w:rsidP="00212E21">
            <w:pPr>
              <w:rPr>
                <w:lang w:val="en-US"/>
              </w:rPr>
            </w:pPr>
          </w:p>
        </w:tc>
      </w:tr>
      <w:tr w:rsidR="00212E21" w14:paraId="56BE06F7" w14:textId="77777777" w:rsidTr="006E4739">
        <w:tc>
          <w:tcPr>
            <w:tcW w:w="2930" w:type="dxa"/>
            <w:gridSpan w:val="2"/>
            <w:tcBorders>
              <w:left w:val="single" w:sz="18" w:space="0" w:color="auto"/>
              <w:bottom w:val="single" w:sz="18" w:space="0" w:color="auto"/>
              <w:right w:val="single" w:sz="18" w:space="0" w:color="auto"/>
            </w:tcBorders>
          </w:tcPr>
          <w:p w14:paraId="702D94B7" w14:textId="77777777" w:rsidR="00212E21" w:rsidRDefault="00212E21" w:rsidP="00212E21">
            <w:pPr>
              <w:rPr>
                <w:lang w:val="en-US"/>
              </w:rPr>
            </w:pPr>
            <w:r>
              <w:rPr>
                <w:lang w:val="en-US"/>
              </w:rPr>
              <w:t>Total</w:t>
            </w:r>
          </w:p>
        </w:tc>
        <w:tc>
          <w:tcPr>
            <w:tcW w:w="1034" w:type="dxa"/>
            <w:tcBorders>
              <w:left w:val="single" w:sz="18" w:space="0" w:color="auto"/>
              <w:bottom w:val="single" w:sz="18" w:space="0" w:color="auto"/>
            </w:tcBorders>
          </w:tcPr>
          <w:p w14:paraId="1FAF2EE3" w14:textId="77777777" w:rsidR="00212E21" w:rsidRDefault="00212E21" w:rsidP="00212E21">
            <w:pPr>
              <w:rPr>
                <w:lang w:val="en-US"/>
              </w:rPr>
            </w:pPr>
            <w:r>
              <w:rPr>
                <w:lang w:val="en-US"/>
              </w:rPr>
              <w:t>39.23</w:t>
            </w:r>
          </w:p>
        </w:tc>
        <w:tc>
          <w:tcPr>
            <w:tcW w:w="993" w:type="dxa"/>
            <w:tcBorders>
              <w:bottom w:val="single" w:sz="18" w:space="0" w:color="auto"/>
            </w:tcBorders>
          </w:tcPr>
          <w:p w14:paraId="1EA67E6D" w14:textId="77777777" w:rsidR="00212E21" w:rsidRDefault="00212E21" w:rsidP="00212E21">
            <w:pPr>
              <w:rPr>
                <w:lang w:val="en-US"/>
              </w:rPr>
            </w:pPr>
            <w:r>
              <w:rPr>
                <w:lang w:val="en-US"/>
              </w:rPr>
              <w:t>51.21</w:t>
            </w:r>
          </w:p>
        </w:tc>
        <w:tc>
          <w:tcPr>
            <w:tcW w:w="992" w:type="dxa"/>
            <w:tcBorders>
              <w:bottom w:val="single" w:sz="18" w:space="0" w:color="auto"/>
            </w:tcBorders>
          </w:tcPr>
          <w:p w14:paraId="744CEBC5" w14:textId="77777777" w:rsidR="00212E21" w:rsidRDefault="00212E21" w:rsidP="00212E21">
            <w:pPr>
              <w:rPr>
                <w:lang w:val="en-US"/>
              </w:rPr>
            </w:pPr>
            <w:r>
              <w:rPr>
                <w:lang w:val="en-US"/>
              </w:rPr>
              <w:t>90.44</w:t>
            </w:r>
          </w:p>
        </w:tc>
        <w:tc>
          <w:tcPr>
            <w:tcW w:w="992" w:type="dxa"/>
            <w:tcBorders>
              <w:bottom w:val="single" w:sz="18" w:space="0" w:color="auto"/>
            </w:tcBorders>
          </w:tcPr>
          <w:p w14:paraId="45FDCC0B" w14:textId="77777777" w:rsidR="00212E21" w:rsidRDefault="00212E21" w:rsidP="00212E21">
            <w:pPr>
              <w:rPr>
                <w:lang w:val="en-US"/>
              </w:rPr>
            </w:pPr>
            <w:r>
              <w:rPr>
                <w:lang w:val="en-US"/>
              </w:rPr>
              <w:t>17.19</w:t>
            </w:r>
          </w:p>
        </w:tc>
        <w:tc>
          <w:tcPr>
            <w:tcW w:w="992" w:type="dxa"/>
            <w:tcBorders>
              <w:bottom w:val="single" w:sz="18" w:space="0" w:color="auto"/>
            </w:tcBorders>
          </w:tcPr>
          <w:p w14:paraId="348995FE" w14:textId="77777777" w:rsidR="00212E21" w:rsidRDefault="00212E21" w:rsidP="00212E21">
            <w:pPr>
              <w:rPr>
                <w:lang w:val="en-US"/>
              </w:rPr>
            </w:pPr>
            <w:r>
              <w:rPr>
                <w:lang w:val="en-US"/>
              </w:rPr>
              <w:t>8.51</w:t>
            </w:r>
          </w:p>
        </w:tc>
        <w:tc>
          <w:tcPr>
            <w:tcW w:w="993" w:type="dxa"/>
            <w:tcBorders>
              <w:bottom w:val="single" w:sz="18" w:space="0" w:color="auto"/>
              <w:right w:val="single" w:sz="18" w:space="0" w:color="auto"/>
            </w:tcBorders>
          </w:tcPr>
          <w:p w14:paraId="1D4BFC81" w14:textId="77777777" w:rsidR="00212E21" w:rsidRDefault="00212E21" w:rsidP="00212E21">
            <w:pPr>
              <w:rPr>
                <w:lang w:val="en-US"/>
              </w:rPr>
            </w:pPr>
            <w:r>
              <w:rPr>
                <w:lang w:val="en-US"/>
              </w:rPr>
              <w:t>20.96</w:t>
            </w:r>
          </w:p>
        </w:tc>
        <w:tc>
          <w:tcPr>
            <w:tcW w:w="850" w:type="dxa"/>
            <w:tcBorders>
              <w:left w:val="single" w:sz="18" w:space="0" w:color="auto"/>
              <w:bottom w:val="single" w:sz="18" w:space="0" w:color="auto"/>
              <w:right w:val="single" w:sz="18" w:space="0" w:color="auto"/>
            </w:tcBorders>
          </w:tcPr>
          <w:p w14:paraId="0722A26E" w14:textId="77777777" w:rsidR="00212E21" w:rsidRDefault="00212E21" w:rsidP="00212E21">
            <w:pPr>
              <w:rPr>
                <w:lang w:val="en-US"/>
              </w:rPr>
            </w:pPr>
            <w:r>
              <w:rPr>
                <w:lang w:val="en-US"/>
              </w:rPr>
              <w:t>11446</w:t>
            </w:r>
          </w:p>
        </w:tc>
      </w:tr>
    </w:tbl>
    <w:p w14:paraId="531E03A0" w14:textId="0262242E" w:rsidR="0082774E" w:rsidRDefault="0082774E" w:rsidP="0082774E">
      <w:pPr>
        <w:rPr>
          <w:iCs/>
          <w:lang w:val="en-US"/>
        </w:rPr>
      </w:pPr>
      <w:r w:rsidRPr="00ED49B2">
        <w:rPr>
          <w:i/>
          <w:lang w:val="en-US"/>
        </w:rPr>
        <w:t xml:space="preserve">Table </w:t>
      </w:r>
      <w:r w:rsidR="003E1527">
        <w:rPr>
          <w:i/>
          <w:lang w:val="en-US"/>
        </w:rPr>
        <w:t>@</w:t>
      </w:r>
      <w:r w:rsidRPr="00ED49B2">
        <w:rPr>
          <w:i/>
          <w:lang w:val="en-US"/>
        </w:rPr>
        <w:t xml:space="preserve">: </w:t>
      </w:r>
      <w:r>
        <w:rPr>
          <w:i/>
          <w:lang w:val="en-US"/>
        </w:rPr>
        <w:t>Mean and standard deviation for</w:t>
      </w:r>
      <w:r w:rsidRPr="00ED49B2">
        <w:rPr>
          <w:i/>
          <w:lang w:val="en-US"/>
        </w:rPr>
        <w:t xml:space="preserve"> all slabs</w:t>
      </w:r>
    </w:p>
    <w:p w14:paraId="23FD7FB2" w14:textId="77777777" w:rsidR="0082774E" w:rsidRDefault="0082774E">
      <w:pPr>
        <w:rPr>
          <w:iCs/>
          <w:lang w:val="en-US"/>
        </w:rPr>
      </w:pPr>
      <w:r>
        <w:rPr>
          <w:iCs/>
          <w:lang w:val="en-US"/>
        </w:rPr>
        <w:br w:type="page"/>
      </w:r>
    </w:p>
    <w:p w14:paraId="10A57AE1" w14:textId="458D8696" w:rsidR="0082774E" w:rsidRPr="0082774E" w:rsidRDefault="0082774E" w:rsidP="0082774E">
      <w:pPr>
        <w:pStyle w:val="Heading1"/>
      </w:pPr>
      <w:r>
        <w:lastRenderedPageBreak/>
        <w:t>A.2.2 Results table for less than business-as-usual</w:t>
      </w:r>
    </w:p>
    <w:p w14:paraId="417DFF6B" w14:textId="77777777" w:rsidR="0082774E" w:rsidRDefault="0082774E" w:rsidP="0082774E">
      <w:pPr>
        <w:rPr>
          <w:lang w:val="en-US"/>
        </w:rPr>
      </w:pPr>
    </w:p>
    <w:tbl>
      <w:tblPr>
        <w:tblStyle w:val="TableGrid"/>
        <w:tblW w:w="9776" w:type="dxa"/>
        <w:tblLayout w:type="fixed"/>
        <w:tblLook w:val="04A0" w:firstRow="1" w:lastRow="0" w:firstColumn="1" w:lastColumn="0" w:noHBand="0" w:noVBand="1"/>
      </w:tblPr>
      <w:tblGrid>
        <w:gridCol w:w="1271"/>
        <w:gridCol w:w="1659"/>
        <w:gridCol w:w="1034"/>
        <w:gridCol w:w="993"/>
        <w:gridCol w:w="992"/>
        <w:gridCol w:w="992"/>
        <w:gridCol w:w="992"/>
        <w:gridCol w:w="993"/>
        <w:gridCol w:w="850"/>
      </w:tblGrid>
      <w:tr w:rsidR="0082774E" w14:paraId="75C1FE6C" w14:textId="77777777" w:rsidTr="006E4739">
        <w:tc>
          <w:tcPr>
            <w:tcW w:w="1271" w:type="dxa"/>
            <w:vMerge w:val="restart"/>
            <w:tcBorders>
              <w:top w:val="single" w:sz="18" w:space="0" w:color="auto"/>
              <w:left w:val="single" w:sz="18" w:space="0" w:color="auto"/>
            </w:tcBorders>
          </w:tcPr>
          <w:p w14:paraId="19BC9419" w14:textId="77777777" w:rsidR="0082774E" w:rsidRPr="00116F4D" w:rsidRDefault="0082774E" w:rsidP="006E4739">
            <w:pPr>
              <w:rPr>
                <w:b/>
                <w:bCs/>
                <w:lang w:val="en-US"/>
              </w:rPr>
            </w:pPr>
            <w:r>
              <w:rPr>
                <w:b/>
                <w:bCs/>
                <w:lang w:val="en-US"/>
              </w:rPr>
              <w:t>Design choice</w:t>
            </w:r>
          </w:p>
        </w:tc>
        <w:tc>
          <w:tcPr>
            <w:tcW w:w="1659" w:type="dxa"/>
            <w:vMerge w:val="restart"/>
            <w:tcBorders>
              <w:top w:val="single" w:sz="18" w:space="0" w:color="auto"/>
              <w:right w:val="single" w:sz="18" w:space="0" w:color="auto"/>
            </w:tcBorders>
          </w:tcPr>
          <w:p w14:paraId="728A4FF5" w14:textId="77777777" w:rsidR="0082774E" w:rsidRPr="00116F4D" w:rsidRDefault="0082774E" w:rsidP="006E4739">
            <w:pPr>
              <w:rPr>
                <w:b/>
                <w:bCs/>
                <w:lang w:val="en-US"/>
              </w:rPr>
            </w:pPr>
            <w:r>
              <w:rPr>
                <w:b/>
                <w:bCs/>
                <w:lang w:val="en-US"/>
              </w:rPr>
              <w:t>Variation</w:t>
            </w:r>
          </w:p>
        </w:tc>
        <w:tc>
          <w:tcPr>
            <w:tcW w:w="3019" w:type="dxa"/>
            <w:gridSpan w:val="3"/>
            <w:tcBorders>
              <w:top w:val="single" w:sz="18" w:space="0" w:color="auto"/>
              <w:left w:val="single" w:sz="18" w:space="0" w:color="auto"/>
            </w:tcBorders>
          </w:tcPr>
          <w:p w14:paraId="3F2A51C8" w14:textId="77777777" w:rsidR="0082774E" w:rsidRPr="00635F01" w:rsidRDefault="0082774E" w:rsidP="006E4739">
            <w:pPr>
              <w:rPr>
                <w:b/>
                <w:bCs/>
                <w:lang w:val="en-US"/>
              </w:rPr>
            </w:pPr>
            <w:r w:rsidRPr="00116F4D">
              <w:rPr>
                <w:b/>
                <w:bCs/>
                <w:lang w:val="en-US"/>
              </w:rPr>
              <w:t>Mean</w:t>
            </w:r>
            <w:r>
              <w:rPr>
                <w:b/>
                <w:bCs/>
                <w:lang w:val="en-US"/>
              </w:rPr>
              <w:t xml:space="preserve"> / </w:t>
            </w:r>
            <w:r w:rsidRPr="00635F01">
              <w:rPr>
                <w:lang w:val="en-US"/>
              </w:rPr>
              <w:t>kgCO</w:t>
            </w:r>
            <w:r w:rsidRPr="00635F01">
              <w:rPr>
                <w:vertAlign w:val="subscript"/>
                <w:lang w:val="en-US"/>
              </w:rPr>
              <w:t>2</w:t>
            </w:r>
            <w:r w:rsidRPr="00635F01">
              <w:rPr>
                <w:lang w:val="en-US"/>
              </w:rPr>
              <w:t>/m</w:t>
            </w:r>
            <w:r w:rsidRPr="00635F01">
              <w:rPr>
                <w:vertAlign w:val="superscript"/>
                <w:lang w:val="en-US"/>
              </w:rPr>
              <w:t>2</w:t>
            </w:r>
          </w:p>
        </w:tc>
        <w:tc>
          <w:tcPr>
            <w:tcW w:w="2977" w:type="dxa"/>
            <w:gridSpan w:val="3"/>
            <w:tcBorders>
              <w:top w:val="single" w:sz="18" w:space="0" w:color="auto"/>
              <w:right w:val="single" w:sz="18" w:space="0" w:color="auto"/>
            </w:tcBorders>
          </w:tcPr>
          <w:p w14:paraId="55902F29" w14:textId="77777777" w:rsidR="0082774E" w:rsidRPr="00116F4D" w:rsidRDefault="0082774E" w:rsidP="006E4739">
            <w:pPr>
              <w:rPr>
                <w:b/>
                <w:bCs/>
                <w:lang w:val="en-US"/>
              </w:rPr>
            </w:pPr>
            <w:r>
              <w:rPr>
                <w:b/>
                <w:bCs/>
                <w:lang w:val="en-US"/>
              </w:rPr>
              <w:t xml:space="preserve">Standard Dev / </w:t>
            </w:r>
            <w:r w:rsidRPr="00635F01">
              <w:rPr>
                <w:lang w:val="en-US"/>
              </w:rPr>
              <w:t>kgCO</w:t>
            </w:r>
            <w:r w:rsidRPr="00635F01">
              <w:rPr>
                <w:vertAlign w:val="subscript"/>
                <w:lang w:val="en-US"/>
              </w:rPr>
              <w:t>2</w:t>
            </w:r>
            <w:r w:rsidRPr="00635F01">
              <w:rPr>
                <w:lang w:val="en-US"/>
              </w:rPr>
              <w:t>/m</w:t>
            </w:r>
            <w:r w:rsidRPr="00635F01">
              <w:rPr>
                <w:vertAlign w:val="superscript"/>
                <w:lang w:val="en-US"/>
              </w:rPr>
              <w:t>2</w:t>
            </w:r>
          </w:p>
        </w:tc>
        <w:tc>
          <w:tcPr>
            <w:tcW w:w="850" w:type="dxa"/>
            <w:vMerge w:val="restart"/>
            <w:tcBorders>
              <w:top w:val="single" w:sz="18" w:space="0" w:color="auto"/>
              <w:left w:val="single" w:sz="18" w:space="0" w:color="auto"/>
              <w:right w:val="single" w:sz="18" w:space="0" w:color="auto"/>
            </w:tcBorders>
          </w:tcPr>
          <w:p w14:paraId="176E1901" w14:textId="77777777" w:rsidR="0082774E" w:rsidRDefault="0082774E" w:rsidP="006E4739">
            <w:pPr>
              <w:rPr>
                <w:b/>
                <w:bCs/>
                <w:lang w:val="en-US"/>
              </w:rPr>
            </w:pPr>
            <w:r>
              <w:rPr>
                <w:b/>
                <w:bCs/>
                <w:lang w:val="en-US"/>
              </w:rPr>
              <w:t>Slab count</w:t>
            </w:r>
          </w:p>
        </w:tc>
      </w:tr>
      <w:tr w:rsidR="0082774E" w14:paraId="4D69A1F1" w14:textId="77777777" w:rsidTr="006E4739">
        <w:tc>
          <w:tcPr>
            <w:tcW w:w="1271" w:type="dxa"/>
            <w:vMerge/>
            <w:tcBorders>
              <w:left w:val="single" w:sz="18" w:space="0" w:color="auto"/>
              <w:bottom w:val="single" w:sz="18" w:space="0" w:color="auto"/>
            </w:tcBorders>
          </w:tcPr>
          <w:p w14:paraId="2E4A64E1" w14:textId="77777777" w:rsidR="0082774E" w:rsidRDefault="0082774E" w:rsidP="006E4739">
            <w:pPr>
              <w:rPr>
                <w:lang w:val="en-US"/>
              </w:rPr>
            </w:pPr>
          </w:p>
        </w:tc>
        <w:tc>
          <w:tcPr>
            <w:tcW w:w="1659" w:type="dxa"/>
            <w:vMerge/>
            <w:tcBorders>
              <w:bottom w:val="single" w:sz="18" w:space="0" w:color="auto"/>
              <w:right w:val="single" w:sz="18" w:space="0" w:color="auto"/>
            </w:tcBorders>
          </w:tcPr>
          <w:p w14:paraId="770CD816" w14:textId="77777777" w:rsidR="0082774E" w:rsidRDefault="0082774E" w:rsidP="006E4739">
            <w:pPr>
              <w:rPr>
                <w:lang w:val="en-US"/>
              </w:rPr>
            </w:pPr>
          </w:p>
        </w:tc>
        <w:tc>
          <w:tcPr>
            <w:tcW w:w="1034" w:type="dxa"/>
            <w:tcBorders>
              <w:left w:val="single" w:sz="18" w:space="0" w:color="auto"/>
              <w:bottom w:val="single" w:sz="18" w:space="0" w:color="auto"/>
            </w:tcBorders>
          </w:tcPr>
          <w:p w14:paraId="42CAC7B7" w14:textId="77777777" w:rsidR="0082774E" w:rsidRPr="00635F01" w:rsidRDefault="0082774E" w:rsidP="006E4739">
            <w:pPr>
              <w:rPr>
                <w:i/>
                <w:iCs/>
                <w:lang w:val="en-US"/>
              </w:rPr>
            </w:pPr>
            <w:r w:rsidRPr="00635F01">
              <w:rPr>
                <w:i/>
                <w:iCs/>
                <w:lang w:val="en-US"/>
              </w:rPr>
              <w:t>Steel</w:t>
            </w:r>
          </w:p>
        </w:tc>
        <w:tc>
          <w:tcPr>
            <w:tcW w:w="993" w:type="dxa"/>
            <w:tcBorders>
              <w:bottom w:val="single" w:sz="18" w:space="0" w:color="auto"/>
            </w:tcBorders>
          </w:tcPr>
          <w:p w14:paraId="785C9DE8" w14:textId="77777777" w:rsidR="0082774E" w:rsidRPr="00635F01" w:rsidRDefault="0082774E" w:rsidP="006E4739">
            <w:pPr>
              <w:rPr>
                <w:i/>
                <w:iCs/>
                <w:lang w:val="en-US"/>
              </w:rPr>
            </w:pPr>
            <w:r w:rsidRPr="00635F01">
              <w:rPr>
                <w:i/>
                <w:iCs/>
                <w:lang w:val="en-US"/>
              </w:rPr>
              <w:t>Slab</w:t>
            </w:r>
          </w:p>
        </w:tc>
        <w:tc>
          <w:tcPr>
            <w:tcW w:w="992" w:type="dxa"/>
            <w:tcBorders>
              <w:bottom w:val="single" w:sz="18" w:space="0" w:color="auto"/>
            </w:tcBorders>
          </w:tcPr>
          <w:p w14:paraId="1422B2BD" w14:textId="77777777" w:rsidR="0082774E" w:rsidRPr="00635F01" w:rsidRDefault="0082774E" w:rsidP="006E4739">
            <w:pPr>
              <w:rPr>
                <w:i/>
                <w:iCs/>
                <w:lang w:val="en-US"/>
              </w:rPr>
            </w:pPr>
            <w:r w:rsidRPr="00635F01">
              <w:rPr>
                <w:i/>
                <w:iCs/>
                <w:lang w:val="en-US"/>
              </w:rPr>
              <w:t>Total</w:t>
            </w:r>
          </w:p>
        </w:tc>
        <w:tc>
          <w:tcPr>
            <w:tcW w:w="992" w:type="dxa"/>
            <w:tcBorders>
              <w:bottom w:val="single" w:sz="18" w:space="0" w:color="auto"/>
            </w:tcBorders>
          </w:tcPr>
          <w:p w14:paraId="122FAE0B" w14:textId="77777777" w:rsidR="0082774E" w:rsidRPr="00635F01" w:rsidRDefault="0082774E" w:rsidP="006E4739">
            <w:pPr>
              <w:rPr>
                <w:i/>
                <w:iCs/>
                <w:lang w:val="en-US"/>
              </w:rPr>
            </w:pPr>
            <w:r w:rsidRPr="00635F01">
              <w:rPr>
                <w:i/>
                <w:iCs/>
                <w:lang w:val="en-US"/>
              </w:rPr>
              <w:t>Steel</w:t>
            </w:r>
          </w:p>
        </w:tc>
        <w:tc>
          <w:tcPr>
            <w:tcW w:w="992" w:type="dxa"/>
            <w:tcBorders>
              <w:bottom w:val="single" w:sz="18" w:space="0" w:color="auto"/>
            </w:tcBorders>
          </w:tcPr>
          <w:p w14:paraId="4A348402" w14:textId="77777777" w:rsidR="0082774E" w:rsidRPr="00635F01" w:rsidRDefault="0082774E" w:rsidP="006E4739">
            <w:pPr>
              <w:rPr>
                <w:i/>
                <w:iCs/>
                <w:lang w:val="en-US"/>
              </w:rPr>
            </w:pPr>
            <w:r w:rsidRPr="00635F01">
              <w:rPr>
                <w:i/>
                <w:iCs/>
                <w:lang w:val="en-US"/>
              </w:rPr>
              <w:t>Slab</w:t>
            </w:r>
          </w:p>
        </w:tc>
        <w:tc>
          <w:tcPr>
            <w:tcW w:w="993" w:type="dxa"/>
            <w:tcBorders>
              <w:bottom w:val="single" w:sz="18" w:space="0" w:color="auto"/>
              <w:right w:val="single" w:sz="18" w:space="0" w:color="auto"/>
            </w:tcBorders>
          </w:tcPr>
          <w:p w14:paraId="5BB91A6A" w14:textId="77777777" w:rsidR="0082774E" w:rsidRPr="00635F01" w:rsidRDefault="0082774E" w:rsidP="006E4739">
            <w:pPr>
              <w:rPr>
                <w:i/>
                <w:iCs/>
                <w:lang w:val="en-US"/>
              </w:rPr>
            </w:pPr>
            <w:r w:rsidRPr="00635F01">
              <w:rPr>
                <w:i/>
                <w:iCs/>
                <w:lang w:val="en-US"/>
              </w:rPr>
              <w:t>Total</w:t>
            </w:r>
          </w:p>
        </w:tc>
        <w:tc>
          <w:tcPr>
            <w:tcW w:w="850" w:type="dxa"/>
            <w:vMerge/>
            <w:tcBorders>
              <w:left w:val="single" w:sz="18" w:space="0" w:color="auto"/>
              <w:bottom w:val="single" w:sz="18" w:space="0" w:color="auto"/>
              <w:right w:val="single" w:sz="18" w:space="0" w:color="auto"/>
            </w:tcBorders>
          </w:tcPr>
          <w:p w14:paraId="67373E9B" w14:textId="77777777" w:rsidR="0082774E" w:rsidRPr="00635F01" w:rsidRDefault="0082774E" w:rsidP="006E4739">
            <w:pPr>
              <w:rPr>
                <w:i/>
                <w:iCs/>
                <w:lang w:val="en-US"/>
              </w:rPr>
            </w:pPr>
          </w:p>
        </w:tc>
      </w:tr>
      <w:tr w:rsidR="0082774E" w14:paraId="77B49EEE" w14:textId="77777777" w:rsidTr="006E4739">
        <w:tc>
          <w:tcPr>
            <w:tcW w:w="1271" w:type="dxa"/>
            <w:vMerge w:val="restart"/>
            <w:tcBorders>
              <w:top w:val="single" w:sz="18" w:space="0" w:color="auto"/>
              <w:left w:val="single" w:sz="18" w:space="0" w:color="auto"/>
            </w:tcBorders>
          </w:tcPr>
          <w:p w14:paraId="68766806" w14:textId="77777777" w:rsidR="0082774E" w:rsidRDefault="0082774E" w:rsidP="006E4739">
            <w:pPr>
              <w:rPr>
                <w:lang w:val="en-US"/>
              </w:rPr>
            </w:pPr>
            <w:r>
              <w:rPr>
                <w:lang w:val="en-US"/>
              </w:rPr>
              <w:t>Slab depth</w:t>
            </w:r>
          </w:p>
        </w:tc>
        <w:tc>
          <w:tcPr>
            <w:tcW w:w="1659" w:type="dxa"/>
            <w:tcBorders>
              <w:top w:val="single" w:sz="18" w:space="0" w:color="auto"/>
              <w:right w:val="single" w:sz="18" w:space="0" w:color="auto"/>
            </w:tcBorders>
          </w:tcPr>
          <w:p w14:paraId="2181A757" w14:textId="77777777" w:rsidR="0082774E" w:rsidRDefault="0082774E" w:rsidP="006E4739">
            <w:pPr>
              <w:rPr>
                <w:lang w:val="en-US"/>
              </w:rPr>
            </w:pPr>
            <w:r>
              <w:rPr>
                <w:lang w:val="en-US"/>
              </w:rPr>
              <w:t>Uniform (u)</w:t>
            </w:r>
          </w:p>
        </w:tc>
        <w:tc>
          <w:tcPr>
            <w:tcW w:w="1034" w:type="dxa"/>
            <w:tcBorders>
              <w:top w:val="single" w:sz="18" w:space="0" w:color="auto"/>
              <w:left w:val="single" w:sz="18" w:space="0" w:color="auto"/>
            </w:tcBorders>
          </w:tcPr>
          <w:p w14:paraId="05FD836F" w14:textId="0C8AC8F1" w:rsidR="0082774E" w:rsidRDefault="00704F19" w:rsidP="006E4739">
            <w:pPr>
              <w:rPr>
                <w:lang w:val="en-US"/>
              </w:rPr>
            </w:pPr>
            <w:r>
              <w:rPr>
                <w:lang w:val="en-US"/>
              </w:rPr>
              <w:t>35.16</w:t>
            </w:r>
          </w:p>
        </w:tc>
        <w:tc>
          <w:tcPr>
            <w:tcW w:w="993" w:type="dxa"/>
            <w:tcBorders>
              <w:top w:val="single" w:sz="18" w:space="0" w:color="auto"/>
            </w:tcBorders>
          </w:tcPr>
          <w:p w14:paraId="69A7F018" w14:textId="57DDBBA2" w:rsidR="0082774E" w:rsidRDefault="00704F19" w:rsidP="006E4739">
            <w:pPr>
              <w:rPr>
                <w:lang w:val="en-US"/>
              </w:rPr>
            </w:pPr>
            <w:r>
              <w:rPr>
                <w:lang w:val="en-US"/>
              </w:rPr>
              <w:t>52.37</w:t>
            </w:r>
          </w:p>
        </w:tc>
        <w:tc>
          <w:tcPr>
            <w:tcW w:w="992" w:type="dxa"/>
            <w:tcBorders>
              <w:top w:val="single" w:sz="18" w:space="0" w:color="auto"/>
            </w:tcBorders>
          </w:tcPr>
          <w:p w14:paraId="6AB2C074" w14:textId="1DC3F4ED" w:rsidR="0082774E" w:rsidRDefault="00704F19" w:rsidP="006E4739">
            <w:pPr>
              <w:rPr>
                <w:lang w:val="en-US"/>
              </w:rPr>
            </w:pPr>
            <w:r>
              <w:rPr>
                <w:lang w:val="en-US"/>
              </w:rPr>
              <w:t>87.52</w:t>
            </w:r>
          </w:p>
        </w:tc>
        <w:tc>
          <w:tcPr>
            <w:tcW w:w="992" w:type="dxa"/>
            <w:tcBorders>
              <w:top w:val="single" w:sz="18" w:space="0" w:color="auto"/>
            </w:tcBorders>
          </w:tcPr>
          <w:p w14:paraId="668E0605" w14:textId="26E5D56C" w:rsidR="0082774E" w:rsidRDefault="00704F19" w:rsidP="006E4739">
            <w:pPr>
              <w:rPr>
                <w:lang w:val="en-US"/>
              </w:rPr>
            </w:pPr>
            <w:r>
              <w:rPr>
                <w:lang w:val="en-US"/>
              </w:rPr>
              <w:t>11.95</w:t>
            </w:r>
          </w:p>
        </w:tc>
        <w:tc>
          <w:tcPr>
            <w:tcW w:w="992" w:type="dxa"/>
            <w:tcBorders>
              <w:top w:val="single" w:sz="18" w:space="0" w:color="auto"/>
            </w:tcBorders>
          </w:tcPr>
          <w:p w14:paraId="7189CC86" w14:textId="419DD748" w:rsidR="0082774E" w:rsidRDefault="00704F19" w:rsidP="006E4739">
            <w:pPr>
              <w:rPr>
                <w:lang w:val="en-US"/>
              </w:rPr>
            </w:pPr>
            <w:r>
              <w:rPr>
                <w:lang w:val="en-US"/>
              </w:rPr>
              <w:t>8.35</w:t>
            </w:r>
          </w:p>
        </w:tc>
        <w:tc>
          <w:tcPr>
            <w:tcW w:w="993" w:type="dxa"/>
            <w:tcBorders>
              <w:top w:val="single" w:sz="18" w:space="0" w:color="auto"/>
              <w:right w:val="single" w:sz="18" w:space="0" w:color="auto"/>
            </w:tcBorders>
          </w:tcPr>
          <w:p w14:paraId="4E78214C" w14:textId="6B7C77C2" w:rsidR="0082774E" w:rsidRDefault="00704F19" w:rsidP="006E4739">
            <w:pPr>
              <w:rPr>
                <w:lang w:val="en-US"/>
              </w:rPr>
            </w:pPr>
            <w:r>
              <w:rPr>
                <w:lang w:val="en-US"/>
              </w:rPr>
              <w:t>16.54</w:t>
            </w:r>
          </w:p>
        </w:tc>
        <w:tc>
          <w:tcPr>
            <w:tcW w:w="850" w:type="dxa"/>
            <w:tcBorders>
              <w:top w:val="single" w:sz="18" w:space="0" w:color="auto"/>
              <w:left w:val="single" w:sz="18" w:space="0" w:color="auto"/>
              <w:right w:val="single" w:sz="18" w:space="0" w:color="auto"/>
            </w:tcBorders>
          </w:tcPr>
          <w:p w14:paraId="71A23ABF" w14:textId="47DE6FC0" w:rsidR="0082774E" w:rsidRDefault="00704F19" w:rsidP="006E4739">
            <w:pPr>
              <w:rPr>
                <w:lang w:val="en-US"/>
              </w:rPr>
            </w:pPr>
            <w:r>
              <w:rPr>
                <w:lang w:val="en-US"/>
              </w:rPr>
              <w:t>5030</w:t>
            </w:r>
          </w:p>
        </w:tc>
      </w:tr>
      <w:tr w:rsidR="0082774E" w14:paraId="6483A5E5" w14:textId="77777777" w:rsidTr="006E4739">
        <w:tc>
          <w:tcPr>
            <w:tcW w:w="1271" w:type="dxa"/>
            <w:vMerge/>
            <w:tcBorders>
              <w:left w:val="single" w:sz="18" w:space="0" w:color="auto"/>
            </w:tcBorders>
          </w:tcPr>
          <w:p w14:paraId="6741FFE1" w14:textId="77777777" w:rsidR="0082774E" w:rsidRDefault="0082774E" w:rsidP="006E4739">
            <w:pPr>
              <w:rPr>
                <w:lang w:val="en-US"/>
              </w:rPr>
            </w:pPr>
          </w:p>
        </w:tc>
        <w:tc>
          <w:tcPr>
            <w:tcW w:w="1659" w:type="dxa"/>
            <w:tcBorders>
              <w:right w:val="single" w:sz="18" w:space="0" w:color="auto"/>
            </w:tcBorders>
          </w:tcPr>
          <w:p w14:paraId="6A023879" w14:textId="77777777" w:rsidR="0082774E" w:rsidRDefault="0082774E" w:rsidP="006E4739">
            <w:pPr>
              <w:rPr>
                <w:lang w:val="en-US"/>
              </w:rPr>
            </w:pPr>
            <w:r>
              <w:rPr>
                <w:lang w:val="en-US"/>
              </w:rPr>
              <w:t>Cellular (c)</w:t>
            </w:r>
          </w:p>
        </w:tc>
        <w:tc>
          <w:tcPr>
            <w:tcW w:w="1034" w:type="dxa"/>
            <w:tcBorders>
              <w:left w:val="single" w:sz="18" w:space="0" w:color="auto"/>
            </w:tcBorders>
          </w:tcPr>
          <w:p w14:paraId="723D5CB6" w14:textId="62BB1141" w:rsidR="0082774E" w:rsidRDefault="00704F19" w:rsidP="006E4739">
            <w:pPr>
              <w:rPr>
                <w:lang w:val="en-US"/>
              </w:rPr>
            </w:pPr>
            <w:r>
              <w:rPr>
                <w:lang w:val="en-US"/>
              </w:rPr>
              <w:t>35.01</w:t>
            </w:r>
          </w:p>
        </w:tc>
        <w:tc>
          <w:tcPr>
            <w:tcW w:w="993" w:type="dxa"/>
          </w:tcPr>
          <w:p w14:paraId="371A9B64" w14:textId="28904975" w:rsidR="0082774E" w:rsidRDefault="00704F19" w:rsidP="006E4739">
            <w:pPr>
              <w:rPr>
                <w:lang w:val="en-US"/>
              </w:rPr>
            </w:pPr>
            <w:r>
              <w:rPr>
                <w:lang w:val="en-US"/>
              </w:rPr>
              <w:t>49.00</w:t>
            </w:r>
          </w:p>
        </w:tc>
        <w:tc>
          <w:tcPr>
            <w:tcW w:w="992" w:type="dxa"/>
          </w:tcPr>
          <w:p w14:paraId="12C82D1D" w14:textId="47BB33B6" w:rsidR="0082774E" w:rsidRDefault="00704F19" w:rsidP="006E4739">
            <w:pPr>
              <w:rPr>
                <w:lang w:val="en-US"/>
              </w:rPr>
            </w:pPr>
            <w:r>
              <w:rPr>
                <w:lang w:val="en-US"/>
              </w:rPr>
              <w:t>84.00</w:t>
            </w:r>
          </w:p>
        </w:tc>
        <w:tc>
          <w:tcPr>
            <w:tcW w:w="992" w:type="dxa"/>
          </w:tcPr>
          <w:p w14:paraId="24776696" w14:textId="7B15E9FE" w:rsidR="0082774E" w:rsidRDefault="00704F19" w:rsidP="006E4739">
            <w:pPr>
              <w:rPr>
                <w:lang w:val="en-US"/>
              </w:rPr>
            </w:pPr>
            <w:r>
              <w:rPr>
                <w:lang w:val="en-US"/>
              </w:rPr>
              <w:t>12.01</w:t>
            </w:r>
          </w:p>
        </w:tc>
        <w:tc>
          <w:tcPr>
            <w:tcW w:w="992" w:type="dxa"/>
          </w:tcPr>
          <w:p w14:paraId="13A7530D" w14:textId="4C22AAB5" w:rsidR="0082774E" w:rsidRDefault="00704F19" w:rsidP="006E4739">
            <w:pPr>
              <w:rPr>
                <w:lang w:val="en-US"/>
              </w:rPr>
            </w:pPr>
            <w:r>
              <w:rPr>
                <w:lang w:val="en-US"/>
              </w:rPr>
              <w:t>8.35</w:t>
            </w:r>
          </w:p>
        </w:tc>
        <w:tc>
          <w:tcPr>
            <w:tcW w:w="993" w:type="dxa"/>
            <w:tcBorders>
              <w:right w:val="single" w:sz="18" w:space="0" w:color="auto"/>
            </w:tcBorders>
          </w:tcPr>
          <w:p w14:paraId="1529C2F0" w14:textId="06BCBA60" w:rsidR="0082774E" w:rsidRDefault="00704F19" w:rsidP="006E4739">
            <w:pPr>
              <w:rPr>
                <w:lang w:val="en-US"/>
              </w:rPr>
            </w:pPr>
            <w:r>
              <w:rPr>
                <w:lang w:val="en-US"/>
              </w:rPr>
              <w:t>16.11</w:t>
            </w:r>
          </w:p>
        </w:tc>
        <w:tc>
          <w:tcPr>
            <w:tcW w:w="850" w:type="dxa"/>
            <w:tcBorders>
              <w:left w:val="single" w:sz="18" w:space="0" w:color="auto"/>
              <w:right w:val="single" w:sz="18" w:space="0" w:color="auto"/>
            </w:tcBorders>
          </w:tcPr>
          <w:p w14:paraId="7E2820EA" w14:textId="6A202E76" w:rsidR="0082774E" w:rsidRDefault="00704F19" w:rsidP="006E4739">
            <w:pPr>
              <w:rPr>
                <w:lang w:val="en-US"/>
              </w:rPr>
            </w:pPr>
            <w:r>
              <w:rPr>
                <w:lang w:val="en-US"/>
              </w:rPr>
              <w:t>5146</w:t>
            </w:r>
          </w:p>
        </w:tc>
      </w:tr>
      <w:tr w:rsidR="0082774E" w14:paraId="38EA25F3" w14:textId="77777777" w:rsidTr="006E4739">
        <w:tc>
          <w:tcPr>
            <w:tcW w:w="1271" w:type="dxa"/>
            <w:vMerge w:val="restart"/>
            <w:tcBorders>
              <w:left w:val="single" w:sz="18" w:space="0" w:color="auto"/>
            </w:tcBorders>
          </w:tcPr>
          <w:p w14:paraId="298029D2" w14:textId="77777777" w:rsidR="0082774E" w:rsidRDefault="0082774E" w:rsidP="006E4739">
            <w:pPr>
              <w:rPr>
                <w:lang w:val="en-US"/>
              </w:rPr>
            </w:pPr>
            <w:r>
              <w:rPr>
                <w:lang w:val="en-US"/>
              </w:rPr>
              <w:t>Beam sizing</w:t>
            </w:r>
          </w:p>
        </w:tc>
        <w:tc>
          <w:tcPr>
            <w:tcW w:w="1659" w:type="dxa"/>
            <w:tcBorders>
              <w:right w:val="single" w:sz="18" w:space="0" w:color="auto"/>
            </w:tcBorders>
          </w:tcPr>
          <w:p w14:paraId="34D118C8" w14:textId="77777777" w:rsidR="0082774E" w:rsidRDefault="0082774E" w:rsidP="006E4739">
            <w:pPr>
              <w:rPr>
                <w:lang w:val="en-US"/>
              </w:rPr>
            </w:pPr>
            <w:r>
              <w:rPr>
                <w:lang w:val="en-US"/>
              </w:rPr>
              <w:t>Catalog (W)</w:t>
            </w:r>
          </w:p>
        </w:tc>
        <w:tc>
          <w:tcPr>
            <w:tcW w:w="1034" w:type="dxa"/>
            <w:tcBorders>
              <w:left w:val="single" w:sz="18" w:space="0" w:color="auto"/>
            </w:tcBorders>
          </w:tcPr>
          <w:p w14:paraId="54B09309" w14:textId="1A7A0FE7" w:rsidR="0082774E" w:rsidRDefault="00704F19" w:rsidP="006E4739">
            <w:pPr>
              <w:rPr>
                <w:lang w:val="en-US"/>
              </w:rPr>
            </w:pPr>
            <w:r>
              <w:rPr>
                <w:lang w:val="en-US"/>
              </w:rPr>
              <w:t>40.09</w:t>
            </w:r>
          </w:p>
        </w:tc>
        <w:tc>
          <w:tcPr>
            <w:tcW w:w="993" w:type="dxa"/>
          </w:tcPr>
          <w:p w14:paraId="1505AD11" w14:textId="3600BA90" w:rsidR="0082774E" w:rsidRDefault="00704F19" w:rsidP="006E4739">
            <w:pPr>
              <w:rPr>
                <w:lang w:val="en-US"/>
              </w:rPr>
            </w:pPr>
            <w:r>
              <w:rPr>
                <w:lang w:val="en-US"/>
              </w:rPr>
              <w:t>50.40</w:t>
            </w:r>
          </w:p>
        </w:tc>
        <w:tc>
          <w:tcPr>
            <w:tcW w:w="992" w:type="dxa"/>
          </w:tcPr>
          <w:p w14:paraId="15CD3521" w14:textId="422CCA89" w:rsidR="0082774E" w:rsidRDefault="00704F19" w:rsidP="006E4739">
            <w:pPr>
              <w:rPr>
                <w:lang w:val="en-US"/>
              </w:rPr>
            </w:pPr>
            <w:r>
              <w:rPr>
                <w:lang w:val="en-US"/>
              </w:rPr>
              <w:t>90.49</w:t>
            </w:r>
          </w:p>
        </w:tc>
        <w:tc>
          <w:tcPr>
            <w:tcW w:w="992" w:type="dxa"/>
          </w:tcPr>
          <w:p w14:paraId="7C7BDF31" w14:textId="723BA7A7" w:rsidR="0082774E" w:rsidRDefault="00704F19" w:rsidP="006E4739">
            <w:pPr>
              <w:rPr>
                <w:lang w:val="en-US"/>
              </w:rPr>
            </w:pPr>
            <w:r>
              <w:rPr>
                <w:lang w:val="en-US"/>
              </w:rPr>
              <w:t>10.06</w:t>
            </w:r>
          </w:p>
        </w:tc>
        <w:tc>
          <w:tcPr>
            <w:tcW w:w="992" w:type="dxa"/>
          </w:tcPr>
          <w:p w14:paraId="372E6173" w14:textId="2ED0C6E7" w:rsidR="0082774E" w:rsidRDefault="00704F19" w:rsidP="006E4739">
            <w:pPr>
              <w:rPr>
                <w:lang w:val="en-US"/>
              </w:rPr>
            </w:pPr>
            <w:r>
              <w:rPr>
                <w:lang w:val="en-US"/>
              </w:rPr>
              <w:t>8.49</w:t>
            </w:r>
          </w:p>
        </w:tc>
        <w:tc>
          <w:tcPr>
            <w:tcW w:w="993" w:type="dxa"/>
            <w:tcBorders>
              <w:right w:val="single" w:sz="18" w:space="0" w:color="auto"/>
            </w:tcBorders>
          </w:tcPr>
          <w:p w14:paraId="095D3BFE" w14:textId="243B45F6" w:rsidR="0082774E" w:rsidRDefault="00704F19" w:rsidP="006E4739">
            <w:pPr>
              <w:rPr>
                <w:lang w:val="en-US"/>
              </w:rPr>
            </w:pPr>
            <w:r>
              <w:rPr>
                <w:lang w:val="en-US"/>
              </w:rPr>
              <w:t>14.83</w:t>
            </w:r>
          </w:p>
        </w:tc>
        <w:tc>
          <w:tcPr>
            <w:tcW w:w="850" w:type="dxa"/>
            <w:tcBorders>
              <w:left w:val="single" w:sz="18" w:space="0" w:color="auto"/>
              <w:right w:val="single" w:sz="18" w:space="0" w:color="auto"/>
            </w:tcBorders>
          </w:tcPr>
          <w:p w14:paraId="58D33020" w14:textId="33AD65A2" w:rsidR="0082774E" w:rsidRDefault="00704F19" w:rsidP="006E4739">
            <w:pPr>
              <w:rPr>
                <w:lang w:val="en-US"/>
              </w:rPr>
            </w:pPr>
            <w:r>
              <w:rPr>
                <w:lang w:val="en-US"/>
              </w:rPr>
              <w:t>4941</w:t>
            </w:r>
          </w:p>
        </w:tc>
      </w:tr>
      <w:tr w:rsidR="0082774E" w14:paraId="35D32E0D" w14:textId="77777777" w:rsidTr="006E4739">
        <w:tc>
          <w:tcPr>
            <w:tcW w:w="1271" w:type="dxa"/>
            <w:vMerge/>
            <w:tcBorders>
              <w:left w:val="single" w:sz="18" w:space="0" w:color="auto"/>
            </w:tcBorders>
          </w:tcPr>
          <w:p w14:paraId="09BEAB74" w14:textId="77777777" w:rsidR="0082774E" w:rsidRDefault="0082774E" w:rsidP="006E4739">
            <w:pPr>
              <w:rPr>
                <w:lang w:val="en-US"/>
              </w:rPr>
            </w:pPr>
          </w:p>
        </w:tc>
        <w:tc>
          <w:tcPr>
            <w:tcW w:w="1659" w:type="dxa"/>
            <w:tcBorders>
              <w:right w:val="single" w:sz="18" w:space="0" w:color="auto"/>
            </w:tcBorders>
          </w:tcPr>
          <w:p w14:paraId="72C44240" w14:textId="77777777" w:rsidR="0082774E" w:rsidRDefault="0082774E" w:rsidP="006E4739">
            <w:pPr>
              <w:rPr>
                <w:lang w:val="en-US"/>
              </w:rPr>
            </w:pPr>
            <w:r>
              <w:rPr>
                <w:lang w:val="en-US"/>
              </w:rPr>
              <w:t>Continuous (c)</w:t>
            </w:r>
          </w:p>
        </w:tc>
        <w:tc>
          <w:tcPr>
            <w:tcW w:w="1034" w:type="dxa"/>
            <w:tcBorders>
              <w:left w:val="single" w:sz="18" w:space="0" w:color="auto"/>
            </w:tcBorders>
          </w:tcPr>
          <w:p w14:paraId="6E2E8B88" w14:textId="7DE21874" w:rsidR="0082774E" w:rsidRDefault="00704F19" w:rsidP="006E4739">
            <w:pPr>
              <w:rPr>
                <w:lang w:val="en-US"/>
              </w:rPr>
            </w:pPr>
            <w:r>
              <w:rPr>
                <w:lang w:val="en-US"/>
              </w:rPr>
              <w:t>30.35</w:t>
            </w:r>
          </w:p>
        </w:tc>
        <w:tc>
          <w:tcPr>
            <w:tcW w:w="993" w:type="dxa"/>
          </w:tcPr>
          <w:p w14:paraId="0AABCB08" w14:textId="343FED36" w:rsidR="0082774E" w:rsidRDefault="00704F19" w:rsidP="006E4739">
            <w:pPr>
              <w:rPr>
                <w:lang w:val="en-US"/>
              </w:rPr>
            </w:pPr>
            <w:r>
              <w:rPr>
                <w:lang w:val="en-US"/>
              </w:rPr>
              <w:t>50.91</w:t>
            </w:r>
          </w:p>
        </w:tc>
        <w:tc>
          <w:tcPr>
            <w:tcW w:w="992" w:type="dxa"/>
          </w:tcPr>
          <w:p w14:paraId="7B98B7A9" w14:textId="1172E77A" w:rsidR="0082774E" w:rsidRDefault="00704F19" w:rsidP="006E4739">
            <w:pPr>
              <w:rPr>
                <w:lang w:val="en-US"/>
              </w:rPr>
            </w:pPr>
            <w:r>
              <w:rPr>
                <w:lang w:val="en-US"/>
              </w:rPr>
              <w:t>81.27</w:t>
            </w:r>
          </w:p>
        </w:tc>
        <w:tc>
          <w:tcPr>
            <w:tcW w:w="992" w:type="dxa"/>
          </w:tcPr>
          <w:p w14:paraId="2CCAD2B8" w14:textId="2E3B4DF6" w:rsidR="0082774E" w:rsidRDefault="00704F19" w:rsidP="006E4739">
            <w:pPr>
              <w:rPr>
                <w:lang w:val="en-US"/>
              </w:rPr>
            </w:pPr>
            <w:r>
              <w:rPr>
                <w:lang w:val="en-US"/>
              </w:rPr>
              <w:t>11.73</w:t>
            </w:r>
          </w:p>
        </w:tc>
        <w:tc>
          <w:tcPr>
            <w:tcW w:w="992" w:type="dxa"/>
          </w:tcPr>
          <w:p w14:paraId="7C02AE4A" w14:textId="1D8A0119" w:rsidR="0082774E" w:rsidRDefault="00704F19" w:rsidP="006E4739">
            <w:pPr>
              <w:rPr>
                <w:lang w:val="en-US"/>
              </w:rPr>
            </w:pPr>
            <w:r>
              <w:rPr>
                <w:lang w:val="en-US"/>
              </w:rPr>
              <w:t>8.54</w:t>
            </w:r>
          </w:p>
        </w:tc>
        <w:tc>
          <w:tcPr>
            <w:tcW w:w="993" w:type="dxa"/>
            <w:tcBorders>
              <w:right w:val="single" w:sz="18" w:space="0" w:color="auto"/>
            </w:tcBorders>
          </w:tcPr>
          <w:p w14:paraId="0DE537BC" w14:textId="397B790D" w:rsidR="0082774E" w:rsidRDefault="00704F19" w:rsidP="006E4739">
            <w:pPr>
              <w:rPr>
                <w:lang w:val="en-US"/>
              </w:rPr>
            </w:pPr>
            <w:r>
              <w:rPr>
                <w:lang w:val="en-US"/>
              </w:rPr>
              <w:t>16.58</w:t>
            </w:r>
          </w:p>
        </w:tc>
        <w:tc>
          <w:tcPr>
            <w:tcW w:w="850" w:type="dxa"/>
            <w:tcBorders>
              <w:left w:val="single" w:sz="18" w:space="0" w:color="auto"/>
              <w:right w:val="single" w:sz="18" w:space="0" w:color="auto"/>
            </w:tcBorders>
          </w:tcPr>
          <w:p w14:paraId="2D97DBAC" w14:textId="34ED3675" w:rsidR="0082774E" w:rsidRDefault="00704F19" w:rsidP="006E4739">
            <w:pPr>
              <w:rPr>
                <w:lang w:val="en-US"/>
              </w:rPr>
            </w:pPr>
            <w:r>
              <w:rPr>
                <w:lang w:val="en-US"/>
              </w:rPr>
              <w:t>5235</w:t>
            </w:r>
          </w:p>
        </w:tc>
      </w:tr>
      <w:tr w:rsidR="0082774E" w14:paraId="10EF0E8A" w14:textId="77777777" w:rsidTr="006E4739">
        <w:tc>
          <w:tcPr>
            <w:tcW w:w="1271" w:type="dxa"/>
            <w:vMerge w:val="restart"/>
            <w:tcBorders>
              <w:left w:val="single" w:sz="18" w:space="0" w:color="auto"/>
            </w:tcBorders>
          </w:tcPr>
          <w:p w14:paraId="019A7707" w14:textId="77777777" w:rsidR="0082774E" w:rsidRDefault="0082774E" w:rsidP="006E4739">
            <w:pPr>
              <w:rPr>
                <w:lang w:val="en-US"/>
              </w:rPr>
            </w:pPr>
            <w:r>
              <w:rPr>
                <w:lang w:val="en-US"/>
              </w:rPr>
              <w:t>Beam collinearity</w:t>
            </w:r>
          </w:p>
        </w:tc>
        <w:tc>
          <w:tcPr>
            <w:tcW w:w="1659" w:type="dxa"/>
            <w:tcBorders>
              <w:right w:val="single" w:sz="18" w:space="0" w:color="auto"/>
            </w:tcBorders>
          </w:tcPr>
          <w:p w14:paraId="1DD4F3E7" w14:textId="77777777" w:rsidR="0082774E" w:rsidRDefault="0082774E" w:rsidP="006E4739">
            <w:pPr>
              <w:rPr>
                <w:lang w:val="en-US"/>
              </w:rPr>
            </w:pPr>
            <w:r>
              <w:rPr>
                <w:lang w:val="en-US"/>
              </w:rPr>
              <w:t>Collinear (c)</w:t>
            </w:r>
          </w:p>
        </w:tc>
        <w:tc>
          <w:tcPr>
            <w:tcW w:w="1034" w:type="dxa"/>
            <w:tcBorders>
              <w:left w:val="single" w:sz="18" w:space="0" w:color="auto"/>
            </w:tcBorders>
          </w:tcPr>
          <w:p w14:paraId="0D9DACC7" w14:textId="487388CE" w:rsidR="0082774E" w:rsidRDefault="001E3B4F" w:rsidP="006E4739">
            <w:pPr>
              <w:rPr>
                <w:lang w:val="en-US"/>
              </w:rPr>
            </w:pPr>
            <w:r>
              <w:rPr>
                <w:lang w:val="en-US"/>
              </w:rPr>
              <w:t>36.47</w:t>
            </w:r>
          </w:p>
        </w:tc>
        <w:tc>
          <w:tcPr>
            <w:tcW w:w="993" w:type="dxa"/>
          </w:tcPr>
          <w:p w14:paraId="74FA14AF" w14:textId="4D4608ED" w:rsidR="0082774E" w:rsidRDefault="001E3B4F" w:rsidP="006E4739">
            <w:pPr>
              <w:rPr>
                <w:lang w:val="en-US"/>
              </w:rPr>
            </w:pPr>
            <w:r>
              <w:rPr>
                <w:lang w:val="en-US"/>
              </w:rPr>
              <w:t>50.61</w:t>
            </w:r>
          </w:p>
        </w:tc>
        <w:tc>
          <w:tcPr>
            <w:tcW w:w="992" w:type="dxa"/>
          </w:tcPr>
          <w:p w14:paraId="38F88396" w14:textId="35DC1B91" w:rsidR="0082774E" w:rsidRDefault="001E3B4F" w:rsidP="006E4739">
            <w:pPr>
              <w:rPr>
                <w:lang w:val="en-US"/>
              </w:rPr>
            </w:pPr>
            <w:r>
              <w:rPr>
                <w:lang w:val="en-US"/>
              </w:rPr>
              <w:t>87.08</w:t>
            </w:r>
          </w:p>
        </w:tc>
        <w:tc>
          <w:tcPr>
            <w:tcW w:w="992" w:type="dxa"/>
          </w:tcPr>
          <w:p w14:paraId="30DCD30E" w14:textId="20131A65" w:rsidR="0082774E" w:rsidRDefault="001E3B4F" w:rsidP="006E4739">
            <w:pPr>
              <w:rPr>
                <w:lang w:val="en-US"/>
              </w:rPr>
            </w:pPr>
            <w:r>
              <w:rPr>
                <w:lang w:val="en-US"/>
              </w:rPr>
              <w:t>11.23</w:t>
            </w:r>
          </w:p>
        </w:tc>
        <w:tc>
          <w:tcPr>
            <w:tcW w:w="992" w:type="dxa"/>
          </w:tcPr>
          <w:p w14:paraId="22999774" w14:textId="08BFF051" w:rsidR="0082774E" w:rsidRDefault="001E3B4F" w:rsidP="006E4739">
            <w:pPr>
              <w:rPr>
                <w:lang w:val="en-US"/>
              </w:rPr>
            </w:pPr>
            <w:r>
              <w:rPr>
                <w:lang w:val="en-US"/>
              </w:rPr>
              <w:t>8.51</w:t>
            </w:r>
          </w:p>
        </w:tc>
        <w:tc>
          <w:tcPr>
            <w:tcW w:w="993" w:type="dxa"/>
            <w:tcBorders>
              <w:right w:val="single" w:sz="18" w:space="0" w:color="auto"/>
            </w:tcBorders>
          </w:tcPr>
          <w:p w14:paraId="79540F09" w14:textId="20C91665" w:rsidR="0082774E" w:rsidRDefault="001E3B4F" w:rsidP="006E4739">
            <w:pPr>
              <w:rPr>
                <w:lang w:val="en-US"/>
              </w:rPr>
            </w:pPr>
            <w:r>
              <w:rPr>
                <w:lang w:val="en-US"/>
              </w:rPr>
              <w:t>15.59</w:t>
            </w:r>
          </w:p>
        </w:tc>
        <w:tc>
          <w:tcPr>
            <w:tcW w:w="850" w:type="dxa"/>
            <w:tcBorders>
              <w:left w:val="single" w:sz="18" w:space="0" w:color="auto"/>
              <w:right w:val="single" w:sz="18" w:space="0" w:color="auto"/>
            </w:tcBorders>
          </w:tcPr>
          <w:p w14:paraId="28D1BA91" w14:textId="26BED8E7" w:rsidR="0082774E" w:rsidRDefault="001E3B4F" w:rsidP="006E4739">
            <w:pPr>
              <w:rPr>
                <w:lang w:val="en-US"/>
              </w:rPr>
            </w:pPr>
            <w:r>
              <w:rPr>
                <w:lang w:val="en-US"/>
              </w:rPr>
              <w:t>5039</w:t>
            </w:r>
          </w:p>
        </w:tc>
      </w:tr>
      <w:tr w:rsidR="0082774E" w14:paraId="0A7A2104" w14:textId="77777777" w:rsidTr="006E4739">
        <w:tc>
          <w:tcPr>
            <w:tcW w:w="1271" w:type="dxa"/>
            <w:vMerge/>
            <w:tcBorders>
              <w:left w:val="single" w:sz="18" w:space="0" w:color="auto"/>
            </w:tcBorders>
          </w:tcPr>
          <w:p w14:paraId="3E0D9102" w14:textId="77777777" w:rsidR="0082774E" w:rsidRDefault="0082774E" w:rsidP="006E4739">
            <w:pPr>
              <w:rPr>
                <w:lang w:val="en-US"/>
              </w:rPr>
            </w:pPr>
          </w:p>
        </w:tc>
        <w:tc>
          <w:tcPr>
            <w:tcW w:w="1659" w:type="dxa"/>
            <w:tcBorders>
              <w:right w:val="single" w:sz="18" w:space="0" w:color="auto"/>
            </w:tcBorders>
          </w:tcPr>
          <w:p w14:paraId="2980E181" w14:textId="77777777" w:rsidR="0082774E" w:rsidRDefault="0082774E" w:rsidP="006E4739">
            <w:pPr>
              <w:rPr>
                <w:lang w:val="en-US"/>
              </w:rPr>
            </w:pPr>
            <w:r>
              <w:rPr>
                <w:lang w:val="en-US"/>
              </w:rPr>
              <w:t>Noncollinear (n)</w:t>
            </w:r>
          </w:p>
        </w:tc>
        <w:tc>
          <w:tcPr>
            <w:tcW w:w="1034" w:type="dxa"/>
            <w:tcBorders>
              <w:left w:val="single" w:sz="18" w:space="0" w:color="auto"/>
            </w:tcBorders>
          </w:tcPr>
          <w:p w14:paraId="5057DB4B" w14:textId="3CA35D51" w:rsidR="0082774E" w:rsidRDefault="001E3B4F" w:rsidP="006E4739">
            <w:pPr>
              <w:rPr>
                <w:lang w:val="en-US"/>
              </w:rPr>
            </w:pPr>
            <w:r>
              <w:rPr>
                <w:lang w:val="en-US"/>
              </w:rPr>
              <w:t>33.72</w:t>
            </w:r>
          </w:p>
        </w:tc>
        <w:tc>
          <w:tcPr>
            <w:tcW w:w="993" w:type="dxa"/>
          </w:tcPr>
          <w:p w14:paraId="5584A662" w14:textId="2EB65F56" w:rsidR="0082774E" w:rsidRDefault="001E3B4F" w:rsidP="006E4739">
            <w:pPr>
              <w:rPr>
                <w:lang w:val="en-US"/>
              </w:rPr>
            </w:pPr>
            <w:r>
              <w:rPr>
                <w:lang w:val="en-US"/>
              </w:rPr>
              <w:t>50.72</w:t>
            </w:r>
          </w:p>
        </w:tc>
        <w:tc>
          <w:tcPr>
            <w:tcW w:w="992" w:type="dxa"/>
          </w:tcPr>
          <w:p w14:paraId="5CEFEB25" w14:textId="16DBC331" w:rsidR="0082774E" w:rsidRDefault="001E3B4F" w:rsidP="006E4739">
            <w:pPr>
              <w:rPr>
                <w:lang w:val="en-US"/>
              </w:rPr>
            </w:pPr>
            <w:r>
              <w:rPr>
                <w:lang w:val="en-US"/>
              </w:rPr>
              <w:t>84.44</w:t>
            </w:r>
          </w:p>
        </w:tc>
        <w:tc>
          <w:tcPr>
            <w:tcW w:w="992" w:type="dxa"/>
          </w:tcPr>
          <w:p w14:paraId="7B1CD9B5" w14:textId="3AE79FE6" w:rsidR="0082774E" w:rsidRDefault="001E3B4F" w:rsidP="006E4739">
            <w:pPr>
              <w:rPr>
                <w:lang w:val="en-US"/>
              </w:rPr>
            </w:pPr>
            <w:r>
              <w:rPr>
                <w:lang w:val="en-US"/>
              </w:rPr>
              <w:t>12.53</w:t>
            </w:r>
          </w:p>
        </w:tc>
        <w:tc>
          <w:tcPr>
            <w:tcW w:w="992" w:type="dxa"/>
          </w:tcPr>
          <w:p w14:paraId="1CD8EAD8" w14:textId="5D055C5C" w:rsidR="0082774E" w:rsidRDefault="001E3B4F" w:rsidP="006E4739">
            <w:pPr>
              <w:rPr>
                <w:lang w:val="en-US"/>
              </w:rPr>
            </w:pPr>
            <w:r>
              <w:rPr>
                <w:lang w:val="en-US"/>
              </w:rPr>
              <w:t>8.52</w:t>
            </w:r>
          </w:p>
        </w:tc>
        <w:tc>
          <w:tcPr>
            <w:tcW w:w="993" w:type="dxa"/>
            <w:tcBorders>
              <w:right w:val="single" w:sz="18" w:space="0" w:color="auto"/>
            </w:tcBorders>
          </w:tcPr>
          <w:p w14:paraId="48B61E22" w14:textId="585A74FE" w:rsidR="0082774E" w:rsidRDefault="001E3B4F" w:rsidP="006E4739">
            <w:pPr>
              <w:rPr>
                <w:lang w:val="en-US"/>
              </w:rPr>
            </w:pPr>
            <w:r>
              <w:rPr>
                <w:lang w:val="en-US"/>
              </w:rPr>
              <w:t>17.09</w:t>
            </w:r>
          </w:p>
        </w:tc>
        <w:tc>
          <w:tcPr>
            <w:tcW w:w="850" w:type="dxa"/>
            <w:tcBorders>
              <w:left w:val="single" w:sz="18" w:space="0" w:color="auto"/>
              <w:right w:val="single" w:sz="18" w:space="0" w:color="auto"/>
            </w:tcBorders>
          </w:tcPr>
          <w:p w14:paraId="0DAEEB00" w14:textId="2EF6DD36" w:rsidR="0082774E" w:rsidRDefault="001E3B4F" w:rsidP="006E4739">
            <w:pPr>
              <w:rPr>
                <w:lang w:val="en-US"/>
              </w:rPr>
            </w:pPr>
            <w:r>
              <w:rPr>
                <w:lang w:val="en-US"/>
              </w:rPr>
              <w:t>5137</w:t>
            </w:r>
          </w:p>
        </w:tc>
      </w:tr>
      <w:tr w:rsidR="0082774E" w14:paraId="61C1A060" w14:textId="77777777" w:rsidTr="006E4739">
        <w:tc>
          <w:tcPr>
            <w:tcW w:w="1271" w:type="dxa"/>
            <w:vMerge w:val="restart"/>
            <w:tcBorders>
              <w:left w:val="single" w:sz="18" w:space="0" w:color="auto"/>
            </w:tcBorders>
          </w:tcPr>
          <w:p w14:paraId="0A514AE8" w14:textId="77777777" w:rsidR="0082774E" w:rsidRDefault="0082774E" w:rsidP="006E4739">
            <w:pPr>
              <w:rPr>
                <w:lang w:val="en-US"/>
              </w:rPr>
            </w:pPr>
            <w:r>
              <w:rPr>
                <w:lang w:val="en-US"/>
              </w:rPr>
              <w:t>Assembly depth</w:t>
            </w:r>
          </w:p>
        </w:tc>
        <w:tc>
          <w:tcPr>
            <w:tcW w:w="1659" w:type="dxa"/>
            <w:tcBorders>
              <w:right w:val="single" w:sz="18" w:space="0" w:color="auto"/>
            </w:tcBorders>
          </w:tcPr>
          <w:p w14:paraId="6BB35F73" w14:textId="77777777" w:rsidR="0082774E" w:rsidRDefault="0082774E" w:rsidP="006E4739">
            <w:pPr>
              <w:rPr>
                <w:lang w:val="en-US"/>
              </w:rPr>
            </w:pPr>
            <w:r>
              <w:rPr>
                <w:lang w:val="en-US"/>
              </w:rPr>
              <w:t xml:space="preserve">25” </w:t>
            </w:r>
          </w:p>
        </w:tc>
        <w:tc>
          <w:tcPr>
            <w:tcW w:w="1034" w:type="dxa"/>
            <w:tcBorders>
              <w:left w:val="single" w:sz="18" w:space="0" w:color="auto"/>
            </w:tcBorders>
          </w:tcPr>
          <w:p w14:paraId="5B61AF51" w14:textId="2ECA6B00" w:rsidR="0082774E" w:rsidRDefault="001E3B4F" w:rsidP="006E4739">
            <w:pPr>
              <w:rPr>
                <w:lang w:val="en-US"/>
              </w:rPr>
            </w:pPr>
            <w:r>
              <w:rPr>
                <w:lang w:val="en-US"/>
              </w:rPr>
              <w:t>35.27</w:t>
            </w:r>
          </w:p>
        </w:tc>
        <w:tc>
          <w:tcPr>
            <w:tcW w:w="993" w:type="dxa"/>
          </w:tcPr>
          <w:p w14:paraId="4D8FB009" w14:textId="7040D325" w:rsidR="0082774E" w:rsidRDefault="001E3B4F" w:rsidP="006E4739">
            <w:pPr>
              <w:rPr>
                <w:lang w:val="en-US"/>
              </w:rPr>
            </w:pPr>
            <w:r>
              <w:rPr>
                <w:lang w:val="en-US"/>
              </w:rPr>
              <w:t>50.41</w:t>
            </w:r>
          </w:p>
        </w:tc>
        <w:tc>
          <w:tcPr>
            <w:tcW w:w="992" w:type="dxa"/>
          </w:tcPr>
          <w:p w14:paraId="1C611B8B" w14:textId="635DCAED" w:rsidR="0082774E" w:rsidRDefault="001E3B4F" w:rsidP="006E4739">
            <w:pPr>
              <w:rPr>
                <w:lang w:val="en-US"/>
              </w:rPr>
            </w:pPr>
            <w:r>
              <w:rPr>
                <w:lang w:val="en-US"/>
              </w:rPr>
              <w:t>85.68</w:t>
            </w:r>
          </w:p>
        </w:tc>
        <w:tc>
          <w:tcPr>
            <w:tcW w:w="992" w:type="dxa"/>
          </w:tcPr>
          <w:p w14:paraId="546A67E8" w14:textId="37279332" w:rsidR="0082774E" w:rsidRDefault="001E3B4F" w:rsidP="006E4739">
            <w:pPr>
              <w:rPr>
                <w:lang w:val="en-US"/>
              </w:rPr>
            </w:pPr>
            <w:r>
              <w:rPr>
                <w:lang w:val="en-US"/>
              </w:rPr>
              <w:t>11.76</w:t>
            </w:r>
          </w:p>
        </w:tc>
        <w:tc>
          <w:tcPr>
            <w:tcW w:w="992" w:type="dxa"/>
          </w:tcPr>
          <w:p w14:paraId="112102E8" w14:textId="144FFDC6" w:rsidR="0082774E" w:rsidRDefault="001E3B4F" w:rsidP="006E4739">
            <w:pPr>
              <w:rPr>
                <w:lang w:val="en-US"/>
              </w:rPr>
            </w:pPr>
            <w:r>
              <w:rPr>
                <w:lang w:val="en-US"/>
              </w:rPr>
              <w:t>8.55</w:t>
            </w:r>
          </w:p>
        </w:tc>
        <w:tc>
          <w:tcPr>
            <w:tcW w:w="993" w:type="dxa"/>
            <w:tcBorders>
              <w:right w:val="single" w:sz="18" w:space="0" w:color="auto"/>
            </w:tcBorders>
          </w:tcPr>
          <w:p w14:paraId="3A7926AB" w14:textId="6B4150CD" w:rsidR="0082774E" w:rsidRDefault="001E3B4F" w:rsidP="006E4739">
            <w:pPr>
              <w:rPr>
                <w:lang w:val="en-US"/>
              </w:rPr>
            </w:pPr>
            <w:r>
              <w:rPr>
                <w:lang w:val="en-US"/>
              </w:rPr>
              <w:t>16.47</w:t>
            </w:r>
          </w:p>
        </w:tc>
        <w:tc>
          <w:tcPr>
            <w:tcW w:w="850" w:type="dxa"/>
            <w:tcBorders>
              <w:left w:val="single" w:sz="18" w:space="0" w:color="auto"/>
              <w:right w:val="single" w:sz="18" w:space="0" w:color="auto"/>
            </w:tcBorders>
          </w:tcPr>
          <w:p w14:paraId="54CD444A" w14:textId="1D3EA5AC" w:rsidR="0082774E" w:rsidRDefault="001E3B4F" w:rsidP="006E4739">
            <w:pPr>
              <w:rPr>
                <w:lang w:val="en-US"/>
              </w:rPr>
            </w:pPr>
            <w:r>
              <w:rPr>
                <w:lang w:val="en-US"/>
              </w:rPr>
              <w:t>4787</w:t>
            </w:r>
          </w:p>
        </w:tc>
      </w:tr>
      <w:tr w:rsidR="0082774E" w14:paraId="6FA14B5B" w14:textId="77777777" w:rsidTr="006E4739">
        <w:tc>
          <w:tcPr>
            <w:tcW w:w="1271" w:type="dxa"/>
            <w:vMerge/>
            <w:tcBorders>
              <w:left w:val="single" w:sz="18" w:space="0" w:color="auto"/>
            </w:tcBorders>
          </w:tcPr>
          <w:p w14:paraId="5C326661" w14:textId="77777777" w:rsidR="0082774E" w:rsidRDefault="0082774E" w:rsidP="006E4739">
            <w:pPr>
              <w:rPr>
                <w:lang w:val="en-US"/>
              </w:rPr>
            </w:pPr>
          </w:p>
        </w:tc>
        <w:tc>
          <w:tcPr>
            <w:tcW w:w="1659" w:type="dxa"/>
            <w:tcBorders>
              <w:right w:val="single" w:sz="18" w:space="0" w:color="auto"/>
            </w:tcBorders>
          </w:tcPr>
          <w:p w14:paraId="148E7979" w14:textId="77777777" w:rsidR="0082774E" w:rsidRDefault="0082774E" w:rsidP="006E4739">
            <w:pPr>
              <w:rPr>
                <w:lang w:val="en-US"/>
              </w:rPr>
            </w:pPr>
            <w:r>
              <w:rPr>
                <w:lang w:val="en-US"/>
              </w:rPr>
              <w:t>40”</w:t>
            </w:r>
          </w:p>
        </w:tc>
        <w:tc>
          <w:tcPr>
            <w:tcW w:w="1034" w:type="dxa"/>
            <w:tcBorders>
              <w:left w:val="single" w:sz="18" w:space="0" w:color="auto"/>
            </w:tcBorders>
          </w:tcPr>
          <w:p w14:paraId="38D6CF74" w14:textId="49DEA78E" w:rsidR="0082774E" w:rsidRDefault="001E3B4F" w:rsidP="006E4739">
            <w:pPr>
              <w:rPr>
                <w:lang w:val="en-US"/>
              </w:rPr>
            </w:pPr>
            <w:r>
              <w:rPr>
                <w:lang w:val="en-US"/>
              </w:rPr>
              <w:t>34.91</w:t>
            </w:r>
          </w:p>
        </w:tc>
        <w:tc>
          <w:tcPr>
            <w:tcW w:w="993" w:type="dxa"/>
          </w:tcPr>
          <w:p w14:paraId="23E16D55" w14:textId="4972C8B4" w:rsidR="0082774E" w:rsidRDefault="001E3B4F" w:rsidP="006E4739">
            <w:pPr>
              <w:rPr>
                <w:lang w:val="en-US"/>
              </w:rPr>
            </w:pPr>
            <w:r>
              <w:rPr>
                <w:lang w:val="en-US"/>
              </w:rPr>
              <w:t>50.89</w:t>
            </w:r>
          </w:p>
        </w:tc>
        <w:tc>
          <w:tcPr>
            <w:tcW w:w="992" w:type="dxa"/>
          </w:tcPr>
          <w:p w14:paraId="1A2C27B4" w14:textId="357E1D5B" w:rsidR="0082774E" w:rsidRDefault="001E3B4F" w:rsidP="006E4739">
            <w:pPr>
              <w:rPr>
                <w:lang w:val="en-US"/>
              </w:rPr>
            </w:pPr>
            <w:r>
              <w:rPr>
                <w:lang w:val="en-US"/>
              </w:rPr>
              <w:t>85.80</w:t>
            </w:r>
          </w:p>
        </w:tc>
        <w:tc>
          <w:tcPr>
            <w:tcW w:w="992" w:type="dxa"/>
          </w:tcPr>
          <w:p w14:paraId="2AFBE55B" w14:textId="520FDBD8" w:rsidR="0082774E" w:rsidRDefault="001E3B4F" w:rsidP="006E4739">
            <w:pPr>
              <w:rPr>
                <w:lang w:val="en-US"/>
              </w:rPr>
            </w:pPr>
            <w:r>
              <w:rPr>
                <w:lang w:val="en-US"/>
              </w:rPr>
              <w:t>12.17</w:t>
            </w:r>
          </w:p>
        </w:tc>
        <w:tc>
          <w:tcPr>
            <w:tcW w:w="992" w:type="dxa"/>
          </w:tcPr>
          <w:p w14:paraId="1C9A9A0B" w14:textId="75768E6D" w:rsidR="0082774E" w:rsidRDefault="001E3B4F" w:rsidP="006E4739">
            <w:pPr>
              <w:rPr>
                <w:lang w:val="en-US"/>
              </w:rPr>
            </w:pPr>
            <w:r>
              <w:rPr>
                <w:lang w:val="en-US"/>
              </w:rPr>
              <w:t>8.49</w:t>
            </w:r>
          </w:p>
        </w:tc>
        <w:tc>
          <w:tcPr>
            <w:tcW w:w="993" w:type="dxa"/>
            <w:tcBorders>
              <w:right w:val="single" w:sz="18" w:space="0" w:color="auto"/>
            </w:tcBorders>
          </w:tcPr>
          <w:p w14:paraId="7214647F" w14:textId="7367CBE0" w:rsidR="0082774E" w:rsidRDefault="001E3B4F" w:rsidP="006E4739">
            <w:pPr>
              <w:rPr>
                <w:lang w:val="en-US"/>
              </w:rPr>
            </w:pPr>
            <w:r>
              <w:rPr>
                <w:lang w:val="en-US"/>
              </w:rPr>
              <w:t>16.37</w:t>
            </w:r>
          </w:p>
        </w:tc>
        <w:tc>
          <w:tcPr>
            <w:tcW w:w="850" w:type="dxa"/>
            <w:tcBorders>
              <w:left w:val="single" w:sz="18" w:space="0" w:color="auto"/>
              <w:right w:val="single" w:sz="18" w:space="0" w:color="auto"/>
            </w:tcBorders>
          </w:tcPr>
          <w:p w14:paraId="13604770" w14:textId="27F01488" w:rsidR="0082774E" w:rsidRDefault="001E3B4F" w:rsidP="006E4739">
            <w:pPr>
              <w:rPr>
                <w:lang w:val="en-US"/>
              </w:rPr>
            </w:pPr>
            <w:r>
              <w:rPr>
                <w:lang w:val="en-US"/>
              </w:rPr>
              <w:t>5389</w:t>
            </w:r>
          </w:p>
        </w:tc>
      </w:tr>
      <w:tr w:rsidR="0082774E" w14:paraId="473B9D01" w14:textId="77777777" w:rsidTr="006E4739">
        <w:tc>
          <w:tcPr>
            <w:tcW w:w="1271" w:type="dxa"/>
            <w:vMerge w:val="restart"/>
            <w:tcBorders>
              <w:left w:val="single" w:sz="18" w:space="0" w:color="auto"/>
            </w:tcBorders>
          </w:tcPr>
          <w:p w14:paraId="19D4E0B1" w14:textId="77777777" w:rsidR="0082774E" w:rsidRDefault="0082774E" w:rsidP="006E4739">
            <w:pPr>
              <w:rPr>
                <w:lang w:val="en-US"/>
              </w:rPr>
            </w:pPr>
            <w:r>
              <w:rPr>
                <w:lang w:val="en-US"/>
              </w:rPr>
              <w:t>Slab type</w:t>
            </w:r>
          </w:p>
        </w:tc>
        <w:tc>
          <w:tcPr>
            <w:tcW w:w="1659" w:type="dxa"/>
            <w:tcBorders>
              <w:right w:val="single" w:sz="18" w:space="0" w:color="auto"/>
            </w:tcBorders>
          </w:tcPr>
          <w:p w14:paraId="16BC98E1" w14:textId="77777777" w:rsidR="0082774E" w:rsidRDefault="0082774E" w:rsidP="006E4739">
            <w:pPr>
              <w:rPr>
                <w:lang w:val="en-US"/>
              </w:rPr>
            </w:pPr>
            <w:r>
              <w:rPr>
                <w:lang w:val="en-US"/>
              </w:rPr>
              <w:t>Isotropic (</w:t>
            </w:r>
            <w:r w:rsidRPr="0000765A">
              <w:rPr>
                <w:rFonts w:ascii="Segoe UI Symbol" w:hAnsi="Segoe UI Symbol" w:cs="Segoe UI Symbol"/>
                <w:lang w:val="en-US"/>
              </w:rPr>
              <w:t>✵</w:t>
            </w:r>
            <w:r>
              <w:rPr>
                <w:rFonts w:ascii="Segoe UI Symbol" w:hAnsi="Segoe UI Symbol" w:cs="Segoe UI Symbol"/>
                <w:lang w:val="en-US"/>
              </w:rPr>
              <w:t>)</w:t>
            </w:r>
          </w:p>
        </w:tc>
        <w:tc>
          <w:tcPr>
            <w:tcW w:w="1034" w:type="dxa"/>
            <w:tcBorders>
              <w:left w:val="single" w:sz="18" w:space="0" w:color="auto"/>
            </w:tcBorders>
          </w:tcPr>
          <w:p w14:paraId="5C41BA84" w14:textId="49C3EE1B" w:rsidR="0082774E" w:rsidRDefault="001E3B4F" w:rsidP="006E4739">
            <w:pPr>
              <w:rPr>
                <w:lang w:val="en-US"/>
              </w:rPr>
            </w:pPr>
            <w:r>
              <w:rPr>
                <w:lang w:val="en-US"/>
              </w:rPr>
              <w:t>35.94</w:t>
            </w:r>
          </w:p>
        </w:tc>
        <w:tc>
          <w:tcPr>
            <w:tcW w:w="993" w:type="dxa"/>
          </w:tcPr>
          <w:p w14:paraId="609D3E6E" w14:textId="6E5A8D5F" w:rsidR="0082774E" w:rsidRDefault="001E3B4F" w:rsidP="006E4739">
            <w:pPr>
              <w:rPr>
                <w:lang w:val="en-US"/>
              </w:rPr>
            </w:pPr>
            <w:r>
              <w:rPr>
                <w:lang w:val="en-US"/>
              </w:rPr>
              <w:t>47.01</w:t>
            </w:r>
          </w:p>
        </w:tc>
        <w:tc>
          <w:tcPr>
            <w:tcW w:w="992" w:type="dxa"/>
          </w:tcPr>
          <w:p w14:paraId="0B70F20F" w14:textId="4CC93863" w:rsidR="0082774E" w:rsidRDefault="001E3B4F" w:rsidP="006E4739">
            <w:pPr>
              <w:rPr>
                <w:lang w:val="en-US"/>
              </w:rPr>
            </w:pPr>
            <w:r>
              <w:rPr>
                <w:lang w:val="en-US"/>
              </w:rPr>
              <w:t>82.95</w:t>
            </w:r>
          </w:p>
        </w:tc>
        <w:tc>
          <w:tcPr>
            <w:tcW w:w="992" w:type="dxa"/>
          </w:tcPr>
          <w:p w14:paraId="0702D2BD" w14:textId="0162C47B" w:rsidR="0082774E" w:rsidRDefault="001E3B4F" w:rsidP="006E4739">
            <w:pPr>
              <w:rPr>
                <w:lang w:val="en-US"/>
              </w:rPr>
            </w:pPr>
            <w:r>
              <w:rPr>
                <w:lang w:val="en-US"/>
              </w:rPr>
              <w:t>12.03</w:t>
            </w:r>
          </w:p>
        </w:tc>
        <w:tc>
          <w:tcPr>
            <w:tcW w:w="992" w:type="dxa"/>
          </w:tcPr>
          <w:p w14:paraId="125B535C" w14:textId="46E0891F" w:rsidR="0082774E" w:rsidRDefault="001E3B4F" w:rsidP="006E4739">
            <w:pPr>
              <w:rPr>
                <w:lang w:val="en-US"/>
              </w:rPr>
            </w:pPr>
            <w:r>
              <w:rPr>
                <w:lang w:val="en-US"/>
              </w:rPr>
              <w:t>8.36</w:t>
            </w:r>
          </w:p>
        </w:tc>
        <w:tc>
          <w:tcPr>
            <w:tcW w:w="993" w:type="dxa"/>
            <w:tcBorders>
              <w:right w:val="single" w:sz="18" w:space="0" w:color="auto"/>
            </w:tcBorders>
          </w:tcPr>
          <w:p w14:paraId="5499BAD3" w14:textId="55DD14A4" w:rsidR="0082774E" w:rsidRDefault="001E3B4F" w:rsidP="006E4739">
            <w:pPr>
              <w:rPr>
                <w:lang w:val="en-US"/>
              </w:rPr>
            </w:pPr>
            <w:r>
              <w:rPr>
                <w:lang w:val="en-US"/>
              </w:rPr>
              <w:t>16.61</w:t>
            </w:r>
          </w:p>
        </w:tc>
        <w:tc>
          <w:tcPr>
            <w:tcW w:w="850" w:type="dxa"/>
            <w:tcBorders>
              <w:left w:val="single" w:sz="18" w:space="0" w:color="auto"/>
              <w:right w:val="single" w:sz="18" w:space="0" w:color="auto"/>
            </w:tcBorders>
          </w:tcPr>
          <w:p w14:paraId="28A118A8" w14:textId="303E380E" w:rsidR="0082774E" w:rsidRDefault="001E3B4F" w:rsidP="006E4739">
            <w:pPr>
              <w:rPr>
                <w:lang w:val="en-US"/>
              </w:rPr>
            </w:pPr>
            <w:r>
              <w:rPr>
                <w:lang w:val="en-US"/>
              </w:rPr>
              <w:t>1517</w:t>
            </w:r>
          </w:p>
        </w:tc>
      </w:tr>
      <w:tr w:rsidR="0082774E" w14:paraId="51111AAD" w14:textId="77777777" w:rsidTr="006E4739">
        <w:tc>
          <w:tcPr>
            <w:tcW w:w="1271" w:type="dxa"/>
            <w:vMerge/>
            <w:tcBorders>
              <w:left w:val="single" w:sz="18" w:space="0" w:color="auto"/>
            </w:tcBorders>
          </w:tcPr>
          <w:p w14:paraId="5502FD23" w14:textId="77777777" w:rsidR="0082774E" w:rsidRDefault="0082774E" w:rsidP="006E4739">
            <w:pPr>
              <w:rPr>
                <w:lang w:val="en-US"/>
              </w:rPr>
            </w:pPr>
          </w:p>
        </w:tc>
        <w:tc>
          <w:tcPr>
            <w:tcW w:w="1659" w:type="dxa"/>
            <w:tcBorders>
              <w:right w:val="single" w:sz="18" w:space="0" w:color="auto"/>
            </w:tcBorders>
          </w:tcPr>
          <w:p w14:paraId="6EB61662" w14:textId="77777777" w:rsidR="0082774E" w:rsidRDefault="0082774E" w:rsidP="006E4739">
            <w:pPr>
              <w:rPr>
                <w:lang w:val="en-US"/>
              </w:rPr>
            </w:pPr>
            <w:r>
              <w:rPr>
                <w:lang w:val="en-US"/>
              </w:rPr>
              <w:t>Biaxial orthogonal (</w:t>
            </w:r>
            <w:r w:rsidRPr="0006190C">
              <w:rPr>
                <w:rFonts w:ascii="Segoe UI Symbol" w:hAnsi="Segoe UI Symbol" w:cs="Segoe UI Symbol"/>
                <w:lang w:val="en-US"/>
              </w:rPr>
              <w:t>✚</w:t>
            </w:r>
            <w:r>
              <w:rPr>
                <w:rFonts w:ascii="Segoe UI Symbol" w:hAnsi="Segoe UI Symbol" w:cs="Segoe UI Symbol"/>
                <w:lang w:val="en-US"/>
              </w:rPr>
              <w:t>)</w:t>
            </w:r>
          </w:p>
        </w:tc>
        <w:tc>
          <w:tcPr>
            <w:tcW w:w="1034" w:type="dxa"/>
            <w:tcBorders>
              <w:left w:val="single" w:sz="18" w:space="0" w:color="auto"/>
            </w:tcBorders>
          </w:tcPr>
          <w:p w14:paraId="5A85924E" w14:textId="6434F558" w:rsidR="0082774E" w:rsidRDefault="001E3B4F" w:rsidP="006E4739">
            <w:pPr>
              <w:rPr>
                <w:lang w:val="en-US"/>
              </w:rPr>
            </w:pPr>
            <w:r>
              <w:rPr>
                <w:lang w:val="en-US"/>
              </w:rPr>
              <w:t>35.61</w:t>
            </w:r>
          </w:p>
        </w:tc>
        <w:tc>
          <w:tcPr>
            <w:tcW w:w="993" w:type="dxa"/>
          </w:tcPr>
          <w:p w14:paraId="514A98F8" w14:textId="4CD98C16" w:rsidR="0082774E" w:rsidRDefault="001E3B4F" w:rsidP="006E4739">
            <w:pPr>
              <w:rPr>
                <w:lang w:val="en-US"/>
              </w:rPr>
            </w:pPr>
            <w:r>
              <w:rPr>
                <w:lang w:val="en-US"/>
              </w:rPr>
              <w:t>55.38</w:t>
            </w:r>
          </w:p>
        </w:tc>
        <w:tc>
          <w:tcPr>
            <w:tcW w:w="992" w:type="dxa"/>
          </w:tcPr>
          <w:p w14:paraId="35DB4BBE" w14:textId="0C64B6ED" w:rsidR="0082774E" w:rsidRDefault="001E3B4F" w:rsidP="006E4739">
            <w:pPr>
              <w:rPr>
                <w:lang w:val="en-US"/>
              </w:rPr>
            </w:pPr>
            <w:r>
              <w:rPr>
                <w:lang w:val="en-US"/>
              </w:rPr>
              <w:t>90.99</w:t>
            </w:r>
          </w:p>
        </w:tc>
        <w:tc>
          <w:tcPr>
            <w:tcW w:w="992" w:type="dxa"/>
          </w:tcPr>
          <w:p w14:paraId="38F59636" w14:textId="54A0BCF6" w:rsidR="0082774E" w:rsidRDefault="001E3B4F" w:rsidP="006E4739">
            <w:pPr>
              <w:rPr>
                <w:lang w:val="en-US"/>
              </w:rPr>
            </w:pPr>
            <w:r>
              <w:rPr>
                <w:lang w:val="en-US"/>
              </w:rPr>
              <w:t>11.30</w:t>
            </w:r>
          </w:p>
        </w:tc>
        <w:tc>
          <w:tcPr>
            <w:tcW w:w="992" w:type="dxa"/>
          </w:tcPr>
          <w:p w14:paraId="40905575" w14:textId="01E4DBC0" w:rsidR="0082774E" w:rsidRDefault="001E3B4F" w:rsidP="006E4739">
            <w:pPr>
              <w:rPr>
                <w:lang w:val="en-US"/>
              </w:rPr>
            </w:pPr>
            <w:r>
              <w:rPr>
                <w:lang w:val="en-US"/>
              </w:rPr>
              <w:t>9.65</w:t>
            </w:r>
          </w:p>
        </w:tc>
        <w:tc>
          <w:tcPr>
            <w:tcW w:w="993" w:type="dxa"/>
            <w:tcBorders>
              <w:right w:val="single" w:sz="18" w:space="0" w:color="auto"/>
            </w:tcBorders>
          </w:tcPr>
          <w:p w14:paraId="7C2B3A0C" w14:textId="17AB1BE9" w:rsidR="0082774E" w:rsidRDefault="001E3B4F" w:rsidP="006E4739">
            <w:pPr>
              <w:rPr>
                <w:lang w:val="en-US"/>
              </w:rPr>
            </w:pPr>
            <w:r>
              <w:rPr>
                <w:lang w:val="en-US"/>
              </w:rPr>
              <w:t>17.57</w:t>
            </w:r>
          </w:p>
        </w:tc>
        <w:tc>
          <w:tcPr>
            <w:tcW w:w="850" w:type="dxa"/>
            <w:tcBorders>
              <w:left w:val="single" w:sz="18" w:space="0" w:color="auto"/>
              <w:right w:val="single" w:sz="18" w:space="0" w:color="auto"/>
            </w:tcBorders>
          </w:tcPr>
          <w:p w14:paraId="215EE8AE" w14:textId="7475AD25" w:rsidR="0082774E" w:rsidRDefault="001E3B4F" w:rsidP="006E4739">
            <w:pPr>
              <w:rPr>
                <w:lang w:val="en-US"/>
              </w:rPr>
            </w:pPr>
            <w:r>
              <w:rPr>
                <w:lang w:val="en-US"/>
              </w:rPr>
              <w:t>2733</w:t>
            </w:r>
          </w:p>
        </w:tc>
      </w:tr>
      <w:tr w:rsidR="0082774E" w14:paraId="636CB0BE" w14:textId="77777777" w:rsidTr="006E4739">
        <w:tc>
          <w:tcPr>
            <w:tcW w:w="1271" w:type="dxa"/>
            <w:vMerge/>
            <w:tcBorders>
              <w:left w:val="single" w:sz="18" w:space="0" w:color="auto"/>
            </w:tcBorders>
          </w:tcPr>
          <w:p w14:paraId="183932EC" w14:textId="77777777" w:rsidR="0082774E" w:rsidRDefault="0082774E" w:rsidP="006E4739">
            <w:pPr>
              <w:rPr>
                <w:lang w:val="en-US"/>
              </w:rPr>
            </w:pPr>
          </w:p>
        </w:tc>
        <w:tc>
          <w:tcPr>
            <w:tcW w:w="1659" w:type="dxa"/>
            <w:tcBorders>
              <w:right w:val="single" w:sz="18" w:space="0" w:color="auto"/>
            </w:tcBorders>
          </w:tcPr>
          <w:p w14:paraId="65633391" w14:textId="77777777" w:rsidR="0082774E" w:rsidRPr="0006190C" w:rsidRDefault="0082774E" w:rsidP="006E4739">
            <w:pPr>
              <w:rPr>
                <w:b/>
                <w:bCs/>
                <w:lang w:val="en-US"/>
              </w:rPr>
            </w:pPr>
            <w:r>
              <w:rPr>
                <w:lang w:val="en-US"/>
              </w:rPr>
              <w:t>Uniaxial (</w:t>
            </w:r>
            <w:r w:rsidRPr="0006190C">
              <w:rPr>
                <w:rFonts w:hint="eastAsia"/>
                <w:lang w:val="en-US"/>
              </w:rPr>
              <w:t>━</w:t>
            </w:r>
            <w:r>
              <w:rPr>
                <w:lang w:val="en-US"/>
              </w:rPr>
              <w:t>)</w:t>
            </w:r>
          </w:p>
        </w:tc>
        <w:tc>
          <w:tcPr>
            <w:tcW w:w="1034" w:type="dxa"/>
            <w:tcBorders>
              <w:left w:val="single" w:sz="18" w:space="0" w:color="auto"/>
            </w:tcBorders>
          </w:tcPr>
          <w:p w14:paraId="29BE257B" w14:textId="467C6E99" w:rsidR="0082774E" w:rsidRDefault="001E3B4F" w:rsidP="006E4739">
            <w:pPr>
              <w:rPr>
                <w:lang w:val="en-US"/>
              </w:rPr>
            </w:pPr>
            <w:r>
              <w:rPr>
                <w:lang w:val="en-US"/>
              </w:rPr>
              <w:t>34.61</w:t>
            </w:r>
          </w:p>
        </w:tc>
        <w:tc>
          <w:tcPr>
            <w:tcW w:w="993" w:type="dxa"/>
          </w:tcPr>
          <w:p w14:paraId="7EB0B76C" w14:textId="6875FC25" w:rsidR="0082774E" w:rsidRDefault="001E3B4F" w:rsidP="006E4739">
            <w:pPr>
              <w:rPr>
                <w:lang w:val="en-US"/>
              </w:rPr>
            </w:pPr>
            <w:r>
              <w:rPr>
                <w:lang w:val="en-US"/>
              </w:rPr>
              <w:t>49.42</w:t>
            </w:r>
          </w:p>
        </w:tc>
        <w:tc>
          <w:tcPr>
            <w:tcW w:w="992" w:type="dxa"/>
          </w:tcPr>
          <w:p w14:paraId="5C799EF9" w14:textId="426A73C3" w:rsidR="0082774E" w:rsidRDefault="001E3B4F" w:rsidP="006E4739">
            <w:pPr>
              <w:rPr>
                <w:lang w:val="en-US"/>
              </w:rPr>
            </w:pPr>
            <w:r>
              <w:rPr>
                <w:lang w:val="en-US"/>
              </w:rPr>
              <w:t>84.04</w:t>
            </w:r>
          </w:p>
        </w:tc>
        <w:tc>
          <w:tcPr>
            <w:tcW w:w="992" w:type="dxa"/>
          </w:tcPr>
          <w:p w14:paraId="40D4904C" w14:textId="782C0C0A" w:rsidR="0082774E" w:rsidRDefault="001E3B4F" w:rsidP="006E4739">
            <w:pPr>
              <w:rPr>
                <w:lang w:val="en-US"/>
              </w:rPr>
            </w:pPr>
            <w:r>
              <w:rPr>
                <w:lang w:val="en-US"/>
              </w:rPr>
              <w:t>12.25</w:t>
            </w:r>
          </w:p>
        </w:tc>
        <w:tc>
          <w:tcPr>
            <w:tcW w:w="992" w:type="dxa"/>
          </w:tcPr>
          <w:p w14:paraId="35B08548" w14:textId="349F2FAF" w:rsidR="0082774E" w:rsidRDefault="001E3B4F" w:rsidP="006E4739">
            <w:pPr>
              <w:rPr>
                <w:lang w:val="en-US"/>
              </w:rPr>
            </w:pPr>
            <w:r>
              <w:rPr>
                <w:lang w:val="en-US"/>
              </w:rPr>
              <w:t>6.97</w:t>
            </w:r>
          </w:p>
        </w:tc>
        <w:tc>
          <w:tcPr>
            <w:tcW w:w="993" w:type="dxa"/>
            <w:tcBorders>
              <w:right w:val="single" w:sz="18" w:space="0" w:color="auto"/>
            </w:tcBorders>
          </w:tcPr>
          <w:p w14:paraId="4FF5F48C" w14:textId="6EE880B7" w:rsidR="0082774E" w:rsidRDefault="001E3B4F" w:rsidP="006E4739">
            <w:pPr>
              <w:rPr>
                <w:lang w:val="en-US"/>
              </w:rPr>
            </w:pPr>
            <w:r>
              <w:rPr>
                <w:lang w:val="en-US"/>
              </w:rPr>
              <w:t>15.24</w:t>
            </w:r>
          </w:p>
        </w:tc>
        <w:tc>
          <w:tcPr>
            <w:tcW w:w="850" w:type="dxa"/>
            <w:tcBorders>
              <w:left w:val="single" w:sz="18" w:space="0" w:color="auto"/>
              <w:right w:val="single" w:sz="18" w:space="0" w:color="auto"/>
            </w:tcBorders>
          </w:tcPr>
          <w:p w14:paraId="29B36D16" w14:textId="54D44F73" w:rsidR="0082774E" w:rsidRDefault="001E3B4F" w:rsidP="006E4739">
            <w:pPr>
              <w:rPr>
                <w:lang w:val="en-US"/>
              </w:rPr>
            </w:pPr>
            <w:r>
              <w:rPr>
                <w:lang w:val="en-US"/>
              </w:rPr>
              <w:t>5926</w:t>
            </w:r>
          </w:p>
        </w:tc>
      </w:tr>
      <w:tr w:rsidR="001E3B4F" w14:paraId="7EE51F30" w14:textId="77777777" w:rsidTr="006E4739">
        <w:tc>
          <w:tcPr>
            <w:tcW w:w="1271" w:type="dxa"/>
            <w:vMerge w:val="restart"/>
            <w:tcBorders>
              <w:left w:val="single" w:sz="18" w:space="0" w:color="auto"/>
            </w:tcBorders>
          </w:tcPr>
          <w:p w14:paraId="5BC55B5D" w14:textId="77777777" w:rsidR="001E3B4F" w:rsidRDefault="001E3B4F" w:rsidP="001E3B4F">
            <w:pPr>
              <w:rPr>
                <w:lang w:val="en-US"/>
              </w:rPr>
            </w:pPr>
            <w:r>
              <w:rPr>
                <w:lang w:val="en-US"/>
              </w:rPr>
              <w:t>Slab type &amp;</w:t>
            </w:r>
          </w:p>
          <w:p w14:paraId="3D4EDFAB" w14:textId="77777777" w:rsidR="001E3B4F" w:rsidRDefault="001E3B4F" w:rsidP="001E3B4F">
            <w:pPr>
              <w:rPr>
                <w:lang w:val="en-US"/>
              </w:rPr>
            </w:pPr>
            <w:r>
              <w:rPr>
                <w:lang w:val="en-US"/>
              </w:rPr>
              <w:t>vectors</w:t>
            </w:r>
          </w:p>
        </w:tc>
        <w:tc>
          <w:tcPr>
            <w:tcW w:w="1659" w:type="dxa"/>
            <w:tcBorders>
              <w:right w:val="single" w:sz="18" w:space="0" w:color="auto"/>
            </w:tcBorders>
          </w:tcPr>
          <w:p w14:paraId="15E777A5" w14:textId="77777777" w:rsidR="001E3B4F" w:rsidRDefault="001E3B4F" w:rsidP="001E3B4F">
            <w:pPr>
              <w:rPr>
                <w:lang w:val="en-US"/>
              </w:rPr>
            </w:pPr>
            <w:r>
              <w:rPr>
                <w:lang w:val="en-US"/>
              </w:rPr>
              <w:t>Isotropic</w:t>
            </w:r>
          </w:p>
        </w:tc>
        <w:tc>
          <w:tcPr>
            <w:tcW w:w="1034" w:type="dxa"/>
            <w:tcBorders>
              <w:left w:val="single" w:sz="18" w:space="0" w:color="auto"/>
            </w:tcBorders>
          </w:tcPr>
          <w:p w14:paraId="6BE5A438" w14:textId="5AAAD3B2" w:rsidR="001E3B4F" w:rsidRDefault="001E3B4F" w:rsidP="001E3B4F">
            <w:pPr>
              <w:rPr>
                <w:lang w:val="en-US"/>
              </w:rPr>
            </w:pPr>
            <w:r>
              <w:rPr>
                <w:lang w:val="en-US"/>
              </w:rPr>
              <w:t>35.94</w:t>
            </w:r>
          </w:p>
        </w:tc>
        <w:tc>
          <w:tcPr>
            <w:tcW w:w="993" w:type="dxa"/>
          </w:tcPr>
          <w:p w14:paraId="63D9E9C9" w14:textId="668836B8" w:rsidR="001E3B4F" w:rsidRDefault="001E3B4F" w:rsidP="001E3B4F">
            <w:pPr>
              <w:rPr>
                <w:lang w:val="en-US"/>
              </w:rPr>
            </w:pPr>
            <w:r>
              <w:rPr>
                <w:lang w:val="en-US"/>
              </w:rPr>
              <w:t>47.01</w:t>
            </w:r>
          </w:p>
        </w:tc>
        <w:tc>
          <w:tcPr>
            <w:tcW w:w="992" w:type="dxa"/>
          </w:tcPr>
          <w:p w14:paraId="39EA9E29" w14:textId="12A80FA2" w:rsidR="001E3B4F" w:rsidRDefault="001E3B4F" w:rsidP="001E3B4F">
            <w:pPr>
              <w:rPr>
                <w:lang w:val="en-US"/>
              </w:rPr>
            </w:pPr>
            <w:r>
              <w:rPr>
                <w:lang w:val="en-US"/>
              </w:rPr>
              <w:t>82.95</w:t>
            </w:r>
          </w:p>
        </w:tc>
        <w:tc>
          <w:tcPr>
            <w:tcW w:w="992" w:type="dxa"/>
          </w:tcPr>
          <w:p w14:paraId="78C25213" w14:textId="546C64B6" w:rsidR="001E3B4F" w:rsidRDefault="001E3B4F" w:rsidP="001E3B4F">
            <w:pPr>
              <w:rPr>
                <w:lang w:val="en-US"/>
              </w:rPr>
            </w:pPr>
            <w:r>
              <w:rPr>
                <w:lang w:val="en-US"/>
              </w:rPr>
              <w:t>12.03</w:t>
            </w:r>
          </w:p>
        </w:tc>
        <w:tc>
          <w:tcPr>
            <w:tcW w:w="992" w:type="dxa"/>
          </w:tcPr>
          <w:p w14:paraId="51D3922C" w14:textId="5D60700F" w:rsidR="001E3B4F" w:rsidRDefault="001E3B4F" w:rsidP="001E3B4F">
            <w:pPr>
              <w:rPr>
                <w:lang w:val="en-US"/>
              </w:rPr>
            </w:pPr>
            <w:r>
              <w:rPr>
                <w:lang w:val="en-US"/>
              </w:rPr>
              <w:t>8.36</w:t>
            </w:r>
          </w:p>
        </w:tc>
        <w:tc>
          <w:tcPr>
            <w:tcW w:w="993" w:type="dxa"/>
            <w:tcBorders>
              <w:right w:val="single" w:sz="18" w:space="0" w:color="auto"/>
            </w:tcBorders>
          </w:tcPr>
          <w:p w14:paraId="3C9B71C9" w14:textId="57B7D666" w:rsidR="001E3B4F" w:rsidRDefault="001E3B4F" w:rsidP="001E3B4F">
            <w:pPr>
              <w:rPr>
                <w:lang w:val="en-US"/>
              </w:rPr>
            </w:pPr>
            <w:r>
              <w:rPr>
                <w:lang w:val="en-US"/>
              </w:rPr>
              <w:t>16.61</w:t>
            </w:r>
          </w:p>
        </w:tc>
        <w:tc>
          <w:tcPr>
            <w:tcW w:w="850" w:type="dxa"/>
            <w:tcBorders>
              <w:left w:val="single" w:sz="18" w:space="0" w:color="auto"/>
              <w:right w:val="single" w:sz="18" w:space="0" w:color="auto"/>
            </w:tcBorders>
          </w:tcPr>
          <w:p w14:paraId="3268F0A8" w14:textId="42A8F6EC" w:rsidR="001E3B4F" w:rsidRDefault="001E3B4F" w:rsidP="001E3B4F">
            <w:pPr>
              <w:rPr>
                <w:lang w:val="en-US"/>
              </w:rPr>
            </w:pPr>
            <w:r>
              <w:rPr>
                <w:lang w:val="en-US"/>
              </w:rPr>
              <w:t>1517</w:t>
            </w:r>
          </w:p>
        </w:tc>
      </w:tr>
      <w:tr w:rsidR="001E3B4F" w14:paraId="0EE8699B" w14:textId="77777777" w:rsidTr="006E4739">
        <w:tc>
          <w:tcPr>
            <w:tcW w:w="1271" w:type="dxa"/>
            <w:vMerge/>
            <w:tcBorders>
              <w:left w:val="single" w:sz="18" w:space="0" w:color="auto"/>
            </w:tcBorders>
          </w:tcPr>
          <w:p w14:paraId="36EA838D" w14:textId="77777777" w:rsidR="001E3B4F" w:rsidRDefault="001E3B4F" w:rsidP="001E3B4F">
            <w:pPr>
              <w:rPr>
                <w:lang w:val="en-US"/>
              </w:rPr>
            </w:pPr>
          </w:p>
        </w:tc>
        <w:tc>
          <w:tcPr>
            <w:tcW w:w="1659" w:type="dxa"/>
            <w:tcBorders>
              <w:right w:val="single" w:sz="18" w:space="0" w:color="auto"/>
            </w:tcBorders>
          </w:tcPr>
          <w:p w14:paraId="5DC58FAA" w14:textId="77777777" w:rsidR="001E3B4F" w:rsidRDefault="001E3B4F" w:rsidP="001E3B4F">
            <w:pPr>
              <w:rPr>
                <w:lang w:val="en-US"/>
              </w:rPr>
            </w:pPr>
            <w:r>
              <w:rPr>
                <w:lang w:val="en-US"/>
              </w:rPr>
              <w:t>Biaxial orthogonal (1,0)</w:t>
            </w:r>
          </w:p>
        </w:tc>
        <w:tc>
          <w:tcPr>
            <w:tcW w:w="1034" w:type="dxa"/>
            <w:tcBorders>
              <w:left w:val="single" w:sz="18" w:space="0" w:color="auto"/>
            </w:tcBorders>
          </w:tcPr>
          <w:p w14:paraId="7F25459F" w14:textId="4FE27F2A" w:rsidR="001E3B4F" w:rsidRDefault="00212E21" w:rsidP="001E3B4F">
            <w:pPr>
              <w:rPr>
                <w:lang w:val="en-US"/>
              </w:rPr>
            </w:pPr>
            <w:r>
              <w:rPr>
                <w:lang w:val="en-US"/>
              </w:rPr>
              <w:t>35.67</w:t>
            </w:r>
          </w:p>
        </w:tc>
        <w:tc>
          <w:tcPr>
            <w:tcW w:w="993" w:type="dxa"/>
          </w:tcPr>
          <w:p w14:paraId="53ECCEEF" w14:textId="23DAD0B2" w:rsidR="001E3B4F" w:rsidRDefault="00212E21" w:rsidP="001E3B4F">
            <w:pPr>
              <w:rPr>
                <w:lang w:val="en-US"/>
              </w:rPr>
            </w:pPr>
            <w:r>
              <w:rPr>
                <w:lang w:val="en-US"/>
              </w:rPr>
              <w:t>57.52</w:t>
            </w:r>
          </w:p>
        </w:tc>
        <w:tc>
          <w:tcPr>
            <w:tcW w:w="992" w:type="dxa"/>
          </w:tcPr>
          <w:p w14:paraId="3ECB8F80" w14:textId="5AF05FEC" w:rsidR="001E3B4F" w:rsidRDefault="00212E21" w:rsidP="001E3B4F">
            <w:pPr>
              <w:rPr>
                <w:lang w:val="en-US"/>
              </w:rPr>
            </w:pPr>
            <w:r>
              <w:rPr>
                <w:lang w:val="en-US"/>
              </w:rPr>
              <w:t>93.19</w:t>
            </w:r>
          </w:p>
        </w:tc>
        <w:tc>
          <w:tcPr>
            <w:tcW w:w="992" w:type="dxa"/>
          </w:tcPr>
          <w:p w14:paraId="224CF1D3" w14:textId="632A9460" w:rsidR="001E3B4F" w:rsidRDefault="00212E21" w:rsidP="001E3B4F">
            <w:pPr>
              <w:rPr>
                <w:lang w:val="en-US"/>
              </w:rPr>
            </w:pPr>
            <w:r>
              <w:rPr>
                <w:lang w:val="en-US"/>
              </w:rPr>
              <w:t>10.76</w:t>
            </w:r>
          </w:p>
        </w:tc>
        <w:tc>
          <w:tcPr>
            <w:tcW w:w="992" w:type="dxa"/>
          </w:tcPr>
          <w:p w14:paraId="7CE5FAB3" w14:textId="66707778" w:rsidR="001E3B4F" w:rsidRDefault="00212E21" w:rsidP="001E3B4F">
            <w:pPr>
              <w:rPr>
                <w:lang w:val="en-US"/>
              </w:rPr>
            </w:pPr>
            <w:r>
              <w:rPr>
                <w:lang w:val="en-US"/>
              </w:rPr>
              <w:t>8.78</w:t>
            </w:r>
          </w:p>
        </w:tc>
        <w:tc>
          <w:tcPr>
            <w:tcW w:w="993" w:type="dxa"/>
            <w:tcBorders>
              <w:right w:val="single" w:sz="18" w:space="0" w:color="auto"/>
            </w:tcBorders>
          </w:tcPr>
          <w:p w14:paraId="1DCF9712" w14:textId="7A29154A" w:rsidR="001E3B4F" w:rsidRDefault="00212E21" w:rsidP="001E3B4F">
            <w:pPr>
              <w:rPr>
                <w:lang w:val="en-US"/>
              </w:rPr>
            </w:pPr>
            <w:r>
              <w:rPr>
                <w:lang w:val="en-US"/>
              </w:rPr>
              <w:t>17.36</w:t>
            </w:r>
          </w:p>
        </w:tc>
        <w:tc>
          <w:tcPr>
            <w:tcW w:w="850" w:type="dxa"/>
            <w:tcBorders>
              <w:left w:val="single" w:sz="18" w:space="0" w:color="auto"/>
              <w:right w:val="single" w:sz="18" w:space="0" w:color="auto"/>
            </w:tcBorders>
          </w:tcPr>
          <w:p w14:paraId="3FE352B3" w14:textId="1FF1C707" w:rsidR="001E3B4F" w:rsidRDefault="00212E21" w:rsidP="001E3B4F">
            <w:pPr>
              <w:rPr>
                <w:lang w:val="en-US"/>
              </w:rPr>
            </w:pPr>
            <w:r>
              <w:rPr>
                <w:lang w:val="en-US"/>
              </w:rPr>
              <w:t>1400</w:t>
            </w:r>
          </w:p>
        </w:tc>
      </w:tr>
      <w:tr w:rsidR="001E3B4F" w14:paraId="3AC7B60D" w14:textId="77777777" w:rsidTr="006E4739">
        <w:tc>
          <w:tcPr>
            <w:tcW w:w="1271" w:type="dxa"/>
            <w:vMerge/>
            <w:tcBorders>
              <w:left w:val="single" w:sz="18" w:space="0" w:color="auto"/>
            </w:tcBorders>
          </w:tcPr>
          <w:p w14:paraId="05282B37" w14:textId="77777777" w:rsidR="001E3B4F" w:rsidRDefault="001E3B4F" w:rsidP="001E3B4F">
            <w:pPr>
              <w:rPr>
                <w:lang w:val="en-US"/>
              </w:rPr>
            </w:pPr>
          </w:p>
        </w:tc>
        <w:tc>
          <w:tcPr>
            <w:tcW w:w="1659" w:type="dxa"/>
            <w:tcBorders>
              <w:right w:val="single" w:sz="18" w:space="0" w:color="auto"/>
            </w:tcBorders>
          </w:tcPr>
          <w:p w14:paraId="710E9087" w14:textId="77777777" w:rsidR="001E3B4F" w:rsidRDefault="001E3B4F" w:rsidP="001E3B4F">
            <w:pPr>
              <w:rPr>
                <w:lang w:val="en-US"/>
              </w:rPr>
            </w:pPr>
            <w:r>
              <w:rPr>
                <w:lang w:val="en-US"/>
              </w:rPr>
              <w:t>Biaxial orthogonal (1,1)</w:t>
            </w:r>
          </w:p>
        </w:tc>
        <w:tc>
          <w:tcPr>
            <w:tcW w:w="1034" w:type="dxa"/>
            <w:tcBorders>
              <w:left w:val="single" w:sz="18" w:space="0" w:color="auto"/>
            </w:tcBorders>
          </w:tcPr>
          <w:p w14:paraId="56CB8A0C" w14:textId="3C92420F" w:rsidR="001E3B4F" w:rsidRDefault="00212E21" w:rsidP="001E3B4F">
            <w:pPr>
              <w:rPr>
                <w:lang w:val="en-US"/>
              </w:rPr>
            </w:pPr>
            <w:r>
              <w:rPr>
                <w:lang w:val="en-US"/>
              </w:rPr>
              <w:t>35.55</w:t>
            </w:r>
          </w:p>
        </w:tc>
        <w:tc>
          <w:tcPr>
            <w:tcW w:w="993" w:type="dxa"/>
          </w:tcPr>
          <w:p w14:paraId="597BC3B4" w14:textId="7596DBDF" w:rsidR="001E3B4F" w:rsidRDefault="00212E21" w:rsidP="001E3B4F">
            <w:pPr>
              <w:rPr>
                <w:lang w:val="en-US"/>
              </w:rPr>
            </w:pPr>
            <w:r>
              <w:rPr>
                <w:lang w:val="en-US"/>
              </w:rPr>
              <w:t>53.13</w:t>
            </w:r>
          </w:p>
        </w:tc>
        <w:tc>
          <w:tcPr>
            <w:tcW w:w="992" w:type="dxa"/>
          </w:tcPr>
          <w:p w14:paraId="7C0FA5F5" w14:textId="2111FDEA" w:rsidR="001E3B4F" w:rsidRDefault="00212E21" w:rsidP="001E3B4F">
            <w:pPr>
              <w:rPr>
                <w:lang w:val="en-US"/>
              </w:rPr>
            </w:pPr>
            <w:r>
              <w:rPr>
                <w:lang w:val="en-US"/>
              </w:rPr>
              <w:t>88.68</w:t>
            </w:r>
          </w:p>
        </w:tc>
        <w:tc>
          <w:tcPr>
            <w:tcW w:w="992" w:type="dxa"/>
          </w:tcPr>
          <w:p w14:paraId="7F5E9279" w14:textId="222E983A" w:rsidR="001E3B4F" w:rsidRDefault="00212E21" w:rsidP="001E3B4F">
            <w:pPr>
              <w:rPr>
                <w:lang w:val="en-US"/>
              </w:rPr>
            </w:pPr>
            <w:r>
              <w:rPr>
                <w:lang w:val="en-US"/>
              </w:rPr>
              <w:t>11.85</w:t>
            </w:r>
          </w:p>
        </w:tc>
        <w:tc>
          <w:tcPr>
            <w:tcW w:w="992" w:type="dxa"/>
          </w:tcPr>
          <w:p w14:paraId="6A263081" w14:textId="56809263" w:rsidR="001E3B4F" w:rsidRDefault="00212E21" w:rsidP="001E3B4F">
            <w:pPr>
              <w:rPr>
                <w:lang w:val="en-US"/>
              </w:rPr>
            </w:pPr>
            <w:r>
              <w:rPr>
                <w:lang w:val="en-US"/>
              </w:rPr>
              <w:t>10.02</w:t>
            </w:r>
          </w:p>
        </w:tc>
        <w:tc>
          <w:tcPr>
            <w:tcW w:w="993" w:type="dxa"/>
            <w:tcBorders>
              <w:right w:val="single" w:sz="18" w:space="0" w:color="auto"/>
            </w:tcBorders>
          </w:tcPr>
          <w:p w14:paraId="561FAB24" w14:textId="07AF3AE7" w:rsidR="001E3B4F" w:rsidRDefault="00212E21" w:rsidP="001E3B4F">
            <w:pPr>
              <w:rPr>
                <w:lang w:val="en-US"/>
              </w:rPr>
            </w:pPr>
            <w:r>
              <w:rPr>
                <w:lang w:val="en-US"/>
              </w:rPr>
              <w:t>17.49</w:t>
            </w:r>
          </w:p>
        </w:tc>
        <w:tc>
          <w:tcPr>
            <w:tcW w:w="850" w:type="dxa"/>
            <w:tcBorders>
              <w:left w:val="single" w:sz="18" w:space="0" w:color="auto"/>
              <w:right w:val="single" w:sz="18" w:space="0" w:color="auto"/>
            </w:tcBorders>
          </w:tcPr>
          <w:p w14:paraId="17F55B99" w14:textId="67059FED" w:rsidR="001E3B4F" w:rsidRDefault="00212E21" w:rsidP="001E3B4F">
            <w:pPr>
              <w:rPr>
                <w:lang w:val="en-US"/>
              </w:rPr>
            </w:pPr>
            <w:r>
              <w:rPr>
                <w:lang w:val="en-US"/>
              </w:rPr>
              <w:t>1333</w:t>
            </w:r>
          </w:p>
        </w:tc>
      </w:tr>
      <w:tr w:rsidR="001E3B4F" w14:paraId="13DE3D39" w14:textId="77777777" w:rsidTr="006E4739">
        <w:tc>
          <w:tcPr>
            <w:tcW w:w="1271" w:type="dxa"/>
            <w:vMerge/>
            <w:tcBorders>
              <w:left w:val="single" w:sz="18" w:space="0" w:color="auto"/>
            </w:tcBorders>
          </w:tcPr>
          <w:p w14:paraId="1A9FF6C7" w14:textId="77777777" w:rsidR="001E3B4F" w:rsidRDefault="001E3B4F" w:rsidP="001E3B4F">
            <w:pPr>
              <w:rPr>
                <w:lang w:val="en-US"/>
              </w:rPr>
            </w:pPr>
          </w:p>
        </w:tc>
        <w:tc>
          <w:tcPr>
            <w:tcW w:w="1659" w:type="dxa"/>
            <w:tcBorders>
              <w:right w:val="single" w:sz="18" w:space="0" w:color="auto"/>
            </w:tcBorders>
          </w:tcPr>
          <w:p w14:paraId="05CAF2E8" w14:textId="77777777" w:rsidR="001E3B4F" w:rsidRDefault="001E3B4F" w:rsidP="001E3B4F">
            <w:pPr>
              <w:rPr>
                <w:lang w:val="en-US"/>
              </w:rPr>
            </w:pPr>
            <w:r>
              <w:rPr>
                <w:lang w:val="en-US"/>
              </w:rPr>
              <w:t>Uniaxial (1,0)</w:t>
            </w:r>
          </w:p>
        </w:tc>
        <w:tc>
          <w:tcPr>
            <w:tcW w:w="1034" w:type="dxa"/>
            <w:tcBorders>
              <w:left w:val="single" w:sz="18" w:space="0" w:color="auto"/>
            </w:tcBorders>
          </w:tcPr>
          <w:p w14:paraId="55D5741D" w14:textId="43C1306A" w:rsidR="001E3B4F" w:rsidRDefault="00212E21" w:rsidP="001E3B4F">
            <w:pPr>
              <w:rPr>
                <w:lang w:val="en-US"/>
              </w:rPr>
            </w:pPr>
            <w:r>
              <w:rPr>
                <w:lang w:val="en-US"/>
              </w:rPr>
              <w:t>33.10</w:t>
            </w:r>
          </w:p>
        </w:tc>
        <w:tc>
          <w:tcPr>
            <w:tcW w:w="993" w:type="dxa"/>
          </w:tcPr>
          <w:p w14:paraId="78D46176" w14:textId="2E9761F2" w:rsidR="001E3B4F" w:rsidRDefault="00212E21" w:rsidP="001E3B4F">
            <w:pPr>
              <w:rPr>
                <w:lang w:val="en-US"/>
              </w:rPr>
            </w:pPr>
            <w:r>
              <w:rPr>
                <w:lang w:val="en-US"/>
              </w:rPr>
              <w:t>49.77</w:t>
            </w:r>
          </w:p>
        </w:tc>
        <w:tc>
          <w:tcPr>
            <w:tcW w:w="992" w:type="dxa"/>
          </w:tcPr>
          <w:p w14:paraId="06ABDF69" w14:textId="5469738F" w:rsidR="001E3B4F" w:rsidRDefault="00212E21" w:rsidP="001E3B4F">
            <w:pPr>
              <w:rPr>
                <w:lang w:val="en-US"/>
              </w:rPr>
            </w:pPr>
            <w:r>
              <w:rPr>
                <w:lang w:val="en-US"/>
              </w:rPr>
              <w:t>82.87</w:t>
            </w:r>
          </w:p>
        </w:tc>
        <w:tc>
          <w:tcPr>
            <w:tcW w:w="992" w:type="dxa"/>
          </w:tcPr>
          <w:p w14:paraId="0AA67638" w14:textId="1DA1D957" w:rsidR="001E3B4F" w:rsidRDefault="00212E21" w:rsidP="001E3B4F">
            <w:pPr>
              <w:rPr>
                <w:lang w:val="en-US"/>
              </w:rPr>
            </w:pPr>
            <w:r>
              <w:rPr>
                <w:lang w:val="en-US"/>
              </w:rPr>
              <w:t>12.6</w:t>
            </w:r>
          </w:p>
        </w:tc>
        <w:tc>
          <w:tcPr>
            <w:tcW w:w="992" w:type="dxa"/>
          </w:tcPr>
          <w:p w14:paraId="2F12093A" w14:textId="29A66387" w:rsidR="001E3B4F" w:rsidRDefault="00212E21" w:rsidP="001E3B4F">
            <w:pPr>
              <w:rPr>
                <w:lang w:val="en-US"/>
              </w:rPr>
            </w:pPr>
            <w:r>
              <w:rPr>
                <w:lang w:val="en-US"/>
              </w:rPr>
              <w:t>6.88</w:t>
            </w:r>
          </w:p>
        </w:tc>
        <w:tc>
          <w:tcPr>
            <w:tcW w:w="993" w:type="dxa"/>
            <w:tcBorders>
              <w:right w:val="single" w:sz="18" w:space="0" w:color="auto"/>
            </w:tcBorders>
          </w:tcPr>
          <w:p w14:paraId="61F8C977" w14:textId="2632A46F" w:rsidR="001E3B4F" w:rsidRDefault="00212E21" w:rsidP="001E3B4F">
            <w:pPr>
              <w:rPr>
                <w:lang w:val="en-US"/>
              </w:rPr>
            </w:pPr>
            <w:r>
              <w:rPr>
                <w:lang w:val="en-US"/>
              </w:rPr>
              <w:t>15.32</w:t>
            </w:r>
          </w:p>
        </w:tc>
        <w:tc>
          <w:tcPr>
            <w:tcW w:w="850" w:type="dxa"/>
            <w:tcBorders>
              <w:left w:val="single" w:sz="18" w:space="0" w:color="auto"/>
              <w:right w:val="single" w:sz="18" w:space="0" w:color="auto"/>
            </w:tcBorders>
          </w:tcPr>
          <w:p w14:paraId="2055BA71" w14:textId="7BEB5809" w:rsidR="001E3B4F" w:rsidRDefault="00212E21" w:rsidP="001E3B4F">
            <w:pPr>
              <w:rPr>
                <w:lang w:val="en-US"/>
              </w:rPr>
            </w:pPr>
            <w:r>
              <w:rPr>
                <w:lang w:val="en-US"/>
              </w:rPr>
              <w:t>1502</w:t>
            </w:r>
          </w:p>
        </w:tc>
      </w:tr>
      <w:tr w:rsidR="001E3B4F" w14:paraId="2B7592D4" w14:textId="77777777" w:rsidTr="006E4739">
        <w:tc>
          <w:tcPr>
            <w:tcW w:w="1271" w:type="dxa"/>
            <w:vMerge/>
            <w:tcBorders>
              <w:left w:val="single" w:sz="18" w:space="0" w:color="auto"/>
            </w:tcBorders>
          </w:tcPr>
          <w:p w14:paraId="4FDF61B6" w14:textId="77777777" w:rsidR="001E3B4F" w:rsidRDefault="001E3B4F" w:rsidP="001E3B4F">
            <w:pPr>
              <w:rPr>
                <w:lang w:val="en-US"/>
              </w:rPr>
            </w:pPr>
          </w:p>
        </w:tc>
        <w:tc>
          <w:tcPr>
            <w:tcW w:w="1659" w:type="dxa"/>
            <w:tcBorders>
              <w:right w:val="single" w:sz="18" w:space="0" w:color="auto"/>
            </w:tcBorders>
          </w:tcPr>
          <w:p w14:paraId="47B47130" w14:textId="77777777" w:rsidR="001E3B4F" w:rsidRDefault="001E3B4F" w:rsidP="001E3B4F">
            <w:pPr>
              <w:rPr>
                <w:lang w:val="en-US"/>
              </w:rPr>
            </w:pPr>
            <w:r>
              <w:rPr>
                <w:lang w:val="en-US"/>
              </w:rPr>
              <w:t>Uniaxial (0,1)</w:t>
            </w:r>
          </w:p>
        </w:tc>
        <w:tc>
          <w:tcPr>
            <w:tcW w:w="1034" w:type="dxa"/>
            <w:tcBorders>
              <w:left w:val="single" w:sz="18" w:space="0" w:color="auto"/>
            </w:tcBorders>
          </w:tcPr>
          <w:p w14:paraId="706711C1" w14:textId="4D8A40A8" w:rsidR="001E3B4F" w:rsidRDefault="00212E21" w:rsidP="001E3B4F">
            <w:pPr>
              <w:rPr>
                <w:lang w:val="en-US"/>
              </w:rPr>
            </w:pPr>
            <w:r>
              <w:rPr>
                <w:lang w:val="en-US"/>
              </w:rPr>
              <w:t>33.76</w:t>
            </w:r>
          </w:p>
        </w:tc>
        <w:tc>
          <w:tcPr>
            <w:tcW w:w="993" w:type="dxa"/>
          </w:tcPr>
          <w:p w14:paraId="3D2118B7" w14:textId="2B95C418" w:rsidR="001E3B4F" w:rsidRDefault="00212E21" w:rsidP="001E3B4F">
            <w:pPr>
              <w:rPr>
                <w:lang w:val="en-US"/>
              </w:rPr>
            </w:pPr>
            <w:r>
              <w:rPr>
                <w:lang w:val="en-US"/>
              </w:rPr>
              <w:t>47.94</w:t>
            </w:r>
          </w:p>
        </w:tc>
        <w:tc>
          <w:tcPr>
            <w:tcW w:w="992" w:type="dxa"/>
          </w:tcPr>
          <w:p w14:paraId="39BE0B35" w14:textId="43A611C7" w:rsidR="001E3B4F" w:rsidRDefault="00212E21" w:rsidP="001E3B4F">
            <w:pPr>
              <w:rPr>
                <w:lang w:val="en-US"/>
              </w:rPr>
            </w:pPr>
            <w:r>
              <w:rPr>
                <w:lang w:val="en-US"/>
              </w:rPr>
              <w:t>81.70</w:t>
            </w:r>
          </w:p>
        </w:tc>
        <w:tc>
          <w:tcPr>
            <w:tcW w:w="992" w:type="dxa"/>
          </w:tcPr>
          <w:p w14:paraId="4AC0CB37" w14:textId="05D81C14" w:rsidR="001E3B4F" w:rsidRDefault="00212E21" w:rsidP="001E3B4F">
            <w:pPr>
              <w:rPr>
                <w:lang w:val="en-US"/>
              </w:rPr>
            </w:pPr>
            <w:r>
              <w:rPr>
                <w:lang w:val="en-US"/>
              </w:rPr>
              <w:t>12.60</w:t>
            </w:r>
          </w:p>
        </w:tc>
        <w:tc>
          <w:tcPr>
            <w:tcW w:w="992" w:type="dxa"/>
          </w:tcPr>
          <w:p w14:paraId="6140EA73" w14:textId="650032A8" w:rsidR="001E3B4F" w:rsidRDefault="00212E21" w:rsidP="001E3B4F">
            <w:pPr>
              <w:rPr>
                <w:lang w:val="en-US"/>
              </w:rPr>
            </w:pPr>
            <w:r>
              <w:rPr>
                <w:lang w:val="en-US"/>
              </w:rPr>
              <w:t>8.64</w:t>
            </w:r>
          </w:p>
        </w:tc>
        <w:tc>
          <w:tcPr>
            <w:tcW w:w="993" w:type="dxa"/>
            <w:tcBorders>
              <w:right w:val="single" w:sz="18" w:space="0" w:color="auto"/>
            </w:tcBorders>
          </w:tcPr>
          <w:p w14:paraId="126F2615" w14:textId="758B9483" w:rsidR="001E3B4F" w:rsidRDefault="00212E21" w:rsidP="001E3B4F">
            <w:pPr>
              <w:rPr>
                <w:lang w:val="en-US"/>
              </w:rPr>
            </w:pPr>
            <w:r>
              <w:rPr>
                <w:lang w:val="en-US"/>
              </w:rPr>
              <w:t>16.50</w:t>
            </w:r>
          </w:p>
        </w:tc>
        <w:tc>
          <w:tcPr>
            <w:tcW w:w="850" w:type="dxa"/>
            <w:tcBorders>
              <w:left w:val="single" w:sz="18" w:space="0" w:color="auto"/>
              <w:right w:val="single" w:sz="18" w:space="0" w:color="auto"/>
            </w:tcBorders>
          </w:tcPr>
          <w:p w14:paraId="4D14A11C" w14:textId="50274AAD" w:rsidR="001E3B4F" w:rsidRDefault="00212E21" w:rsidP="001E3B4F">
            <w:pPr>
              <w:rPr>
                <w:lang w:val="en-US"/>
              </w:rPr>
            </w:pPr>
            <w:r>
              <w:rPr>
                <w:lang w:val="en-US"/>
              </w:rPr>
              <w:t>1538</w:t>
            </w:r>
          </w:p>
        </w:tc>
      </w:tr>
      <w:tr w:rsidR="001E3B4F" w14:paraId="4A09A22D" w14:textId="77777777" w:rsidTr="006E4739">
        <w:tc>
          <w:tcPr>
            <w:tcW w:w="1271" w:type="dxa"/>
            <w:vMerge/>
            <w:tcBorders>
              <w:left w:val="single" w:sz="18" w:space="0" w:color="auto"/>
            </w:tcBorders>
          </w:tcPr>
          <w:p w14:paraId="588E98D2" w14:textId="77777777" w:rsidR="001E3B4F" w:rsidRDefault="001E3B4F" w:rsidP="001E3B4F">
            <w:pPr>
              <w:rPr>
                <w:lang w:val="en-US"/>
              </w:rPr>
            </w:pPr>
          </w:p>
        </w:tc>
        <w:tc>
          <w:tcPr>
            <w:tcW w:w="1659" w:type="dxa"/>
            <w:tcBorders>
              <w:right w:val="single" w:sz="18" w:space="0" w:color="auto"/>
            </w:tcBorders>
          </w:tcPr>
          <w:p w14:paraId="718986E7" w14:textId="77777777" w:rsidR="001E3B4F" w:rsidRDefault="001E3B4F" w:rsidP="001E3B4F">
            <w:pPr>
              <w:rPr>
                <w:lang w:val="en-US"/>
              </w:rPr>
            </w:pPr>
            <w:r>
              <w:rPr>
                <w:lang w:val="en-US"/>
              </w:rPr>
              <w:t>Uniaxial (1,1)</w:t>
            </w:r>
          </w:p>
        </w:tc>
        <w:tc>
          <w:tcPr>
            <w:tcW w:w="1034" w:type="dxa"/>
            <w:tcBorders>
              <w:left w:val="single" w:sz="18" w:space="0" w:color="auto"/>
            </w:tcBorders>
          </w:tcPr>
          <w:p w14:paraId="44094B39" w14:textId="63C58DD7" w:rsidR="001E3B4F" w:rsidRDefault="00212E21" w:rsidP="001E3B4F">
            <w:pPr>
              <w:rPr>
                <w:lang w:val="en-US"/>
              </w:rPr>
            </w:pPr>
            <w:r>
              <w:rPr>
                <w:lang w:val="en-US"/>
              </w:rPr>
              <w:t>35.95</w:t>
            </w:r>
          </w:p>
        </w:tc>
        <w:tc>
          <w:tcPr>
            <w:tcW w:w="993" w:type="dxa"/>
          </w:tcPr>
          <w:p w14:paraId="33979490" w14:textId="3D4E675A" w:rsidR="001E3B4F" w:rsidRDefault="00212E21" w:rsidP="001E3B4F">
            <w:pPr>
              <w:rPr>
                <w:lang w:val="en-US"/>
              </w:rPr>
            </w:pPr>
            <w:r>
              <w:rPr>
                <w:lang w:val="en-US"/>
              </w:rPr>
              <w:t>50.04</w:t>
            </w:r>
          </w:p>
        </w:tc>
        <w:tc>
          <w:tcPr>
            <w:tcW w:w="992" w:type="dxa"/>
          </w:tcPr>
          <w:p w14:paraId="592B1D65" w14:textId="0A2C1D0A" w:rsidR="001E3B4F" w:rsidRDefault="00212E21" w:rsidP="001E3B4F">
            <w:pPr>
              <w:rPr>
                <w:lang w:val="en-US"/>
              </w:rPr>
            </w:pPr>
            <w:r>
              <w:rPr>
                <w:lang w:val="en-US"/>
              </w:rPr>
              <w:t>85.99</w:t>
            </w:r>
          </w:p>
        </w:tc>
        <w:tc>
          <w:tcPr>
            <w:tcW w:w="992" w:type="dxa"/>
          </w:tcPr>
          <w:p w14:paraId="661397A9" w14:textId="5A8C7392" w:rsidR="001E3B4F" w:rsidRDefault="00212E21" w:rsidP="001E3B4F">
            <w:pPr>
              <w:rPr>
                <w:lang w:val="en-US"/>
              </w:rPr>
            </w:pPr>
            <w:r>
              <w:rPr>
                <w:lang w:val="en-US"/>
              </w:rPr>
              <w:t>11.74</w:t>
            </w:r>
          </w:p>
        </w:tc>
        <w:tc>
          <w:tcPr>
            <w:tcW w:w="992" w:type="dxa"/>
          </w:tcPr>
          <w:p w14:paraId="18AE24C9" w14:textId="58579C63" w:rsidR="001E3B4F" w:rsidRDefault="00212E21" w:rsidP="001E3B4F">
            <w:pPr>
              <w:rPr>
                <w:lang w:val="en-US"/>
              </w:rPr>
            </w:pPr>
            <w:r>
              <w:rPr>
                <w:lang w:val="en-US"/>
              </w:rPr>
              <w:t>5.80</w:t>
            </w:r>
          </w:p>
        </w:tc>
        <w:tc>
          <w:tcPr>
            <w:tcW w:w="993" w:type="dxa"/>
            <w:tcBorders>
              <w:right w:val="single" w:sz="18" w:space="0" w:color="auto"/>
            </w:tcBorders>
          </w:tcPr>
          <w:p w14:paraId="6BC5E631" w14:textId="06945948" w:rsidR="001E3B4F" w:rsidRDefault="00212E21" w:rsidP="001E3B4F">
            <w:pPr>
              <w:rPr>
                <w:lang w:val="en-US"/>
              </w:rPr>
            </w:pPr>
            <w:r>
              <w:rPr>
                <w:lang w:val="en-US"/>
              </w:rPr>
              <w:t>14.20</w:t>
            </w:r>
          </w:p>
        </w:tc>
        <w:tc>
          <w:tcPr>
            <w:tcW w:w="850" w:type="dxa"/>
            <w:tcBorders>
              <w:left w:val="single" w:sz="18" w:space="0" w:color="auto"/>
              <w:right w:val="single" w:sz="18" w:space="0" w:color="auto"/>
            </w:tcBorders>
          </w:tcPr>
          <w:p w14:paraId="221CE854" w14:textId="0E643EA2" w:rsidR="001E3B4F" w:rsidRDefault="00212E21" w:rsidP="001E3B4F">
            <w:pPr>
              <w:rPr>
                <w:lang w:val="en-US"/>
              </w:rPr>
            </w:pPr>
            <w:r>
              <w:rPr>
                <w:lang w:val="en-US"/>
              </w:rPr>
              <w:t>1445</w:t>
            </w:r>
          </w:p>
        </w:tc>
      </w:tr>
      <w:tr w:rsidR="001E3B4F" w14:paraId="6A6EAC5D" w14:textId="77777777" w:rsidTr="006E4739">
        <w:tc>
          <w:tcPr>
            <w:tcW w:w="1271" w:type="dxa"/>
            <w:vMerge/>
            <w:tcBorders>
              <w:left w:val="single" w:sz="18" w:space="0" w:color="auto"/>
            </w:tcBorders>
          </w:tcPr>
          <w:p w14:paraId="6E9F7302" w14:textId="77777777" w:rsidR="001E3B4F" w:rsidRDefault="001E3B4F" w:rsidP="001E3B4F">
            <w:pPr>
              <w:rPr>
                <w:lang w:val="en-US"/>
              </w:rPr>
            </w:pPr>
          </w:p>
        </w:tc>
        <w:tc>
          <w:tcPr>
            <w:tcW w:w="1659" w:type="dxa"/>
            <w:tcBorders>
              <w:right w:val="single" w:sz="18" w:space="0" w:color="auto"/>
            </w:tcBorders>
          </w:tcPr>
          <w:p w14:paraId="760C0BAF" w14:textId="77777777" w:rsidR="001E3B4F" w:rsidRDefault="001E3B4F" w:rsidP="001E3B4F">
            <w:pPr>
              <w:rPr>
                <w:lang w:val="en-US"/>
              </w:rPr>
            </w:pPr>
            <w:r>
              <w:rPr>
                <w:lang w:val="en-US"/>
              </w:rPr>
              <w:t>Uniaxial (</w:t>
            </w:r>
            <w:proofErr w:type="gramStart"/>
            <w:r>
              <w:rPr>
                <w:lang w:val="en-US"/>
              </w:rPr>
              <w:t>1,-</w:t>
            </w:r>
            <w:proofErr w:type="gramEnd"/>
            <w:r>
              <w:rPr>
                <w:lang w:val="en-US"/>
              </w:rPr>
              <w:t>1)</w:t>
            </w:r>
          </w:p>
        </w:tc>
        <w:tc>
          <w:tcPr>
            <w:tcW w:w="1034" w:type="dxa"/>
            <w:tcBorders>
              <w:left w:val="single" w:sz="18" w:space="0" w:color="auto"/>
            </w:tcBorders>
          </w:tcPr>
          <w:p w14:paraId="4729316F" w14:textId="2C42F18D" w:rsidR="001E3B4F" w:rsidRDefault="00212E21" w:rsidP="001E3B4F">
            <w:pPr>
              <w:rPr>
                <w:lang w:val="en-US"/>
              </w:rPr>
            </w:pPr>
            <w:r>
              <w:rPr>
                <w:lang w:val="en-US"/>
              </w:rPr>
              <w:t>35.76</w:t>
            </w:r>
          </w:p>
        </w:tc>
        <w:tc>
          <w:tcPr>
            <w:tcW w:w="993" w:type="dxa"/>
          </w:tcPr>
          <w:p w14:paraId="125A48B7" w14:textId="7A8EA934" w:rsidR="001E3B4F" w:rsidRDefault="00212E21" w:rsidP="001E3B4F">
            <w:pPr>
              <w:rPr>
                <w:lang w:val="en-US"/>
              </w:rPr>
            </w:pPr>
            <w:r>
              <w:rPr>
                <w:lang w:val="en-US"/>
              </w:rPr>
              <w:t>50.02</w:t>
            </w:r>
          </w:p>
        </w:tc>
        <w:tc>
          <w:tcPr>
            <w:tcW w:w="992" w:type="dxa"/>
          </w:tcPr>
          <w:p w14:paraId="2CA462B5" w14:textId="4B8D8694" w:rsidR="001E3B4F" w:rsidRDefault="00212E21" w:rsidP="001E3B4F">
            <w:pPr>
              <w:rPr>
                <w:lang w:val="en-US"/>
              </w:rPr>
            </w:pPr>
            <w:r>
              <w:rPr>
                <w:lang w:val="en-US"/>
              </w:rPr>
              <w:t>85.78</w:t>
            </w:r>
          </w:p>
        </w:tc>
        <w:tc>
          <w:tcPr>
            <w:tcW w:w="992" w:type="dxa"/>
          </w:tcPr>
          <w:p w14:paraId="396B8582" w14:textId="40103C8B" w:rsidR="001E3B4F" w:rsidRDefault="00212E21" w:rsidP="001E3B4F">
            <w:pPr>
              <w:rPr>
                <w:lang w:val="en-US"/>
              </w:rPr>
            </w:pPr>
            <w:r>
              <w:rPr>
                <w:lang w:val="en-US"/>
              </w:rPr>
              <w:t>11.76</w:t>
            </w:r>
          </w:p>
        </w:tc>
        <w:tc>
          <w:tcPr>
            <w:tcW w:w="992" w:type="dxa"/>
          </w:tcPr>
          <w:p w14:paraId="6CED9834" w14:textId="1350645F" w:rsidR="001E3B4F" w:rsidRDefault="00212E21" w:rsidP="001E3B4F">
            <w:pPr>
              <w:rPr>
                <w:lang w:val="en-US"/>
              </w:rPr>
            </w:pPr>
            <w:r>
              <w:rPr>
                <w:lang w:val="en-US"/>
              </w:rPr>
              <w:t>5.89</w:t>
            </w:r>
          </w:p>
        </w:tc>
        <w:tc>
          <w:tcPr>
            <w:tcW w:w="993" w:type="dxa"/>
            <w:tcBorders>
              <w:right w:val="single" w:sz="18" w:space="0" w:color="auto"/>
            </w:tcBorders>
          </w:tcPr>
          <w:p w14:paraId="71F4E3C5" w14:textId="54829F7C" w:rsidR="001E3B4F" w:rsidRDefault="00212E21" w:rsidP="001E3B4F">
            <w:pPr>
              <w:rPr>
                <w:lang w:val="en-US"/>
              </w:rPr>
            </w:pPr>
            <w:r>
              <w:rPr>
                <w:lang w:val="en-US"/>
              </w:rPr>
              <w:t>14.28</w:t>
            </w:r>
          </w:p>
        </w:tc>
        <w:tc>
          <w:tcPr>
            <w:tcW w:w="850" w:type="dxa"/>
            <w:tcBorders>
              <w:left w:val="single" w:sz="18" w:space="0" w:color="auto"/>
              <w:right w:val="single" w:sz="18" w:space="0" w:color="auto"/>
            </w:tcBorders>
          </w:tcPr>
          <w:p w14:paraId="5AD2F786" w14:textId="6C067DA4" w:rsidR="001E3B4F" w:rsidRDefault="00212E21" w:rsidP="001E3B4F">
            <w:pPr>
              <w:rPr>
                <w:lang w:val="en-US"/>
              </w:rPr>
            </w:pPr>
            <w:r>
              <w:rPr>
                <w:lang w:val="en-US"/>
              </w:rPr>
              <w:t>1441</w:t>
            </w:r>
          </w:p>
        </w:tc>
      </w:tr>
      <w:tr w:rsidR="001E3B4F" w14:paraId="1A8A277E" w14:textId="77777777" w:rsidTr="006E4739">
        <w:tc>
          <w:tcPr>
            <w:tcW w:w="1271" w:type="dxa"/>
            <w:vMerge w:val="restart"/>
            <w:tcBorders>
              <w:left w:val="single" w:sz="18" w:space="0" w:color="auto"/>
            </w:tcBorders>
          </w:tcPr>
          <w:p w14:paraId="32D76013" w14:textId="77777777" w:rsidR="001E3B4F" w:rsidRDefault="001E3B4F" w:rsidP="001E3B4F">
            <w:pPr>
              <w:rPr>
                <w:lang w:val="en-US"/>
              </w:rPr>
            </w:pPr>
            <w:r>
              <w:rPr>
                <w:lang w:val="en-US"/>
              </w:rPr>
              <w:t>Slab set</w:t>
            </w:r>
          </w:p>
        </w:tc>
        <w:tc>
          <w:tcPr>
            <w:tcW w:w="1659" w:type="dxa"/>
            <w:tcBorders>
              <w:right w:val="single" w:sz="18" w:space="0" w:color="auto"/>
            </w:tcBorders>
          </w:tcPr>
          <w:p w14:paraId="0B8D8F26" w14:textId="77777777" w:rsidR="001E3B4F" w:rsidRDefault="001E3B4F" w:rsidP="001E3B4F">
            <w:pPr>
              <w:rPr>
                <w:lang w:val="en-US"/>
              </w:rPr>
            </w:pPr>
            <w:r>
              <w:rPr>
                <w:lang w:val="en-US"/>
              </w:rPr>
              <w:t>Topology (“t”)</w:t>
            </w:r>
          </w:p>
        </w:tc>
        <w:tc>
          <w:tcPr>
            <w:tcW w:w="1034" w:type="dxa"/>
            <w:tcBorders>
              <w:left w:val="single" w:sz="18" w:space="0" w:color="auto"/>
            </w:tcBorders>
          </w:tcPr>
          <w:p w14:paraId="50B95AE7" w14:textId="288C7E12" w:rsidR="001E3B4F" w:rsidRDefault="00212E21" w:rsidP="001E3B4F">
            <w:pPr>
              <w:rPr>
                <w:lang w:val="en-US"/>
              </w:rPr>
            </w:pPr>
            <w:r>
              <w:rPr>
                <w:lang w:val="en-US"/>
              </w:rPr>
              <w:t>40.93</w:t>
            </w:r>
          </w:p>
        </w:tc>
        <w:tc>
          <w:tcPr>
            <w:tcW w:w="993" w:type="dxa"/>
          </w:tcPr>
          <w:p w14:paraId="71E12F4D" w14:textId="710E1786" w:rsidR="001E3B4F" w:rsidRDefault="00212E21" w:rsidP="001E3B4F">
            <w:pPr>
              <w:rPr>
                <w:lang w:val="en-US"/>
              </w:rPr>
            </w:pPr>
            <w:r>
              <w:rPr>
                <w:lang w:val="en-US"/>
              </w:rPr>
              <w:t>53.07</w:t>
            </w:r>
          </w:p>
        </w:tc>
        <w:tc>
          <w:tcPr>
            <w:tcW w:w="992" w:type="dxa"/>
          </w:tcPr>
          <w:p w14:paraId="66E07F94" w14:textId="4F3F4F3D" w:rsidR="001E3B4F" w:rsidRDefault="00212E21" w:rsidP="001E3B4F">
            <w:pPr>
              <w:rPr>
                <w:lang w:val="en-US"/>
              </w:rPr>
            </w:pPr>
            <w:r>
              <w:rPr>
                <w:lang w:val="en-US"/>
              </w:rPr>
              <w:t>94.00</w:t>
            </w:r>
          </w:p>
        </w:tc>
        <w:tc>
          <w:tcPr>
            <w:tcW w:w="992" w:type="dxa"/>
          </w:tcPr>
          <w:p w14:paraId="4D8B2C1A" w14:textId="12CB185F" w:rsidR="001E3B4F" w:rsidRDefault="00212E21" w:rsidP="001E3B4F">
            <w:pPr>
              <w:rPr>
                <w:lang w:val="en-US"/>
              </w:rPr>
            </w:pPr>
            <w:r>
              <w:rPr>
                <w:lang w:val="en-US"/>
              </w:rPr>
              <w:t>10.08</w:t>
            </w:r>
          </w:p>
        </w:tc>
        <w:tc>
          <w:tcPr>
            <w:tcW w:w="992" w:type="dxa"/>
          </w:tcPr>
          <w:p w14:paraId="6F27CB64" w14:textId="06A17143" w:rsidR="001E3B4F" w:rsidRDefault="00212E21" w:rsidP="001E3B4F">
            <w:pPr>
              <w:rPr>
                <w:lang w:val="en-US"/>
              </w:rPr>
            </w:pPr>
            <w:r>
              <w:rPr>
                <w:lang w:val="en-US"/>
              </w:rPr>
              <w:t>6.64</w:t>
            </w:r>
          </w:p>
        </w:tc>
        <w:tc>
          <w:tcPr>
            <w:tcW w:w="993" w:type="dxa"/>
            <w:tcBorders>
              <w:right w:val="single" w:sz="18" w:space="0" w:color="auto"/>
            </w:tcBorders>
          </w:tcPr>
          <w:p w14:paraId="64B2B562" w14:textId="2F265B9B" w:rsidR="001E3B4F" w:rsidRDefault="00212E21" w:rsidP="001E3B4F">
            <w:pPr>
              <w:rPr>
                <w:lang w:val="en-US"/>
              </w:rPr>
            </w:pPr>
            <w:r>
              <w:rPr>
                <w:lang w:val="en-US"/>
              </w:rPr>
              <w:t>11.82</w:t>
            </w:r>
          </w:p>
        </w:tc>
        <w:tc>
          <w:tcPr>
            <w:tcW w:w="850" w:type="dxa"/>
            <w:tcBorders>
              <w:left w:val="single" w:sz="18" w:space="0" w:color="auto"/>
              <w:right w:val="single" w:sz="18" w:space="0" w:color="auto"/>
            </w:tcBorders>
          </w:tcPr>
          <w:p w14:paraId="36E56CC2" w14:textId="5C89D624" w:rsidR="001E3B4F" w:rsidRDefault="00212E21" w:rsidP="001E3B4F">
            <w:pPr>
              <w:rPr>
                <w:lang w:val="en-US"/>
              </w:rPr>
            </w:pPr>
            <w:r>
              <w:rPr>
                <w:lang w:val="en-US"/>
              </w:rPr>
              <w:t>3411</w:t>
            </w:r>
          </w:p>
        </w:tc>
      </w:tr>
      <w:tr w:rsidR="001E3B4F" w14:paraId="0B75E412" w14:textId="77777777" w:rsidTr="006E4739">
        <w:tc>
          <w:tcPr>
            <w:tcW w:w="1271" w:type="dxa"/>
            <w:vMerge/>
            <w:tcBorders>
              <w:left w:val="single" w:sz="18" w:space="0" w:color="auto"/>
            </w:tcBorders>
          </w:tcPr>
          <w:p w14:paraId="4119DE85" w14:textId="77777777" w:rsidR="001E3B4F" w:rsidRDefault="001E3B4F" w:rsidP="001E3B4F">
            <w:pPr>
              <w:rPr>
                <w:lang w:val="en-US"/>
              </w:rPr>
            </w:pPr>
          </w:p>
        </w:tc>
        <w:tc>
          <w:tcPr>
            <w:tcW w:w="1659" w:type="dxa"/>
            <w:tcBorders>
              <w:right w:val="single" w:sz="18" w:space="0" w:color="auto"/>
            </w:tcBorders>
          </w:tcPr>
          <w:p w14:paraId="187A74AD" w14:textId="77777777" w:rsidR="001E3B4F" w:rsidRDefault="001E3B4F" w:rsidP="001E3B4F">
            <w:pPr>
              <w:rPr>
                <w:lang w:val="en-US"/>
              </w:rPr>
            </w:pPr>
            <w:r>
              <w:rPr>
                <w:lang w:val="en-US"/>
              </w:rPr>
              <w:t>Grid (“g”)</w:t>
            </w:r>
          </w:p>
        </w:tc>
        <w:tc>
          <w:tcPr>
            <w:tcW w:w="1034" w:type="dxa"/>
            <w:tcBorders>
              <w:left w:val="single" w:sz="18" w:space="0" w:color="auto"/>
            </w:tcBorders>
          </w:tcPr>
          <w:p w14:paraId="2CDADAF4" w14:textId="28BDEB1C" w:rsidR="001E3B4F" w:rsidRDefault="00212E21" w:rsidP="001E3B4F">
            <w:pPr>
              <w:rPr>
                <w:lang w:val="en-US"/>
              </w:rPr>
            </w:pPr>
            <w:r>
              <w:rPr>
                <w:lang w:val="en-US"/>
              </w:rPr>
              <w:t>27.49</w:t>
            </w:r>
          </w:p>
        </w:tc>
        <w:tc>
          <w:tcPr>
            <w:tcW w:w="993" w:type="dxa"/>
          </w:tcPr>
          <w:p w14:paraId="630E8EC4" w14:textId="3638DCB2" w:rsidR="001E3B4F" w:rsidRDefault="00212E21" w:rsidP="001E3B4F">
            <w:pPr>
              <w:rPr>
                <w:lang w:val="en-US"/>
              </w:rPr>
            </w:pPr>
            <w:r>
              <w:rPr>
                <w:lang w:val="en-US"/>
              </w:rPr>
              <w:t>46.14</w:t>
            </w:r>
          </w:p>
        </w:tc>
        <w:tc>
          <w:tcPr>
            <w:tcW w:w="992" w:type="dxa"/>
          </w:tcPr>
          <w:p w14:paraId="4087E406" w14:textId="40B6901D" w:rsidR="001E3B4F" w:rsidRDefault="00212E21" w:rsidP="001E3B4F">
            <w:pPr>
              <w:rPr>
                <w:lang w:val="en-US"/>
              </w:rPr>
            </w:pPr>
            <w:r>
              <w:rPr>
                <w:lang w:val="en-US"/>
              </w:rPr>
              <w:t>73.63</w:t>
            </w:r>
          </w:p>
        </w:tc>
        <w:tc>
          <w:tcPr>
            <w:tcW w:w="992" w:type="dxa"/>
          </w:tcPr>
          <w:p w14:paraId="38438675" w14:textId="12612486" w:rsidR="001E3B4F" w:rsidRDefault="00212E21" w:rsidP="001E3B4F">
            <w:pPr>
              <w:rPr>
                <w:lang w:val="en-US"/>
              </w:rPr>
            </w:pPr>
            <w:r>
              <w:rPr>
                <w:lang w:val="en-US"/>
              </w:rPr>
              <w:t>12.75</w:t>
            </w:r>
          </w:p>
        </w:tc>
        <w:tc>
          <w:tcPr>
            <w:tcW w:w="992" w:type="dxa"/>
          </w:tcPr>
          <w:p w14:paraId="118A0CE6" w14:textId="1E021066" w:rsidR="001E3B4F" w:rsidRDefault="00212E21" w:rsidP="001E3B4F">
            <w:pPr>
              <w:rPr>
                <w:lang w:val="en-US"/>
              </w:rPr>
            </w:pPr>
            <w:r>
              <w:rPr>
                <w:lang w:val="en-US"/>
              </w:rPr>
              <w:t>10.23</w:t>
            </w:r>
          </w:p>
        </w:tc>
        <w:tc>
          <w:tcPr>
            <w:tcW w:w="993" w:type="dxa"/>
            <w:tcBorders>
              <w:right w:val="single" w:sz="18" w:space="0" w:color="auto"/>
            </w:tcBorders>
          </w:tcPr>
          <w:p w14:paraId="781D9796" w14:textId="03E9EA02" w:rsidR="001E3B4F" w:rsidRDefault="00212E21" w:rsidP="001E3B4F">
            <w:pPr>
              <w:rPr>
                <w:lang w:val="en-US"/>
              </w:rPr>
            </w:pPr>
            <w:r>
              <w:rPr>
                <w:lang w:val="en-US"/>
              </w:rPr>
              <w:t>17.80</w:t>
            </w:r>
          </w:p>
        </w:tc>
        <w:tc>
          <w:tcPr>
            <w:tcW w:w="850" w:type="dxa"/>
            <w:tcBorders>
              <w:left w:val="single" w:sz="18" w:space="0" w:color="auto"/>
              <w:right w:val="single" w:sz="18" w:space="0" w:color="auto"/>
            </w:tcBorders>
          </w:tcPr>
          <w:p w14:paraId="224D5300" w14:textId="446E5B4F" w:rsidR="001E3B4F" w:rsidRDefault="00212E21" w:rsidP="001E3B4F">
            <w:pPr>
              <w:rPr>
                <w:lang w:val="en-US"/>
              </w:rPr>
            </w:pPr>
            <w:r>
              <w:rPr>
                <w:lang w:val="en-US"/>
              </w:rPr>
              <w:t>3360</w:t>
            </w:r>
          </w:p>
        </w:tc>
      </w:tr>
      <w:tr w:rsidR="001E3B4F" w14:paraId="767B159B" w14:textId="77777777" w:rsidTr="006E4739">
        <w:tc>
          <w:tcPr>
            <w:tcW w:w="1271" w:type="dxa"/>
            <w:vMerge/>
            <w:tcBorders>
              <w:left w:val="single" w:sz="18" w:space="0" w:color="auto"/>
              <w:bottom w:val="single" w:sz="18" w:space="0" w:color="auto"/>
            </w:tcBorders>
          </w:tcPr>
          <w:p w14:paraId="44BB3B70" w14:textId="77777777" w:rsidR="001E3B4F" w:rsidRDefault="001E3B4F" w:rsidP="001E3B4F">
            <w:pPr>
              <w:rPr>
                <w:lang w:val="en-US"/>
              </w:rPr>
            </w:pPr>
          </w:p>
        </w:tc>
        <w:tc>
          <w:tcPr>
            <w:tcW w:w="1659" w:type="dxa"/>
            <w:tcBorders>
              <w:bottom w:val="single" w:sz="18" w:space="0" w:color="auto"/>
              <w:right w:val="single" w:sz="18" w:space="0" w:color="auto"/>
            </w:tcBorders>
          </w:tcPr>
          <w:p w14:paraId="5DE41AAB" w14:textId="77777777" w:rsidR="001E3B4F" w:rsidRDefault="001E3B4F" w:rsidP="001E3B4F">
            <w:pPr>
              <w:rPr>
                <w:lang w:val="en-US"/>
              </w:rPr>
            </w:pPr>
            <w:r>
              <w:rPr>
                <w:lang w:val="en-US"/>
              </w:rPr>
              <w:t>Star (“s”)</w:t>
            </w:r>
          </w:p>
        </w:tc>
        <w:tc>
          <w:tcPr>
            <w:tcW w:w="1034" w:type="dxa"/>
            <w:tcBorders>
              <w:left w:val="single" w:sz="18" w:space="0" w:color="auto"/>
              <w:bottom w:val="single" w:sz="18" w:space="0" w:color="auto"/>
            </w:tcBorders>
          </w:tcPr>
          <w:p w14:paraId="12DFE9F1" w14:textId="4B53F70B" w:rsidR="001E3B4F" w:rsidRDefault="00212E21" w:rsidP="001E3B4F">
            <w:pPr>
              <w:rPr>
                <w:lang w:val="en-US"/>
              </w:rPr>
            </w:pPr>
            <w:r>
              <w:rPr>
                <w:lang w:val="en-US"/>
              </w:rPr>
              <w:t>36.71</w:t>
            </w:r>
          </w:p>
        </w:tc>
        <w:tc>
          <w:tcPr>
            <w:tcW w:w="993" w:type="dxa"/>
            <w:tcBorders>
              <w:bottom w:val="single" w:sz="18" w:space="0" w:color="auto"/>
            </w:tcBorders>
          </w:tcPr>
          <w:p w14:paraId="331E7188" w14:textId="1C3782D9" w:rsidR="001E3B4F" w:rsidRDefault="00212E21" w:rsidP="001E3B4F">
            <w:pPr>
              <w:rPr>
                <w:lang w:val="en-US"/>
              </w:rPr>
            </w:pPr>
            <w:r>
              <w:rPr>
                <w:lang w:val="en-US"/>
              </w:rPr>
              <w:t>52.71</w:t>
            </w:r>
          </w:p>
        </w:tc>
        <w:tc>
          <w:tcPr>
            <w:tcW w:w="992" w:type="dxa"/>
            <w:tcBorders>
              <w:bottom w:val="single" w:sz="18" w:space="0" w:color="auto"/>
            </w:tcBorders>
          </w:tcPr>
          <w:p w14:paraId="31F643FA" w14:textId="12FC56BF" w:rsidR="001E3B4F" w:rsidRDefault="00212E21" w:rsidP="001E3B4F">
            <w:pPr>
              <w:rPr>
                <w:lang w:val="en-US"/>
              </w:rPr>
            </w:pPr>
            <w:r>
              <w:rPr>
                <w:lang w:val="en-US"/>
              </w:rPr>
              <w:t>89.42</w:t>
            </w:r>
          </w:p>
        </w:tc>
        <w:tc>
          <w:tcPr>
            <w:tcW w:w="992" w:type="dxa"/>
            <w:tcBorders>
              <w:bottom w:val="single" w:sz="18" w:space="0" w:color="auto"/>
            </w:tcBorders>
          </w:tcPr>
          <w:p w14:paraId="4F9A91EE" w14:textId="2BF7713F" w:rsidR="001E3B4F" w:rsidRDefault="00212E21" w:rsidP="001E3B4F">
            <w:pPr>
              <w:rPr>
                <w:lang w:val="en-US"/>
              </w:rPr>
            </w:pPr>
            <w:r>
              <w:rPr>
                <w:lang w:val="en-US"/>
              </w:rPr>
              <w:t>8.56</w:t>
            </w:r>
          </w:p>
        </w:tc>
        <w:tc>
          <w:tcPr>
            <w:tcW w:w="992" w:type="dxa"/>
            <w:tcBorders>
              <w:bottom w:val="single" w:sz="18" w:space="0" w:color="auto"/>
            </w:tcBorders>
          </w:tcPr>
          <w:p w14:paraId="77DD3591" w14:textId="1D20022E" w:rsidR="001E3B4F" w:rsidRDefault="00212E21" w:rsidP="001E3B4F">
            <w:pPr>
              <w:rPr>
                <w:lang w:val="en-US"/>
              </w:rPr>
            </w:pPr>
            <w:r>
              <w:rPr>
                <w:lang w:val="en-US"/>
              </w:rPr>
              <w:t>6.27</w:t>
            </w:r>
          </w:p>
        </w:tc>
        <w:tc>
          <w:tcPr>
            <w:tcW w:w="993" w:type="dxa"/>
            <w:tcBorders>
              <w:bottom w:val="single" w:sz="18" w:space="0" w:color="auto"/>
              <w:right w:val="single" w:sz="18" w:space="0" w:color="auto"/>
            </w:tcBorders>
          </w:tcPr>
          <w:p w14:paraId="7C5D0145" w14:textId="0554450B" w:rsidR="001E3B4F" w:rsidRDefault="00212E21" w:rsidP="001E3B4F">
            <w:pPr>
              <w:rPr>
                <w:lang w:val="en-US"/>
              </w:rPr>
            </w:pPr>
            <w:r>
              <w:rPr>
                <w:lang w:val="en-US"/>
              </w:rPr>
              <w:t>11.24</w:t>
            </w:r>
          </w:p>
        </w:tc>
        <w:tc>
          <w:tcPr>
            <w:tcW w:w="850" w:type="dxa"/>
            <w:tcBorders>
              <w:left w:val="single" w:sz="18" w:space="0" w:color="auto"/>
              <w:bottom w:val="single" w:sz="18" w:space="0" w:color="auto"/>
              <w:right w:val="single" w:sz="18" w:space="0" w:color="auto"/>
            </w:tcBorders>
          </w:tcPr>
          <w:p w14:paraId="1706AF2D" w14:textId="488FA6B2" w:rsidR="001E3B4F" w:rsidRDefault="00212E21" w:rsidP="001E3B4F">
            <w:pPr>
              <w:rPr>
                <w:lang w:val="en-US"/>
              </w:rPr>
            </w:pPr>
            <w:r>
              <w:rPr>
                <w:lang w:val="en-US"/>
              </w:rPr>
              <w:t>3405</w:t>
            </w:r>
          </w:p>
        </w:tc>
      </w:tr>
      <w:tr w:rsidR="001E3B4F" w14:paraId="47692A72" w14:textId="77777777" w:rsidTr="006E4739">
        <w:tc>
          <w:tcPr>
            <w:tcW w:w="2930" w:type="dxa"/>
            <w:gridSpan w:val="2"/>
            <w:tcBorders>
              <w:top w:val="single" w:sz="18" w:space="0" w:color="auto"/>
              <w:left w:val="nil"/>
              <w:bottom w:val="single" w:sz="18" w:space="0" w:color="auto"/>
              <w:right w:val="nil"/>
            </w:tcBorders>
          </w:tcPr>
          <w:p w14:paraId="6AF8C75A" w14:textId="77777777" w:rsidR="001E3B4F" w:rsidRDefault="001E3B4F" w:rsidP="001E3B4F">
            <w:pPr>
              <w:rPr>
                <w:lang w:val="en-US"/>
              </w:rPr>
            </w:pPr>
          </w:p>
        </w:tc>
        <w:tc>
          <w:tcPr>
            <w:tcW w:w="1034" w:type="dxa"/>
            <w:tcBorders>
              <w:top w:val="single" w:sz="18" w:space="0" w:color="auto"/>
              <w:left w:val="nil"/>
              <w:bottom w:val="single" w:sz="18" w:space="0" w:color="auto"/>
              <w:right w:val="nil"/>
            </w:tcBorders>
          </w:tcPr>
          <w:p w14:paraId="6504C533" w14:textId="77777777" w:rsidR="001E3B4F" w:rsidRDefault="001E3B4F" w:rsidP="001E3B4F">
            <w:pPr>
              <w:rPr>
                <w:lang w:val="en-US"/>
              </w:rPr>
            </w:pPr>
          </w:p>
        </w:tc>
        <w:tc>
          <w:tcPr>
            <w:tcW w:w="993" w:type="dxa"/>
            <w:tcBorders>
              <w:top w:val="single" w:sz="18" w:space="0" w:color="auto"/>
              <w:left w:val="nil"/>
              <w:bottom w:val="single" w:sz="18" w:space="0" w:color="auto"/>
              <w:right w:val="nil"/>
            </w:tcBorders>
          </w:tcPr>
          <w:p w14:paraId="030E18F6" w14:textId="77777777" w:rsidR="001E3B4F" w:rsidRDefault="001E3B4F" w:rsidP="001E3B4F">
            <w:pPr>
              <w:rPr>
                <w:lang w:val="en-US"/>
              </w:rPr>
            </w:pPr>
          </w:p>
        </w:tc>
        <w:tc>
          <w:tcPr>
            <w:tcW w:w="992" w:type="dxa"/>
            <w:tcBorders>
              <w:top w:val="single" w:sz="18" w:space="0" w:color="auto"/>
              <w:left w:val="nil"/>
              <w:bottom w:val="single" w:sz="18" w:space="0" w:color="auto"/>
              <w:right w:val="nil"/>
            </w:tcBorders>
          </w:tcPr>
          <w:p w14:paraId="4EE04A44" w14:textId="77777777" w:rsidR="001E3B4F" w:rsidRDefault="001E3B4F" w:rsidP="001E3B4F">
            <w:pPr>
              <w:rPr>
                <w:lang w:val="en-US"/>
              </w:rPr>
            </w:pPr>
          </w:p>
        </w:tc>
        <w:tc>
          <w:tcPr>
            <w:tcW w:w="992" w:type="dxa"/>
            <w:tcBorders>
              <w:top w:val="single" w:sz="18" w:space="0" w:color="auto"/>
              <w:left w:val="nil"/>
              <w:bottom w:val="single" w:sz="18" w:space="0" w:color="auto"/>
              <w:right w:val="nil"/>
            </w:tcBorders>
          </w:tcPr>
          <w:p w14:paraId="0D8DF5B0" w14:textId="77777777" w:rsidR="001E3B4F" w:rsidRDefault="001E3B4F" w:rsidP="001E3B4F">
            <w:pPr>
              <w:rPr>
                <w:lang w:val="en-US"/>
              </w:rPr>
            </w:pPr>
          </w:p>
        </w:tc>
        <w:tc>
          <w:tcPr>
            <w:tcW w:w="992" w:type="dxa"/>
            <w:tcBorders>
              <w:top w:val="single" w:sz="18" w:space="0" w:color="auto"/>
              <w:left w:val="nil"/>
              <w:bottom w:val="single" w:sz="18" w:space="0" w:color="auto"/>
              <w:right w:val="nil"/>
            </w:tcBorders>
          </w:tcPr>
          <w:p w14:paraId="1A172965" w14:textId="77777777" w:rsidR="001E3B4F" w:rsidRDefault="001E3B4F" w:rsidP="001E3B4F">
            <w:pPr>
              <w:rPr>
                <w:lang w:val="en-US"/>
              </w:rPr>
            </w:pPr>
          </w:p>
        </w:tc>
        <w:tc>
          <w:tcPr>
            <w:tcW w:w="993" w:type="dxa"/>
            <w:tcBorders>
              <w:top w:val="single" w:sz="18" w:space="0" w:color="auto"/>
              <w:left w:val="nil"/>
              <w:bottom w:val="single" w:sz="18" w:space="0" w:color="auto"/>
              <w:right w:val="nil"/>
            </w:tcBorders>
          </w:tcPr>
          <w:p w14:paraId="059BD3F9" w14:textId="77777777" w:rsidR="001E3B4F" w:rsidRDefault="001E3B4F" w:rsidP="001E3B4F">
            <w:pPr>
              <w:rPr>
                <w:lang w:val="en-US"/>
              </w:rPr>
            </w:pPr>
          </w:p>
        </w:tc>
        <w:tc>
          <w:tcPr>
            <w:tcW w:w="850" w:type="dxa"/>
            <w:tcBorders>
              <w:top w:val="single" w:sz="18" w:space="0" w:color="auto"/>
              <w:left w:val="nil"/>
              <w:bottom w:val="single" w:sz="18" w:space="0" w:color="auto"/>
              <w:right w:val="nil"/>
            </w:tcBorders>
          </w:tcPr>
          <w:p w14:paraId="461FA77C" w14:textId="77777777" w:rsidR="001E3B4F" w:rsidRDefault="001E3B4F" w:rsidP="001E3B4F">
            <w:pPr>
              <w:rPr>
                <w:lang w:val="en-US"/>
              </w:rPr>
            </w:pPr>
          </w:p>
        </w:tc>
      </w:tr>
      <w:tr w:rsidR="001E3B4F" w14:paraId="42F5887D" w14:textId="77777777" w:rsidTr="006E4739">
        <w:tc>
          <w:tcPr>
            <w:tcW w:w="2930" w:type="dxa"/>
            <w:gridSpan w:val="2"/>
            <w:tcBorders>
              <w:left w:val="single" w:sz="18" w:space="0" w:color="auto"/>
              <w:bottom w:val="single" w:sz="4" w:space="0" w:color="auto"/>
              <w:right w:val="single" w:sz="18" w:space="0" w:color="auto"/>
            </w:tcBorders>
          </w:tcPr>
          <w:p w14:paraId="288E2E8F" w14:textId="77777777" w:rsidR="001E3B4F" w:rsidRDefault="001E3B4F" w:rsidP="001E3B4F">
            <w:pPr>
              <w:rPr>
                <w:lang w:val="en-US"/>
              </w:rPr>
            </w:pPr>
            <w:r>
              <w:rPr>
                <w:lang w:val="en-US"/>
              </w:rPr>
              <w:t>Conventional Construction</w:t>
            </w:r>
          </w:p>
        </w:tc>
        <w:tc>
          <w:tcPr>
            <w:tcW w:w="1034" w:type="dxa"/>
            <w:tcBorders>
              <w:left w:val="single" w:sz="18" w:space="0" w:color="auto"/>
              <w:bottom w:val="single" w:sz="4" w:space="0" w:color="auto"/>
            </w:tcBorders>
          </w:tcPr>
          <w:p w14:paraId="719CE0F0" w14:textId="10000FD4" w:rsidR="001E3B4F" w:rsidRDefault="00212E21" w:rsidP="001E3B4F">
            <w:pPr>
              <w:rPr>
                <w:lang w:val="en-US"/>
              </w:rPr>
            </w:pPr>
            <w:r>
              <w:rPr>
                <w:lang w:val="en-US"/>
              </w:rPr>
              <w:t>40.26</w:t>
            </w:r>
          </w:p>
        </w:tc>
        <w:tc>
          <w:tcPr>
            <w:tcW w:w="993" w:type="dxa"/>
            <w:tcBorders>
              <w:bottom w:val="single" w:sz="4" w:space="0" w:color="auto"/>
            </w:tcBorders>
          </w:tcPr>
          <w:p w14:paraId="2A6E51D9" w14:textId="43E59883" w:rsidR="001E3B4F" w:rsidRDefault="00212E21" w:rsidP="001E3B4F">
            <w:pPr>
              <w:rPr>
                <w:lang w:val="en-US"/>
              </w:rPr>
            </w:pPr>
            <w:r>
              <w:rPr>
                <w:lang w:val="en-US"/>
              </w:rPr>
              <w:t>50.93</w:t>
            </w:r>
          </w:p>
        </w:tc>
        <w:tc>
          <w:tcPr>
            <w:tcW w:w="992" w:type="dxa"/>
            <w:tcBorders>
              <w:bottom w:val="single" w:sz="4" w:space="0" w:color="auto"/>
            </w:tcBorders>
          </w:tcPr>
          <w:p w14:paraId="6546B2A5" w14:textId="663CAC6A" w:rsidR="001E3B4F" w:rsidRDefault="00212E21" w:rsidP="001E3B4F">
            <w:pPr>
              <w:rPr>
                <w:lang w:val="en-US"/>
              </w:rPr>
            </w:pPr>
            <w:r>
              <w:rPr>
                <w:lang w:val="en-US"/>
              </w:rPr>
              <w:t>91.18</w:t>
            </w:r>
          </w:p>
        </w:tc>
        <w:tc>
          <w:tcPr>
            <w:tcW w:w="992" w:type="dxa"/>
            <w:tcBorders>
              <w:bottom w:val="single" w:sz="4" w:space="0" w:color="auto"/>
            </w:tcBorders>
          </w:tcPr>
          <w:p w14:paraId="64404259" w14:textId="3E98ADAD" w:rsidR="001E3B4F" w:rsidRDefault="00212E21" w:rsidP="001E3B4F">
            <w:pPr>
              <w:rPr>
                <w:lang w:val="en-US"/>
              </w:rPr>
            </w:pPr>
            <w:r>
              <w:rPr>
                <w:lang w:val="en-US"/>
              </w:rPr>
              <w:t>10.10</w:t>
            </w:r>
          </w:p>
        </w:tc>
        <w:tc>
          <w:tcPr>
            <w:tcW w:w="992" w:type="dxa"/>
            <w:tcBorders>
              <w:bottom w:val="single" w:sz="4" w:space="0" w:color="auto"/>
            </w:tcBorders>
          </w:tcPr>
          <w:p w14:paraId="103E4B71" w14:textId="69703891" w:rsidR="001E3B4F" w:rsidRDefault="00212E21" w:rsidP="001E3B4F">
            <w:pPr>
              <w:rPr>
                <w:lang w:val="en-US"/>
              </w:rPr>
            </w:pPr>
            <w:r>
              <w:rPr>
                <w:lang w:val="en-US"/>
              </w:rPr>
              <w:t>6.86</w:t>
            </w:r>
          </w:p>
        </w:tc>
        <w:tc>
          <w:tcPr>
            <w:tcW w:w="993" w:type="dxa"/>
            <w:tcBorders>
              <w:bottom w:val="single" w:sz="4" w:space="0" w:color="auto"/>
              <w:right w:val="single" w:sz="18" w:space="0" w:color="auto"/>
            </w:tcBorders>
          </w:tcPr>
          <w:p w14:paraId="40E0F23C" w14:textId="7567A42D" w:rsidR="001E3B4F" w:rsidRDefault="00212E21" w:rsidP="001E3B4F">
            <w:pPr>
              <w:rPr>
                <w:lang w:val="en-US"/>
              </w:rPr>
            </w:pPr>
            <w:r>
              <w:rPr>
                <w:lang w:val="en-US"/>
              </w:rPr>
              <w:t>13.26</w:t>
            </w:r>
          </w:p>
        </w:tc>
        <w:tc>
          <w:tcPr>
            <w:tcW w:w="850" w:type="dxa"/>
            <w:tcBorders>
              <w:left w:val="single" w:sz="18" w:space="0" w:color="auto"/>
              <w:bottom w:val="single" w:sz="4" w:space="0" w:color="auto"/>
              <w:right w:val="single" w:sz="18" w:space="0" w:color="auto"/>
            </w:tcBorders>
          </w:tcPr>
          <w:p w14:paraId="10B9CCE1" w14:textId="6BA5979C" w:rsidR="001E3B4F" w:rsidRDefault="00212E21" w:rsidP="001E3B4F">
            <w:pPr>
              <w:rPr>
                <w:lang w:val="en-US"/>
              </w:rPr>
            </w:pPr>
            <w:r>
              <w:rPr>
                <w:lang w:val="en-US"/>
              </w:rPr>
              <w:t>95</w:t>
            </w:r>
          </w:p>
        </w:tc>
      </w:tr>
      <w:tr w:rsidR="001E3B4F" w14:paraId="49E5D985" w14:textId="77777777" w:rsidTr="006E4739">
        <w:tc>
          <w:tcPr>
            <w:tcW w:w="2930" w:type="dxa"/>
            <w:gridSpan w:val="2"/>
            <w:tcBorders>
              <w:left w:val="single" w:sz="18" w:space="0" w:color="auto"/>
              <w:bottom w:val="single" w:sz="18" w:space="0" w:color="auto"/>
              <w:right w:val="single" w:sz="18" w:space="0" w:color="auto"/>
            </w:tcBorders>
          </w:tcPr>
          <w:p w14:paraId="6081F874" w14:textId="77777777" w:rsidR="001E3B4F" w:rsidRDefault="001E3B4F" w:rsidP="001E3B4F">
            <w:pPr>
              <w:rPr>
                <w:lang w:val="en-US"/>
              </w:rPr>
            </w:pPr>
            <w:r>
              <w:rPr>
                <w:lang w:val="en-US"/>
              </w:rPr>
              <w:t>Business-as-usual</w:t>
            </w:r>
          </w:p>
        </w:tc>
        <w:tc>
          <w:tcPr>
            <w:tcW w:w="1034" w:type="dxa"/>
            <w:tcBorders>
              <w:left w:val="single" w:sz="18" w:space="0" w:color="auto"/>
              <w:bottom w:val="single" w:sz="18" w:space="0" w:color="auto"/>
            </w:tcBorders>
          </w:tcPr>
          <w:p w14:paraId="75255A32" w14:textId="11A44B2E" w:rsidR="001E3B4F" w:rsidRDefault="00212E21" w:rsidP="001E3B4F">
            <w:pPr>
              <w:rPr>
                <w:lang w:val="en-US"/>
              </w:rPr>
            </w:pPr>
            <w:r>
              <w:rPr>
                <w:lang w:val="en-US"/>
              </w:rPr>
              <w:t>60.28</w:t>
            </w:r>
          </w:p>
        </w:tc>
        <w:tc>
          <w:tcPr>
            <w:tcW w:w="993" w:type="dxa"/>
            <w:tcBorders>
              <w:bottom w:val="single" w:sz="18" w:space="0" w:color="auto"/>
            </w:tcBorders>
          </w:tcPr>
          <w:p w14:paraId="35022B1F" w14:textId="3676D507" w:rsidR="001E3B4F" w:rsidRDefault="00212E21" w:rsidP="001E3B4F">
            <w:pPr>
              <w:rPr>
                <w:lang w:val="en-US"/>
              </w:rPr>
            </w:pPr>
            <w:r>
              <w:rPr>
                <w:lang w:val="en-US"/>
              </w:rPr>
              <w:t>53.94</w:t>
            </w:r>
          </w:p>
        </w:tc>
        <w:tc>
          <w:tcPr>
            <w:tcW w:w="992" w:type="dxa"/>
            <w:tcBorders>
              <w:bottom w:val="single" w:sz="18" w:space="0" w:color="auto"/>
            </w:tcBorders>
          </w:tcPr>
          <w:p w14:paraId="2F3D20F3" w14:textId="652B6034" w:rsidR="001E3B4F" w:rsidRDefault="00212E21" w:rsidP="001E3B4F">
            <w:pPr>
              <w:rPr>
                <w:lang w:val="en-US"/>
              </w:rPr>
            </w:pPr>
            <w:r>
              <w:rPr>
                <w:lang w:val="en-US"/>
              </w:rPr>
              <w:t>114.23</w:t>
            </w:r>
          </w:p>
        </w:tc>
        <w:tc>
          <w:tcPr>
            <w:tcW w:w="992" w:type="dxa"/>
            <w:tcBorders>
              <w:bottom w:val="single" w:sz="18" w:space="0" w:color="auto"/>
            </w:tcBorders>
          </w:tcPr>
          <w:p w14:paraId="5725D834" w14:textId="77777777" w:rsidR="001E3B4F" w:rsidRDefault="001E3B4F" w:rsidP="001E3B4F">
            <w:pPr>
              <w:rPr>
                <w:lang w:val="en-US"/>
              </w:rPr>
            </w:pPr>
            <w:r>
              <w:rPr>
                <w:lang w:val="en-US"/>
              </w:rPr>
              <w:t>-</w:t>
            </w:r>
          </w:p>
        </w:tc>
        <w:tc>
          <w:tcPr>
            <w:tcW w:w="992" w:type="dxa"/>
            <w:tcBorders>
              <w:bottom w:val="single" w:sz="18" w:space="0" w:color="auto"/>
            </w:tcBorders>
          </w:tcPr>
          <w:p w14:paraId="61E41922" w14:textId="77777777" w:rsidR="001E3B4F" w:rsidRDefault="001E3B4F" w:rsidP="001E3B4F">
            <w:pPr>
              <w:rPr>
                <w:lang w:val="en-US"/>
              </w:rPr>
            </w:pPr>
            <w:r>
              <w:rPr>
                <w:lang w:val="en-US"/>
              </w:rPr>
              <w:t>-</w:t>
            </w:r>
          </w:p>
        </w:tc>
        <w:tc>
          <w:tcPr>
            <w:tcW w:w="993" w:type="dxa"/>
            <w:tcBorders>
              <w:bottom w:val="single" w:sz="18" w:space="0" w:color="auto"/>
              <w:right w:val="single" w:sz="18" w:space="0" w:color="auto"/>
            </w:tcBorders>
          </w:tcPr>
          <w:p w14:paraId="06A509D1" w14:textId="77777777" w:rsidR="001E3B4F" w:rsidRDefault="001E3B4F" w:rsidP="001E3B4F">
            <w:pPr>
              <w:rPr>
                <w:lang w:val="en-US"/>
              </w:rPr>
            </w:pPr>
            <w:r>
              <w:rPr>
                <w:lang w:val="en-US"/>
              </w:rPr>
              <w:t>-</w:t>
            </w:r>
          </w:p>
        </w:tc>
        <w:tc>
          <w:tcPr>
            <w:tcW w:w="850" w:type="dxa"/>
            <w:tcBorders>
              <w:left w:val="single" w:sz="18" w:space="0" w:color="auto"/>
              <w:bottom w:val="single" w:sz="18" w:space="0" w:color="auto"/>
              <w:right w:val="single" w:sz="18" w:space="0" w:color="auto"/>
            </w:tcBorders>
          </w:tcPr>
          <w:p w14:paraId="04764FF3" w14:textId="77777777" w:rsidR="001E3B4F" w:rsidRDefault="001E3B4F" w:rsidP="001E3B4F">
            <w:pPr>
              <w:rPr>
                <w:lang w:val="en-US"/>
              </w:rPr>
            </w:pPr>
            <w:r>
              <w:rPr>
                <w:lang w:val="en-US"/>
              </w:rPr>
              <w:t>1</w:t>
            </w:r>
          </w:p>
        </w:tc>
      </w:tr>
      <w:tr w:rsidR="001E3B4F" w14:paraId="6BCE68CF" w14:textId="77777777" w:rsidTr="006E4739">
        <w:tc>
          <w:tcPr>
            <w:tcW w:w="2930" w:type="dxa"/>
            <w:gridSpan w:val="2"/>
            <w:tcBorders>
              <w:top w:val="single" w:sz="18" w:space="0" w:color="auto"/>
              <w:left w:val="nil"/>
              <w:bottom w:val="single" w:sz="18" w:space="0" w:color="auto"/>
              <w:right w:val="nil"/>
            </w:tcBorders>
          </w:tcPr>
          <w:p w14:paraId="11D69EA8" w14:textId="77777777" w:rsidR="001E3B4F" w:rsidRDefault="001E3B4F" w:rsidP="001E3B4F">
            <w:pPr>
              <w:rPr>
                <w:lang w:val="en-US"/>
              </w:rPr>
            </w:pPr>
          </w:p>
        </w:tc>
        <w:tc>
          <w:tcPr>
            <w:tcW w:w="1034" w:type="dxa"/>
            <w:tcBorders>
              <w:top w:val="single" w:sz="18" w:space="0" w:color="auto"/>
              <w:left w:val="nil"/>
              <w:bottom w:val="single" w:sz="18" w:space="0" w:color="auto"/>
              <w:right w:val="nil"/>
            </w:tcBorders>
          </w:tcPr>
          <w:p w14:paraId="7191569D" w14:textId="77777777" w:rsidR="001E3B4F" w:rsidRDefault="001E3B4F" w:rsidP="001E3B4F">
            <w:pPr>
              <w:rPr>
                <w:lang w:val="en-US"/>
              </w:rPr>
            </w:pPr>
          </w:p>
        </w:tc>
        <w:tc>
          <w:tcPr>
            <w:tcW w:w="993" w:type="dxa"/>
            <w:tcBorders>
              <w:top w:val="single" w:sz="18" w:space="0" w:color="auto"/>
              <w:left w:val="nil"/>
              <w:bottom w:val="single" w:sz="18" w:space="0" w:color="auto"/>
              <w:right w:val="nil"/>
            </w:tcBorders>
          </w:tcPr>
          <w:p w14:paraId="6FB4BF17" w14:textId="77777777" w:rsidR="001E3B4F" w:rsidRDefault="001E3B4F" w:rsidP="001E3B4F">
            <w:pPr>
              <w:rPr>
                <w:lang w:val="en-US"/>
              </w:rPr>
            </w:pPr>
          </w:p>
        </w:tc>
        <w:tc>
          <w:tcPr>
            <w:tcW w:w="992" w:type="dxa"/>
            <w:tcBorders>
              <w:top w:val="single" w:sz="18" w:space="0" w:color="auto"/>
              <w:left w:val="nil"/>
              <w:bottom w:val="single" w:sz="18" w:space="0" w:color="auto"/>
              <w:right w:val="nil"/>
            </w:tcBorders>
          </w:tcPr>
          <w:p w14:paraId="0413D184" w14:textId="77777777" w:rsidR="001E3B4F" w:rsidRDefault="001E3B4F" w:rsidP="001E3B4F">
            <w:pPr>
              <w:rPr>
                <w:lang w:val="en-US"/>
              </w:rPr>
            </w:pPr>
          </w:p>
        </w:tc>
        <w:tc>
          <w:tcPr>
            <w:tcW w:w="992" w:type="dxa"/>
            <w:tcBorders>
              <w:top w:val="single" w:sz="18" w:space="0" w:color="auto"/>
              <w:left w:val="nil"/>
              <w:bottom w:val="single" w:sz="18" w:space="0" w:color="auto"/>
              <w:right w:val="nil"/>
            </w:tcBorders>
          </w:tcPr>
          <w:p w14:paraId="075967AF" w14:textId="77777777" w:rsidR="001E3B4F" w:rsidRDefault="001E3B4F" w:rsidP="001E3B4F">
            <w:pPr>
              <w:rPr>
                <w:lang w:val="en-US"/>
              </w:rPr>
            </w:pPr>
          </w:p>
        </w:tc>
        <w:tc>
          <w:tcPr>
            <w:tcW w:w="992" w:type="dxa"/>
            <w:tcBorders>
              <w:top w:val="single" w:sz="18" w:space="0" w:color="auto"/>
              <w:left w:val="nil"/>
              <w:bottom w:val="single" w:sz="18" w:space="0" w:color="auto"/>
              <w:right w:val="nil"/>
            </w:tcBorders>
          </w:tcPr>
          <w:p w14:paraId="0BEB56EE" w14:textId="77777777" w:rsidR="001E3B4F" w:rsidRDefault="001E3B4F" w:rsidP="001E3B4F">
            <w:pPr>
              <w:rPr>
                <w:lang w:val="en-US"/>
              </w:rPr>
            </w:pPr>
          </w:p>
        </w:tc>
        <w:tc>
          <w:tcPr>
            <w:tcW w:w="993" w:type="dxa"/>
            <w:tcBorders>
              <w:top w:val="single" w:sz="18" w:space="0" w:color="auto"/>
              <w:left w:val="nil"/>
              <w:bottom w:val="single" w:sz="18" w:space="0" w:color="auto"/>
              <w:right w:val="nil"/>
            </w:tcBorders>
          </w:tcPr>
          <w:p w14:paraId="5E729E55" w14:textId="77777777" w:rsidR="001E3B4F" w:rsidRDefault="001E3B4F" w:rsidP="001E3B4F">
            <w:pPr>
              <w:rPr>
                <w:lang w:val="en-US"/>
              </w:rPr>
            </w:pPr>
          </w:p>
        </w:tc>
        <w:tc>
          <w:tcPr>
            <w:tcW w:w="850" w:type="dxa"/>
            <w:tcBorders>
              <w:top w:val="single" w:sz="18" w:space="0" w:color="auto"/>
              <w:left w:val="nil"/>
              <w:bottom w:val="single" w:sz="18" w:space="0" w:color="auto"/>
              <w:right w:val="nil"/>
            </w:tcBorders>
          </w:tcPr>
          <w:p w14:paraId="6E3113B8" w14:textId="77777777" w:rsidR="001E3B4F" w:rsidRDefault="001E3B4F" w:rsidP="001E3B4F">
            <w:pPr>
              <w:rPr>
                <w:lang w:val="en-US"/>
              </w:rPr>
            </w:pPr>
          </w:p>
        </w:tc>
      </w:tr>
      <w:tr w:rsidR="001E3B4F" w14:paraId="09DDE9EA" w14:textId="77777777" w:rsidTr="006E4739">
        <w:tc>
          <w:tcPr>
            <w:tcW w:w="2930" w:type="dxa"/>
            <w:gridSpan w:val="2"/>
            <w:tcBorders>
              <w:left w:val="single" w:sz="18" w:space="0" w:color="auto"/>
              <w:bottom w:val="single" w:sz="18" w:space="0" w:color="auto"/>
              <w:right w:val="single" w:sz="18" w:space="0" w:color="auto"/>
            </w:tcBorders>
          </w:tcPr>
          <w:p w14:paraId="6897CDD9" w14:textId="77777777" w:rsidR="001E3B4F" w:rsidRDefault="001E3B4F" w:rsidP="001E3B4F">
            <w:pPr>
              <w:rPr>
                <w:lang w:val="en-US"/>
              </w:rPr>
            </w:pPr>
            <w:r>
              <w:rPr>
                <w:lang w:val="en-US"/>
              </w:rPr>
              <w:t>Total</w:t>
            </w:r>
          </w:p>
        </w:tc>
        <w:tc>
          <w:tcPr>
            <w:tcW w:w="1034" w:type="dxa"/>
            <w:tcBorders>
              <w:left w:val="single" w:sz="18" w:space="0" w:color="auto"/>
              <w:bottom w:val="single" w:sz="18" w:space="0" w:color="auto"/>
            </w:tcBorders>
          </w:tcPr>
          <w:p w14:paraId="22C0F964" w14:textId="5BBB582B" w:rsidR="001E3B4F" w:rsidRDefault="00212E21" w:rsidP="001E3B4F">
            <w:pPr>
              <w:rPr>
                <w:lang w:val="en-US"/>
              </w:rPr>
            </w:pPr>
            <w:r>
              <w:rPr>
                <w:lang w:val="en-US"/>
              </w:rPr>
              <w:t>35.08</w:t>
            </w:r>
          </w:p>
        </w:tc>
        <w:tc>
          <w:tcPr>
            <w:tcW w:w="993" w:type="dxa"/>
            <w:tcBorders>
              <w:bottom w:val="single" w:sz="18" w:space="0" w:color="auto"/>
            </w:tcBorders>
          </w:tcPr>
          <w:p w14:paraId="602C38F5" w14:textId="54CFE181" w:rsidR="001E3B4F" w:rsidRDefault="00212E21" w:rsidP="001E3B4F">
            <w:pPr>
              <w:rPr>
                <w:lang w:val="en-US"/>
              </w:rPr>
            </w:pPr>
            <w:r>
              <w:rPr>
                <w:lang w:val="en-US"/>
              </w:rPr>
              <w:t>50.66</w:t>
            </w:r>
          </w:p>
        </w:tc>
        <w:tc>
          <w:tcPr>
            <w:tcW w:w="992" w:type="dxa"/>
            <w:tcBorders>
              <w:bottom w:val="single" w:sz="18" w:space="0" w:color="auto"/>
            </w:tcBorders>
          </w:tcPr>
          <w:p w14:paraId="1B9201B9" w14:textId="758513F6" w:rsidR="001E3B4F" w:rsidRDefault="00212E21" w:rsidP="001E3B4F">
            <w:pPr>
              <w:rPr>
                <w:lang w:val="en-US"/>
              </w:rPr>
            </w:pPr>
            <w:r>
              <w:rPr>
                <w:lang w:val="en-US"/>
              </w:rPr>
              <w:t>85.74</w:t>
            </w:r>
          </w:p>
        </w:tc>
        <w:tc>
          <w:tcPr>
            <w:tcW w:w="992" w:type="dxa"/>
            <w:tcBorders>
              <w:bottom w:val="single" w:sz="18" w:space="0" w:color="auto"/>
            </w:tcBorders>
          </w:tcPr>
          <w:p w14:paraId="4B58CD34" w14:textId="2E6D36E1" w:rsidR="001E3B4F" w:rsidRDefault="00212E21" w:rsidP="001E3B4F">
            <w:pPr>
              <w:rPr>
                <w:lang w:val="en-US"/>
              </w:rPr>
            </w:pPr>
            <w:r>
              <w:rPr>
                <w:lang w:val="en-US"/>
              </w:rPr>
              <w:t>11.98</w:t>
            </w:r>
          </w:p>
        </w:tc>
        <w:tc>
          <w:tcPr>
            <w:tcW w:w="992" w:type="dxa"/>
            <w:tcBorders>
              <w:bottom w:val="single" w:sz="18" w:space="0" w:color="auto"/>
            </w:tcBorders>
          </w:tcPr>
          <w:p w14:paraId="28C52A2B" w14:textId="76F4ED1A" w:rsidR="001E3B4F" w:rsidRDefault="00212E21" w:rsidP="001E3B4F">
            <w:pPr>
              <w:rPr>
                <w:lang w:val="en-US"/>
              </w:rPr>
            </w:pPr>
            <w:r>
              <w:rPr>
                <w:lang w:val="en-US"/>
              </w:rPr>
              <w:t>8.52</w:t>
            </w:r>
          </w:p>
        </w:tc>
        <w:tc>
          <w:tcPr>
            <w:tcW w:w="993" w:type="dxa"/>
            <w:tcBorders>
              <w:bottom w:val="single" w:sz="18" w:space="0" w:color="auto"/>
              <w:right w:val="single" w:sz="18" w:space="0" w:color="auto"/>
            </w:tcBorders>
          </w:tcPr>
          <w:p w14:paraId="2EEF8B24" w14:textId="6FCDAEAE" w:rsidR="001E3B4F" w:rsidRDefault="00212E21" w:rsidP="001E3B4F">
            <w:pPr>
              <w:rPr>
                <w:lang w:val="en-US"/>
              </w:rPr>
            </w:pPr>
            <w:r>
              <w:rPr>
                <w:lang w:val="en-US"/>
              </w:rPr>
              <w:t>16.42</w:t>
            </w:r>
          </w:p>
        </w:tc>
        <w:tc>
          <w:tcPr>
            <w:tcW w:w="850" w:type="dxa"/>
            <w:tcBorders>
              <w:left w:val="single" w:sz="18" w:space="0" w:color="auto"/>
              <w:bottom w:val="single" w:sz="18" w:space="0" w:color="auto"/>
              <w:right w:val="single" w:sz="18" w:space="0" w:color="auto"/>
            </w:tcBorders>
          </w:tcPr>
          <w:p w14:paraId="36B99D8D" w14:textId="3D84BDCE" w:rsidR="001E3B4F" w:rsidRDefault="001E3B4F" w:rsidP="001E3B4F">
            <w:pPr>
              <w:rPr>
                <w:lang w:val="en-US"/>
              </w:rPr>
            </w:pPr>
            <w:r>
              <w:rPr>
                <w:lang w:val="en-US"/>
              </w:rPr>
              <w:t>10176</w:t>
            </w:r>
          </w:p>
        </w:tc>
      </w:tr>
    </w:tbl>
    <w:p w14:paraId="2163789F" w14:textId="0B9AC5A3" w:rsidR="00276619" w:rsidRDefault="0082774E" w:rsidP="0082774E">
      <w:pPr>
        <w:rPr>
          <w:lang w:val="en-US"/>
        </w:rPr>
      </w:pPr>
      <w:r w:rsidRPr="00ED49B2">
        <w:rPr>
          <w:i/>
          <w:iCs/>
          <w:lang w:val="en-US"/>
        </w:rPr>
        <w:t xml:space="preserve">Table </w:t>
      </w:r>
      <w:r w:rsidR="003E1527">
        <w:rPr>
          <w:i/>
          <w:iCs/>
          <w:lang w:val="en-US"/>
        </w:rPr>
        <w:t>@</w:t>
      </w:r>
      <w:r w:rsidRPr="00ED49B2">
        <w:rPr>
          <w:i/>
          <w:iCs/>
          <w:lang w:val="en-US"/>
        </w:rPr>
        <w:t xml:space="preserve">: </w:t>
      </w:r>
      <w:r>
        <w:rPr>
          <w:i/>
          <w:iCs/>
          <w:lang w:val="en-US"/>
        </w:rPr>
        <w:t>Mean and standard deviation for slabs with total embodied carbon less than</w:t>
      </w:r>
      <w:r w:rsidRPr="00ED49B2">
        <w:rPr>
          <w:i/>
          <w:iCs/>
          <w:lang w:val="en-US"/>
        </w:rPr>
        <w:t xml:space="preserve"> business-as-usual</w:t>
      </w:r>
    </w:p>
    <w:p w14:paraId="364122EE" w14:textId="77777777" w:rsidR="00276619" w:rsidRDefault="00276619">
      <w:pPr>
        <w:rPr>
          <w:lang w:val="en-US"/>
        </w:rPr>
      </w:pPr>
      <w:r>
        <w:rPr>
          <w:lang w:val="en-US"/>
        </w:rPr>
        <w:br w:type="page"/>
      </w:r>
    </w:p>
    <w:p w14:paraId="2EA20A77" w14:textId="0791098A" w:rsidR="0082774E" w:rsidRDefault="00276619" w:rsidP="00276619">
      <w:pPr>
        <w:pStyle w:val="Heading1"/>
      </w:pPr>
      <w:r>
        <w:lastRenderedPageBreak/>
        <w:t xml:space="preserve">A.3 Json </w:t>
      </w:r>
      <w:r w:rsidR="0030050B">
        <w:t xml:space="preserve">geometry for </w:t>
      </w:r>
      <w:proofErr w:type="gramStart"/>
      <w:r w:rsidR="009A7F73">
        <w:t>t</w:t>
      </w:r>
      <w:r w:rsidR="0030050B">
        <w:t>[</w:t>
      </w:r>
      <w:proofErr w:type="gramEnd"/>
      <w:r w:rsidR="0030050B">
        <w:t>4,4]</w:t>
      </w:r>
    </w:p>
    <w:p w14:paraId="18634000" w14:textId="77777777" w:rsidR="008E7506" w:rsidRPr="008E7506" w:rsidRDefault="008E7506" w:rsidP="008E7506">
      <w:pPr>
        <w:rPr>
          <w:lang w:val="en-US"/>
        </w:rPr>
      </w:pPr>
      <w:r w:rsidRPr="008E7506">
        <w:rPr>
          <w:lang w:val="en-US"/>
        </w:rPr>
        <w:t>"{</w:t>
      </w:r>
    </w:p>
    <w:p w14:paraId="329AF08E" w14:textId="77777777" w:rsidR="008E7506" w:rsidRPr="008E7506" w:rsidRDefault="008E7506" w:rsidP="008E7506">
      <w:pPr>
        <w:rPr>
          <w:lang w:val="en-US"/>
        </w:rPr>
      </w:pPr>
      <w:r w:rsidRPr="008E7506">
        <w:rPr>
          <w:lang w:val="en-US"/>
        </w:rPr>
        <w:t xml:space="preserve">  "positions": [</w:t>
      </w:r>
    </w:p>
    <w:p w14:paraId="7D0B4608" w14:textId="77777777" w:rsidR="008E7506" w:rsidRPr="008E7506" w:rsidRDefault="008E7506" w:rsidP="008E7506">
      <w:pPr>
        <w:rPr>
          <w:lang w:val="en-US"/>
        </w:rPr>
      </w:pPr>
      <w:r w:rsidRPr="008E7506">
        <w:rPr>
          <w:lang w:val="en-US"/>
        </w:rPr>
        <w:t xml:space="preserve">    {</w:t>
      </w:r>
    </w:p>
    <w:p w14:paraId="348AA7EE" w14:textId="77777777" w:rsidR="008E7506" w:rsidRPr="008E7506" w:rsidRDefault="008E7506" w:rsidP="008E7506">
      <w:pPr>
        <w:rPr>
          <w:lang w:val="en-US"/>
        </w:rPr>
      </w:pPr>
      <w:r w:rsidRPr="008E7506">
        <w:rPr>
          <w:lang w:val="en-US"/>
        </w:rPr>
        <w:t xml:space="preserve">      "x": 90.0,</w:t>
      </w:r>
    </w:p>
    <w:p w14:paraId="4659153A" w14:textId="77777777" w:rsidR="008E7506" w:rsidRPr="008E7506" w:rsidRDefault="008E7506" w:rsidP="008E7506">
      <w:pPr>
        <w:rPr>
          <w:lang w:val="en-US"/>
        </w:rPr>
      </w:pPr>
      <w:r w:rsidRPr="008E7506">
        <w:rPr>
          <w:lang w:val="en-US"/>
        </w:rPr>
        <w:t xml:space="preserve">      "y": -85.0,</w:t>
      </w:r>
    </w:p>
    <w:p w14:paraId="62901BA6" w14:textId="77777777" w:rsidR="008E7506" w:rsidRPr="008E7506" w:rsidRDefault="008E7506" w:rsidP="008E7506">
      <w:pPr>
        <w:rPr>
          <w:lang w:val="en-US"/>
        </w:rPr>
      </w:pPr>
      <w:r w:rsidRPr="008E7506">
        <w:rPr>
          <w:lang w:val="en-US"/>
        </w:rPr>
        <w:t xml:space="preserve">      "z": 0.0</w:t>
      </w:r>
    </w:p>
    <w:p w14:paraId="4D819761" w14:textId="77777777" w:rsidR="008E7506" w:rsidRPr="008E7506" w:rsidRDefault="008E7506" w:rsidP="008E7506">
      <w:pPr>
        <w:rPr>
          <w:lang w:val="en-US"/>
        </w:rPr>
      </w:pPr>
      <w:r w:rsidRPr="008E7506">
        <w:rPr>
          <w:lang w:val="en-US"/>
        </w:rPr>
        <w:t xml:space="preserve">    },</w:t>
      </w:r>
    </w:p>
    <w:p w14:paraId="7F99498A" w14:textId="77777777" w:rsidR="008E7506" w:rsidRPr="008E7506" w:rsidRDefault="008E7506" w:rsidP="008E7506">
      <w:pPr>
        <w:rPr>
          <w:lang w:val="en-US"/>
        </w:rPr>
      </w:pPr>
      <w:r w:rsidRPr="008E7506">
        <w:rPr>
          <w:lang w:val="en-US"/>
        </w:rPr>
        <w:t xml:space="preserve">    {</w:t>
      </w:r>
    </w:p>
    <w:p w14:paraId="36A72327" w14:textId="77777777" w:rsidR="008E7506" w:rsidRPr="008E7506" w:rsidRDefault="008E7506" w:rsidP="008E7506">
      <w:pPr>
        <w:rPr>
          <w:lang w:val="en-US"/>
        </w:rPr>
      </w:pPr>
      <w:r w:rsidRPr="008E7506">
        <w:rPr>
          <w:lang w:val="en-US"/>
        </w:rPr>
        <w:t xml:space="preserve">      "x": 93.0,</w:t>
      </w:r>
    </w:p>
    <w:p w14:paraId="44FC57EC" w14:textId="77777777" w:rsidR="008E7506" w:rsidRPr="008E7506" w:rsidRDefault="008E7506" w:rsidP="008E7506">
      <w:pPr>
        <w:rPr>
          <w:lang w:val="en-US"/>
        </w:rPr>
      </w:pPr>
      <w:r w:rsidRPr="008E7506">
        <w:rPr>
          <w:lang w:val="en-US"/>
        </w:rPr>
        <w:t xml:space="preserve">      "y": -85.0,</w:t>
      </w:r>
    </w:p>
    <w:p w14:paraId="1FC5E0E3" w14:textId="77777777" w:rsidR="008E7506" w:rsidRPr="008E7506" w:rsidRDefault="008E7506" w:rsidP="008E7506">
      <w:pPr>
        <w:rPr>
          <w:lang w:val="en-US"/>
        </w:rPr>
      </w:pPr>
      <w:r w:rsidRPr="008E7506">
        <w:rPr>
          <w:lang w:val="en-US"/>
        </w:rPr>
        <w:t xml:space="preserve">      "z": 0.0</w:t>
      </w:r>
    </w:p>
    <w:p w14:paraId="05512A60" w14:textId="77777777" w:rsidR="008E7506" w:rsidRPr="008E7506" w:rsidRDefault="008E7506" w:rsidP="008E7506">
      <w:pPr>
        <w:rPr>
          <w:lang w:val="en-US"/>
        </w:rPr>
      </w:pPr>
      <w:r w:rsidRPr="008E7506">
        <w:rPr>
          <w:lang w:val="en-US"/>
        </w:rPr>
        <w:t xml:space="preserve">    },</w:t>
      </w:r>
    </w:p>
    <w:p w14:paraId="15D36A69" w14:textId="77777777" w:rsidR="008E7506" w:rsidRPr="008E7506" w:rsidRDefault="008E7506" w:rsidP="008E7506">
      <w:pPr>
        <w:rPr>
          <w:lang w:val="en-US"/>
        </w:rPr>
      </w:pPr>
      <w:r w:rsidRPr="008E7506">
        <w:rPr>
          <w:lang w:val="en-US"/>
        </w:rPr>
        <w:t xml:space="preserve">    {</w:t>
      </w:r>
    </w:p>
    <w:p w14:paraId="6AA60733" w14:textId="77777777" w:rsidR="008E7506" w:rsidRPr="008E7506" w:rsidRDefault="008E7506" w:rsidP="008E7506">
      <w:pPr>
        <w:rPr>
          <w:lang w:val="en-US"/>
        </w:rPr>
      </w:pPr>
      <w:r w:rsidRPr="008E7506">
        <w:rPr>
          <w:lang w:val="en-US"/>
        </w:rPr>
        <w:t xml:space="preserve">      "x": 96.0,</w:t>
      </w:r>
    </w:p>
    <w:p w14:paraId="7E6F0D2F" w14:textId="77777777" w:rsidR="008E7506" w:rsidRPr="008E7506" w:rsidRDefault="008E7506" w:rsidP="008E7506">
      <w:pPr>
        <w:rPr>
          <w:lang w:val="en-US"/>
        </w:rPr>
      </w:pPr>
      <w:r w:rsidRPr="008E7506">
        <w:rPr>
          <w:lang w:val="en-US"/>
        </w:rPr>
        <w:t xml:space="preserve">      "y": -85.0,</w:t>
      </w:r>
    </w:p>
    <w:p w14:paraId="0559C63B" w14:textId="77777777" w:rsidR="008E7506" w:rsidRPr="008E7506" w:rsidRDefault="008E7506" w:rsidP="008E7506">
      <w:pPr>
        <w:rPr>
          <w:lang w:val="en-US"/>
        </w:rPr>
      </w:pPr>
      <w:r w:rsidRPr="008E7506">
        <w:rPr>
          <w:lang w:val="en-US"/>
        </w:rPr>
        <w:t xml:space="preserve">      "z": 0.0</w:t>
      </w:r>
    </w:p>
    <w:p w14:paraId="6016662D" w14:textId="77777777" w:rsidR="008E7506" w:rsidRPr="008E7506" w:rsidRDefault="008E7506" w:rsidP="008E7506">
      <w:pPr>
        <w:rPr>
          <w:lang w:val="en-US"/>
        </w:rPr>
      </w:pPr>
      <w:r w:rsidRPr="008E7506">
        <w:rPr>
          <w:lang w:val="en-US"/>
        </w:rPr>
        <w:t xml:space="preserve">    },</w:t>
      </w:r>
    </w:p>
    <w:p w14:paraId="565AB4A6" w14:textId="77777777" w:rsidR="008E7506" w:rsidRPr="008E7506" w:rsidRDefault="008E7506" w:rsidP="008E7506">
      <w:pPr>
        <w:rPr>
          <w:lang w:val="en-US"/>
        </w:rPr>
      </w:pPr>
      <w:r w:rsidRPr="008E7506">
        <w:rPr>
          <w:lang w:val="en-US"/>
        </w:rPr>
        <w:t xml:space="preserve">    {</w:t>
      </w:r>
    </w:p>
    <w:p w14:paraId="70D11826" w14:textId="77777777" w:rsidR="008E7506" w:rsidRPr="008E7506" w:rsidRDefault="008E7506" w:rsidP="008E7506">
      <w:pPr>
        <w:rPr>
          <w:lang w:val="en-US"/>
        </w:rPr>
      </w:pPr>
      <w:r w:rsidRPr="008E7506">
        <w:rPr>
          <w:lang w:val="en-US"/>
        </w:rPr>
        <w:t xml:space="preserve">      "x": 99.0,</w:t>
      </w:r>
    </w:p>
    <w:p w14:paraId="20984D76" w14:textId="77777777" w:rsidR="008E7506" w:rsidRPr="008E7506" w:rsidRDefault="008E7506" w:rsidP="008E7506">
      <w:pPr>
        <w:rPr>
          <w:lang w:val="en-US"/>
        </w:rPr>
      </w:pPr>
      <w:r w:rsidRPr="008E7506">
        <w:rPr>
          <w:lang w:val="en-US"/>
        </w:rPr>
        <w:t xml:space="preserve">      "y": -85.0,</w:t>
      </w:r>
    </w:p>
    <w:p w14:paraId="0DE071D3" w14:textId="77777777" w:rsidR="008E7506" w:rsidRPr="008E7506" w:rsidRDefault="008E7506" w:rsidP="008E7506">
      <w:pPr>
        <w:rPr>
          <w:lang w:val="en-US"/>
        </w:rPr>
      </w:pPr>
      <w:r w:rsidRPr="008E7506">
        <w:rPr>
          <w:lang w:val="en-US"/>
        </w:rPr>
        <w:t xml:space="preserve">      "z": 0.0</w:t>
      </w:r>
    </w:p>
    <w:p w14:paraId="767B69D7" w14:textId="77777777" w:rsidR="008E7506" w:rsidRPr="008E7506" w:rsidRDefault="008E7506" w:rsidP="008E7506">
      <w:pPr>
        <w:rPr>
          <w:lang w:val="en-US"/>
        </w:rPr>
      </w:pPr>
      <w:r w:rsidRPr="008E7506">
        <w:rPr>
          <w:lang w:val="en-US"/>
        </w:rPr>
        <w:t xml:space="preserve">    },</w:t>
      </w:r>
    </w:p>
    <w:p w14:paraId="7798542A" w14:textId="77777777" w:rsidR="008E7506" w:rsidRPr="008E7506" w:rsidRDefault="008E7506" w:rsidP="008E7506">
      <w:pPr>
        <w:rPr>
          <w:lang w:val="en-US"/>
        </w:rPr>
      </w:pPr>
      <w:r w:rsidRPr="008E7506">
        <w:rPr>
          <w:lang w:val="en-US"/>
        </w:rPr>
        <w:t xml:space="preserve">    {</w:t>
      </w:r>
    </w:p>
    <w:p w14:paraId="29E1C13A" w14:textId="77777777" w:rsidR="008E7506" w:rsidRPr="008E7506" w:rsidRDefault="008E7506" w:rsidP="008E7506">
      <w:pPr>
        <w:rPr>
          <w:lang w:val="en-US"/>
        </w:rPr>
      </w:pPr>
      <w:r w:rsidRPr="008E7506">
        <w:rPr>
          <w:lang w:val="en-US"/>
        </w:rPr>
        <w:t xml:space="preserve">      "x": 102.0,</w:t>
      </w:r>
    </w:p>
    <w:p w14:paraId="54BE8C2F" w14:textId="77777777" w:rsidR="008E7506" w:rsidRPr="008E7506" w:rsidRDefault="008E7506" w:rsidP="008E7506">
      <w:pPr>
        <w:rPr>
          <w:lang w:val="en-US"/>
        </w:rPr>
      </w:pPr>
      <w:r w:rsidRPr="008E7506">
        <w:rPr>
          <w:lang w:val="en-US"/>
        </w:rPr>
        <w:t xml:space="preserve">      "y": -85.0,</w:t>
      </w:r>
    </w:p>
    <w:p w14:paraId="2D14D72B" w14:textId="77777777" w:rsidR="008E7506" w:rsidRPr="008E7506" w:rsidRDefault="008E7506" w:rsidP="008E7506">
      <w:pPr>
        <w:rPr>
          <w:lang w:val="en-US"/>
        </w:rPr>
      </w:pPr>
      <w:r w:rsidRPr="008E7506">
        <w:rPr>
          <w:lang w:val="en-US"/>
        </w:rPr>
        <w:t xml:space="preserve">      "z": 0.0</w:t>
      </w:r>
    </w:p>
    <w:p w14:paraId="138F5C46" w14:textId="77777777" w:rsidR="008E7506" w:rsidRPr="008E7506" w:rsidRDefault="008E7506" w:rsidP="008E7506">
      <w:pPr>
        <w:rPr>
          <w:lang w:val="en-US"/>
        </w:rPr>
      </w:pPr>
      <w:r w:rsidRPr="008E7506">
        <w:rPr>
          <w:lang w:val="en-US"/>
        </w:rPr>
        <w:t xml:space="preserve">    },</w:t>
      </w:r>
    </w:p>
    <w:p w14:paraId="7DD3A020" w14:textId="77777777" w:rsidR="008E7506" w:rsidRPr="008E7506" w:rsidRDefault="008E7506" w:rsidP="008E7506">
      <w:pPr>
        <w:rPr>
          <w:lang w:val="en-US"/>
        </w:rPr>
      </w:pPr>
      <w:r w:rsidRPr="008E7506">
        <w:rPr>
          <w:lang w:val="en-US"/>
        </w:rPr>
        <w:t xml:space="preserve">    {</w:t>
      </w:r>
    </w:p>
    <w:p w14:paraId="3AB2DC65" w14:textId="77777777" w:rsidR="008E7506" w:rsidRPr="008E7506" w:rsidRDefault="008E7506" w:rsidP="008E7506">
      <w:pPr>
        <w:rPr>
          <w:lang w:val="en-US"/>
        </w:rPr>
      </w:pPr>
      <w:r w:rsidRPr="008E7506">
        <w:rPr>
          <w:lang w:val="en-US"/>
        </w:rPr>
        <w:t xml:space="preserve">      "x": 105.0,</w:t>
      </w:r>
    </w:p>
    <w:p w14:paraId="7ABDD066" w14:textId="77777777" w:rsidR="008E7506" w:rsidRPr="008E7506" w:rsidRDefault="008E7506" w:rsidP="008E7506">
      <w:pPr>
        <w:rPr>
          <w:lang w:val="en-US"/>
        </w:rPr>
      </w:pPr>
      <w:r w:rsidRPr="008E7506">
        <w:rPr>
          <w:lang w:val="en-US"/>
        </w:rPr>
        <w:t xml:space="preserve">      "y": -85.0,</w:t>
      </w:r>
    </w:p>
    <w:p w14:paraId="5EF0E4B8" w14:textId="77777777" w:rsidR="008E7506" w:rsidRPr="008E7506" w:rsidRDefault="008E7506" w:rsidP="008E7506">
      <w:pPr>
        <w:rPr>
          <w:lang w:val="en-US"/>
        </w:rPr>
      </w:pPr>
      <w:r w:rsidRPr="008E7506">
        <w:rPr>
          <w:lang w:val="en-US"/>
        </w:rPr>
        <w:t xml:space="preserve">      "z": 0.0</w:t>
      </w:r>
    </w:p>
    <w:p w14:paraId="5A8356DC" w14:textId="77777777" w:rsidR="008E7506" w:rsidRPr="008E7506" w:rsidRDefault="008E7506" w:rsidP="008E7506">
      <w:pPr>
        <w:rPr>
          <w:lang w:val="en-US"/>
        </w:rPr>
      </w:pPr>
      <w:r w:rsidRPr="008E7506">
        <w:rPr>
          <w:lang w:val="en-US"/>
        </w:rPr>
        <w:t xml:space="preserve">    },</w:t>
      </w:r>
    </w:p>
    <w:p w14:paraId="7BA824F6" w14:textId="77777777" w:rsidR="008E7506" w:rsidRPr="008E7506" w:rsidRDefault="008E7506" w:rsidP="008E7506">
      <w:pPr>
        <w:rPr>
          <w:lang w:val="en-US"/>
        </w:rPr>
      </w:pPr>
      <w:r w:rsidRPr="008E7506">
        <w:rPr>
          <w:lang w:val="en-US"/>
        </w:rPr>
        <w:t xml:space="preserve">    {</w:t>
      </w:r>
    </w:p>
    <w:p w14:paraId="7C9EF8E9" w14:textId="77777777" w:rsidR="008E7506" w:rsidRPr="008E7506" w:rsidRDefault="008E7506" w:rsidP="008E7506">
      <w:pPr>
        <w:rPr>
          <w:lang w:val="en-US"/>
        </w:rPr>
      </w:pPr>
      <w:r w:rsidRPr="008E7506">
        <w:rPr>
          <w:lang w:val="en-US"/>
        </w:rPr>
        <w:t xml:space="preserve">      "x": 108.0,</w:t>
      </w:r>
    </w:p>
    <w:p w14:paraId="79BFF31C" w14:textId="77777777" w:rsidR="008E7506" w:rsidRPr="008E7506" w:rsidRDefault="008E7506" w:rsidP="008E7506">
      <w:pPr>
        <w:rPr>
          <w:lang w:val="en-US"/>
        </w:rPr>
      </w:pPr>
      <w:r w:rsidRPr="008E7506">
        <w:rPr>
          <w:lang w:val="en-US"/>
        </w:rPr>
        <w:t xml:space="preserve">      "y": -85.0,</w:t>
      </w:r>
    </w:p>
    <w:p w14:paraId="53DE6BBD" w14:textId="77777777" w:rsidR="008E7506" w:rsidRPr="008E7506" w:rsidRDefault="008E7506" w:rsidP="008E7506">
      <w:pPr>
        <w:rPr>
          <w:lang w:val="en-US"/>
        </w:rPr>
      </w:pPr>
      <w:r w:rsidRPr="008E7506">
        <w:rPr>
          <w:lang w:val="en-US"/>
        </w:rPr>
        <w:t xml:space="preserve">      "z": 0.0</w:t>
      </w:r>
    </w:p>
    <w:p w14:paraId="16D80129" w14:textId="77777777" w:rsidR="008E7506" w:rsidRPr="008E7506" w:rsidRDefault="008E7506" w:rsidP="008E7506">
      <w:pPr>
        <w:rPr>
          <w:lang w:val="en-US"/>
        </w:rPr>
      </w:pPr>
      <w:r w:rsidRPr="008E7506">
        <w:rPr>
          <w:lang w:val="en-US"/>
        </w:rPr>
        <w:t xml:space="preserve">    },</w:t>
      </w:r>
    </w:p>
    <w:p w14:paraId="77B15104" w14:textId="77777777" w:rsidR="008E7506" w:rsidRPr="008E7506" w:rsidRDefault="008E7506" w:rsidP="008E7506">
      <w:pPr>
        <w:rPr>
          <w:lang w:val="en-US"/>
        </w:rPr>
      </w:pPr>
      <w:r w:rsidRPr="008E7506">
        <w:rPr>
          <w:lang w:val="en-US"/>
        </w:rPr>
        <w:t xml:space="preserve">    {</w:t>
      </w:r>
    </w:p>
    <w:p w14:paraId="687DFF76" w14:textId="77777777" w:rsidR="008E7506" w:rsidRPr="008E7506" w:rsidRDefault="008E7506" w:rsidP="008E7506">
      <w:pPr>
        <w:rPr>
          <w:lang w:val="en-US"/>
        </w:rPr>
      </w:pPr>
      <w:r w:rsidRPr="008E7506">
        <w:rPr>
          <w:lang w:val="en-US"/>
        </w:rPr>
        <w:t xml:space="preserve">      "x": 111.0,</w:t>
      </w:r>
    </w:p>
    <w:p w14:paraId="44BE3931" w14:textId="77777777" w:rsidR="008E7506" w:rsidRPr="008E7506" w:rsidRDefault="008E7506" w:rsidP="008E7506">
      <w:pPr>
        <w:rPr>
          <w:lang w:val="en-US"/>
        </w:rPr>
      </w:pPr>
      <w:r w:rsidRPr="008E7506">
        <w:rPr>
          <w:lang w:val="en-US"/>
        </w:rPr>
        <w:t xml:space="preserve">      "y": -85.0,</w:t>
      </w:r>
    </w:p>
    <w:p w14:paraId="50A4F925" w14:textId="77777777" w:rsidR="008E7506" w:rsidRPr="008E7506" w:rsidRDefault="008E7506" w:rsidP="008E7506">
      <w:pPr>
        <w:rPr>
          <w:lang w:val="en-US"/>
        </w:rPr>
      </w:pPr>
      <w:r w:rsidRPr="008E7506">
        <w:rPr>
          <w:lang w:val="en-US"/>
        </w:rPr>
        <w:t xml:space="preserve">      "z": 0.0</w:t>
      </w:r>
    </w:p>
    <w:p w14:paraId="63F6F34E" w14:textId="77777777" w:rsidR="008E7506" w:rsidRPr="008E7506" w:rsidRDefault="008E7506" w:rsidP="008E7506">
      <w:pPr>
        <w:rPr>
          <w:lang w:val="en-US"/>
        </w:rPr>
      </w:pPr>
      <w:r w:rsidRPr="008E7506">
        <w:rPr>
          <w:lang w:val="en-US"/>
        </w:rPr>
        <w:t xml:space="preserve">    },</w:t>
      </w:r>
    </w:p>
    <w:p w14:paraId="13E0E2A3" w14:textId="77777777" w:rsidR="008E7506" w:rsidRPr="008E7506" w:rsidRDefault="008E7506" w:rsidP="008E7506">
      <w:pPr>
        <w:rPr>
          <w:lang w:val="en-US"/>
        </w:rPr>
      </w:pPr>
      <w:r w:rsidRPr="008E7506">
        <w:rPr>
          <w:lang w:val="en-US"/>
        </w:rPr>
        <w:t xml:space="preserve">    {</w:t>
      </w:r>
    </w:p>
    <w:p w14:paraId="35633EE3" w14:textId="77777777" w:rsidR="008E7506" w:rsidRPr="008E7506" w:rsidRDefault="008E7506" w:rsidP="008E7506">
      <w:pPr>
        <w:rPr>
          <w:lang w:val="en-US"/>
        </w:rPr>
      </w:pPr>
      <w:r w:rsidRPr="008E7506">
        <w:rPr>
          <w:lang w:val="en-US"/>
        </w:rPr>
        <w:t xml:space="preserve">      "x": 114.0,</w:t>
      </w:r>
    </w:p>
    <w:p w14:paraId="3B7062BB" w14:textId="77777777" w:rsidR="008E7506" w:rsidRPr="008E7506" w:rsidRDefault="008E7506" w:rsidP="008E7506">
      <w:pPr>
        <w:rPr>
          <w:lang w:val="en-US"/>
        </w:rPr>
      </w:pPr>
      <w:r w:rsidRPr="008E7506">
        <w:rPr>
          <w:lang w:val="en-US"/>
        </w:rPr>
        <w:t xml:space="preserve">      "y": -85.0,</w:t>
      </w:r>
    </w:p>
    <w:p w14:paraId="618878B9" w14:textId="77777777" w:rsidR="008E7506" w:rsidRPr="008E7506" w:rsidRDefault="008E7506" w:rsidP="008E7506">
      <w:pPr>
        <w:rPr>
          <w:lang w:val="en-US"/>
        </w:rPr>
      </w:pPr>
      <w:r w:rsidRPr="008E7506">
        <w:rPr>
          <w:lang w:val="en-US"/>
        </w:rPr>
        <w:lastRenderedPageBreak/>
        <w:t xml:space="preserve">      "z": 0.0</w:t>
      </w:r>
    </w:p>
    <w:p w14:paraId="4B8C3469" w14:textId="77777777" w:rsidR="008E7506" w:rsidRPr="008E7506" w:rsidRDefault="008E7506" w:rsidP="008E7506">
      <w:pPr>
        <w:rPr>
          <w:lang w:val="en-US"/>
        </w:rPr>
      </w:pPr>
      <w:r w:rsidRPr="008E7506">
        <w:rPr>
          <w:lang w:val="en-US"/>
        </w:rPr>
        <w:t xml:space="preserve">    },</w:t>
      </w:r>
    </w:p>
    <w:p w14:paraId="5CC38CDD" w14:textId="77777777" w:rsidR="008E7506" w:rsidRPr="008E7506" w:rsidRDefault="008E7506" w:rsidP="008E7506">
      <w:pPr>
        <w:rPr>
          <w:lang w:val="en-US"/>
        </w:rPr>
      </w:pPr>
      <w:r w:rsidRPr="008E7506">
        <w:rPr>
          <w:lang w:val="en-US"/>
        </w:rPr>
        <w:t xml:space="preserve">    {</w:t>
      </w:r>
    </w:p>
    <w:p w14:paraId="54FFE9A1" w14:textId="77777777" w:rsidR="008E7506" w:rsidRPr="008E7506" w:rsidRDefault="008E7506" w:rsidP="008E7506">
      <w:pPr>
        <w:rPr>
          <w:lang w:val="en-US"/>
        </w:rPr>
      </w:pPr>
      <w:r w:rsidRPr="008E7506">
        <w:rPr>
          <w:lang w:val="en-US"/>
        </w:rPr>
        <w:t xml:space="preserve">      "x": 90.0,</w:t>
      </w:r>
    </w:p>
    <w:p w14:paraId="78B29C2D" w14:textId="77777777" w:rsidR="008E7506" w:rsidRPr="008E7506" w:rsidRDefault="008E7506" w:rsidP="008E7506">
      <w:pPr>
        <w:rPr>
          <w:lang w:val="en-US"/>
        </w:rPr>
      </w:pPr>
      <w:r w:rsidRPr="008E7506">
        <w:rPr>
          <w:lang w:val="en-US"/>
        </w:rPr>
        <w:t xml:space="preserve">      "y": -75.0,</w:t>
      </w:r>
    </w:p>
    <w:p w14:paraId="771E709E" w14:textId="77777777" w:rsidR="008E7506" w:rsidRPr="008E7506" w:rsidRDefault="008E7506" w:rsidP="008E7506">
      <w:pPr>
        <w:rPr>
          <w:lang w:val="en-US"/>
        </w:rPr>
      </w:pPr>
      <w:r w:rsidRPr="008E7506">
        <w:rPr>
          <w:lang w:val="en-US"/>
        </w:rPr>
        <w:t xml:space="preserve">      "z": 0.0</w:t>
      </w:r>
    </w:p>
    <w:p w14:paraId="65D34A6B" w14:textId="77777777" w:rsidR="008E7506" w:rsidRPr="008E7506" w:rsidRDefault="008E7506" w:rsidP="008E7506">
      <w:pPr>
        <w:rPr>
          <w:lang w:val="en-US"/>
        </w:rPr>
      </w:pPr>
      <w:r w:rsidRPr="008E7506">
        <w:rPr>
          <w:lang w:val="en-US"/>
        </w:rPr>
        <w:t xml:space="preserve">    },</w:t>
      </w:r>
    </w:p>
    <w:p w14:paraId="75DACFCC" w14:textId="77777777" w:rsidR="008E7506" w:rsidRPr="008E7506" w:rsidRDefault="008E7506" w:rsidP="008E7506">
      <w:pPr>
        <w:rPr>
          <w:lang w:val="en-US"/>
        </w:rPr>
      </w:pPr>
      <w:r w:rsidRPr="008E7506">
        <w:rPr>
          <w:lang w:val="en-US"/>
        </w:rPr>
        <w:t xml:space="preserve">    {</w:t>
      </w:r>
    </w:p>
    <w:p w14:paraId="6662B8A6" w14:textId="77777777" w:rsidR="008E7506" w:rsidRPr="008E7506" w:rsidRDefault="008E7506" w:rsidP="008E7506">
      <w:pPr>
        <w:rPr>
          <w:lang w:val="en-US"/>
        </w:rPr>
      </w:pPr>
      <w:r w:rsidRPr="008E7506">
        <w:rPr>
          <w:lang w:val="en-US"/>
        </w:rPr>
        <w:t xml:space="preserve">      "x": 93.0,</w:t>
      </w:r>
    </w:p>
    <w:p w14:paraId="745295BD" w14:textId="77777777" w:rsidR="008E7506" w:rsidRPr="008E7506" w:rsidRDefault="008E7506" w:rsidP="008E7506">
      <w:pPr>
        <w:rPr>
          <w:lang w:val="en-US"/>
        </w:rPr>
      </w:pPr>
      <w:r w:rsidRPr="008E7506">
        <w:rPr>
          <w:lang w:val="en-US"/>
        </w:rPr>
        <w:t xml:space="preserve">      "y": -75.0,</w:t>
      </w:r>
    </w:p>
    <w:p w14:paraId="1F4760E8" w14:textId="77777777" w:rsidR="008E7506" w:rsidRPr="008E7506" w:rsidRDefault="008E7506" w:rsidP="008E7506">
      <w:pPr>
        <w:rPr>
          <w:lang w:val="en-US"/>
        </w:rPr>
      </w:pPr>
      <w:r w:rsidRPr="008E7506">
        <w:rPr>
          <w:lang w:val="en-US"/>
        </w:rPr>
        <w:t xml:space="preserve">      "z": 0.0</w:t>
      </w:r>
    </w:p>
    <w:p w14:paraId="105D77D4" w14:textId="77777777" w:rsidR="008E7506" w:rsidRPr="008E7506" w:rsidRDefault="008E7506" w:rsidP="008E7506">
      <w:pPr>
        <w:rPr>
          <w:lang w:val="en-US"/>
        </w:rPr>
      </w:pPr>
      <w:r w:rsidRPr="008E7506">
        <w:rPr>
          <w:lang w:val="en-US"/>
        </w:rPr>
        <w:t xml:space="preserve">    },</w:t>
      </w:r>
    </w:p>
    <w:p w14:paraId="6CCAC7CB" w14:textId="77777777" w:rsidR="008E7506" w:rsidRPr="008E7506" w:rsidRDefault="008E7506" w:rsidP="008E7506">
      <w:pPr>
        <w:rPr>
          <w:lang w:val="en-US"/>
        </w:rPr>
      </w:pPr>
      <w:r w:rsidRPr="008E7506">
        <w:rPr>
          <w:lang w:val="en-US"/>
        </w:rPr>
        <w:t xml:space="preserve">    {</w:t>
      </w:r>
    </w:p>
    <w:p w14:paraId="3A5FB766" w14:textId="77777777" w:rsidR="008E7506" w:rsidRPr="008E7506" w:rsidRDefault="008E7506" w:rsidP="008E7506">
      <w:pPr>
        <w:rPr>
          <w:lang w:val="en-US"/>
        </w:rPr>
      </w:pPr>
      <w:r w:rsidRPr="008E7506">
        <w:rPr>
          <w:lang w:val="en-US"/>
        </w:rPr>
        <w:t xml:space="preserve">      "x": 96.0,</w:t>
      </w:r>
    </w:p>
    <w:p w14:paraId="050B9941" w14:textId="77777777" w:rsidR="008E7506" w:rsidRPr="008E7506" w:rsidRDefault="008E7506" w:rsidP="008E7506">
      <w:pPr>
        <w:rPr>
          <w:lang w:val="en-US"/>
        </w:rPr>
      </w:pPr>
      <w:r w:rsidRPr="008E7506">
        <w:rPr>
          <w:lang w:val="en-US"/>
        </w:rPr>
        <w:t xml:space="preserve">      "y": -75.0,</w:t>
      </w:r>
    </w:p>
    <w:p w14:paraId="2902F3E2" w14:textId="77777777" w:rsidR="008E7506" w:rsidRPr="008E7506" w:rsidRDefault="008E7506" w:rsidP="008E7506">
      <w:pPr>
        <w:rPr>
          <w:lang w:val="en-US"/>
        </w:rPr>
      </w:pPr>
      <w:r w:rsidRPr="008E7506">
        <w:rPr>
          <w:lang w:val="en-US"/>
        </w:rPr>
        <w:t xml:space="preserve">      "z": 0.0</w:t>
      </w:r>
    </w:p>
    <w:p w14:paraId="7152F173" w14:textId="77777777" w:rsidR="008E7506" w:rsidRPr="008E7506" w:rsidRDefault="008E7506" w:rsidP="008E7506">
      <w:pPr>
        <w:rPr>
          <w:lang w:val="en-US"/>
        </w:rPr>
      </w:pPr>
      <w:r w:rsidRPr="008E7506">
        <w:rPr>
          <w:lang w:val="en-US"/>
        </w:rPr>
        <w:t xml:space="preserve">    },</w:t>
      </w:r>
    </w:p>
    <w:p w14:paraId="1605CC81" w14:textId="77777777" w:rsidR="008E7506" w:rsidRPr="008E7506" w:rsidRDefault="008E7506" w:rsidP="008E7506">
      <w:pPr>
        <w:rPr>
          <w:lang w:val="en-US"/>
        </w:rPr>
      </w:pPr>
      <w:r w:rsidRPr="008E7506">
        <w:rPr>
          <w:lang w:val="en-US"/>
        </w:rPr>
        <w:t xml:space="preserve">    {</w:t>
      </w:r>
    </w:p>
    <w:p w14:paraId="778330ED" w14:textId="77777777" w:rsidR="008E7506" w:rsidRPr="008E7506" w:rsidRDefault="008E7506" w:rsidP="008E7506">
      <w:pPr>
        <w:rPr>
          <w:lang w:val="en-US"/>
        </w:rPr>
      </w:pPr>
      <w:r w:rsidRPr="008E7506">
        <w:rPr>
          <w:lang w:val="en-US"/>
        </w:rPr>
        <w:t xml:space="preserve">      "x": 99.0,</w:t>
      </w:r>
    </w:p>
    <w:p w14:paraId="7EF8D98C" w14:textId="77777777" w:rsidR="008E7506" w:rsidRPr="008E7506" w:rsidRDefault="008E7506" w:rsidP="008E7506">
      <w:pPr>
        <w:rPr>
          <w:lang w:val="en-US"/>
        </w:rPr>
      </w:pPr>
      <w:r w:rsidRPr="008E7506">
        <w:rPr>
          <w:lang w:val="en-US"/>
        </w:rPr>
        <w:t xml:space="preserve">      "y": -75.0,</w:t>
      </w:r>
    </w:p>
    <w:p w14:paraId="2BBECDF7" w14:textId="77777777" w:rsidR="008E7506" w:rsidRPr="008E7506" w:rsidRDefault="008E7506" w:rsidP="008E7506">
      <w:pPr>
        <w:rPr>
          <w:lang w:val="en-US"/>
        </w:rPr>
      </w:pPr>
      <w:r w:rsidRPr="008E7506">
        <w:rPr>
          <w:lang w:val="en-US"/>
        </w:rPr>
        <w:t xml:space="preserve">      "z": 0.0</w:t>
      </w:r>
    </w:p>
    <w:p w14:paraId="51F04B2E" w14:textId="77777777" w:rsidR="008E7506" w:rsidRPr="008E7506" w:rsidRDefault="008E7506" w:rsidP="008E7506">
      <w:pPr>
        <w:rPr>
          <w:lang w:val="en-US"/>
        </w:rPr>
      </w:pPr>
      <w:r w:rsidRPr="008E7506">
        <w:rPr>
          <w:lang w:val="en-US"/>
        </w:rPr>
        <w:t xml:space="preserve">    },</w:t>
      </w:r>
    </w:p>
    <w:p w14:paraId="0A81045F" w14:textId="77777777" w:rsidR="008E7506" w:rsidRPr="008E7506" w:rsidRDefault="008E7506" w:rsidP="008E7506">
      <w:pPr>
        <w:rPr>
          <w:lang w:val="en-US"/>
        </w:rPr>
      </w:pPr>
      <w:r w:rsidRPr="008E7506">
        <w:rPr>
          <w:lang w:val="en-US"/>
        </w:rPr>
        <w:t xml:space="preserve">    {</w:t>
      </w:r>
    </w:p>
    <w:p w14:paraId="12917021" w14:textId="77777777" w:rsidR="008E7506" w:rsidRPr="008E7506" w:rsidRDefault="008E7506" w:rsidP="008E7506">
      <w:pPr>
        <w:rPr>
          <w:lang w:val="en-US"/>
        </w:rPr>
      </w:pPr>
      <w:r w:rsidRPr="008E7506">
        <w:rPr>
          <w:lang w:val="en-US"/>
        </w:rPr>
        <w:t xml:space="preserve">      "x": 102.0,</w:t>
      </w:r>
    </w:p>
    <w:p w14:paraId="70875DA1" w14:textId="77777777" w:rsidR="008E7506" w:rsidRPr="008E7506" w:rsidRDefault="008E7506" w:rsidP="008E7506">
      <w:pPr>
        <w:rPr>
          <w:lang w:val="en-US"/>
        </w:rPr>
      </w:pPr>
      <w:r w:rsidRPr="008E7506">
        <w:rPr>
          <w:lang w:val="en-US"/>
        </w:rPr>
        <w:t xml:space="preserve">      "y": -75.0,</w:t>
      </w:r>
    </w:p>
    <w:p w14:paraId="141FD9CF" w14:textId="77777777" w:rsidR="008E7506" w:rsidRPr="008E7506" w:rsidRDefault="008E7506" w:rsidP="008E7506">
      <w:pPr>
        <w:rPr>
          <w:lang w:val="en-US"/>
        </w:rPr>
      </w:pPr>
      <w:r w:rsidRPr="008E7506">
        <w:rPr>
          <w:lang w:val="en-US"/>
        </w:rPr>
        <w:t xml:space="preserve">      "z": 0.0</w:t>
      </w:r>
    </w:p>
    <w:p w14:paraId="24F39877" w14:textId="77777777" w:rsidR="008E7506" w:rsidRPr="008E7506" w:rsidRDefault="008E7506" w:rsidP="008E7506">
      <w:pPr>
        <w:rPr>
          <w:lang w:val="en-US"/>
        </w:rPr>
      </w:pPr>
      <w:r w:rsidRPr="008E7506">
        <w:rPr>
          <w:lang w:val="en-US"/>
        </w:rPr>
        <w:t xml:space="preserve">    },</w:t>
      </w:r>
    </w:p>
    <w:p w14:paraId="302CE4E6" w14:textId="77777777" w:rsidR="008E7506" w:rsidRPr="008E7506" w:rsidRDefault="008E7506" w:rsidP="008E7506">
      <w:pPr>
        <w:rPr>
          <w:lang w:val="en-US"/>
        </w:rPr>
      </w:pPr>
      <w:r w:rsidRPr="008E7506">
        <w:rPr>
          <w:lang w:val="en-US"/>
        </w:rPr>
        <w:t xml:space="preserve">    {</w:t>
      </w:r>
    </w:p>
    <w:p w14:paraId="455612F6" w14:textId="77777777" w:rsidR="008E7506" w:rsidRPr="008E7506" w:rsidRDefault="008E7506" w:rsidP="008E7506">
      <w:pPr>
        <w:rPr>
          <w:lang w:val="en-US"/>
        </w:rPr>
      </w:pPr>
      <w:r w:rsidRPr="008E7506">
        <w:rPr>
          <w:lang w:val="en-US"/>
        </w:rPr>
        <w:t xml:space="preserve">      "x": 105.0,</w:t>
      </w:r>
    </w:p>
    <w:p w14:paraId="1222452E" w14:textId="77777777" w:rsidR="008E7506" w:rsidRPr="008E7506" w:rsidRDefault="008E7506" w:rsidP="008E7506">
      <w:pPr>
        <w:rPr>
          <w:lang w:val="en-US"/>
        </w:rPr>
      </w:pPr>
      <w:r w:rsidRPr="008E7506">
        <w:rPr>
          <w:lang w:val="en-US"/>
        </w:rPr>
        <w:t xml:space="preserve">      "y": -75.0,</w:t>
      </w:r>
    </w:p>
    <w:p w14:paraId="47C4B912" w14:textId="77777777" w:rsidR="008E7506" w:rsidRPr="008E7506" w:rsidRDefault="008E7506" w:rsidP="008E7506">
      <w:pPr>
        <w:rPr>
          <w:lang w:val="en-US"/>
        </w:rPr>
      </w:pPr>
      <w:r w:rsidRPr="008E7506">
        <w:rPr>
          <w:lang w:val="en-US"/>
        </w:rPr>
        <w:t xml:space="preserve">      "z": 0.0</w:t>
      </w:r>
    </w:p>
    <w:p w14:paraId="60FCCCB1" w14:textId="77777777" w:rsidR="008E7506" w:rsidRPr="008E7506" w:rsidRDefault="008E7506" w:rsidP="008E7506">
      <w:pPr>
        <w:rPr>
          <w:lang w:val="en-US"/>
        </w:rPr>
      </w:pPr>
      <w:r w:rsidRPr="008E7506">
        <w:rPr>
          <w:lang w:val="en-US"/>
        </w:rPr>
        <w:t xml:space="preserve">    },</w:t>
      </w:r>
    </w:p>
    <w:p w14:paraId="5D458461" w14:textId="77777777" w:rsidR="008E7506" w:rsidRPr="008E7506" w:rsidRDefault="008E7506" w:rsidP="008E7506">
      <w:pPr>
        <w:rPr>
          <w:lang w:val="en-US"/>
        </w:rPr>
      </w:pPr>
      <w:r w:rsidRPr="008E7506">
        <w:rPr>
          <w:lang w:val="en-US"/>
        </w:rPr>
        <w:t xml:space="preserve">    {</w:t>
      </w:r>
    </w:p>
    <w:p w14:paraId="4EF47486" w14:textId="77777777" w:rsidR="008E7506" w:rsidRPr="008E7506" w:rsidRDefault="008E7506" w:rsidP="008E7506">
      <w:pPr>
        <w:rPr>
          <w:lang w:val="en-US"/>
        </w:rPr>
      </w:pPr>
      <w:r w:rsidRPr="008E7506">
        <w:rPr>
          <w:lang w:val="en-US"/>
        </w:rPr>
        <w:t xml:space="preserve">      "x": 108.0,</w:t>
      </w:r>
    </w:p>
    <w:p w14:paraId="1327191E" w14:textId="77777777" w:rsidR="008E7506" w:rsidRPr="008E7506" w:rsidRDefault="008E7506" w:rsidP="008E7506">
      <w:pPr>
        <w:rPr>
          <w:lang w:val="en-US"/>
        </w:rPr>
      </w:pPr>
      <w:r w:rsidRPr="008E7506">
        <w:rPr>
          <w:lang w:val="en-US"/>
        </w:rPr>
        <w:t xml:space="preserve">      "y": -75.0,</w:t>
      </w:r>
    </w:p>
    <w:p w14:paraId="5DFB3E9B" w14:textId="77777777" w:rsidR="008E7506" w:rsidRPr="008E7506" w:rsidRDefault="008E7506" w:rsidP="008E7506">
      <w:pPr>
        <w:rPr>
          <w:lang w:val="en-US"/>
        </w:rPr>
      </w:pPr>
      <w:r w:rsidRPr="008E7506">
        <w:rPr>
          <w:lang w:val="en-US"/>
        </w:rPr>
        <w:t xml:space="preserve">      "z": 0.0</w:t>
      </w:r>
    </w:p>
    <w:p w14:paraId="0A9DAEAE" w14:textId="77777777" w:rsidR="008E7506" w:rsidRPr="008E7506" w:rsidRDefault="008E7506" w:rsidP="008E7506">
      <w:pPr>
        <w:rPr>
          <w:lang w:val="en-US"/>
        </w:rPr>
      </w:pPr>
      <w:r w:rsidRPr="008E7506">
        <w:rPr>
          <w:lang w:val="en-US"/>
        </w:rPr>
        <w:t xml:space="preserve">    },</w:t>
      </w:r>
    </w:p>
    <w:p w14:paraId="5E43120A" w14:textId="77777777" w:rsidR="008E7506" w:rsidRPr="008E7506" w:rsidRDefault="008E7506" w:rsidP="008E7506">
      <w:pPr>
        <w:rPr>
          <w:lang w:val="en-US"/>
        </w:rPr>
      </w:pPr>
      <w:r w:rsidRPr="008E7506">
        <w:rPr>
          <w:lang w:val="en-US"/>
        </w:rPr>
        <w:t xml:space="preserve">    {</w:t>
      </w:r>
    </w:p>
    <w:p w14:paraId="4E17F8C0" w14:textId="77777777" w:rsidR="008E7506" w:rsidRPr="008E7506" w:rsidRDefault="008E7506" w:rsidP="008E7506">
      <w:pPr>
        <w:rPr>
          <w:lang w:val="en-US"/>
        </w:rPr>
      </w:pPr>
      <w:r w:rsidRPr="008E7506">
        <w:rPr>
          <w:lang w:val="en-US"/>
        </w:rPr>
        <w:t xml:space="preserve">      "x": 111.0,</w:t>
      </w:r>
    </w:p>
    <w:p w14:paraId="08AEC5E7" w14:textId="77777777" w:rsidR="008E7506" w:rsidRPr="008E7506" w:rsidRDefault="008E7506" w:rsidP="008E7506">
      <w:pPr>
        <w:rPr>
          <w:lang w:val="en-US"/>
        </w:rPr>
      </w:pPr>
      <w:r w:rsidRPr="008E7506">
        <w:rPr>
          <w:lang w:val="en-US"/>
        </w:rPr>
        <w:t xml:space="preserve">      "y": -75.0,</w:t>
      </w:r>
    </w:p>
    <w:p w14:paraId="33EAF4D4" w14:textId="77777777" w:rsidR="008E7506" w:rsidRPr="008E7506" w:rsidRDefault="008E7506" w:rsidP="008E7506">
      <w:pPr>
        <w:rPr>
          <w:lang w:val="en-US"/>
        </w:rPr>
      </w:pPr>
      <w:r w:rsidRPr="008E7506">
        <w:rPr>
          <w:lang w:val="en-US"/>
        </w:rPr>
        <w:t xml:space="preserve">      "z": 0.0</w:t>
      </w:r>
    </w:p>
    <w:p w14:paraId="57BF2E8C" w14:textId="77777777" w:rsidR="008E7506" w:rsidRPr="008E7506" w:rsidRDefault="008E7506" w:rsidP="008E7506">
      <w:pPr>
        <w:rPr>
          <w:lang w:val="en-US"/>
        </w:rPr>
      </w:pPr>
      <w:r w:rsidRPr="008E7506">
        <w:rPr>
          <w:lang w:val="en-US"/>
        </w:rPr>
        <w:t xml:space="preserve">    },</w:t>
      </w:r>
    </w:p>
    <w:p w14:paraId="5C69A047" w14:textId="77777777" w:rsidR="008E7506" w:rsidRPr="008E7506" w:rsidRDefault="008E7506" w:rsidP="008E7506">
      <w:pPr>
        <w:rPr>
          <w:lang w:val="en-US"/>
        </w:rPr>
      </w:pPr>
      <w:r w:rsidRPr="008E7506">
        <w:rPr>
          <w:lang w:val="en-US"/>
        </w:rPr>
        <w:t xml:space="preserve">    {</w:t>
      </w:r>
    </w:p>
    <w:p w14:paraId="5B36A174" w14:textId="77777777" w:rsidR="008E7506" w:rsidRPr="008E7506" w:rsidRDefault="008E7506" w:rsidP="008E7506">
      <w:pPr>
        <w:rPr>
          <w:lang w:val="en-US"/>
        </w:rPr>
      </w:pPr>
      <w:r w:rsidRPr="008E7506">
        <w:rPr>
          <w:lang w:val="en-US"/>
        </w:rPr>
        <w:t xml:space="preserve">      "x": 114.0,</w:t>
      </w:r>
    </w:p>
    <w:p w14:paraId="59DCBAED" w14:textId="77777777" w:rsidR="008E7506" w:rsidRPr="008E7506" w:rsidRDefault="008E7506" w:rsidP="008E7506">
      <w:pPr>
        <w:rPr>
          <w:lang w:val="en-US"/>
        </w:rPr>
      </w:pPr>
      <w:r w:rsidRPr="008E7506">
        <w:rPr>
          <w:lang w:val="en-US"/>
        </w:rPr>
        <w:t xml:space="preserve">      "y": -75.0,</w:t>
      </w:r>
    </w:p>
    <w:p w14:paraId="03FC037F" w14:textId="77777777" w:rsidR="008E7506" w:rsidRPr="008E7506" w:rsidRDefault="008E7506" w:rsidP="008E7506">
      <w:pPr>
        <w:rPr>
          <w:lang w:val="en-US"/>
        </w:rPr>
      </w:pPr>
      <w:r w:rsidRPr="008E7506">
        <w:rPr>
          <w:lang w:val="en-US"/>
        </w:rPr>
        <w:t xml:space="preserve">      "z": 0.0</w:t>
      </w:r>
    </w:p>
    <w:p w14:paraId="761EDA1A" w14:textId="77777777" w:rsidR="008E7506" w:rsidRPr="008E7506" w:rsidRDefault="008E7506" w:rsidP="008E7506">
      <w:pPr>
        <w:rPr>
          <w:lang w:val="en-US"/>
        </w:rPr>
      </w:pPr>
      <w:r w:rsidRPr="008E7506">
        <w:rPr>
          <w:lang w:val="en-US"/>
        </w:rPr>
        <w:lastRenderedPageBreak/>
        <w:t xml:space="preserve">    },</w:t>
      </w:r>
    </w:p>
    <w:p w14:paraId="18A215C7" w14:textId="77777777" w:rsidR="008E7506" w:rsidRPr="008E7506" w:rsidRDefault="008E7506" w:rsidP="008E7506">
      <w:pPr>
        <w:rPr>
          <w:lang w:val="en-US"/>
        </w:rPr>
      </w:pPr>
      <w:r w:rsidRPr="008E7506">
        <w:rPr>
          <w:lang w:val="en-US"/>
        </w:rPr>
        <w:t xml:space="preserve">    {</w:t>
      </w:r>
    </w:p>
    <w:p w14:paraId="1D2A305D" w14:textId="77777777" w:rsidR="008E7506" w:rsidRPr="008E7506" w:rsidRDefault="008E7506" w:rsidP="008E7506">
      <w:pPr>
        <w:rPr>
          <w:lang w:val="en-US"/>
        </w:rPr>
      </w:pPr>
      <w:r w:rsidRPr="008E7506">
        <w:rPr>
          <w:lang w:val="en-US"/>
        </w:rPr>
        <w:t xml:space="preserve">      "x": 93.0,</w:t>
      </w:r>
    </w:p>
    <w:p w14:paraId="768E14AE" w14:textId="77777777" w:rsidR="008E7506" w:rsidRPr="008E7506" w:rsidRDefault="008E7506" w:rsidP="008E7506">
      <w:pPr>
        <w:rPr>
          <w:lang w:val="en-US"/>
        </w:rPr>
      </w:pPr>
      <w:r w:rsidRPr="008E7506">
        <w:rPr>
          <w:lang w:val="en-US"/>
        </w:rPr>
        <w:t xml:space="preserve">      "y": -87.5,</w:t>
      </w:r>
    </w:p>
    <w:p w14:paraId="43BC608E" w14:textId="77777777" w:rsidR="008E7506" w:rsidRPr="008E7506" w:rsidRDefault="008E7506" w:rsidP="008E7506">
      <w:pPr>
        <w:rPr>
          <w:lang w:val="en-US"/>
        </w:rPr>
      </w:pPr>
      <w:r w:rsidRPr="008E7506">
        <w:rPr>
          <w:lang w:val="en-US"/>
        </w:rPr>
        <w:t xml:space="preserve">      "z": 0.0</w:t>
      </w:r>
    </w:p>
    <w:p w14:paraId="2CD0FF7A" w14:textId="77777777" w:rsidR="008E7506" w:rsidRPr="008E7506" w:rsidRDefault="008E7506" w:rsidP="008E7506">
      <w:pPr>
        <w:rPr>
          <w:lang w:val="en-US"/>
        </w:rPr>
      </w:pPr>
      <w:r w:rsidRPr="008E7506">
        <w:rPr>
          <w:lang w:val="en-US"/>
        </w:rPr>
        <w:t xml:space="preserve">    },</w:t>
      </w:r>
    </w:p>
    <w:p w14:paraId="68E5C7A1" w14:textId="77777777" w:rsidR="008E7506" w:rsidRPr="008E7506" w:rsidRDefault="008E7506" w:rsidP="008E7506">
      <w:pPr>
        <w:rPr>
          <w:lang w:val="en-US"/>
        </w:rPr>
      </w:pPr>
      <w:r w:rsidRPr="008E7506">
        <w:rPr>
          <w:lang w:val="en-US"/>
        </w:rPr>
        <w:t xml:space="preserve">    {</w:t>
      </w:r>
    </w:p>
    <w:p w14:paraId="5228634C" w14:textId="77777777" w:rsidR="008E7506" w:rsidRPr="008E7506" w:rsidRDefault="008E7506" w:rsidP="008E7506">
      <w:pPr>
        <w:rPr>
          <w:lang w:val="en-US"/>
        </w:rPr>
      </w:pPr>
      <w:r w:rsidRPr="008E7506">
        <w:rPr>
          <w:lang w:val="en-US"/>
        </w:rPr>
        <w:t xml:space="preserve">      "x": 96.0,</w:t>
      </w:r>
    </w:p>
    <w:p w14:paraId="72764574" w14:textId="77777777" w:rsidR="008E7506" w:rsidRPr="008E7506" w:rsidRDefault="008E7506" w:rsidP="008E7506">
      <w:pPr>
        <w:rPr>
          <w:lang w:val="en-US"/>
        </w:rPr>
      </w:pPr>
      <w:r w:rsidRPr="008E7506">
        <w:rPr>
          <w:lang w:val="en-US"/>
        </w:rPr>
        <w:t xml:space="preserve">      "y": -87.5,</w:t>
      </w:r>
    </w:p>
    <w:p w14:paraId="3E537418" w14:textId="77777777" w:rsidR="008E7506" w:rsidRPr="008E7506" w:rsidRDefault="008E7506" w:rsidP="008E7506">
      <w:pPr>
        <w:rPr>
          <w:lang w:val="en-US"/>
        </w:rPr>
      </w:pPr>
      <w:r w:rsidRPr="008E7506">
        <w:rPr>
          <w:lang w:val="en-US"/>
        </w:rPr>
        <w:t xml:space="preserve">      "z": 0.0</w:t>
      </w:r>
    </w:p>
    <w:p w14:paraId="2299876D" w14:textId="77777777" w:rsidR="008E7506" w:rsidRPr="008E7506" w:rsidRDefault="008E7506" w:rsidP="008E7506">
      <w:pPr>
        <w:rPr>
          <w:lang w:val="en-US"/>
        </w:rPr>
      </w:pPr>
      <w:r w:rsidRPr="008E7506">
        <w:rPr>
          <w:lang w:val="en-US"/>
        </w:rPr>
        <w:t xml:space="preserve">    },</w:t>
      </w:r>
    </w:p>
    <w:p w14:paraId="76ED17BE" w14:textId="77777777" w:rsidR="008E7506" w:rsidRPr="008E7506" w:rsidRDefault="008E7506" w:rsidP="008E7506">
      <w:pPr>
        <w:rPr>
          <w:lang w:val="en-US"/>
        </w:rPr>
      </w:pPr>
      <w:r w:rsidRPr="008E7506">
        <w:rPr>
          <w:lang w:val="en-US"/>
        </w:rPr>
        <w:t xml:space="preserve">    {</w:t>
      </w:r>
    </w:p>
    <w:p w14:paraId="00B4C83E" w14:textId="77777777" w:rsidR="008E7506" w:rsidRPr="008E7506" w:rsidRDefault="008E7506" w:rsidP="008E7506">
      <w:pPr>
        <w:rPr>
          <w:lang w:val="en-US"/>
        </w:rPr>
      </w:pPr>
      <w:r w:rsidRPr="008E7506">
        <w:rPr>
          <w:lang w:val="en-US"/>
        </w:rPr>
        <w:t xml:space="preserve">      "x": 99.0,</w:t>
      </w:r>
    </w:p>
    <w:p w14:paraId="32729B83" w14:textId="77777777" w:rsidR="008E7506" w:rsidRPr="008E7506" w:rsidRDefault="008E7506" w:rsidP="008E7506">
      <w:pPr>
        <w:rPr>
          <w:lang w:val="en-US"/>
        </w:rPr>
      </w:pPr>
      <w:r w:rsidRPr="008E7506">
        <w:rPr>
          <w:lang w:val="en-US"/>
        </w:rPr>
        <w:t xml:space="preserve">      "y": -87.5,</w:t>
      </w:r>
    </w:p>
    <w:p w14:paraId="71C4B1C7" w14:textId="77777777" w:rsidR="008E7506" w:rsidRPr="008E7506" w:rsidRDefault="008E7506" w:rsidP="008E7506">
      <w:pPr>
        <w:rPr>
          <w:lang w:val="en-US"/>
        </w:rPr>
      </w:pPr>
      <w:r w:rsidRPr="008E7506">
        <w:rPr>
          <w:lang w:val="en-US"/>
        </w:rPr>
        <w:t xml:space="preserve">      "z": 0.0</w:t>
      </w:r>
    </w:p>
    <w:p w14:paraId="21E505AF" w14:textId="77777777" w:rsidR="008E7506" w:rsidRPr="008E7506" w:rsidRDefault="008E7506" w:rsidP="008E7506">
      <w:pPr>
        <w:rPr>
          <w:lang w:val="en-US"/>
        </w:rPr>
      </w:pPr>
      <w:r w:rsidRPr="008E7506">
        <w:rPr>
          <w:lang w:val="en-US"/>
        </w:rPr>
        <w:t xml:space="preserve">    },</w:t>
      </w:r>
    </w:p>
    <w:p w14:paraId="6A17D979" w14:textId="77777777" w:rsidR="008E7506" w:rsidRPr="008E7506" w:rsidRDefault="008E7506" w:rsidP="008E7506">
      <w:pPr>
        <w:rPr>
          <w:lang w:val="en-US"/>
        </w:rPr>
      </w:pPr>
      <w:r w:rsidRPr="008E7506">
        <w:rPr>
          <w:lang w:val="en-US"/>
        </w:rPr>
        <w:t xml:space="preserve">    {</w:t>
      </w:r>
    </w:p>
    <w:p w14:paraId="2FFEDB10" w14:textId="77777777" w:rsidR="008E7506" w:rsidRPr="008E7506" w:rsidRDefault="008E7506" w:rsidP="008E7506">
      <w:pPr>
        <w:rPr>
          <w:lang w:val="en-US"/>
        </w:rPr>
      </w:pPr>
      <w:r w:rsidRPr="008E7506">
        <w:rPr>
          <w:lang w:val="en-US"/>
        </w:rPr>
        <w:t xml:space="preserve">      "x": 99.0,</w:t>
      </w:r>
    </w:p>
    <w:p w14:paraId="5F26C210" w14:textId="77777777" w:rsidR="008E7506" w:rsidRPr="008E7506" w:rsidRDefault="008E7506" w:rsidP="008E7506">
      <w:pPr>
        <w:rPr>
          <w:lang w:val="en-US"/>
        </w:rPr>
      </w:pPr>
      <w:r w:rsidRPr="008E7506">
        <w:rPr>
          <w:lang w:val="en-US"/>
        </w:rPr>
        <w:t xml:space="preserve">      "y": -82.5,</w:t>
      </w:r>
    </w:p>
    <w:p w14:paraId="6CEFC410" w14:textId="77777777" w:rsidR="008E7506" w:rsidRPr="008E7506" w:rsidRDefault="008E7506" w:rsidP="008E7506">
      <w:pPr>
        <w:rPr>
          <w:lang w:val="en-US"/>
        </w:rPr>
      </w:pPr>
      <w:r w:rsidRPr="008E7506">
        <w:rPr>
          <w:lang w:val="en-US"/>
        </w:rPr>
        <w:t xml:space="preserve">      "z": 0.0</w:t>
      </w:r>
    </w:p>
    <w:p w14:paraId="45419B5D" w14:textId="77777777" w:rsidR="008E7506" w:rsidRPr="008E7506" w:rsidRDefault="008E7506" w:rsidP="008E7506">
      <w:pPr>
        <w:rPr>
          <w:lang w:val="en-US"/>
        </w:rPr>
      </w:pPr>
      <w:r w:rsidRPr="008E7506">
        <w:rPr>
          <w:lang w:val="en-US"/>
        </w:rPr>
        <w:t xml:space="preserve">    },</w:t>
      </w:r>
    </w:p>
    <w:p w14:paraId="00F21AE0" w14:textId="77777777" w:rsidR="008E7506" w:rsidRPr="008E7506" w:rsidRDefault="008E7506" w:rsidP="008E7506">
      <w:pPr>
        <w:rPr>
          <w:lang w:val="en-US"/>
        </w:rPr>
      </w:pPr>
      <w:r w:rsidRPr="008E7506">
        <w:rPr>
          <w:lang w:val="en-US"/>
        </w:rPr>
        <w:t xml:space="preserve">    {</w:t>
      </w:r>
    </w:p>
    <w:p w14:paraId="62FDBFEA" w14:textId="77777777" w:rsidR="008E7506" w:rsidRPr="008E7506" w:rsidRDefault="008E7506" w:rsidP="008E7506">
      <w:pPr>
        <w:rPr>
          <w:lang w:val="en-US"/>
        </w:rPr>
      </w:pPr>
      <w:r w:rsidRPr="008E7506">
        <w:rPr>
          <w:lang w:val="en-US"/>
        </w:rPr>
        <w:t xml:space="preserve">      "x": 96.0,</w:t>
      </w:r>
    </w:p>
    <w:p w14:paraId="3BB86B38" w14:textId="77777777" w:rsidR="008E7506" w:rsidRPr="008E7506" w:rsidRDefault="008E7506" w:rsidP="008E7506">
      <w:pPr>
        <w:rPr>
          <w:lang w:val="en-US"/>
        </w:rPr>
      </w:pPr>
      <w:r w:rsidRPr="008E7506">
        <w:rPr>
          <w:lang w:val="en-US"/>
        </w:rPr>
        <w:t xml:space="preserve">      "y": -82.5,</w:t>
      </w:r>
    </w:p>
    <w:p w14:paraId="2CF62846" w14:textId="77777777" w:rsidR="008E7506" w:rsidRPr="008E7506" w:rsidRDefault="008E7506" w:rsidP="008E7506">
      <w:pPr>
        <w:rPr>
          <w:lang w:val="en-US"/>
        </w:rPr>
      </w:pPr>
      <w:r w:rsidRPr="008E7506">
        <w:rPr>
          <w:lang w:val="en-US"/>
        </w:rPr>
        <w:t xml:space="preserve">      "z": 0.0</w:t>
      </w:r>
    </w:p>
    <w:p w14:paraId="7A73D29A" w14:textId="77777777" w:rsidR="008E7506" w:rsidRPr="008E7506" w:rsidRDefault="008E7506" w:rsidP="008E7506">
      <w:pPr>
        <w:rPr>
          <w:lang w:val="en-US"/>
        </w:rPr>
      </w:pPr>
      <w:r w:rsidRPr="008E7506">
        <w:rPr>
          <w:lang w:val="en-US"/>
        </w:rPr>
        <w:t xml:space="preserve">    },</w:t>
      </w:r>
    </w:p>
    <w:p w14:paraId="48636198" w14:textId="77777777" w:rsidR="008E7506" w:rsidRPr="008E7506" w:rsidRDefault="008E7506" w:rsidP="008E7506">
      <w:pPr>
        <w:rPr>
          <w:lang w:val="en-US"/>
        </w:rPr>
      </w:pPr>
      <w:r w:rsidRPr="008E7506">
        <w:rPr>
          <w:lang w:val="en-US"/>
        </w:rPr>
        <w:t xml:space="preserve">    {</w:t>
      </w:r>
    </w:p>
    <w:p w14:paraId="27A3E39B" w14:textId="77777777" w:rsidR="008E7506" w:rsidRPr="008E7506" w:rsidRDefault="008E7506" w:rsidP="008E7506">
      <w:pPr>
        <w:rPr>
          <w:lang w:val="en-US"/>
        </w:rPr>
      </w:pPr>
      <w:r w:rsidRPr="008E7506">
        <w:rPr>
          <w:lang w:val="en-US"/>
        </w:rPr>
        <w:t xml:space="preserve">      "x": 93.0,</w:t>
      </w:r>
    </w:p>
    <w:p w14:paraId="555F6D8D" w14:textId="77777777" w:rsidR="008E7506" w:rsidRPr="008E7506" w:rsidRDefault="008E7506" w:rsidP="008E7506">
      <w:pPr>
        <w:rPr>
          <w:lang w:val="en-US"/>
        </w:rPr>
      </w:pPr>
      <w:r w:rsidRPr="008E7506">
        <w:rPr>
          <w:lang w:val="en-US"/>
        </w:rPr>
        <w:t xml:space="preserve">      "y": -82.5,</w:t>
      </w:r>
    </w:p>
    <w:p w14:paraId="48FA958F" w14:textId="77777777" w:rsidR="008E7506" w:rsidRPr="008E7506" w:rsidRDefault="008E7506" w:rsidP="008E7506">
      <w:pPr>
        <w:rPr>
          <w:lang w:val="en-US"/>
        </w:rPr>
      </w:pPr>
      <w:r w:rsidRPr="008E7506">
        <w:rPr>
          <w:lang w:val="en-US"/>
        </w:rPr>
        <w:t xml:space="preserve">      "z": 0.0</w:t>
      </w:r>
    </w:p>
    <w:p w14:paraId="504878E6" w14:textId="77777777" w:rsidR="008E7506" w:rsidRPr="008E7506" w:rsidRDefault="008E7506" w:rsidP="008E7506">
      <w:pPr>
        <w:rPr>
          <w:lang w:val="en-US"/>
        </w:rPr>
      </w:pPr>
      <w:r w:rsidRPr="008E7506">
        <w:rPr>
          <w:lang w:val="en-US"/>
        </w:rPr>
        <w:t xml:space="preserve">    },</w:t>
      </w:r>
    </w:p>
    <w:p w14:paraId="0752E341" w14:textId="77777777" w:rsidR="008E7506" w:rsidRPr="008E7506" w:rsidRDefault="008E7506" w:rsidP="008E7506">
      <w:pPr>
        <w:rPr>
          <w:lang w:val="en-US"/>
        </w:rPr>
      </w:pPr>
      <w:r w:rsidRPr="008E7506">
        <w:rPr>
          <w:lang w:val="en-US"/>
        </w:rPr>
        <w:t xml:space="preserve">    {</w:t>
      </w:r>
    </w:p>
    <w:p w14:paraId="11E4E3F9" w14:textId="77777777" w:rsidR="008E7506" w:rsidRPr="008E7506" w:rsidRDefault="008E7506" w:rsidP="008E7506">
      <w:pPr>
        <w:rPr>
          <w:lang w:val="en-US"/>
        </w:rPr>
      </w:pPr>
      <w:r w:rsidRPr="008E7506">
        <w:rPr>
          <w:lang w:val="en-US"/>
        </w:rPr>
        <w:t xml:space="preserve">      "x": 90.0,</w:t>
      </w:r>
    </w:p>
    <w:p w14:paraId="150A7325" w14:textId="77777777" w:rsidR="008E7506" w:rsidRPr="008E7506" w:rsidRDefault="008E7506" w:rsidP="008E7506">
      <w:pPr>
        <w:rPr>
          <w:lang w:val="en-US"/>
        </w:rPr>
      </w:pPr>
      <w:r w:rsidRPr="008E7506">
        <w:rPr>
          <w:lang w:val="en-US"/>
        </w:rPr>
        <w:t xml:space="preserve">      "y": -80.0,</w:t>
      </w:r>
    </w:p>
    <w:p w14:paraId="4CF001F2" w14:textId="77777777" w:rsidR="008E7506" w:rsidRPr="008E7506" w:rsidRDefault="008E7506" w:rsidP="008E7506">
      <w:pPr>
        <w:rPr>
          <w:lang w:val="en-US"/>
        </w:rPr>
      </w:pPr>
      <w:r w:rsidRPr="008E7506">
        <w:rPr>
          <w:lang w:val="en-US"/>
        </w:rPr>
        <w:t xml:space="preserve">      "z": 0.0</w:t>
      </w:r>
    </w:p>
    <w:p w14:paraId="2E8780E6" w14:textId="77777777" w:rsidR="008E7506" w:rsidRPr="008E7506" w:rsidRDefault="008E7506" w:rsidP="008E7506">
      <w:pPr>
        <w:rPr>
          <w:lang w:val="en-US"/>
        </w:rPr>
      </w:pPr>
      <w:r w:rsidRPr="008E7506">
        <w:rPr>
          <w:lang w:val="en-US"/>
        </w:rPr>
        <w:t xml:space="preserve">    },</w:t>
      </w:r>
    </w:p>
    <w:p w14:paraId="1F68C52F" w14:textId="77777777" w:rsidR="008E7506" w:rsidRPr="008E7506" w:rsidRDefault="008E7506" w:rsidP="008E7506">
      <w:pPr>
        <w:rPr>
          <w:lang w:val="en-US"/>
        </w:rPr>
      </w:pPr>
      <w:r w:rsidRPr="008E7506">
        <w:rPr>
          <w:lang w:val="en-US"/>
        </w:rPr>
        <w:t xml:space="preserve">    {</w:t>
      </w:r>
    </w:p>
    <w:p w14:paraId="11615672" w14:textId="77777777" w:rsidR="008E7506" w:rsidRPr="008E7506" w:rsidRDefault="008E7506" w:rsidP="008E7506">
      <w:pPr>
        <w:rPr>
          <w:lang w:val="en-US"/>
        </w:rPr>
      </w:pPr>
      <w:r w:rsidRPr="008E7506">
        <w:rPr>
          <w:lang w:val="en-US"/>
        </w:rPr>
        <w:t xml:space="preserve">      "x": 90.0,</w:t>
      </w:r>
    </w:p>
    <w:p w14:paraId="5E3E19FF" w14:textId="77777777" w:rsidR="008E7506" w:rsidRPr="008E7506" w:rsidRDefault="008E7506" w:rsidP="008E7506">
      <w:pPr>
        <w:rPr>
          <w:lang w:val="en-US"/>
        </w:rPr>
      </w:pPr>
      <w:r w:rsidRPr="008E7506">
        <w:rPr>
          <w:lang w:val="en-US"/>
        </w:rPr>
        <w:t xml:space="preserve">      "y": -90.0,</w:t>
      </w:r>
    </w:p>
    <w:p w14:paraId="0F782986" w14:textId="77777777" w:rsidR="008E7506" w:rsidRPr="008E7506" w:rsidRDefault="008E7506" w:rsidP="008E7506">
      <w:pPr>
        <w:rPr>
          <w:lang w:val="en-US"/>
        </w:rPr>
      </w:pPr>
      <w:r w:rsidRPr="008E7506">
        <w:rPr>
          <w:lang w:val="en-US"/>
        </w:rPr>
        <w:t xml:space="preserve">      "z": 0.0</w:t>
      </w:r>
    </w:p>
    <w:p w14:paraId="0FDDC403" w14:textId="77777777" w:rsidR="008E7506" w:rsidRPr="008E7506" w:rsidRDefault="008E7506" w:rsidP="008E7506">
      <w:pPr>
        <w:rPr>
          <w:lang w:val="en-US"/>
        </w:rPr>
      </w:pPr>
      <w:r w:rsidRPr="008E7506">
        <w:rPr>
          <w:lang w:val="en-US"/>
        </w:rPr>
        <w:t xml:space="preserve">    },</w:t>
      </w:r>
    </w:p>
    <w:p w14:paraId="49B561C2" w14:textId="77777777" w:rsidR="008E7506" w:rsidRPr="008E7506" w:rsidRDefault="008E7506" w:rsidP="008E7506">
      <w:pPr>
        <w:rPr>
          <w:lang w:val="en-US"/>
        </w:rPr>
      </w:pPr>
      <w:r w:rsidRPr="008E7506">
        <w:rPr>
          <w:lang w:val="en-US"/>
        </w:rPr>
        <w:t xml:space="preserve">    {</w:t>
      </w:r>
    </w:p>
    <w:p w14:paraId="4E7431EF" w14:textId="77777777" w:rsidR="008E7506" w:rsidRPr="008E7506" w:rsidRDefault="008E7506" w:rsidP="008E7506">
      <w:pPr>
        <w:rPr>
          <w:lang w:val="en-US"/>
        </w:rPr>
      </w:pPr>
      <w:r w:rsidRPr="008E7506">
        <w:rPr>
          <w:lang w:val="en-US"/>
        </w:rPr>
        <w:t xml:space="preserve">      "x": 96.0,</w:t>
      </w:r>
    </w:p>
    <w:p w14:paraId="5AAC6B39" w14:textId="77777777" w:rsidR="008E7506" w:rsidRPr="008E7506" w:rsidRDefault="008E7506" w:rsidP="008E7506">
      <w:pPr>
        <w:rPr>
          <w:lang w:val="en-US"/>
        </w:rPr>
      </w:pPr>
      <w:r w:rsidRPr="008E7506">
        <w:rPr>
          <w:lang w:val="en-US"/>
        </w:rPr>
        <w:t xml:space="preserve">      "y": -80.0,</w:t>
      </w:r>
    </w:p>
    <w:p w14:paraId="239A5BE6" w14:textId="77777777" w:rsidR="008E7506" w:rsidRPr="008E7506" w:rsidRDefault="008E7506" w:rsidP="008E7506">
      <w:pPr>
        <w:rPr>
          <w:lang w:val="en-US"/>
        </w:rPr>
      </w:pPr>
      <w:r w:rsidRPr="008E7506">
        <w:rPr>
          <w:lang w:val="en-US"/>
        </w:rPr>
        <w:t xml:space="preserve">      "z": 0.0</w:t>
      </w:r>
    </w:p>
    <w:p w14:paraId="73C4597F" w14:textId="77777777" w:rsidR="008E7506" w:rsidRPr="008E7506" w:rsidRDefault="008E7506" w:rsidP="008E7506">
      <w:pPr>
        <w:rPr>
          <w:lang w:val="en-US"/>
        </w:rPr>
      </w:pPr>
      <w:r w:rsidRPr="008E7506">
        <w:rPr>
          <w:lang w:val="en-US"/>
        </w:rPr>
        <w:t xml:space="preserve">    },</w:t>
      </w:r>
    </w:p>
    <w:p w14:paraId="4EAA6043" w14:textId="77777777" w:rsidR="008E7506" w:rsidRPr="008E7506" w:rsidRDefault="008E7506" w:rsidP="008E7506">
      <w:pPr>
        <w:rPr>
          <w:lang w:val="en-US"/>
        </w:rPr>
      </w:pPr>
      <w:r w:rsidRPr="008E7506">
        <w:rPr>
          <w:lang w:val="en-US"/>
        </w:rPr>
        <w:lastRenderedPageBreak/>
        <w:t xml:space="preserve">    {</w:t>
      </w:r>
    </w:p>
    <w:p w14:paraId="793BBF61" w14:textId="77777777" w:rsidR="008E7506" w:rsidRPr="008E7506" w:rsidRDefault="008E7506" w:rsidP="008E7506">
      <w:pPr>
        <w:rPr>
          <w:lang w:val="en-US"/>
        </w:rPr>
      </w:pPr>
      <w:r w:rsidRPr="008E7506">
        <w:rPr>
          <w:lang w:val="en-US"/>
        </w:rPr>
        <w:t xml:space="preserve">      "x": 102.0,</w:t>
      </w:r>
    </w:p>
    <w:p w14:paraId="0429F2AA" w14:textId="77777777" w:rsidR="008E7506" w:rsidRPr="008E7506" w:rsidRDefault="008E7506" w:rsidP="008E7506">
      <w:pPr>
        <w:rPr>
          <w:lang w:val="en-US"/>
        </w:rPr>
      </w:pPr>
      <w:r w:rsidRPr="008E7506">
        <w:rPr>
          <w:lang w:val="en-US"/>
        </w:rPr>
        <w:t xml:space="preserve">      "y": -80.0,</w:t>
      </w:r>
    </w:p>
    <w:p w14:paraId="584F1223" w14:textId="77777777" w:rsidR="008E7506" w:rsidRPr="008E7506" w:rsidRDefault="008E7506" w:rsidP="008E7506">
      <w:pPr>
        <w:rPr>
          <w:lang w:val="en-US"/>
        </w:rPr>
      </w:pPr>
      <w:r w:rsidRPr="008E7506">
        <w:rPr>
          <w:lang w:val="en-US"/>
        </w:rPr>
        <w:t xml:space="preserve">      "z": 0.0</w:t>
      </w:r>
    </w:p>
    <w:p w14:paraId="6C77B343" w14:textId="77777777" w:rsidR="008E7506" w:rsidRPr="008E7506" w:rsidRDefault="008E7506" w:rsidP="008E7506">
      <w:pPr>
        <w:rPr>
          <w:lang w:val="en-US"/>
        </w:rPr>
      </w:pPr>
      <w:r w:rsidRPr="008E7506">
        <w:rPr>
          <w:lang w:val="en-US"/>
        </w:rPr>
        <w:t xml:space="preserve">    },</w:t>
      </w:r>
    </w:p>
    <w:p w14:paraId="4724F66B" w14:textId="77777777" w:rsidR="008E7506" w:rsidRPr="008E7506" w:rsidRDefault="008E7506" w:rsidP="008E7506">
      <w:pPr>
        <w:rPr>
          <w:lang w:val="en-US"/>
        </w:rPr>
      </w:pPr>
      <w:r w:rsidRPr="008E7506">
        <w:rPr>
          <w:lang w:val="en-US"/>
        </w:rPr>
        <w:t xml:space="preserve">    {</w:t>
      </w:r>
    </w:p>
    <w:p w14:paraId="700E420E" w14:textId="77777777" w:rsidR="008E7506" w:rsidRPr="008E7506" w:rsidRDefault="008E7506" w:rsidP="008E7506">
      <w:pPr>
        <w:rPr>
          <w:lang w:val="en-US"/>
        </w:rPr>
      </w:pPr>
      <w:r w:rsidRPr="008E7506">
        <w:rPr>
          <w:lang w:val="en-US"/>
        </w:rPr>
        <w:t xml:space="preserve">      "x": 102.0,</w:t>
      </w:r>
    </w:p>
    <w:p w14:paraId="6E091575" w14:textId="77777777" w:rsidR="008E7506" w:rsidRPr="008E7506" w:rsidRDefault="008E7506" w:rsidP="008E7506">
      <w:pPr>
        <w:rPr>
          <w:lang w:val="en-US"/>
        </w:rPr>
      </w:pPr>
      <w:r w:rsidRPr="008E7506">
        <w:rPr>
          <w:lang w:val="en-US"/>
        </w:rPr>
        <w:t xml:space="preserve">      "y": -90.0,</w:t>
      </w:r>
    </w:p>
    <w:p w14:paraId="6D892BCD" w14:textId="77777777" w:rsidR="008E7506" w:rsidRPr="008E7506" w:rsidRDefault="008E7506" w:rsidP="008E7506">
      <w:pPr>
        <w:rPr>
          <w:lang w:val="en-US"/>
        </w:rPr>
      </w:pPr>
      <w:r w:rsidRPr="008E7506">
        <w:rPr>
          <w:lang w:val="en-US"/>
        </w:rPr>
        <w:t xml:space="preserve">      "z": 0.0</w:t>
      </w:r>
    </w:p>
    <w:p w14:paraId="426252E1" w14:textId="77777777" w:rsidR="008E7506" w:rsidRPr="008E7506" w:rsidRDefault="008E7506" w:rsidP="008E7506">
      <w:pPr>
        <w:rPr>
          <w:lang w:val="en-US"/>
        </w:rPr>
      </w:pPr>
      <w:r w:rsidRPr="008E7506">
        <w:rPr>
          <w:lang w:val="en-US"/>
        </w:rPr>
        <w:t xml:space="preserve">    },</w:t>
      </w:r>
    </w:p>
    <w:p w14:paraId="511261DF" w14:textId="77777777" w:rsidR="008E7506" w:rsidRPr="008E7506" w:rsidRDefault="008E7506" w:rsidP="008E7506">
      <w:pPr>
        <w:rPr>
          <w:lang w:val="en-US"/>
        </w:rPr>
      </w:pPr>
      <w:r w:rsidRPr="008E7506">
        <w:rPr>
          <w:lang w:val="en-US"/>
        </w:rPr>
        <w:t xml:space="preserve">    {</w:t>
      </w:r>
    </w:p>
    <w:p w14:paraId="49418393" w14:textId="77777777" w:rsidR="008E7506" w:rsidRPr="008E7506" w:rsidRDefault="008E7506" w:rsidP="008E7506">
      <w:pPr>
        <w:rPr>
          <w:lang w:val="en-US"/>
        </w:rPr>
      </w:pPr>
      <w:r w:rsidRPr="008E7506">
        <w:rPr>
          <w:lang w:val="en-US"/>
        </w:rPr>
        <w:t xml:space="preserve">      "x": 96.0,</w:t>
      </w:r>
    </w:p>
    <w:p w14:paraId="716176E4" w14:textId="77777777" w:rsidR="008E7506" w:rsidRPr="008E7506" w:rsidRDefault="008E7506" w:rsidP="008E7506">
      <w:pPr>
        <w:rPr>
          <w:lang w:val="en-US"/>
        </w:rPr>
      </w:pPr>
      <w:r w:rsidRPr="008E7506">
        <w:rPr>
          <w:lang w:val="en-US"/>
        </w:rPr>
        <w:t xml:space="preserve">      "y": -90.0,</w:t>
      </w:r>
    </w:p>
    <w:p w14:paraId="431AF686" w14:textId="77777777" w:rsidR="008E7506" w:rsidRPr="008E7506" w:rsidRDefault="008E7506" w:rsidP="008E7506">
      <w:pPr>
        <w:rPr>
          <w:lang w:val="en-US"/>
        </w:rPr>
      </w:pPr>
      <w:r w:rsidRPr="008E7506">
        <w:rPr>
          <w:lang w:val="en-US"/>
        </w:rPr>
        <w:t xml:space="preserve">      "z": 0.0</w:t>
      </w:r>
    </w:p>
    <w:p w14:paraId="7C704985" w14:textId="77777777" w:rsidR="008E7506" w:rsidRPr="008E7506" w:rsidRDefault="008E7506" w:rsidP="008E7506">
      <w:pPr>
        <w:rPr>
          <w:lang w:val="en-US"/>
        </w:rPr>
      </w:pPr>
      <w:r w:rsidRPr="008E7506">
        <w:rPr>
          <w:lang w:val="en-US"/>
        </w:rPr>
        <w:t xml:space="preserve">    },</w:t>
      </w:r>
    </w:p>
    <w:p w14:paraId="7AC16128" w14:textId="77777777" w:rsidR="008E7506" w:rsidRPr="008E7506" w:rsidRDefault="008E7506" w:rsidP="008E7506">
      <w:pPr>
        <w:rPr>
          <w:lang w:val="en-US"/>
        </w:rPr>
      </w:pPr>
      <w:r w:rsidRPr="008E7506">
        <w:rPr>
          <w:lang w:val="en-US"/>
        </w:rPr>
        <w:t xml:space="preserve">    {</w:t>
      </w:r>
    </w:p>
    <w:p w14:paraId="67B946D2" w14:textId="77777777" w:rsidR="008E7506" w:rsidRPr="008E7506" w:rsidRDefault="008E7506" w:rsidP="008E7506">
      <w:pPr>
        <w:rPr>
          <w:lang w:val="en-US"/>
        </w:rPr>
      </w:pPr>
      <w:r w:rsidRPr="008E7506">
        <w:rPr>
          <w:lang w:val="en-US"/>
        </w:rPr>
        <w:t xml:space="preserve">      "x": 108.0,</w:t>
      </w:r>
    </w:p>
    <w:p w14:paraId="49DED9E7" w14:textId="77777777" w:rsidR="008E7506" w:rsidRPr="008E7506" w:rsidRDefault="008E7506" w:rsidP="008E7506">
      <w:pPr>
        <w:rPr>
          <w:lang w:val="en-US"/>
        </w:rPr>
      </w:pPr>
      <w:r w:rsidRPr="008E7506">
        <w:rPr>
          <w:lang w:val="en-US"/>
        </w:rPr>
        <w:t xml:space="preserve">      "y": -90.0,</w:t>
      </w:r>
    </w:p>
    <w:p w14:paraId="055A572D" w14:textId="77777777" w:rsidR="008E7506" w:rsidRPr="008E7506" w:rsidRDefault="008E7506" w:rsidP="008E7506">
      <w:pPr>
        <w:rPr>
          <w:lang w:val="en-US"/>
        </w:rPr>
      </w:pPr>
      <w:r w:rsidRPr="008E7506">
        <w:rPr>
          <w:lang w:val="en-US"/>
        </w:rPr>
        <w:t xml:space="preserve">      "z": 0.0</w:t>
      </w:r>
    </w:p>
    <w:p w14:paraId="75CF0E2B" w14:textId="77777777" w:rsidR="008E7506" w:rsidRPr="008E7506" w:rsidRDefault="008E7506" w:rsidP="008E7506">
      <w:pPr>
        <w:rPr>
          <w:lang w:val="en-US"/>
        </w:rPr>
      </w:pPr>
      <w:r w:rsidRPr="008E7506">
        <w:rPr>
          <w:lang w:val="en-US"/>
        </w:rPr>
        <w:t xml:space="preserve">    },</w:t>
      </w:r>
    </w:p>
    <w:p w14:paraId="235F8A00" w14:textId="77777777" w:rsidR="008E7506" w:rsidRPr="008E7506" w:rsidRDefault="008E7506" w:rsidP="008E7506">
      <w:pPr>
        <w:rPr>
          <w:lang w:val="en-US"/>
        </w:rPr>
      </w:pPr>
      <w:r w:rsidRPr="008E7506">
        <w:rPr>
          <w:lang w:val="en-US"/>
        </w:rPr>
        <w:t xml:space="preserve">    {</w:t>
      </w:r>
    </w:p>
    <w:p w14:paraId="233DD793" w14:textId="77777777" w:rsidR="008E7506" w:rsidRPr="008E7506" w:rsidRDefault="008E7506" w:rsidP="008E7506">
      <w:pPr>
        <w:rPr>
          <w:lang w:val="en-US"/>
        </w:rPr>
      </w:pPr>
      <w:r w:rsidRPr="008E7506">
        <w:rPr>
          <w:lang w:val="en-US"/>
        </w:rPr>
        <w:t xml:space="preserve">      "x": 105.0,</w:t>
      </w:r>
    </w:p>
    <w:p w14:paraId="1683F760" w14:textId="77777777" w:rsidR="008E7506" w:rsidRPr="008E7506" w:rsidRDefault="008E7506" w:rsidP="008E7506">
      <w:pPr>
        <w:rPr>
          <w:lang w:val="en-US"/>
        </w:rPr>
      </w:pPr>
      <w:r w:rsidRPr="008E7506">
        <w:rPr>
          <w:lang w:val="en-US"/>
        </w:rPr>
        <w:t xml:space="preserve">      "y": -87.5,</w:t>
      </w:r>
    </w:p>
    <w:p w14:paraId="5FB5D09A" w14:textId="77777777" w:rsidR="008E7506" w:rsidRPr="008E7506" w:rsidRDefault="008E7506" w:rsidP="008E7506">
      <w:pPr>
        <w:rPr>
          <w:lang w:val="en-US"/>
        </w:rPr>
      </w:pPr>
      <w:r w:rsidRPr="008E7506">
        <w:rPr>
          <w:lang w:val="en-US"/>
        </w:rPr>
        <w:t xml:space="preserve">      "z": 0.0</w:t>
      </w:r>
    </w:p>
    <w:p w14:paraId="5D107CA9" w14:textId="77777777" w:rsidR="008E7506" w:rsidRPr="008E7506" w:rsidRDefault="008E7506" w:rsidP="008E7506">
      <w:pPr>
        <w:rPr>
          <w:lang w:val="en-US"/>
        </w:rPr>
      </w:pPr>
      <w:r w:rsidRPr="008E7506">
        <w:rPr>
          <w:lang w:val="en-US"/>
        </w:rPr>
        <w:t xml:space="preserve">    },</w:t>
      </w:r>
    </w:p>
    <w:p w14:paraId="5C8B3BA1" w14:textId="77777777" w:rsidR="008E7506" w:rsidRPr="008E7506" w:rsidRDefault="008E7506" w:rsidP="008E7506">
      <w:pPr>
        <w:rPr>
          <w:lang w:val="en-US"/>
        </w:rPr>
      </w:pPr>
      <w:r w:rsidRPr="008E7506">
        <w:rPr>
          <w:lang w:val="en-US"/>
        </w:rPr>
        <w:t xml:space="preserve">    {</w:t>
      </w:r>
    </w:p>
    <w:p w14:paraId="647B8054" w14:textId="77777777" w:rsidR="008E7506" w:rsidRPr="008E7506" w:rsidRDefault="008E7506" w:rsidP="008E7506">
      <w:pPr>
        <w:rPr>
          <w:lang w:val="en-US"/>
        </w:rPr>
      </w:pPr>
      <w:r w:rsidRPr="008E7506">
        <w:rPr>
          <w:lang w:val="en-US"/>
        </w:rPr>
        <w:t xml:space="preserve">      "x": 111.0,</w:t>
      </w:r>
    </w:p>
    <w:p w14:paraId="70F7057B" w14:textId="77777777" w:rsidR="008E7506" w:rsidRPr="008E7506" w:rsidRDefault="008E7506" w:rsidP="008E7506">
      <w:pPr>
        <w:rPr>
          <w:lang w:val="en-US"/>
        </w:rPr>
      </w:pPr>
      <w:r w:rsidRPr="008E7506">
        <w:rPr>
          <w:lang w:val="en-US"/>
        </w:rPr>
        <w:t xml:space="preserve">      "y": -87.5,</w:t>
      </w:r>
    </w:p>
    <w:p w14:paraId="4F9A4043" w14:textId="77777777" w:rsidR="008E7506" w:rsidRPr="008E7506" w:rsidRDefault="008E7506" w:rsidP="008E7506">
      <w:pPr>
        <w:rPr>
          <w:lang w:val="en-US"/>
        </w:rPr>
      </w:pPr>
      <w:r w:rsidRPr="008E7506">
        <w:rPr>
          <w:lang w:val="en-US"/>
        </w:rPr>
        <w:t xml:space="preserve">      "z": 0.0</w:t>
      </w:r>
    </w:p>
    <w:p w14:paraId="6BA0187D" w14:textId="77777777" w:rsidR="008E7506" w:rsidRPr="008E7506" w:rsidRDefault="008E7506" w:rsidP="008E7506">
      <w:pPr>
        <w:rPr>
          <w:lang w:val="en-US"/>
        </w:rPr>
      </w:pPr>
      <w:r w:rsidRPr="008E7506">
        <w:rPr>
          <w:lang w:val="en-US"/>
        </w:rPr>
        <w:t xml:space="preserve">    },</w:t>
      </w:r>
    </w:p>
    <w:p w14:paraId="77D85E8E" w14:textId="77777777" w:rsidR="008E7506" w:rsidRPr="008E7506" w:rsidRDefault="008E7506" w:rsidP="008E7506">
      <w:pPr>
        <w:rPr>
          <w:lang w:val="en-US"/>
        </w:rPr>
      </w:pPr>
      <w:r w:rsidRPr="008E7506">
        <w:rPr>
          <w:lang w:val="en-US"/>
        </w:rPr>
        <w:t xml:space="preserve">    {</w:t>
      </w:r>
    </w:p>
    <w:p w14:paraId="42B06433" w14:textId="77777777" w:rsidR="008E7506" w:rsidRPr="008E7506" w:rsidRDefault="008E7506" w:rsidP="008E7506">
      <w:pPr>
        <w:rPr>
          <w:lang w:val="en-US"/>
        </w:rPr>
      </w:pPr>
      <w:r w:rsidRPr="008E7506">
        <w:rPr>
          <w:lang w:val="en-US"/>
        </w:rPr>
        <w:t xml:space="preserve">      "x": 114.0,</w:t>
      </w:r>
    </w:p>
    <w:p w14:paraId="0400C0B0" w14:textId="77777777" w:rsidR="008E7506" w:rsidRPr="008E7506" w:rsidRDefault="008E7506" w:rsidP="008E7506">
      <w:pPr>
        <w:rPr>
          <w:lang w:val="en-US"/>
        </w:rPr>
      </w:pPr>
      <w:r w:rsidRPr="008E7506">
        <w:rPr>
          <w:lang w:val="en-US"/>
        </w:rPr>
        <w:t xml:space="preserve">      "y": -90.0,</w:t>
      </w:r>
    </w:p>
    <w:p w14:paraId="2BECD058" w14:textId="77777777" w:rsidR="008E7506" w:rsidRPr="008E7506" w:rsidRDefault="008E7506" w:rsidP="008E7506">
      <w:pPr>
        <w:rPr>
          <w:lang w:val="en-US"/>
        </w:rPr>
      </w:pPr>
      <w:r w:rsidRPr="008E7506">
        <w:rPr>
          <w:lang w:val="en-US"/>
        </w:rPr>
        <w:t xml:space="preserve">      "z": 0.0</w:t>
      </w:r>
    </w:p>
    <w:p w14:paraId="3701807C" w14:textId="77777777" w:rsidR="008E7506" w:rsidRPr="008E7506" w:rsidRDefault="008E7506" w:rsidP="008E7506">
      <w:pPr>
        <w:rPr>
          <w:lang w:val="en-US"/>
        </w:rPr>
      </w:pPr>
      <w:r w:rsidRPr="008E7506">
        <w:rPr>
          <w:lang w:val="en-US"/>
        </w:rPr>
        <w:t xml:space="preserve">    },</w:t>
      </w:r>
    </w:p>
    <w:p w14:paraId="4FAAD795" w14:textId="77777777" w:rsidR="008E7506" w:rsidRPr="008E7506" w:rsidRDefault="008E7506" w:rsidP="008E7506">
      <w:pPr>
        <w:rPr>
          <w:lang w:val="en-US"/>
        </w:rPr>
      </w:pPr>
      <w:r w:rsidRPr="008E7506">
        <w:rPr>
          <w:lang w:val="en-US"/>
        </w:rPr>
        <w:t xml:space="preserve">    {</w:t>
      </w:r>
    </w:p>
    <w:p w14:paraId="681D545B" w14:textId="77777777" w:rsidR="008E7506" w:rsidRPr="008E7506" w:rsidRDefault="008E7506" w:rsidP="008E7506">
      <w:pPr>
        <w:rPr>
          <w:lang w:val="en-US"/>
        </w:rPr>
      </w:pPr>
      <w:r w:rsidRPr="008E7506">
        <w:rPr>
          <w:lang w:val="en-US"/>
        </w:rPr>
        <w:t xml:space="preserve">      "x": 111.0,</w:t>
      </w:r>
    </w:p>
    <w:p w14:paraId="483A101C" w14:textId="77777777" w:rsidR="008E7506" w:rsidRPr="008E7506" w:rsidRDefault="008E7506" w:rsidP="008E7506">
      <w:pPr>
        <w:rPr>
          <w:lang w:val="en-US"/>
        </w:rPr>
      </w:pPr>
      <w:r w:rsidRPr="008E7506">
        <w:rPr>
          <w:lang w:val="en-US"/>
        </w:rPr>
        <w:t xml:space="preserve">      "y": -82.5,</w:t>
      </w:r>
    </w:p>
    <w:p w14:paraId="7688CEF8" w14:textId="77777777" w:rsidR="008E7506" w:rsidRPr="008E7506" w:rsidRDefault="008E7506" w:rsidP="008E7506">
      <w:pPr>
        <w:rPr>
          <w:lang w:val="en-US"/>
        </w:rPr>
      </w:pPr>
      <w:r w:rsidRPr="008E7506">
        <w:rPr>
          <w:lang w:val="en-US"/>
        </w:rPr>
        <w:t xml:space="preserve">      "z": 0.0</w:t>
      </w:r>
    </w:p>
    <w:p w14:paraId="79790743" w14:textId="77777777" w:rsidR="008E7506" w:rsidRPr="008E7506" w:rsidRDefault="008E7506" w:rsidP="008E7506">
      <w:pPr>
        <w:rPr>
          <w:lang w:val="en-US"/>
        </w:rPr>
      </w:pPr>
      <w:r w:rsidRPr="008E7506">
        <w:rPr>
          <w:lang w:val="en-US"/>
        </w:rPr>
        <w:t xml:space="preserve">    },</w:t>
      </w:r>
    </w:p>
    <w:p w14:paraId="33188941" w14:textId="77777777" w:rsidR="008E7506" w:rsidRPr="008E7506" w:rsidRDefault="008E7506" w:rsidP="008E7506">
      <w:pPr>
        <w:rPr>
          <w:lang w:val="en-US"/>
        </w:rPr>
      </w:pPr>
      <w:r w:rsidRPr="008E7506">
        <w:rPr>
          <w:lang w:val="en-US"/>
        </w:rPr>
        <w:t xml:space="preserve">    {</w:t>
      </w:r>
    </w:p>
    <w:p w14:paraId="4F565C74" w14:textId="77777777" w:rsidR="008E7506" w:rsidRPr="008E7506" w:rsidRDefault="008E7506" w:rsidP="008E7506">
      <w:pPr>
        <w:rPr>
          <w:lang w:val="en-US"/>
        </w:rPr>
      </w:pPr>
      <w:r w:rsidRPr="008E7506">
        <w:rPr>
          <w:lang w:val="en-US"/>
        </w:rPr>
        <w:t xml:space="preserve">      "x": 114.0,</w:t>
      </w:r>
    </w:p>
    <w:p w14:paraId="3F259FD0" w14:textId="77777777" w:rsidR="008E7506" w:rsidRPr="008E7506" w:rsidRDefault="008E7506" w:rsidP="008E7506">
      <w:pPr>
        <w:rPr>
          <w:lang w:val="en-US"/>
        </w:rPr>
      </w:pPr>
      <w:r w:rsidRPr="008E7506">
        <w:rPr>
          <w:lang w:val="en-US"/>
        </w:rPr>
        <w:t xml:space="preserve">      "y": -80.0,</w:t>
      </w:r>
    </w:p>
    <w:p w14:paraId="2170C7F4" w14:textId="77777777" w:rsidR="008E7506" w:rsidRPr="008E7506" w:rsidRDefault="008E7506" w:rsidP="008E7506">
      <w:pPr>
        <w:rPr>
          <w:lang w:val="en-US"/>
        </w:rPr>
      </w:pPr>
      <w:r w:rsidRPr="008E7506">
        <w:rPr>
          <w:lang w:val="en-US"/>
        </w:rPr>
        <w:t xml:space="preserve">      "z": 0.0</w:t>
      </w:r>
    </w:p>
    <w:p w14:paraId="7EB3A9DD" w14:textId="77777777" w:rsidR="008E7506" w:rsidRPr="008E7506" w:rsidRDefault="008E7506" w:rsidP="008E7506">
      <w:pPr>
        <w:rPr>
          <w:lang w:val="en-US"/>
        </w:rPr>
      </w:pPr>
      <w:r w:rsidRPr="008E7506">
        <w:rPr>
          <w:lang w:val="en-US"/>
        </w:rPr>
        <w:t xml:space="preserve">    },</w:t>
      </w:r>
    </w:p>
    <w:p w14:paraId="4D887567" w14:textId="77777777" w:rsidR="008E7506" w:rsidRPr="008E7506" w:rsidRDefault="008E7506" w:rsidP="008E7506">
      <w:pPr>
        <w:rPr>
          <w:lang w:val="en-US"/>
        </w:rPr>
      </w:pPr>
      <w:r w:rsidRPr="008E7506">
        <w:rPr>
          <w:lang w:val="en-US"/>
        </w:rPr>
        <w:t xml:space="preserve">    {</w:t>
      </w:r>
    </w:p>
    <w:p w14:paraId="070CBC79" w14:textId="77777777" w:rsidR="008E7506" w:rsidRPr="008E7506" w:rsidRDefault="008E7506" w:rsidP="008E7506">
      <w:pPr>
        <w:rPr>
          <w:lang w:val="en-US"/>
        </w:rPr>
      </w:pPr>
      <w:r w:rsidRPr="008E7506">
        <w:rPr>
          <w:lang w:val="en-US"/>
        </w:rPr>
        <w:lastRenderedPageBreak/>
        <w:t xml:space="preserve">      "x": 108.0,</w:t>
      </w:r>
    </w:p>
    <w:p w14:paraId="0EA72F73" w14:textId="77777777" w:rsidR="008E7506" w:rsidRPr="008E7506" w:rsidRDefault="008E7506" w:rsidP="008E7506">
      <w:pPr>
        <w:rPr>
          <w:lang w:val="en-US"/>
        </w:rPr>
      </w:pPr>
      <w:r w:rsidRPr="008E7506">
        <w:rPr>
          <w:lang w:val="en-US"/>
        </w:rPr>
        <w:t xml:space="preserve">      "y": -80.0,</w:t>
      </w:r>
    </w:p>
    <w:p w14:paraId="3ED3F8D0" w14:textId="77777777" w:rsidR="008E7506" w:rsidRPr="008E7506" w:rsidRDefault="008E7506" w:rsidP="008E7506">
      <w:pPr>
        <w:rPr>
          <w:lang w:val="en-US"/>
        </w:rPr>
      </w:pPr>
      <w:r w:rsidRPr="008E7506">
        <w:rPr>
          <w:lang w:val="en-US"/>
        </w:rPr>
        <w:t xml:space="preserve">      "z": 0.0</w:t>
      </w:r>
    </w:p>
    <w:p w14:paraId="64FD1994" w14:textId="77777777" w:rsidR="008E7506" w:rsidRPr="008E7506" w:rsidRDefault="008E7506" w:rsidP="008E7506">
      <w:pPr>
        <w:rPr>
          <w:lang w:val="en-US"/>
        </w:rPr>
      </w:pPr>
      <w:r w:rsidRPr="008E7506">
        <w:rPr>
          <w:lang w:val="en-US"/>
        </w:rPr>
        <w:t xml:space="preserve">    },</w:t>
      </w:r>
    </w:p>
    <w:p w14:paraId="5CCB30AF" w14:textId="77777777" w:rsidR="008E7506" w:rsidRPr="008E7506" w:rsidRDefault="008E7506" w:rsidP="008E7506">
      <w:pPr>
        <w:rPr>
          <w:lang w:val="en-US"/>
        </w:rPr>
      </w:pPr>
      <w:r w:rsidRPr="008E7506">
        <w:rPr>
          <w:lang w:val="en-US"/>
        </w:rPr>
        <w:t xml:space="preserve">    {</w:t>
      </w:r>
    </w:p>
    <w:p w14:paraId="7A179551" w14:textId="77777777" w:rsidR="008E7506" w:rsidRPr="008E7506" w:rsidRDefault="008E7506" w:rsidP="008E7506">
      <w:pPr>
        <w:rPr>
          <w:lang w:val="en-US"/>
        </w:rPr>
      </w:pPr>
      <w:r w:rsidRPr="008E7506">
        <w:rPr>
          <w:lang w:val="en-US"/>
        </w:rPr>
        <w:t xml:space="preserve">      "x": 105.0,</w:t>
      </w:r>
    </w:p>
    <w:p w14:paraId="75C84C45" w14:textId="77777777" w:rsidR="008E7506" w:rsidRPr="008E7506" w:rsidRDefault="008E7506" w:rsidP="008E7506">
      <w:pPr>
        <w:rPr>
          <w:lang w:val="en-US"/>
        </w:rPr>
      </w:pPr>
      <w:r w:rsidRPr="008E7506">
        <w:rPr>
          <w:lang w:val="en-US"/>
        </w:rPr>
        <w:t xml:space="preserve">      "y": -82.5,</w:t>
      </w:r>
    </w:p>
    <w:p w14:paraId="2022D90C" w14:textId="77777777" w:rsidR="008E7506" w:rsidRPr="008E7506" w:rsidRDefault="008E7506" w:rsidP="008E7506">
      <w:pPr>
        <w:rPr>
          <w:lang w:val="en-US"/>
        </w:rPr>
      </w:pPr>
      <w:r w:rsidRPr="008E7506">
        <w:rPr>
          <w:lang w:val="en-US"/>
        </w:rPr>
        <w:t xml:space="preserve">      "z": 0.0</w:t>
      </w:r>
    </w:p>
    <w:p w14:paraId="73ED5D13" w14:textId="77777777" w:rsidR="008E7506" w:rsidRPr="008E7506" w:rsidRDefault="008E7506" w:rsidP="008E7506">
      <w:pPr>
        <w:rPr>
          <w:lang w:val="en-US"/>
        </w:rPr>
      </w:pPr>
      <w:r w:rsidRPr="008E7506">
        <w:rPr>
          <w:lang w:val="en-US"/>
        </w:rPr>
        <w:t xml:space="preserve">    },</w:t>
      </w:r>
    </w:p>
    <w:p w14:paraId="7418992F" w14:textId="77777777" w:rsidR="008E7506" w:rsidRPr="008E7506" w:rsidRDefault="008E7506" w:rsidP="008E7506">
      <w:pPr>
        <w:rPr>
          <w:lang w:val="en-US"/>
        </w:rPr>
      </w:pPr>
      <w:r w:rsidRPr="008E7506">
        <w:rPr>
          <w:lang w:val="en-US"/>
        </w:rPr>
        <w:t xml:space="preserve">    {</w:t>
      </w:r>
    </w:p>
    <w:p w14:paraId="6EB9A6DE" w14:textId="77777777" w:rsidR="008E7506" w:rsidRPr="008E7506" w:rsidRDefault="008E7506" w:rsidP="008E7506">
      <w:pPr>
        <w:rPr>
          <w:lang w:val="en-US"/>
        </w:rPr>
      </w:pPr>
      <w:r w:rsidRPr="008E7506">
        <w:rPr>
          <w:lang w:val="en-US"/>
        </w:rPr>
        <w:t xml:space="preserve">      "x": 108.0,</w:t>
      </w:r>
    </w:p>
    <w:p w14:paraId="63438A28" w14:textId="77777777" w:rsidR="008E7506" w:rsidRPr="008E7506" w:rsidRDefault="008E7506" w:rsidP="008E7506">
      <w:pPr>
        <w:rPr>
          <w:lang w:val="en-US"/>
        </w:rPr>
      </w:pPr>
      <w:r w:rsidRPr="008E7506">
        <w:rPr>
          <w:lang w:val="en-US"/>
        </w:rPr>
        <w:t xml:space="preserve">      "y": -87.5,</w:t>
      </w:r>
    </w:p>
    <w:p w14:paraId="311815F2" w14:textId="77777777" w:rsidR="008E7506" w:rsidRPr="008E7506" w:rsidRDefault="008E7506" w:rsidP="008E7506">
      <w:pPr>
        <w:rPr>
          <w:lang w:val="en-US"/>
        </w:rPr>
      </w:pPr>
      <w:r w:rsidRPr="008E7506">
        <w:rPr>
          <w:lang w:val="en-US"/>
        </w:rPr>
        <w:t xml:space="preserve">      "z": 0.0</w:t>
      </w:r>
    </w:p>
    <w:p w14:paraId="040EB098" w14:textId="77777777" w:rsidR="008E7506" w:rsidRPr="008E7506" w:rsidRDefault="008E7506" w:rsidP="008E7506">
      <w:pPr>
        <w:rPr>
          <w:lang w:val="en-US"/>
        </w:rPr>
      </w:pPr>
      <w:r w:rsidRPr="008E7506">
        <w:rPr>
          <w:lang w:val="en-US"/>
        </w:rPr>
        <w:t xml:space="preserve">    },</w:t>
      </w:r>
    </w:p>
    <w:p w14:paraId="42997C3A" w14:textId="77777777" w:rsidR="008E7506" w:rsidRPr="008E7506" w:rsidRDefault="008E7506" w:rsidP="008E7506">
      <w:pPr>
        <w:rPr>
          <w:lang w:val="en-US"/>
        </w:rPr>
      </w:pPr>
      <w:r w:rsidRPr="008E7506">
        <w:rPr>
          <w:lang w:val="en-US"/>
        </w:rPr>
        <w:t xml:space="preserve">    {</w:t>
      </w:r>
    </w:p>
    <w:p w14:paraId="153FA214" w14:textId="77777777" w:rsidR="008E7506" w:rsidRPr="008E7506" w:rsidRDefault="008E7506" w:rsidP="008E7506">
      <w:pPr>
        <w:rPr>
          <w:lang w:val="en-US"/>
        </w:rPr>
      </w:pPr>
      <w:r w:rsidRPr="008E7506">
        <w:rPr>
          <w:lang w:val="en-US"/>
        </w:rPr>
        <w:t xml:space="preserve">      "x": 108.0,</w:t>
      </w:r>
    </w:p>
    <w:p w14:paraId="4539870C" w14:textId="77777777" w:rsidR="008E7506" w:rsidRPr="008E7506" w:rsidRDefault="008E7506" w:rsidP="008E7506">
      <w:pPr>
        <w:rPr>
          <w:lang w:val="en-US"/>
        </w:rPr>
      </w:pPr>
      <w:r w:rsidRPr="008E7506">
        <w:rPr>
          <w:lang w:val="en-US"/>
        </w:rPr>
        <w:t xml:space="preserve">      "y": -82.5,</w:t>
      </w:r>
    </w:p>
    <w:p w14:paraId="4AFEB086" w14:textId="77777777" w:rsidR="008E7506" w:rsidRPr="008E7506" w:rsidRDefault="008E7506" w:rsidP="008E7506">
      <w:pPr>
        <w:rPr>
          <w:lang w:val="en-US"/>
        </w:rPr>
      </w:pPr>
      <w:r w:rsidRPr="008E7506">
        <w:rPr>
          <w:lang w:val="en-US"/>
        </w:rPr>
        <w:t xml:space="preserve">      "z": 0.0</w:t>
      </w:r>
    </w:p>
    <w:p w14:paraId="27C6E45D" w14:textId="77777777" w:rsidR="008E7506" w:rsidRPr="008E7506" w:rsidRDefault="008E7506" w:rsidP="008E7506">
      <w:pPr>
        <w:rPr>
          <w:lang w:val="en-US"/>
        </w:rPr>
      </w:pPr>
      <w:r w:rsidRPr="008E7506">
        <w:rPr>
          <w:lang w:val="en-US"/>
        </w:rPr>
        <w:t xml:space="preserve">    },</w:t>
      </w:r>
    </w:p>
    <w:p w14:paraId="14339BE7" w14:textId="77777777" w:rsidR="008E7506" w:rsidRPr="008E7506" w:rsidRDefault="008E7506" w:rsidP="008E7506">
      <w:pPr>
        <w:rPr>
          <w:lang w:val="en-US"/>
        </w:rPr>
      </w:pPr>
      <w:r w:rsidRPr="008E7506">
        <w:rPr>
          <w:lang w:val="en-US"/>
        </w:rPr>
        <w:t xml:space="preserve">    {</w:t>
      </w:r>
    </w:p>
    <w:p w14:paraId="1AF0B7C6" w14:textId="77777777" w:rsidR="008E7506" w:rsidRPr="008E7506" w:rsidRDefault="008E7506" w:rsidP="008E7506">
      <w:pPr>
        <w:rPr>
          <w:lang w:val="en-US"/>
        </w:rPr>
      </w:pPr>
      <w:r w:rsidRPr="008E7506">
        <w:rPr>
          <w:lang w:val="en-US"/>
        </w:rPr>
        <w:t xml:space="preserve">      "x": 99.0,</w:t>
      </w:r>
    </w:p>
    <w:p w14:paraId="1FC6EC04" w14:textId="77777777" w:rsidR="008E7506" w:rsidRPr="008E7506" w:rsidRDefault="008E7506" w:rsidP="008E7506">
      <w:pPr>
        <w:rPr>
          <w:lang w:val="en-US"/>
        </w:rPr>
      </w:pPr>
      <w:r w:rsidRPr="008E7506">
        <w:rPr>
          <w:lang w:val="en-US"/>
        </w:rPr>
        <w:t xml:space="preserve">      "y": -72.5,</w:t>
      </w:r>
    </w:p>
    <w:p w14:paraId="2D591B10" w14:textId="77777777" w:rsidR="008E7506" w:rsidRPr="008E7506" w:rsidRDefault="008E7506" w:rsidP="008E7506">
      <w:pPr>
        <w:rPr>
          <w:lang w:val="en-US"/>
        </w:rPr>
      </w:pPr>
      <w:r w:rsidRPr="008E7506">
        <w:rPr>
          <w:lang w:val="en-US"/>
        </w:rPr>
        <w:t xml:space="preserve">      "z": 0.0</w:t>
      </w:r>
    </w:p>
    <w:p w14:paraId="4E7004D6" w14:textId="77777777" w:rsidR="008E7506" w:rsidRPr="008E7506" w:rsidRDefault="008E7506" w:rsidP="008E7506">
      <w:pPr>
        <w:rPr>
          <w:lang w:val="en-US"/>
        </w:rPr>
      </w:pPr>
      <w:r w:rsidRPr="008E7506">
        <w:rPr>
          <w:lang w:val="en-US"/>
        </w:rPr>
        <w:t xml:space="preserve">    },</w:t>
      </w:r>
    </w:p>
    <w:p w14:paraId="3A765F48" w14:textId="77777777" w:rsidR="008E7506" w:rsidRPr="008E7506" w:rsidRDefault="008E7506" w:rsidP="008E7506">
      <w:pPr>
        <w:rPr>
          <w:lang w:val="en-US"/>
        </w:rPr>
      </w:pPr>
      <w:r w:rsidRPr="008E7506">
        <w:rPr>
          <w:lang w:val="en-US"/>
        </w:rPr>
        <w:t xml:space="preserve">    {</w:t>
      </w:r>
    </w:p>
    <w:p w14:paraId="6A322951" w14:textId="77777777" w:rsidR="008E7506" w:rsidRPr="008E7506" w:rsidRDefault="008E7506" w:rsidP="008E7506">
      <w:pPr>
        <w:rPr>
          <w:lang w:val="en-US"/>
        </w:rPr>
      </w:pPr>
      <w:r w:rsidRPr="008E7506">
        <w:rPr>
          <w:lang w:val="en-US"/>
        </w:rPr>
        <w:t xml:space="preserve">      "x": 102.0,</w:t>
      </w:r>
    </w:p>
    <w:p w14:paraId="2167F24D" w14:textId="77777777" w:rsidR="008E7506" w:rsidRPr="008E7506" w:rsidRDefault="008E7506" w:rsidP="008E7506">
      <w:pPr>
        <w:rPr>
          <w:lang w:val="en-US"/>
        </w:rPr>
      </w:pPr>
      <w:r w:rsidRPr="008E7506">
        <w:rPr>
          <w:lang w:val="en-US"/>
        </w:rPr>
        <w:t xml:space="preserve">      "y": -70.0,</w:t>
      </w:r>
    </w:p>
    <w:p w14:paraId="2BC740B3" w14:textId="77777777" w:rsidR="008E7506" w:rsidRPr="008E7506" w:rsidRDefault="008E7506" w:rsidP="008E7506">
      <w:pPr>
        <w:rPr>
          <w:lang w:val="en-US"/>
        </w:rPr>
      </w:pPr>
      <w:r w:rsidRPr="008E7506">
        <w:rPr>
          <w:lang w:val="en-US"/>
        </w:rPr>
        <w:t xml:space="preserve">      "z": 0.0</w:t>
      </w:r>
    </w:p>
    <w:p w14:paraId="1609ECDF" w14:textId="77777777" w:rsidR="008E7506" w:rsidRPr="008E7506" w:rsidRDefault="008E7506" w:rsidP="008E7506">
      <w:pPr>
        <w:rPr>
          <w:lang w:val="en-US"/>
        </w:rPr>
      </w:pPr>
      <w:r w:rsidRPr="008E7506">
        <w:rPr>
          <w:lang w:val="en-US"/>
        </w:rPr>
        <w:t xml:space="preserve">    },</w:t>
      </w:r>
    </w:p>
    <w:p w14:paraId="15D0D253" w14:textId="77777777" w:rsidR="008E7506" w:rsidRPr="008E7506" w:rsidRDefault="008E7506" w:rsidP="008E7506">
      <w:pPr>
        <w:rPr>
          <w:lang w:val="en-US"/>
        </w:rPr>
      </w:pPr>
      <w:r w:rsidRPr="008E7506">
        <w:rPr>
          <w:lang w:val="en-US"/>
        </w:rPr>
        <w:t xml:space="preserve">    {</w:t>
      </w:r>
    </w:p>
    <w:p w14:paraId="07216D2F" w14:textId="77777777" w:rsidR="008E7506" w:rsidRPr="008E7506" w:rsidRDefault="008E7506" w:rsidP="008E7506">
      <w:pPr>
        <w:rPr>
          <w:lang w:val="en-US"/>
        </w:rPr>
      </w:pPr>
      <w:r w:rsidRPr="008E7506">
        <w:rPr>
          <w:lang w:val="en-US"/>
        </w:rPr>
        <w:t xml:space="preserve">      "x": 93.0,</w:t>
      </w:r>
    </w:p>
    <w:p w14:paraId="28664BF0" w14:textId="77777777" w:rsidR="008E7506" w:rsidRPr="008E7506" w:rsidRDefault="008E7506" w:rsidP="008E7506">
      <w:pPr>
        <w:rPr>
          <w:lang w:val="en-US"/>
        </w:rPr>
      </w:pPr>
      <w:r w:rsidRPr="008E7506">
        <w:rPr>
          <w:lang w:val="en-US"/>
        </w:rPr>
        <w:t xml:space="preserve">      "y": -77.5,</w:t>
      </w:r>
    </w:p>
    <w:p w14:paraId="777C01F0" w14:textId="77777777" w:rsidR="008E7506" w:rsidRPr="008E7506" w:rsidRDefault="008E7506" w:rsidP="008E7506">
      <w:pPr>
        <w:rPr>
          <w:lang w:val="en-US"/>
        </w:rPr>
      </w:pPr>
      <w:r w:rsidRPr="008E7506">
        <w:rPr>
          <w:lang w:val="en-US"/>
        </w:rPr>
        <w:t xml:space="preserve">      "z": 0.0</w:t>
      </w:r>
    </w:p>
    <w:p w14:paraId="6B634687" w14:textId="77777777" w:rsidR="008E7506" w:rsidRPr="008E7506" w:rsidRDefault="008E7506" w:rsidP="008E7506">
      <w:pPr>
        <w:rPr>
          <w:lang w:val="en-US"/>
        </w:rPr>
      </w:pPr>
      <w:r w:rsidRPr="008E7506">
        <w:rPr>
          <w:lang w:val="en-US"/>
        </w:rPr>
        <w:t xml:space="preserve">    },</w:t>
      </w:r>
    </w:p>
    <w:p w14:paraId="5A958A13" w14:textId="77777777" w:rsidR="008E7506" w:rsidRPr="008E7506" w:rsidRDefault="008E7506" w:rsidP="008E7506">
      <w:pPr>
        <w:rPr>
          <w:lang w:val="en-US"/>
        </w:rPr>
      </w:pPr>
      <w:r w:rsidRPr="008E7506">
        <w:rPr>
          <w:lang w:val="en-US"/>
        </w:rPr>
        <w:t xml:space="preserve">    {</w:t>
      </w:r>
    </w:p>
    <w:p w14:paraId="35DEDD6F" w14:textId="77777777" w:rsidR="008E7506" w:rsidRPr="008E7506" w:rsidRDefault="008E7506" w:rsidP="008E7506">
      <w:pPr>
        <w:rPr>
          <w:lang w:val="en-US"/>
        </w:rPr>
      </w:pPr>
      <w:r w:rsidRPr="008E7506">
        <w:rPr>
          <w:lang w:val="en-US"/>
        </w:rPr>
        <w:t xml:space="preserve">      "x": 99.0,</w:t>
      </w:r>
    </w:p>
    <w:p w14:paraId="41E1BFB2" w14:textId="77777777" w:rsidR="008E7506" w:rsidRPr="008E7506" w:rsidRDefault="008E7506" w:rsidP="008E7506">
      <w:pPr>
        <w:rPr>
          <w:lang w:val="en-US"/>
        </w:rPr>
      </w:pPr>
      <w:r w:rsidRPr="008E7506">
        <w:rPr>
          <w:lang w:val="en-US"/>
        </w:rPr>
        <w:t xml:space="preserve">      "y": -77.5,</w:t>
      </w:r>
    </w:p>
    <w:p w14:paraId="0C83D760" w14:textId="77777777" w:rsidR="008E7506" w:rsidRPr="008E7506" w:rsidRDefault="008E7506" w:rsidP="008E7506">
      <w:pPr>
        <w:rPr>
          <w:lang w:val="en-US"/>
        </w:rPr>
      </w:pPr>
      <w:r w:rsidRPr="008E7506">
        <w:rPr>
          <w:lang w:val="en-US"/>
        </w:rPr>
        <w:t xml:space="preserve">      "z": 0.0</w:t>
      </w:r>
    </w:p>
    <w:p w14:paraId="38EA2AD5" w14:textId="77777777" w:rsidR="008E7506" w:rsidRPr="008E7506" w:rsidRDefault="008E7506" w:rsidP="008E7506">
      <w:pPr>
        <w:rPr>
          <w:lang w:val="en-US"/>
        </w:rPr>
      </w:pPr>
      <w:r w:rsidRPr="008E7506">
        <w:rPr>
          <w:lang w:val="en-US"/>
        </w:rPr>
        <w:t xml:space="preserve">    },</w:t>
      </w:r>
    </w:p>
    <w:p w14:paraId="0A7A069F" w14:textId="77777777" w:rsidR="008E7506" w:rsidRPr="008E7506" w:rsidRDefault="008E7506" w:rsidP="008E7506">
      <w:pPr>
        <w:rPr>
          <w:lang w:val="en-US"/>
        </w:rPr>
      </w:pPr>
      <w:r w:rsidRPr="008E7506">
        <w:rPr>
          <w:lang w:val="en-US"/>
        </w:rPr>
        <w:t xml:space="preserve">    {</w:t>
      </w:r>
    </w:p>
    <w:p w14:paraId="065CC20E" w14:textId="77777777" w:rsidR="008E7506" w:rsidRPr="008E7506" w:rsidRDefault="008E7506" w:rsidP="008E7506">
      <w:pPr>
        <w:rPr>
          <w:lang w:val="en-US"/>
        </w:rPr>
      </w:pPr>
      <w:r w:rsidRPr="008E7506">
        <w:rPr>
          <w:lang w:val="en-US"/>
        </w:rPr>
        <w:t xml:space="preserve">      "x": 96.0,</w:t>
      </w:r>
    </w:p>
    <w:p w14:paraId="2F8D40B8" w14:textId="77777777" w:rsidR="008E7506" w:rsidRPr="008E7506" w:rsidRDefault="008E7506" w:rsidP="008E7506">
      <w:pPr>
        <w:rPr>
          <w:lang w:val="en-US"/>
        </w:rPr>
      </w:pPr>
      <w:r w:rsidRPr="008E7506">
        <w:rPr>
          <w:lang w:val="en-US"/>
        </w:rPr>
        <w:t xml:space="preserve">      "y": -70.0,</w:t>
      </w:r>
    </w:p>
    <w:p w14:paraId="58F89E12" w14:textId="77777777" w:rsidR="008E7506" w:rsidRPr="008E7506" w:rsidRDefault="008E7506" w:rsidP="008E7506">
      <w:pPr>
        <w:rPr>
          <w:lang w:val="en-US"/>
        </w:rPr>
      </w:pPr>
      <w:r w:rsidRPr="008E7506">
        <w:rPr>
          <w:lang w:val="en-US"/>
        </w:rPr>
        <w:t xml:space="preserve">      "z": 0.0</w:t>
      </w:r>
    </w:p>
    <w:p w14:paraId="54D50077" w14:textId="77777777" w:rsidR="008E7506" w:rsidRPr="008E7506" w:rsidRDefault="008E7506" w:rsidP="008E7506">
      <w:pPr>
        <w:rPr>
          <w:lang w:val="en-US"/>
        </w:rPr>
      </w:pPr>
      <w:r w:rsidRPr="008E7506">
        <w:rPr>
          <w:lang w:val="en-US"/>
        </w:rPr>
        <w:t xml:space="preserve">    },</w:t>
      </w:r>
    </w:p>
    <w:p w14:paraId="0A7FAC9A" w14:textId="77777777" w:rsidR="008E7506" w:rsidRPr="008E7506" w:rsidRDefault="008E7506" w:rsidP="008E7506">
      <w:pPr>
        <w:rPr>
          <w:lang w:val="en-US"/>
        </w:rPr>
      </w:pPr>
      <w:r w:rsidRPr="008E7506">
        <w:rPr>
          <w:lang w:val="en-US"/>
        </w:rPr>
        <w:t xml:space="preserve">    {</w:t>
      </w:r>
    </w:p>
    <w:p w14:paraId="5F0D3B7A" w14:textId="77777777" w:rsidR="008E7506" w:rsidRPr="008E7506" w:rsidRDefault="008E7506" w:rsidP="008E7506">
      <w:pPr>
        <w:rPr>
          <w:lang w:val="en-US"/>
        </w:rPr>
      </w:pPr>
      <w:r w:rsidRPr="008E7506">
        <w:rPr>
          <w:lang w:val="en-US"/>
        </w:rPr>
        <w:t xml:space="preserve">      "x": 93.0,</w:t>
      </w:r>
    </w:p>
    <w:p w14:paraId="19AFA59E" w14:textId="77777777" w:rsidR="008E7506" w:rsidRPr="008E7506" w:rsidRDefault="008E7506" w:rsidP="008E7506">
      <w:pPr>
        <w:rPr>
          <w:lang w:val="en-US"/>
        </w:rPr>
      </w:pPr>
      <w:r w:rsidRPr="008E7506">
        <w:rPr>
          <w:lang w:val="en-US"/>
        </w:rPr>
        <w:lastRenderedPageBreak/>
        <w:t xml:space="preserve">      "y": -72.5,</w:t>
      </w:r>
    </w:p>
    <w:p w14:paraId="02716044" w14:textId="77777777" w:rsidR="008E7506" w:rsidRPr="008E7506" w:rsidRDefault="008E7506" w:rsidP="008E7506">
      <w:pPr>
        <w:rPr>
          <w:lang w:val="en-US"/>
        </w:rPr>
      </w:pPr>
      <w:r w:rsidRPr="008E7506">
        <w:rPr>
          <w:lang w:val="en-US"/>
        </w:rPr>
        <w:t xml:space="preserve">      "z": 0.0</w:t>
      </w:r>
    </w:p>
    <w:p w14:paraId="5286B737" w14:textId="77777777" w:rsidR="008E7506" w:rsidRPr="008E7506" w:rsidRDefault="008E7506" w:rsidP="008E7506">
      <w:pPr>
        <w:rPr>
          <w:lang w:val="en-US"/>
        </w:rPr>
      </w:pPr>
      <w:r w:rsidRPr="008E7506">
        <w:rPr>
          <w:lang w:val="en-US"/>
        </w:rPr>
        <w:t xml:space="preserve">    },</w:t>
      </w:r>
    </w:p>
    <w:p w14:paraId="152FA0C3" w14:textId="77777777" w:rsidR="008E7506" w:rsidRPr="008E7506" w:rsidRDefault="008E7506" w:rsidP="008E7506">
      <w:pPr>
        <w:rPr>
          <w:lang w:val="en-US"/>
        </w:rPr>
      </w:pPr>
      <w:r w:rsidRPr="008E7506">
        <w:rPr>
          <w:lang w:val="en-US"/>
        </w:rPr>
        <w:t xml:space="preserve">    {</w:t>
      </w:r>
    </w:p>
    <w:p w14:paraId="5F3712E8" w14:textId="77777777" w:rsidR="008E7506" w:rsidRPr="008E7506" w:rsidRDefault="008E7506" w:rsidP="008E7506">
      <w:pPr>
        <w:rPr>
          <w:lang w:val="en-US"/>
        </w:rPr>
      </w:pPr>
      <w:r w:rsidRPr="008E7506">
        <w:rPr>
          <w:lang w:val="en-US"/>
        </w:rPr>
        <w:t xml:space="preserve">      "x": 90.0,</w:t>
      </w:r>
    </w:p>
    <w:p w14:paraId="5EDD45B7" w14:textId="77777777" w:rsidR="008E7506" w:rsidRPr="008E7506" w:rsidRDefault="008E7506" w:rsidP="008E7506">
      <w:pPr>
        <w:rPr>
          <w:lang w:val="en-US"/>
        </w:rPr>
      </w:pPr>
      <w:r w:rsidRPr="008E7506">
        <w:rPr>
          <w:lang w:val="en-US"/>
        </w:rPr>
        <w:t xml:space="preserve">      "y": -70.0,</w:t>
      </w:r>
    </w:p>
    <w:p w14:paraId="69C86BD9" w14:textId="77777777" w:rsidR="008E7506" w:rsidRPr="008E7506" w:rsidRDefault="008E7506" w:rsidP="008E7506">
      <w:pPr>
        <w:rPr>
          <w:lang w:val="en-US"/>
        </w:rPr>
      </w:pPr>
      <w:r w:rsidRPr="008E7506">
        <w:rPr>
          <w:lang w:val="en-US"/>
        </w:rPr>
        <w:t xml:space="preserve">      "z": 0.0</w:t>
      </w:r>
    </w:p>
    <w:p w14:paraId="48DE5307" w14:textId="77777777" w:rsidR="008E7506" w:rsidRPr="008E7506" w:rsidRDefault="008E7506" w:rsidP="008E7506">
      <w:pPr>
        <w:rPr>
          <w:lang w:val="en-US"/>
        </w:rPr>
      </w:pPr>
      <w:r w:rsidRPr="008E7506">
        <w:rPr>
          <w:lang w:val="en-US"/>
        </w:rPr>
        <w:t xml:space="preserve">    },</w:t>
      </w:r>
    </w:p>
    <w:p w14:paraId="1423FC4D" w14:textId="77777777" w:rsidR="008E7506" w:rsidRPr="008E7506" w:rsidRDefault="008E7506" w:rsidP="008E7506">
      <w:pPr>
        <w:rPr>
          <w:lang w:val="en-US"/>
        </w:rPr>
      </w:pPr>
      <w:r w:rsidRPr="008E7506">
        <w:rPr>
          <w:lang w:val="en-US"/>
        </w:rPr>
        <w:t xml:space="preserve">    {</w:t>
      </w:r>
    </w:p>
    <w:p w14:paraId="4392D7C3" w14:textId="77777777" w:rsidR="008E7506" w:rsidRPr="008E7506" w:rsidRDefault="008E7506" w:rsidP="008E7506">
      <w:pPr>
        <w:rPr>
          <w:lang w:val="en-US"/>
        </w:rPr>
      </w:pPr>
      <w:r w:rsidRPr="008E7506">
        <w:rPr>
          <w:lang w:val="en-US"/>
        </w:rPr>
        <w:t xml:space="preserve">      "x": 96.0,</w:t>
      </w:r>
    </w:p>
    <w:p w14:paraId="736C19BF" w14:textId="77777777" w:rsidR="008E7506" w:rsidRPr="008E7506" w:rsidRDefault="008E7506" w:rsidP="008E7506">
      <w:pPr>
        <w:rPr>
          <w:lang w:val="en-US"/>
        </w:rPr>
      </w:pPr>
      <w:r w:rsidRPr="008E7506">
        <w:rPr>
          <w:lang w:val="en-US"/>
        </w:rPr>
        <w:t xml:space="preserve">      "y": -77.5,</w:t>
      </w:r>
    </w:p>
    <w:p w14:paraId="1524A049" w14:textId="77777777" w:rsidR="008E7506" w:rsidRPr="008E7506" w:rsidRDefault="008E7506" w:rsidP="008E7506">
      <w:pPr>
        <w:rPr>
          <w:lang w:val="en-US"/>
        </w:rPr>
      </w:pPr>
      <w:r w:rsidRPr="008E7506">
        <w:rPr>
          <w:lang w:val="en-US"/>
        </w:rPr>
        <w:t xml:space="preserve">      "z": 0.0</w:t>
      </w:r>
    </w:p>
    <w:p w14:paraId="3925D993" w14:textId="77777777" w:rsidR="008E7506" w:rsidRPr="008E7506" w:rsidRDefault="008E7506" w:rsidP="008E7506">
      <w:pPr>
        <w:rPr>
          <w:lang w:val="en-US"/>
        </w:rPr>
      </w:pPr>
      <w:r w:rsidRPr="008E7506">
        <w:rPr>
          <w:lang w:val="en-US"/>
        </w:rPr>
        <w:t xml:space="preserve">    },</w:t>
      </w:r>
    </w:p>
    <w:p w14:paraId="7C18BA0F" w14:textId="77777777" w:rsidR="008E7506" w:rsidRPr="008E7506" w:rsidRDefault="008E7506" w:rsidP="008E7506">
      <w:pPr>
        <w:rPr>
          <w:lang w:val="en-US"/>
        </w:rPr>
      </w:pPr>
      <w:r w:rsidRPr="008E7506">
        <w:rPr>
          <w:lang w:val="en-US"/>
        </w:rPr>
        <w:t xml:space="preserve">    {</w:t>
      </w:r>
    </w:p>
    <w:p w14:paraId="5BA6D399" w14:textId="77777777" w:rsidR="008E7506" w:rsidRPr="008E7506" w:rsidRDefault="008E7506" w:rsidP="008E7506">
      <w:pPr>
        <w:rPr>
          <w:lang w:val="en-US"/>
        </w:rPr>
      </w:pPr>
      <w:r w:rsidRPr="008E7506">
        <w:rPr>
          <w:lang w:val="en-US"/>
        </w:rPr>
        <w:t xml:space="preserve">      "x": 96.0,</w:t>
      </w:r>
    </w:p>
    <w:p w14:paraId="2A10820E" w14:textId="77777777" w:rsidR="008E7506" w:rsidRPr="008E7506" w:rsidRDefault="008E7506" w:rsidP="008E7506">
      <w:pPr>
        <w:rPr>
          <w:lang w:val="en-US"/>
        </w:rPr>
      </w:pPr>
      <w:r w:rsidRPr="008E7506">
        <w:rPr>
          <w:lang w:val="en-US"/>
        </w:rPr>
        <w:t xml:space="preserve">      "y": -72.5,</w:t>
      </w:r>
    </w:p>
    <w:p w14:paraId="565A1506" w14:textId="77777777" w:rsidR="008E7506" w:rsidRPr="008E7506" w:rsidRDefault="008E7506" w:rsidP="008E7506">
      <w:pPr>
        <w:rPr>
          <w:lang w:val="en-US"/>
        </w:rPr>
      </w:pPr>
      <w:r w:rsidRPr="008E7506">
        <w:rPr>
          <w:lang w:val="en-US"/>
        </w:rPr>
        <w:t xml:space="preserve">      "z": 0.0</w:t>
      </w:r>
    </w:p>
    <w:p w14:paraId="58E55B06" w14:textId="77777777" w:rsidR="008E7506" w:rsidRPr="008E7506" w:rsidRDefault="008E7506" w:rsidP="008E7506">
      <w:pPr>
        <w:rPr>
          <w:lang w:val="en-US"/>
        </w:rPr>
      </w:pPr>
      <w:r w:rsidRPr="008E7506">
        <w:rPr>
          <w:lang w:val="en-US"/>
        </w:rPr>
        <w:t xml:space="preserve">    },</w:t>
      </w:r>
    </w:p>
    <w:p w14:paraId="71E1D8D5" w14:textId="77777777" w:rsidR="008E7506" w:rsidRPr="008E7506" w:rsidRDefault="008E7506" w:rsidP="008E7506">
      <w:pPr>
        <w:rPr>
          <w:lang w:val="en-US"/>
        </w:rPr>
      </w:pPr>
      <w:r w:rsidRPr="008E7506">
        <w:rPr>
          <w:lang w:val="en-US"/>
        </w:rPr>
        <w:t xml:space="preserve">    {</w:t>
      </w:r>
    </w:p>
    <w:p w14:paraId="0048538D" w14:textId="77777777" w:rsidR="008E7506" w:rsidRPr="008E7506" w:rsidRDefault="008E7506" w:rsidP="008E7506">
      <w:pPr>
        <w:rPr>
          <w:lang w:val="en-US"/>
        </w:rPr>
      </w:pPr>
      <w:r w:rsidRPr="008E7506">
        <w:rPr>
          <w:lang w:val="en-US"/>
        </w:rPr>
        <w:t xml:space="preserve">      "x": 114.0,</w:t>
      </w:r>
    </w:p>
    <w:p w14:paraId="71B9F88C" w14:textId="77777777" w:rsidR="008E7506" w:rsidRPr="008E7506" w:rsidRDefault="008E7506" w:rsidP="008E7506">
      <w:pPr>
        <w:rPr>
          <w:lang w:val="en-US"/>
        </w:rPr>
      </w:pPr>
      <w:r w:rsidRPr="008E7506">
        <w:rPr>
          <w:lang w:val="en-US"/>
        </w:rPr>
        <w:t xml:space="preserve">      "y": -70.0,</w:t>
      </w:r>
    </w:p>
    <w:p w14:paraId="06811923" w14:textId="77777777" w:rsidR="008E7506" w:rsidRPr="008E7506" w:rsidRDefault="008E7506" w:rsidP="008E7506">
      <w:pPr>
        <w:rPr>
          <w:lang w:val="en-US"/>
        </w:rPr>
      </w:pPr>
      <w:r w:rsidRPr="008E7506">
        <w:rPr>
          <w:lang w:val="en-US"/>
        </w:rPr>
        <w:t xml:space="preserve">      "z": 0.0</w:t>
      </w:r>
    </w:p>
    <w:p w14:paraId="21AE0266" w14:textId="77777777" w:rsidR="008E7506" w:rsidRPr="008E7506" w:rsidRDefault="008E7506" w:rsidP="008E7506">
      <w:pPr>
        <w:rPr>
          <w:lang w:val="en-US"/>
        </w:rPr>
      </w:pPr>
      <w:r w:rsidRPr="008E7506">
        <w:rPr>
          <w:lang w:val="en-US"/>
        </w:rPr>
        <w:t xml:space="preserve">    },</w:t>
      </w:r>
    </w:p>
    <w:p w14:paraId="2B9EBCC0" w14:textId="77777777" w:rsidR="008E7506" w:rsidRPr="008E7506" w:rsidRDefault="008E7506" w:rsidP="008E7506">
      <w:pPr>
        <w:rPr>
          <w:lang w:val="en-US"/>
        </w:rPr>
      </w:pPr>
      <w:r w:rsidRPr="008E7506">
        <w:rPr>
          <w:lang w:val="en-US"/>
        </w:rPr>
        <w:t xml:space="preserve">    {</w:t>
      </w:r>
    </w:p>
    <w:p w14:paraId="03BBE659" w14:textId="77777777" w:rsidR="008E7506" w:rsidRPr="008E7506" w:rsidRDefault="008E7506" w:rsidP="008E7506">
      <w:pPr>
        <w:rPr>
          <w:lang w:val="en-US"/>
        </w:rPr>
      </w:pPr>
      <w:r w:rsidRPr="008E7506">
        <w:rPr>
          <w:lang w:val="en-US"/>
        </w:rPr>
        <w:t xml:space="preserve">      "x": 108.0,</w:t>
      </w:r>
    </w:p>
    <w:p w14:paraId="5A809A94" w14:textId="77777777" w:rsidR="008E7506" w:rsidRPr="008E7506" w:rsidRDefault="008E7506" w:rsidP="008E7506">
      <w:pPr>
        <w:rPr>
          <w:lang w:val="en-US"/>
        </w:rPr>
      </w:pPr>
      <w:r w:rsidRPr="008E7506">
        <w:rPr>
          <w:lang w:val="en-US"/>
        </w:rPr>
        <w:t xml:space="preserve">      "y": -70.0,</w:t>
      </w:r>
    </w:p>
    <w:p w14:paraId="12B70D17" w14:textId="77777777" w:rsidR="008E7506" w:rsidRPr="008E7506" w:rsidRDefault="008E7506" w:rsidP="008E7506">
      <w:pPr>
        <w:rPr>
          <w:lang w:val="en-US"/>
        </w:rPr>
      </w:pPr>
      <w:r w:rsidRPr="008E7506">
        <w:rPr>
          <w:lang w:val="en-US"/>
        </w:rPr>
        <w:t xml:space="preserve">      "z": 0.0</w:t>
      </w:r>
    </w:p>
    <w:p w14:paraId="137DDF5C" w14:textId="77777777" w:rsidR="008E7506" w:rsidRPr="008E7506" w:rsidRDefault="008E7506" w:rsidP="008E7506">
      <w:pPr>
        <w:rPr>
          <w:lang w:val="en-US"/>
        </w:rPr>
      </w:pPr>
      <w:r w:rsidRPr="008E7506">
        <w:rPr>
          <w:lang w:val="en-US"/>
        </w:rPr>
        <w:t xml:space="preserve">    },</w:t>
      </w:r>
    </w:p>
    <w:p w14:paraId="5EEE8225" w14:textId="77777777" w:rsidR="008E7506" w:rsidRPr="008E7506" w:rsidRDefault="008E7506" w:rsidP="008E7506">
      <w:pPr>
        <w:rPr>
          <w:lang w:val="en-US"/>
        </w:rPr>
      </w:pPr>
      <w:r w:rsidRPr="008E7506">
        <w:rPr>
          <w:lang w:val="en-US"/>
        </w:rPr>
        <w:t xml:space="preserve">    {</w:t>
      </w:r>
    </w:p>
    <w:p w14:paraId="7F03A858" w14:textId="77777777" w:rsidR="008E7506" w:rsidRPr="008E7506" w:rsidRDefault="008E7506" w:rsidP="008E7506">
      <w:pPr>
        <w:rPr>
          <w:lang w:val="en-US"/>
        </w:rPr>
      </w:pPr>
      <w:r w:rsidRPr="008E7506">
        <w:rPr>
          <w:lang w:val="en-US"/>
        </w:rPr>
        <w:t xml:space="preserve">      "x": 105.0,</w:t>
      </w:r>
    </w:p>
    <w:p w14:paraId="4A5E2F2E" w14:textId="77777777" w:rsidR="008E7506" w:rsidRPr="008E7506" w:rsidRDefault="008E7506" w:rsidP="008E7506">
      <w:pPr>
        <w:rPr>
          <w:lang w:val="en-US"/>
        </w:rPr>
      </w:pPr>
      <w:r w:rsidRPr="008E7506">
        <w:rPr>
          <w:lang w:val="en-US"/>
        </w:rPr>
        <w:t xml:space="preserve">      "y": -77.5,</w:t>
      </w:r>
    </w:p>
    <w:p w14:paraId="1A44D141" w14:textId="77777777" w:rsidR="008E7506" w:rsidRPr="008E7506" w:rsidRDefault="008E7506" w:rsidP="008E7506">
      <w:pPr>
        <w:rPr>
          <w:lang w:val="en-US"/>
        </w:rPr>
      </w:pPr>
      <w:r w:rsidRPr="008E7506">
        <w:rPr>
          <w:lang w:val="en-US"/>
        </w:rPr>
        <w:t xml:space="preserve">      "z": 0.0</w:t>
      </w:r>
    </w:p>
    <w:p w14:paraId="5D1C6069" w14:textId="77777777" w:rsidR="008E7506" w:rsidRPr="008E7506" w:rsidRDefault="008E7506" w:rsidP="008E7506">
      <w:pPr>
        <w:rPr>
          <w:lang w:val="en-US"/>
        </w:rPr>
      </w:pPr>
      <w:r w:rsidRPr="008E7506">
        <w:rPr>
          <w:lang w:val="en-US"/>
        </w:rPr>
        <w:t xml:space="preserve">    },</w:t>
      </w:r>
    </w:p>
    <w:p w14:paraId="24AB8605" w14:textId="77777777" w:rsidR="008E7506" w:rsidRPr="008E7506" w:rsidRDefault="008E7506" w:rsidP="008E7506">
      <w:pPr>
        <w:rPr>
          <w:lang w:val="en-US"/>
        </w:rPr>
      </w:pPr>
      <w:r w:rsidRPr="008E7506">
        <w:rPr>
          <w:lang w:val="en-US"/>
        </w:rPr>
        <w:t xml:space="preserve">    {</w:t>
      </w:r>
    </w:p>
    <w:p w14:paraId="63413A8B" w14:textId="77777777" w:rsidR="008E7506" w:rsidRPr="008E7506" w:rsidRDefault="008E7506" w:rsidP="008E7506">
      <w:pPr>
        <w:rPr>
          <w:lang w:val="en-US"/>
        </w:rPr>
      </w:pPr>
      <w:r w:rsidRPr="008E7506">
        <w:rPr>
          <w:lang w:val="en-US"/>
        </w:rPr>
        <w:t xml:space="preserve">      "x": 111.0,</w:t>
      </w:r>
    </w:p>
    <w:p w14:paraId="586FC055" w14:textId="77777777" w:rsidR="008E7506" w:rsidRPr="008E7506" w:rsidRDefault="008E7506" w:rsidP="008E7506">
      <w:pPr>
        <w:rPr>
          <w:lang w:val="en-US"/>
        </w:rPr>
      </w:pPr>
      <w:r w:rsidRPr="008E7506">
        <w:rPr>
          <w:lang w:val="en-US"/>
        </w:rPr>
        <w:t xml:space="preserve">      "y": -77.5,</w:t>
      </w:r>
    </w:p>
    <w:p w14:paraId="523274EA" w14:textId="77777777" w:rsidR="008E7506" w:rsidRPr="008E7506" w:rsidRDefault="008E7506" w:rsidP="008E7506">
      <w:pPr>
        <w:rPr>
          <w:lang w:val="en-US"/>
        </w:rPr>
      </w:pPr>
      <w:r w:rsidRPr="008E7506">
        <w:rPr>
          <w:lang w:val="en-US"/>
        </w:rPr>
        <w:t xml:space="preserve">      "z": 0.0</w:t>
      </w:r>
    </w:p>
    <w:p w14:paraId="74BC0E65" w14:textId="77777777" w:rsidR="008E7506" w:rsidRPr="008E7506" w:rsidRDefault="008E7506" w:rsidP="008E7506">
      <w:pPr>
        <w:rPr>
          <w:lang w:val="en-US"/>
        </w:rPr>
      </w:pPr>
      <w:r w:rsidRPr="008E7506">
        <w:rPr>
          <w:lang w:val="en-US"/>
        </w:rPr>
        <w:t xml:space="preserve">    },</w:t>
      </w:r>
    </w:p>
    <w:p w14:paraId="6D812D47" w14:textId="77777777" w:rsidR="008E7506" w:rsidRPr="008E7506" w:rsidRDefault="008E7506" w:rsidP="008E7506">
      <w:pPr>
        <w:rPr>
          <w:lang w:val="en-US"/>
        </w:rPr>
      </w:pPr>
      <w:r w:rsidRPr="008E7506">
        <w:rPr>
          <w:lang w:val="en-US"/>
        </w:rPr>
        <w:t xml:space="preserve">    {</w:t>
      </w:r>
    </w:p>
    <w:p w14:paraId="0FB2EEE9" w14:textId="77777777" w:rsidR="008E7506" w:rsidRPr="008E7506" w:rsidRDefault="008E7506" w:rsidP="008E7506">
      <w:pPr>
        <w:rPr>
          <w:lang w:val="en-US"/>
        </w:rPr>
      </w:pPr>
      <w:r w:rsidRPr="008E7506">
        <w:rPr>
          <w:lang w:val="en-US"/>
        </w:rPr>
        <w:t xml:space="preserve">      "x": 111.0,</w:t>
      </w:r>
    </w:p>
    <w:p w14:paraId="5E842CB2" w14:textId="77777777" w:rsidR="008E7506" w:rsidRPr="008E7506" w:rsidRDefault="008E7506" w:rsidP="008E7506">
      <w:pPr>
        <w:rPr>
          <w:lang w:val="en-US"/>
        </w:rPr>
      </w:pPr>
      <w:r w:rsidRPr="008E7506">
        <w:rPr>
          <w:lang w:val="en-US"/>
        </w:rPr>
        <w:t xml:space="preserve">      "y": -72.5,</w:t>
      </w:r>
    </w:p>
    <w:p w14:paraId="0FB39085" w14:textId="77777777" w:rsidR="008E7506" w:rsidRPr="008E7506" w:rsidRDefault="008E7506" w:rsidP="008E7506">
      <w:pPr>
        <w:rPr>
          <w:lang w:val="en-US"/>
        </w:rPr>
      </w:pPr>
      <w:r w:rsidRPr="008E7506">
        <w:rPr>
          <w:lang w:val="en-US"/>
        </w:rPr>
        <w:t xml:space="preserve">      "z": 0.0</w:t>
      </w:r>
    </w:p>
    <w:p w14:paraId="76BBE859" w14:textId="77777777" w:rsidR="008E7506" w:rsidRPr="008E7506" w:rsidRDefault="008E7506" w:rsidP="008E7506">
      <w:pPr>
        <w:rPr>
          <w:lang w:val="en-US"/>
        </w:rPr>
      </w:pPr>
      <w:r w:rsidRPr="008E7506">
        <w:rPr>
          <w:lang w:val="en-US"/>
        </w:rPr>
        <w:t xml:space="preserve">    },</w:t>
      </w:r>
    </w:p>
    <w:p w14:paraId="21CD9AB7" w14:textId="77777777" w:rsidR="008E7506" w:rsidRPr="008E7506" w:rsidRDefault="008E7506" w:rsidP="008E7506">
      <w:pPr>
        <w:rPr>
          <w:lang w:val="en-US"/>
        </w:rPr>
      </w:pPr>
      <w:r w:rsidRPr="008E7506">
        <w:rPr>
          <w:lang w:val="en-US"/>
        </w:rPr>
        <w:t xml:space="preserve">    {</w:t>
      </w:r>
    </w:p>
    <w:p w14:paraId="67B52609" w14:textId="77777777" w:rsidR="008E7506" w:rsidRPr="008E7506" w:rsidRDefault="008E7506" w:rsidP="008E7506">
      <w:pPr>
        <w:rPr>
          <w:lang w:val="en-US"/>
        </w:rPr>
      </w:pPr>
      <w:r w:rsidRPr="008E7506">
        <w:rPr>
          <w:lang w:val="en-US"/>
        </w:rPr>
        <w:t xml:space="preserve">      "x": 105.0,</w:t>
      </w:r>
    </w:p>
    <w:p w14:paraId="2B811305" w14:textId="77777777" w:rsidR="008E7506" w:rsidRPr="008E7506" w:rsidRDefault="008E7506" w:rsidP="008E7506">
      <w:pPr>
        <w:rPr>
          <w:lang w:val="en-US"/>
        </w:rPr>
      </w:pPr>
      <w:r w:rsidRPr="008E7506">
        <w:rPr>
          <w:lang w:val="en-US"/>
        </w:rPr>
        <w:t xml:space="preserve">      "y": -72.5,</w:t>
      </w:r>
    </w:p>
    <w:p w14:paraId="11C361F0" w14:textId="77777777" w:rsidR="008E7506" w:rsidRPr="008E7506" w:rsidRDefault="008E7506" w:rsidP="008E7506">
      <w:pPr>
        <w:rPr>
          <w:lang w:val="en-US"/>
        </w:rPr>
      </w:pPr>
      <w:r w:rsidRPr="008E7506">
        <w:rPr>
          <w:lang w:val="en-US"/>
        </w:rPr>
        <w:lastRenderedPageBreak/>
        <w:t xml:space="preserve">      "z": 0.0</w:t>
      </w:r>
    </w:p>
    <w:p w14:paraId="0F90F3BB" w14:textId="77777777" w:rsidR="008E7506" w:rsidRPr="008E7506" w:rsidRDefault="008E7506" w:rsidP="008E7506">
      <w:pPr>
        <w:rPr>
          <w:lang w:val="en-US"/>
        </w:rPr>
      </w:pPr>
      <w:r w:rsidRPr="008E7506">
        <w:rPr>
          <w:lang w:val="en-US"/>
        </w:rPr>
        <w:t xml:space="preserve">    },</w:t>
      </w:r>
    </w:p>
    <w:p w14:paraId="46E3019C" w14:textId="77777777" w:rsidR="008E7506" w:rsidRPr="008E7506" w:rsidRDefault="008E7506" w:rsidP="008E7506">
      <w:pPr>
        <w:rPr>
          <w:lang w:val="en-US"/>
        </w:rPr>
      </w:pPr>
      <w:r w:rsidRPr="008E7506">
        <w:rPr>
          <w:lang w:val="en-US"/>
        </w:rPr>
        <w:t xml:space="preserve">    {</w:t>
      </w:r>
    </w:p>
    <w:p w14:paraId="0DC18BC0" w14:textId="77777777" w:rsidR="008E7506" w:rsidRPr="008E7506" w:rsidRDefault="008E7506" w:rsidP="008E7506">
      <w:pPr>
        <w:rPr>
          <w:lang w:val="en-US"/>
        </w:rPr>
      </w:pPr>
      <w:r w:rsidRPr="008E7506">
        <w:rPr>
          <w:lang w:val="en-US"/>
        </w:rPr>
        <w:t xml:space="preserve">      "x": 108.0,</w:t>
      </w:r>
    </w:p>
    <w:p w14:paraId="551B0291" w14:textId="77777777" w:rsidR="008E7506" w:rsidRPr="008E7506" w:rsidRDefault="008E7506" w:rsidP="008E7506">
      <w:pPr>
        <w:rPr>
          <w:lang w:val="en-US"/>
        </w:rPr>
      </w:pPr>
      <w:r w:rsidRPr="008E7506">
        <w:rPr>
          <w:lang w:val="en-US"/>
        </w:rPr>
        <w:t xml:space="preserve">      "y": -77.5,</w:t>
      </w:r>
    </w:p>
    <w:p w14:paraId="083E48E6" w14:textId="77777777" w:rsidR="008E7506" w:rsidRPr="008E7506" w:rsidRDefault="008E7506" w:rsidP="008E7506">
      <w:pPr>
        <w:rPr>
          <w:lang w:val="en-US"/>
        </w:rPr>
      </w:pPr>
      <w:r w:rsidRPr="008E7506">
        <w:rPr>
          <w:lang w:val="en-US"/>
        </w:rPr>
        <w:t xml:space="preserve">      "z": 0.0</w:t>
      </w:r>
    </w:p>
    <w:p w14:paraId="587F5953" w14:textId="77777777" w:rsidR="008E7506" w:rsidRPr="008E7506" w:rsidRDefault="008E7506" w:rsidP="008E7506">
      <w:pPr>
        <w:rPr>
          <w:lang w:val="en-US"/>
        </w:rPr>
      </w:pPr>
      <w:r w:rsidRPr="008E7506">
        <w:rPr>
          <w:lang w:val="en-US"/>
        </w:rPr>
        <w:t xml:space="preserve">    },</w:t>
      </w:r>
    </w:p>
    <w:p w14:paraId="2892A0B7" w14:textId="77777777" w:rsidR="008E7506" w:rsidRPr="008E7506" w:rsidRDefault="008E7506" w:rsidP="008E7506">
      <w:pPr>
        <w:rPr>
          <w:lang w:val="en-US"/>
        </w:rPr>
      </w:pPr>
      <w:r w:rsidRPr="008E7506">
        <w:rPr>
          <w:lang w:val="en-US"/>
        </w:rPr>
        <w:t xml:space="preserve">    {</w:t>
      </w:r>
    </w:p>
    <w:p w14:paraId="1C2C64F9" w14:textId="77777777" w:rsidR="008E7506" w:rsidRPr="008E7506" w:rsidRDefault="008E7506" w:rsidP="008E7506">
      <w:pPr>
        <w:rPr>
          <w:lang w:val="en-US"/>
        </w:rPr>
      </w:pPr>
      <w:r w:rsidRPr="008E7506">
        <w:rPr>
          <w:lang w:val="en-US"/>
        </w:rPr>
        <w:t xml:space="preserve">      "x": 108.0,</w:t>
      </w:r>
    </w:p>
    <w:p w14:paraId="6E2A6BC9" w14:textId="77777777" w:rsidR="008E7506" w:rsidRPr="008E7506" w:rsidRDefault="008E7506" w:rsidP="008E7506">
      <w:pPr>
        <w:rPr>
          <w:lang w:val="en-US"/>
        </w:rPr>
      </w:pPr>
      <w:r w:rsidRPr="008E7506">
        <w:rPr>
          <w:lang w:val="en-US"/>
        </w:rPr>
        <w:t xml:space="preserve">      "y": -72.5,</w:t>
      </w:r>
    </w:p>
    <w:p w14:paraId="6C75FB39" w14:textId="77777777" w:rsidR="008E7506" w:rsidRPr="008E7506" w:rsidRDefault="008E7506" w:rsidP="008E7506">
      <w:pPr>
        <w:rPr>
          <w:lang w:val="en-US"/>
        </w:rPr>
      </w:pPr>
      <w:r w:rsidRPr="008E7506">
        <w:rPr>
          <w:lang w:val="en-US"/>
        </w:rPr>
        <w:t xml:space="preserve">      "z": 0.0</w:t>
      </w:r>
    </w:p>
    <w:p w14:paraId="0533A7A1" w14:textId="77777777" w:rsidR="008E7506" w:rsidRPr="008E7506" w:rsidRDefault="008E7506" w:rsidP="008E7506">
      <w:pPr>
        <w:rPr>
          <w:lang w:val="en-US"/>
        </w:rPr>
      </w:pPr>
      <w:r w:rsidRPr="008E7506">
        <w:rPr>
          <w:lang w:val="en-US"/>
        </w:rPr>
        <w:t xml:space="preserve">    }</w:t>
      </w:r>
    </w:p>
    <w:p w14:paraId="29B290F3" w14:textId="77777777" w:rsidR="008E7506" w:rsidRPr="008E7506" w:rsidRDefault="008E7506" w:rsidP="008E7506">
      <w:pPr>
        <w:rPr>
          <w:lang w:val="en-US"/>
        </w:rPr>
      </w:pPr>
      <w:r w:rsidRPr="008E7506">
        <w:rPr>
          <w:lang w:val="en-US"/>
        </w:rPr>
        <w:t xml:space="preserve">  ],</w:t>
      </w:r>
    </w:p>
    <w:p w14:paraId="426F7C5D" w14:textId="77777777" w:rsidR="008E7506" w:rsidRPr="008E7506" w:rsidRDefault="008E7506" w:rsidP="008E7506">
      <w:pPr>
        <w:rPr>
          <w:lang w:val="en-US"/>
        </w:rPr>
      </w:pPr>
      <w:r w:rsidRPr="008E7506">
        <w:rPr>
          <w:lang w:val="en-US"/>
        </w:rPr>
        <w:t xml:space="preserve">  "</w:t>
      </w:r>
      <w:proofErr w:type="spellStart"/>
      <w:r w:rsidRPr="008E7506">
        <w:rPr>
          <w:lang w:val="en-US"/>
        </w:rPr>
        <w:t>connectivities</w:t>
      </w:r>
      <w:proofErr w:type="spellEnd"/>
      <w:r w:rsidRPr="008E7506">
        <w:rPr>
          <w:lang w:val="en-US"/>
        </w:rPr>
        <w:t>": [</w:t>
      </w:r>
    </w:p>
    <w:p w14:paraId="4A02DD91" w14:textId="77777777" w:rsidR="008E7506" w:rsidRPr="008E7506" w:rsidRDefault="008E7506" w:rsidP="008E7506">
      <w:pPr>
        <w:rPr>
          <w:lang w:val="en-US"/>
        </w:rPr>
      </w:pPr>
      <w:r w:rsidRPr="008E7506">
        <w:rPr>
          <w:lang w:val="en-US"/>
        </w:rPr>
        <w:t xml:space="preserve">    {</w:t>
      </w:r>
    </w:p>
    <w:p w14:paraId="6AFADF16" w14:textId="77777777" w:rsidR="008E7506" w:rsidRPr="008E7506" w:rsidRDefault="008E7506" w:rsidP="008E7506">
      <w:pPr>
        <w:rPr>
          <w:lang w:val="en-US"/>
        </w:rPr>
      </w:pPr>
      <w:r w:rsidRPr="008E7506">
        <w:rPr>
          <w:lang w:val="en-US"/>
        </w:rPr>
        <w:t xml:space="preserve">      "from": 1.0,</w:t>
      </w:r>
    </w:p>
    <w:p w14:paraId="354D3FE9" w14:textId="77777777" w:rsidR="008E7506" w:rsidRPr="008E7506" w:rsidRDefault="008E7506" w:rsidP="008E7506">
      <w:pPr>
        <w:rPr>
          <w:lang w:val="en-US"/>
        </w:rPr>
      </w:pPr>
      <w:r w:rsidRPr="008E7506">
        <w:rPr>
          <w:lang w:val="en-US"/>
        </w:rPr>
        <w:t xml:space="preserve">      "to": 2.0</w:t>
      </w:r>
    </w:p>
    <w:p w14:paraId="6F999D4A" w14:textId="77777777" w:rsidR="008E7506" w:rsidRPr="008E7506" w:rsidRDefault="008E7506" w:rsidP="008E7506">
      <w:pPr>
        <w:rPr>
          <w:lang w:val="en-US"/>
        </w:rPr>
      </w:pPr>
      <w:r w:rsidRPr="008E7506">
        <w:rPr>
          <w:lang w:val="en-US"/>
        </w:rPr>
        <w:t xml:space="preserve">    },</w:t>
      </w:r>
    </w:p>
    <w:p w14:paraId="7334234E" w14:textId="77777777" w:rsidR="008E7506" w:rsidRPr="008E7506" w:rsidRDefault="008E7506" w:rsidP="008E7506">
      <w:pPr>
        <w:rPr>
          <w:lang w:val="en-US"/>
        </w:rPr>
      </w:pPr>
      <w:r w:rsidRPr="008E7506">
        <w:rPr>
          <w:lang w:val="en-US"/>
        </w:rPr>
        <w:t xml:space="preserve">    {</w:t>
      </w:r>
    </w:p>
    <w:p w14:paraId="323B5841" w14:textId="77777777" w:rsidR="008E7506" w:rsidRPr="008E7506" w:rsidRDefault="008E7506" w:rsidP="008E7506">
      <w:pPr>
        <w:rPr>
          <w:lang w:val="en-US"/>
        </w:rPr>
      </w:pPr>
      <w:r w:rsidRPr="008E7506">
        <w:rPr>
          <w:lang w:val="en-US"/>
        </w:rPr>
        <w:t xml:space="preserve">      "from": 2.0,</w:t>
      </w:r>
    </w:p>
    <w:p w14:paraId="29B58544" w14:textId="77777777" w:rsidR="008E7506" w:rsidRPr="008E7506" w:rsidRDefault="008E7506" w:rsidP="008E7506">
      <w:pPr>
        <w:rPr>
          <w:lang w:val="en-US"/>
        </w:rPr>
      </w:pPr>
      <w:r w:rsidRPr="008E7506">
        <w:rPr>
          <w:lang w:val="en-US"/>
        </w:rPr>
        <w:t xml:space="preserve">      "to": 3.0</w:t>
      </w:r>
    </w:p>
    <w:p w14:paraId="33C63867" w14:textId="77777777" w:rsidR="008E7506" w:rsidRPr="008E7506" w:rsidRDefault="008E7506" w:rsidP="008E7506">
      <w:pPr>
        <w:rPr>
          <w:lang w:val="en-US"/>
        </w:rPr>
      </w:pPr>
      <w:r w:rsidRPr="008E7506">
        <w:rPr>
          <w:lang w:val="en-US"/>
        </w:rPr>
        <w:t xml:space="preserve">    },</w:t>
      </w:r>
    </w:p>
    <w:p w14:paraId="566E91D2" w14:textId="77777777" w:rsidR="008E7506" w:rsidRPr="008E7506" w:rsidRDefault="008E7506" w:rsidP="008E7506">
      <w:pPr>
        <w:rPr>
          <w:lang w:val="en-US"/>
        </w:rPr>
      </w:pPr>
      <w:r w:rsidRPr="008E7506">
        <w:rPr>
          <w:lang w:val="en-US"/>
        </w:rPr>
        <w:t xml:space="preserve">    {</w:t>
      </w:r>
    </w:p>
    <w:p w14:paraId="6ADD0D4A" w14:textId="77777777" w:rsidR="008E7506" w:rsidRPr="008E7506" w:rsidRDefault="008E7506" w:rsidP="008E7506">
      <w:pPr>
        <w:rPr>
          <w:lang w:val="en-US"/>
        </w:rPr>
      </w:pPr>
      <w:r w:rsidRPr="008E7506">
        <w:rPr>
          <w:lang w:val="en-US"/>
        </w:rPr>
        <w:t xml:space="preserve">      "from": 3.0,</w:t>
      </w:r>
    </w:p>
    <w:p w14:paraId="3D53AE38" w14:textId="77777777" w:rsidR="008E7506" w:rsidRPr="008E7506" w:rsidRDefault="008E7506" w:rsidP="008E7506">
      <w:pPr>
        <w:rPr>
          <w:lang w:val="en-US"/>
        </w:rPr>
      </w:pPr>
      <w:r w:rsidRPr="008E7506">
        <w:rPr>
          <w:lang w:val="en-US"/>
        </w:rPr>
        <w:t xml:space="preserve">      "to": 4.0</w:t>
      </w:r>
    </w:p>
    <w:p w14:paraId="4E4F6832" w14:textId="77777777" w:rsidR="008E7506" w:rsidRPr="008E7506" w:rsidRDefault="008E7506" w:rsidP="008E7506">
      <w:pPr>
        <w:rPr>
          <w:lang w:val="en-US"/>
        </w:rPr>
      </w:pPr>
      <w:r w:rsidRPr="008E7506">
        <w:rPr>
          <w:lang w:val="en-US"/>
        </w:rPr>
        <w:t xml:space="preserve">    },</w:t>
      </w:r>
    </w:p>
    <w:p w14:paraId="575D1570" w14:textId="77777777" w:rsidR="008E7506" w:rsidRPr="008E7506" w:rsidRDefault="008E7506" w:rsidP="008E7506">
      <w:pPr>
        <w:rPr>
          <w:lang w:val="en-US"/>
        </w:rPr>
      </w:pPr>
      <w:r w:rsidRPr="008E7506">
        <w:rPr>
          <w:lang w:val="en-US"/>
        </w:rPr>
        <w:t xml:space="preserve">    {</w:t>
      </w:r>
    </w:p>
    <w:p w14:paraId="290C4A46" w14:textId="77777777" w:rsidR="008E7506" w:rsidRPr="008E7506" w:rsidRDefault="008E7506" w:rsidP="008E7506">
      <w:pPr>
        <w:rPr>
          <w:lang w:val="en-US"/>
        </w:rPr>
      </w:pPr>
      <w:r w:rsidRPr="008E7506">
        <w:rPr>
          <w:lang w:val="en-US"/>
        </w:rPr>
        <w:t xml:space="preserve">      "from": 4.0,</w:t>
      </w:r>
    </w:p>
    <w:p w14:paraId="578A1813" w14:textId="77777777" w:rsidR="008E7506" w:rsidRPr="008E7506" w:rsidRDefault="008E7506" w:rsidP="008E7506">
      <w:pPr>
        <w:rPr>
          <w:lang w:val="en-US"/>
        </w:rPr>
      </w:pPr>
      <w:r w:rsidRPr="008E7506">
        <w:rPr>
          <w:lang w:val="en-US"/>
        </w:rPr>
        <w:t xml:space="preserve">      "to": 5.0</w:t>
      </w:r>
    </w:p>
    <w:p w14:paraId="67CA7707" w14:textId="77777777" w:rsidR="008E7506" w:rsidRPr="008E7506" w:rsidRDefault="008E7506" w:rsidP="008E7506">
      <w:pPr>
        <w:rPr>
          <w:lang w:val="en-US"/>
        </w:rPr>
      </w:pPr>
      <w:r w:rsidRPr="008E7506">
        <w:rPr>
          <w:lang w:val="en-US"/>
        </w:rPr>
        <w:t xml:space="preserve">    },</w:t>
      </w:r>
    </w:p>
    <w:p w14:paraId="5D45377C" w14:textId="77777777" w:rsidR="008E7506" w:rsidRPr="008E7506" w:rsidRDefault="008E7506" w:rsidP="008E7506">
      <w:pPr>
        <w:rPr>
          <w:lang w:val="en-US"/>
        </w:rPr>
      </w:pPr>
      <w:r w:rsidRPr="008E7506">
        <w:rPr>
          <w:lang w:val="en-US"/>
        </w:rPr>
        <w:t xml:space="preserve">    {</w:t>
      </w:r>
    </w:p>
    <w:p w14:paraId="436E781F" w14:textId="77777777" w:rsidR="008E7506" w:rsidRPr="008E7506" w:rsidRDefault="008E7506" w:rsidP="008E7506">
      <w:pPr>
        <w:rPr>
          <w:lang w:val="en-US"/>
        </w:rPr>
      </w:pPr>
      <w:r w:rsidRPr="008E7506">
        <w:rPr>
          <w:lang w:val="en-US"/>
        </w:rPr>
        <w:t xml:space="preserve">      "from": 5.0,</w:t>
      </w:r>
    </w:p>
    <w:p w14:paraId="00032292" w14:textId="77777777" w:rsidR="008E7506" w:rsidRPr="008E7506" w:rsidRDefault="008E7506" w:rsidP="008E7506">
      <w:pPr>
        <w:rPr>
          <w:lang w:val="en-US"/>
        </w:rPr>
      </w:pPr>
      <w:r w:rsidRPr="008E7506">
        <w:rPr>
          <w:lang w:val="en-US"/>
        </w:rPr>
        <w:t xml:space="preserve">      "to": 6.0</w:t>
      </w:r>
    </w:p>
    <w:p w14:paraId="1351DE55" w14:textId="77777777" w:rsidR="008E7506" w:rsidRPr="008E7506" w:rsidRDefault="008E7506" w:rsidP="008E7506">
      <w:pPr>
        <w:rPr>
          <w:lang w:val="en-US"/>
        </w:rPr>
      </w:pPr>
      <w:r w:rsidRPr="008E7506">
        <w:rPr>
          <w:lang w:val="en-US"/>
        </w:rPr>
        <w:t xml:space="preserve">    },</w:t>
      </w:r>
    </w:p>
    <w:p w14:paraId="46CB2B90" w14:textId="77777777" w:rsidR="008E7506" w:rsidRPr="008E7506" w:rsidRDefault="008E7506" w:rsidP="008E7506">
      <w:pPr>
        <w:rPr>
          <w:lang w:val="en-US"/>
        </w:rPr>
      </w:pPr>
      <w:r w:rsidRPr="008E7506">
        <w:rPr>
          <w:lang w:val="en-US"/>
        </w:rPr>
        <w:t xml:space="preserve">    {</w:t>
      </w:r>
    </w:p>
    <w:p w14:paraId="7B52FBF4" w14:textId="77777777" w:rsidR="008E7506" w:rsidRPr="008E7506" w:rsidRDefault="008E7506" w:rsidP="008E7506">
      <w:pPr>
        <w:rPr>
          <w:lang w:val="en-US"/>
        </w:rPr>
      </w:pPr>
      <w:r w:rsidRPr="008E7506">
        <w:rPr>
          <w:lang w:val="en-US"/>
        </w:rPr>
        <w:t xml:space="preserve">      "from": 6.0,</w:t>
      </w:r>
    </w:p>
    <w:p w14:paraId="3998B07C" w14:textId="77777777" w:rsidR="008E7506" w:rsidRPr="008E7506" w:rsidRDefault="008E7506" w:rsidP="008E7506">
      <w:pPr>
        <w:rPr>
          <w:lang w:val="en-US"/>
        </w:rPr>
      </w:pPr>
      <w:r w:rsidRPr="008E7506">
        <w:rPr>
          <w:lang w:val="en-US"/>
        </w:rPr>
        <w:t xml:space="preserve">      "to": 7.0</w:t>
      </w:r>
    </w:p>
    <w:p w14:paraId="31B74DCE" w14:textId="77777777" w:rsidR="008E7506" w:rsidRPr="008E7506" w:rsidRDefault="008E7506" w:rsidP="008E7506">
      <w:pPr>
        <w:rPr>
          <w:lang w:val="en-US"/>
        </w:rPr>
      </w:pPr>
      <w:r w:rsidRPr="008E7506">
        <w:rPr>
          <w:lang w:val="en-US"/>
        </w:rPr>
        <w:t xml:space="preserve">    },</w:t>
      </w:r>
    </w:p>
    <w:p w14:paraId="6030999F" w14:textId="77777777" w:rsidR="008E7506" w:rsidRPr="008E7506" w:rsidRDefault="008E7506" w:rsidP="008E7506">
      <w:pPr>
        <w:rPr>
          <w:lang w:val="en-US"/>
        </w:rPr>
      </w:pPr>
      <w:r w:rsidRPr="008E7506">
        <w:rPr>
          <w:lang w:val="en-US"/>
        </w:rPr>
        <w:t xml:space="preserve">    {</w:t>
      </w:r>
    </w:p>
    <w:p w14:paraId="43825509" w14:textId="77777777" w:rsidR="008E7506" w:rsidRPr="008E7506" w:rsidRDefault="008E7506" w:rsidP="008E7506">
      <w:pPr>
        <w:rPr>
          <w:lang w:val="en-US"/>
        </w:rPr>
      </w:pPr>
      <w:r w:rsidRPr="008E7506">
        <w:rPr>
          <w:lang w:val="en-US"/>
        </w:rPr>
        <w:t xml:space="preserve">      "from": 7.0,</w:t>
      </w:r>
    </w:p>
    <w:p w14:paraId="7A04FFCD" w14:textId="77777777" w:rsidR="008E7506" w:rsidRPr="008E7506" w:rsidRDefault="008E7506" w:rsidP="008E7506">
      <w:pPr>
        <w:rPr>
          <w:lang w:val="en-US"/>
        </w:rPr>
      </w:pPr>
      <w:r w:rsidRPr="008E7506">
        <w:rPr>
          <w:lang w:val="en-US"/>
        </w:rPr>
        <w:t xml:space="preserve">      "to": 8.0</w:t>
      </w:r>
    </w:p>
    <w:p w14:paraId="2CD64AE4" w14:textId="77777777" w:rsidR="008E7506" w:rsidRPr="008E7506" w:rsidRDefault="008E7506" w:rsidP="008E7506">
      <w:pPr>
        <w:rPr>
          <w:lang w:val="en-US"/>
        </w:rPr>
      </w:pPr>
      <w:r w:rsidRPr="008E7506">
        <w:rPr>
          <w:lang w:val="en-US"/>
        </w:rPr>
        <w:t xml:space="preserve">    },</w:t>
      </w:r>
    </w:p>
    <w:p w14:paraId="3403EA91" w14:textId="77777777" w:rsidR="008E7506" w:rsidRPr="008E7506" w:rsidRDefault="008E7506" w:rsidP="008E7506">
      <w:pPr>
        <w:rPr>
          <w:lang w:val="en-US"/>
        </w:rPr>
      </w:pPr>
      <w:r w:rsidRPr="008E7506">
        <w:rPr>
          <w:lang w:val="en-US"/>
        </w:rPr>
        <w:t xml:space="preserve">    {</w:t>
      </w:r>
    </w:p>
    <w:p w14:paraId="154A7912" w14:textId="77777777" w:rsidR="008E7506" w:rsidRPr="008E7506" w:rsidRDefault="008E7506" w:rsidP="008E7506">
      <w:pPr>
        <w:rPr>
          <w:lang w:val="en-US"/>
        </w:rPr>
      </w:pPr>
      <w:r w:rsidRPr="008E7506">
        <w:rPr>
          <w:lang w:val="en-US"/>
        </w:rPr>
        <w:t xml:space="preserve">      "from": 8.0,</w:t>
      </w:r>
    </w:p>
    <w:p w14:paraId="65136A73" w14:textId="77777777" w:rsidR="008E7506" w:rsidRPr="008E7506" w:rsidRDefault="008E7506" w:rsidP="008E7506">
      <w:pPr>
        <w:rPr>
          <w:lang w:val="en-US"/>
        </w:rPr>
      </w:pPr>
      <w:r w:rsidRPr="008E7506">
        <w:rPr>
          <w:lang w:val="en-US"/>
        </w:rPr>
        <w:t xml:space="preserve">      "to": 9.0</w:t>
      </w:r>
    </w:p>
    <w:p w14:paraId="34E79F7C" w14:textId="77777777" w:rsidR="008E7506" w:rsidRPr="008E7506" w:rsidRDefault="008E7506" w:rsidP="008E7506">
      <w:pPr>
        <w:rPr>
          <w:lang w:val="en-US"/>
        </w:rPr>
      </w:pPr>
      <w:r w:rsidRPr="008E7506">
        <w:rPr>
          <w:lang w:val="en-US"/>
        </w:rPr>
        <w:t xml:space="preserve">    },</w:t>
      </w:r>
    </w:p>
    <w:p w14:paraId="34DE2C7E" w14:textId="77777777" w:rsidR="008E7506" w:rsidRPr="008E7506" w:rsidRDefault="008E7506" w:rsidP="008E7506">
      <w:pPr>
        <w:rPr>
          <w:lang w:val="en-US"/>
        </w:rPr>
      </w:pPr>
      <w:r w:rsidRPr="008E7506">
        <w:rPr>
          <w:lang w:val="en-US"/>
        </w:rPr>
        <w:lastRenderedPageBreak/>
        <w:t xml:space="preserve">    {</w:t>
      </w:r>
    </w:p>
    <w:p w14:paraId="4A5DAC73" w14:textId="77777777" w:rsidR="008E7506" w:rsidRPr="008E7506" w:rsidRDefault="008E7506" w:rsidP="008E7506">
      <w:pPr>
        <w:rPr>
          <w:lang w:val="en-US"/>
        </w:rPr>
      </w:pPr>
      <w:r w:rsidRPr="008E7506">
        <w:rPr>
          <w:lang w:val="en-US"/>
        </w:rPr>
        <w:t xml:space="preserve">      "from": 10.0,</w:t>
      </w:r>
    </w:p>
    <w:p w14:paraId="06AD86FB" w14:textId="77777777" w:rsidR="008E7506" w:rsidRPr="008E7506" w:rsidRDefault="008E7506" w:rsidP="008E7506">
      <w:pPr>
        <w:rPr>
          <w:lang w:val="en-US"/>
        </w:rPr>
      </w:pPr>
      <w:r w:rsidRPr="008E7506">
        <w:rPr>
          <w:lang w:val="en-US"/>
        </w:rPr>
        <w:t xml:space="preserve">      "to": 11.0</w:t>
      </w:r>
    </w:p>
    <w:p w14:paraId="4A1FFE6F" w14:textId="77777777" w:rsidR="008E7506" w:rsidRPr="008E7506" w:rsidRDefault="008E7506" w:rsidP="008E7506">
      <w:pPr>
        <w:rPr>
          <w:lang w:val="en-US"/>
        </w:rPr>
      </w:pPr>
      <w:r w:rsidRPr="008E7506">
        <w:rPr>
          <w:lang w:val="en-US"/>
        </w:rPr>
        <w:t xml:space="preserve">    },</w:t>
      </w:r>
    </w:p>
    <w:p w14:paraId="4870CB74" w14:textId="77777777" w:rsidR="008E7506" w:rsidRPr="008E7506" w:rsidRDefault="008E7506" w:rsidP="008E7506">
      <w:pPr>
        <w:rPr>
          <w:lang w:val="en-US"/>
        </w:rPr>
      </w:pPr>
      <w:r w:rsidRPr="008E7506">
        <w:rPr>
          <w:lang w:val="en-US"/>
        </w:rPr>
        <w:t xml:space="preserve">    {</w:t>
      </w:r>
    </w:p>
    <w:p w14:paraId="2A3A06E5" w14:textId="77777777" w:rsidR="008E7506" w:rsidRPr="008E7506" w:rsidRDefault="008E7506" w:rsidP="008E7506">
      <w:pPr>
        <w:rPr>
          <w:lang w:val="en-US"/>
        </w:rPr>
      </w:pPr>
      <w:r w:rsidRPr="008E7506">
        <w:rPr>
          <w:lang w:val="en-US"/>
        </w:rPr>
        <w:t xml:space="preserve">      "from": 11.0,</w:t>
      </w:r>
    </w:p>
    <w:p w14:paraId="0F274C4C" w14:textId="77777777" w:rsidR="008E7506" w:rsidRPr="008E7506" w:rsidRDefault="008E7506" w:rsidP="008E7506">
      <w:pPr>
        <w:rPr>
          <w:lang w:val="en-US"/>
        </w:rPr>
      </w:pPr>
      <w:r w:rsidRPr="008E7506">
        <w:rPr>
          <w:lang w:val="en-US"/>
        </w:rPr>
        <w:t xml:space="preserve">      "to": 12.0</w:t>
      </w:r>
    </w:p>
    <w:p w14:paraId="71A6AF90" w14:textId="77777777" w:rsidR="008E7506" w:rsidRPr="008E7506" w:rsidRDefault="008E7506" w:rsidP="008E7506">
      <w:pPr>
        <w:rPr>
          <w:lang w:val="en-US"/>
        </w:rPr>
      </w:pPr>
      <w:r w:rsidRPr="008E7506">
        <w:rPr>
          <w:lang w:val="en-US"/>
        </w:rPr>
        <w:t xml:space="preserve">    },</w:t>
      </w:r>
    </w:p>
    <w:p w14:paraId="22AA0ABF" w14:textId="77777777" w:rsidR="008E7506" w:rsidRPr="008E7506" w:rsidRDefault="008E7506" w:rsidP="008E7506">
      <w:pPr>
        <w:rPr>
          <w:lang w:val="en-US"/>
        </w:rPr>
      </w:pPr>
      <w:r w:rsidRPr="008E7506">
        <w:rPr>
          <w:lang w:val="en-US"/>
        </w:rPr>
        <w:t xml:space="preserve">    {</w:t>
      </w:r>
    </w:p>
    <w:p w14:paraId="706AF65C" w14:textId="77777777" w:rsidR="008E7506" w:rsidRPr="008E7506" w:rsidRDefault="008E7506" w:rsidP="008E7506">
      <w:pPr>
        <w:rPr>
          <w:lang w:val="en-US"/>
        </w:rPr>
      </w:pPr>
      <w:r w:rsidRPr="008E7506">
        <w:rPr>
          <w:lang w:val="en-US"/>
        </w:rPr>
        <w:t xml:space="preserve">      "from": 12.0,</w:t>
      </w:r>
    </w:p>
    <w:p w14:paraId="527A115F" w14:textId="77777777" w:rsidR="008E7506" w:rsidRPr="008E7506" w:rsidRDefault="008E7506" w:rsidP="008E7506">
      <w:pPr>
        <w:rPr>
          <w:lang w:val="en-US"/>
        </w:rPr>
      </w:pPr>
      <w:r w:rsidRPr="008E7506">
        <w:rPr>
          <w:lang w:val="en-US"/>
        </w:rPr>
        <w:t xml:space="preserve">      "to": 13.0</w:t>
      </w:r>
    </w:p>
    <w:p w14:paraId="2FF93D5C" w14:textId="77777777" w:rsidR="008E7506" w:rsidRPr="008E7506" w:rsidRDefault="008E7506" w:rsidP="008E7506">
      <w:pPr>
        <w:rPr>
          <w:lang w:val="en-US"/>
        </w:rPr>
      </w:pPr>
      <w:r w:rsidRPr="008E7506">
        <w:rPr>
          <w:lang w:val="en-US"/>
        </w:rPr>
        <w:t xml:space="preserve">    },</w:t>
      </w:r>
    </w:p>
    <w:p w14:paraId="07B3AFB8" w14:textId="77777777" w:rsidR="008E7506" w:rsidRPr="008E7506" w:rsidRDefault="008E7506" w:rsidP="008E7506">
      <w:pPr>
        <w:rPr>
          <w:lang w:val="en-US"/>
        </w:rPr>
      </w:pPr>
      <w:r w:rsidRPr="008E7506">
        <w:rPr>
          <w:lang w:val="en-US"/>
        </w:rPr>
        <w:t xml:space="preserve">    {</w:t>
      </w:r>
    </w:p>
    <w:p w14:paraId="1368C94A" w14:textId="77777777" w:rsidR="008E7506" w:rsidRPr="008E7506" w:rsidRDefault="008E7506" w:rsidP="008E7506">
      <w:pPr>
        <w:rPr>
          <w:lang w:val="en-US"/>
        </w:rPr>
      </w:pPr>
      <w:r w:rsidRPr="008E7506">
        <w:rPr>
          <w:lang w:val="en-US"/>
        </w:rPr>
        <w:t xml:space="preserve">      "from": 13.0,</w:t>
      </w:r>
    </w:p>
    <w:p w14:paraId="35FECC23" w14:textId="77777777" w:rsidR="008E7506" w:rsidRPr="008E7506" w:rsidRDefault="008E7506" w:rsidP="008E7506">
      <w:pPr>
        <w:rPr>
          <w:lang w:val="en-US"/>
        </w:rPr>
      </w:pPr>
      <w:r w:rsidRPr="008E7506">
        <w:rPr>
          <w:lang w:val="en-US"/>
        </w:rPr>
        <w:t xml:space="preserve">      "to": 14.0</w:t>
      </w:r>
    </w:p>
    <w:p w14:paraId="0AEA33A9" w14:textId="77777777" w:rsidR="008E7506" w:rsidRPr="008E7506" w:rsidRDefault="008E7506" w:rsidP="008E7506">
      <w:pPr>
        <w:rPr>
          <w:lang w:val="en-US"/>
        </w:rPr>
      </w:pPr>
      <w:r w:rsidRPr="008E7506">
        <w:rPr>
          <w:lang w:val="en-US"/>
        </w:rPr>
        <w:t xml:space="preserve">    },</w:t>
      </w:r>
    </w:p>
    <w:p w14:paraId="55CC7ECF" w14:textId="77777777" w:rsidR="008E7506" w:rsidRPr="008E7506" w:rsidRDefault="008E7506" w:rsidP="008E7506">
      <w:pPr>
        <w:rPr>
          <w:lang w:val="en-US"/>
        </w:rPr>
      </w:pPr>
      <w:r w:rsidRPr="008E7506">
        <w:rPr>
          <w:lang w:val="en-US"/>
        </w:rPr>
        <w:t xml:space="preserve">    {</w:t>
      </w:r>
    </w:p>
    <w:p w14:paraId="2129AFAE" w14:textId="77777777" w:rsidR="008E7506" w:rsidRPr="008E7506" w:rsidRDefault="008E7506" w:rsidP="008E7506">
      <w:pPr>
        <w:rPr>
          <w:lang w:val="en-US"/>
        </w:rPr>
      </w:pPr>
      <w:r w:rsidRPr="008E7506">
        <w:rPr>
          <w:lang w:val="en-US"/>
        </w:rPr>
        <w:t xml:space="preserve">      "from": 14.0,</w:t>
      </w:r>
    </w:p>
    <w:p w14:paraId="57456FF0" w14:textId="77777777" w:rsidR="008E7506" w:rsidRPr="008E7506" w:rsidRDefault="008E7506" w:rsidP="008E7506">
      <w:pPr>
        <w:rPr>
          <w:lang w:val="en-US"/>
        </w:rPr>
      </w:pPr>
      <w:r w:rsidRPr="008E7506">
        <w:rPr>
          <w:lang w:val="en-US"/>
        </w:rPr>
        <w:t xml:space="preserve">      "to": 15.0</w:t>
      </w:r>
    </w:p>
    <w:p w14:paraId="1DE44034" w14:textId="77777777" w:rsidR="008E7506" w:rsidRPr="008E7506" w:rsidRDefault="008E7506" w:rsidP="008E7506">
      <w:pPr>
        <w:rPr>
          <w:lang w:val="en-US"/>
        </w:rPr>
      </w:pPr>
      <w:r w:rsidRPr="008E7506">
        <w:rPr>
          <w:lang w:val="en-US"/>
        </w:rPr>
        <w:t xml:space="preserve">    },</w:t>
      </w:r>
    </w:p>
    <w:p w14:paraId="587FC196" w14:textId="77777777" w:rsidR="008E7506" w:rsidRPr="008E7506" w:rsidRDefault="008E7506" w:rsidP="008E7506">
      <w:pPr>
        <w:rPr>
          <w:lang w:val="en-US"/>
        </w:rPr>
      </w:pPr>
      <w:r w:rsidRPr="008E7506">
        <w:rPr>
          <w:lang w:val="en-US"/>
        </w:rPr>
        <w:t xml:space="preserve">    {</w:t>
      </w:r>
    </w:p>
    <w:p w14:paraId="38328843" w14:textId="77777777" w:rsidR="008E7506" w:rsidRPr="008E7506" w:rsidRDefault="008E7506" w:rsidP="008E7506">
      <w:pPr>
        <w:rPr>
          <w:lang w:val="en-US"/>
        </w:rPr>
      </w:pPr>
      <w:r w:rsidRPr="008E7506">
        <w:rPr>
          <w:lang w:val="en-US"/>
        </w:rPr>
        <w:t xml:space="preserve">      "from": 15.0,</w:t>
      </w:r>
    </w:p>
    <w:p w14:paraId="05A233FB" w14:textId="77777777" w:rsidR="008E7506" w:rsidRPr="008E7506" w:rsidRDefault="008E7506" w:rsidP="008E7506">
      <w:pPr>
        <w:rPr>
          <w:lang w:val="en-US"/>
        </w:rPr>
      </w:pPr>
      <w:r w:rsidRPr="008E7506">
        <w:rPr>
          <w:lang w:val="en-US"/>
        </w:rPr>
        <w:t xml:space="preserve">      "to": 16.0</w:t>
      </w:r>
    </w:p>
    <w:p w14:paraId="3AB0DC28" w14:textId="77777777" w:rsidR="008E7506" w:rsidRPr="008E7506" w:rsidRDefault="008E7506" w:rsidP="008E7506">
      <w:pPr>
        <w:rPr>
          <w:lang w:val="en-US"/>
        </w:rPr>
      </w:pPr>
      <w:r w:rsidRPr="008E7506">
        <w:rPr>
          <w:lang w:val="en-US"/>
        </w:rPr>
        <w:t xml:space="preserve">    },</w:t>
      </w:r>
    </w:p>
    <w:p w14:paraId="2DFAB84F" w14:textId="77777777" w:rsidR="008E7506" w:rsidRPr="008E7506" w:rsidRDefault="008E7506" w:rsidP="008E7506">
      <w:pPr>
        <w:rPr>
          <w:lang w:val="en-US"/>
        </w:rPr>
      </w:pPr>
      <w:r w:rsidRPr="008E7506">
        <w:rPr>
          <w:lang w:val="en-US"/>
        </w:rPr>
        <w:t xml:space="preserve">    {</w:t>
      </w:r>
    </w:p>
    <w:p w14:paraId="067D7702" w14:textId="77777777" w:rsidR="008E7506" w:rsidRPr="008E7506" w:rsidRDefault="008E7506" w:rsidP="008E7506">
      <w:pPr>
        <w:rPr>
          <w:lang w:val="en-US"/>
        </w:rPr>
      </w:pPr>
      <w:r w:rsidRPr="008E7506">
        <w:rPr>
          <w:lang w:val="en-US"/>
        </w:rPr>
        <w:t xml:space="preserve">      "from": 16.0,</w:t>
      </w:r>
    </w:p>
    <w:p w14:paraId="164B4612" w14:textId="77777777" w:rsidR="008E7506" w:rsidRPr="008E7506" w:rsidRDefault="008E7506" w:rsidP="008E7506">
      <w:pPr>
        <w:rPr>
          <w:lang w:val="en-US"/>
        </w:rPr>
      </w:pPr>
      <w:r w:rsidRPr="008E7506">
        <w:rPr>
          <w:lang w:val="en-US"/>
        </w:rPr>
        <w:t xml:space="preserve">      "to": 17.0</w:t>
      </w:r>
    </w:p>
    <w:p w14:paraId="60CBD8CF" w14:textId="77777777" w:rsidR="008E7506" w:rsidRPr="008E7506" w:rsidRDefault="008E7506" w:rsidP="008E7506">
      <w:pPr>
        <w:rPr>
          <w:lang w:val="en-US"/>
        </w:rPr>
      </w:pPr>
      <w:r w:rsidRPr="008E7506">
        <w:rPr>
          <w:lang w:val="en-US"/>
        </w:rPr>
        <w:t xml:space="preserve">    },</w:t>
      </w:r>
    </w:p>
    <w:p w14:paraId="074966DA" w14:textId="77777777" w:rsidR="008E7506" w:rsidRPr="008E7506" w:rsidRDefault="008E7506" w:rsidP="008E7506">
      <w:pPr>
        <w:rPr>
          <w:lang w:val="en-US"/>
        </w:rPr>
      </w:pPr>
      <w:r w:rsidRPr="008E7506">
        <w:rPr>
          <w:lang w:val="en-US"/>
        </w:rPr>
        <w:t xml:space="preserve">    {</w:t>
      </w:r>
    </w:p>
    <w:p w14:paraId="25FB7105" w14:textId="77777777" w:rsidR="008E7506" w:rsidRPr="008E7506" w:rsidRDefault="008E7506" w:rsidP="008E7506">
      <w:pPr>
        <w:rPr>
          <w:lang w:val="en-US"/>
        </w:rPr>
      </w:pPr>
      <w:r w:rsidRPr="008E7506">
        <w:rPr>
          <w:lang w:val="en-US"/>
        </w:rPr>
        <w:t xml:space="preserve">      "from": 17.0,</w:t>
      </w:r>
    </w:p>
    <w:p w14:paraId="3A2B8CA8" w14:textId="77777777" w:rsidR="008E7506" w:rsidRPr="008E7506" w:rsidRDefault="008E7506" w:rsidP="008E7506">
      <w:pPr>
        <w:rPr>
          <w:lang w:val="en-US"/>
        </w:rPr>
      </w:pPr>
      <w:r w:rsidRPr="008E7506">
        <w:rPr>
          <w:lang w:val="en-US"/>
        </w:rPr>
        <w:t xml:space="preserve">      "to": 18.0</w:t>
      </w:r>
    </w:p>
    <w:p w14:paraId="33BFD995" w14:textId="77777777" w:rsidR="008E7506" w:rsidRPr="008E7506" w:rsidRDefault="008E7506" w:rsidP="008E7506">
      <w:pPr>
        <w:rPr>
          <w:lang w:val="en-US"/>
        </w:rPr>
      </w:pPr>
      <w:r w:rsidRPr="008E7506">
        <w:rPr>
          <w:lang w:val="en-US"/>
        </w:rPr>
        <w:t xml:space="preserve">    },</w:t>
      </w:r>
    </w:p>
    <w:p w14:paraId="620AE6B8" w14:textId="77777777" w:rsidR="008E7506" w:rsidRPr="008E7506" w:rsidRDefault="008E7506" w:rsidP="008E7506">
      <w:pPr>
        <w:rPr>
          <w:lang w:val="en-US"/>
        </w:rPr>
      </w:pPr>
      <w:r w:rsidRPr="008E7506">
        <w:rPr>
          <w:lang w:val="en-US"/>
        </w:rPr>
        <w:t xml:space="preserve">    {</w:t>
      </w:r>
    </w:p>
    <w:p w14:paraId="57420685" w14:textId="77777777" w:rsidR="008E7506" w:rsidRPr="008E7506" w:rsidRDefault="008E7506" w:rsidP="008E7506">
      <w:pPr>
        <w:rPr>
          <w:lang w:val="en-US"/>
        </w:rPr>
      </w:pPr>
      <w:r w:rsidRPr="008E7506">
        <w:rPr>
          <w:lang w:val="en-US"/>
        </w:rPr>
        <w:t xml:space="preserve">      "from": 19.0,</w:t>
      </w:r>
    </w:p>
    <w:p w14:paraId="1B0108D1" w14:textId="77777777" w:rsidR="008E7506" w:rsidRPr="008E7506" w:rsidRDefault="008E7506" w:rsidP="008E7506">
      <w:pPr>
        <w:rPr>
          <w:lang w:val="en-US"/>
        </w:rPr>
      </w:pPr>
      <w:r w:rsidRPr="008E7506">
        <w:rPr>
          <w:lang w:val="en-US"/>
        </w:rPr>
        <w:t xml:space="preserve">      "to": 20.0</w:t>
      </w:r>
    </w:p>
    <w:p w14:paraId="11BBEE01" w14:textId="77777777" w:rsidR="008E7506" w:rsidRPr="008E7506" w:rsidRDefault="008E7506" w:rsidP="008E7506">
      <w:pPr>
        <w:rPr>
          <w:lang w:val="en-US"/>
        </w:rPr>
      </w:pPr>
      <w:r w:rsidRPr="008E7506">
        <w:rPr>
          <w:lang w:val="en-US"/>
        </w:rPr>
        <w:t xml:space="preserve">    },</w:t>
      </w:r>
    </w:p>
    <w:p w14:paraId="71A6590D" w14:textId="77777777" w:rsidR="008E7506" w:rsidRPr="008E7506" w:rsidRDefault="008E7506" w:rsidP="008E7506">
      <w:pPr>
        <w:rPr>
          <w:lang w:val="en-US"/>
        </w:rPr>
      </w:pPr>
      <w:r w:rsidRPr="008E7506">
        <w:rPr>
          <w:lang w:val="en-US"/>
        </w:rPr>
        <w:t xml:space="preserve">    {</w:t>
      </w:r>
    </w:p>
    <w:p w14:paraId="15B34CE0" w14:textId="77777777" w:rsidR="008E7506" w:rsidRPr="008E7506" w:rsidRDefault="008E7506" w:rsidP="008E7506">
      <w:pPr>
        <w:rPr>
          <w:lang w:val="en-US"/>
        </w:rPr>
      </w:pPr>
      <w:r w:rsidRPr="008E7506">
        <w:rPr>
          <w:lang w:val="en-US"/>
        </w:rPr>
        <w:t xml:space="preserve">      "from": 20.0,</w:t>
      </w:r>
    </w:p>
    <w:p w14:paraId="1A98D850" w14:textId="77777777" w:rsidR="008E7506" w:rsidRPr="008E7506" w:rsidRDefault="008E7506" w:rsidP="008E7506">
      <w:pPr>
        <w:rPr>
          <w:lang w:val="en-US"/>
        </w:rPr>
      </w:pPr>
      <w:r w:rsidRPr="008E7506">
        <w:rPr>
          <w:lang w:val="en-US"/>
        </w:rPr>
        <w:t xml:space="preserve">      "to": 21.0</w:t>
      </w:r>
    </w:p>
    <w:p w14:paraId="74AF2B9B" w14:textId="77777777" w:rsidR="008E7506" w:rsidRPr="008E7506" w:rsidRDefault="008E7506" w:rsidP="008E7506">
      <w:pPr>
        <w:rPr>
          <w:lang w:val="en-US"/>
        </w:rPr>
      </w:pPr>
      <w:r w:rsidRPr="008E7506">
        <w:rPr>
          <w:lang w:val="en-US"/>
        </w:rPr>
        <w:t xml:space="preserve">    },</w:t>
      </w:r>
    </w:p>
    <w:p w14:paraId="7F28E280" w14:textId="77777777" w:rsidR="008E7506" w:rsidRPr="008E7506" w:rsidRDefault="008E7506" w:rsidP="008E7506">
      <w:pPr>
        <w:rPr>
          <w:lang w:val="en-US"/>
        </w:rPr>
      </w:pPr>
      <w:r w:rsidRPr="008E7506">
        <w:rPr>
          <w:lang w:val="en-US"/>
        </w:rPr>
        <w:t xml:space="preserve">    {</w:t>
      </w:r>
    </w:p>
    <w:p w14:paraId="5E8638D1" w14:textId="77777777" w:rsidR="008E7506" w:rsidRPr="008E7506" w:rsidRDefault="008E7506" w:rsidP="008E7506">
      <w:pPr>
        <w:rPr>
          <w:lang w:val="en-US"/>
        </w:rPr>
      </w:pPr>
      <w:r w:rsidRPr="008E7506">
        <w:rPr>
          <w:lang w:val="en-US"/>
        </w:rPr>
        <w:t xml:space="preserve">      "from": 4.0,</w:t>
      </w:r>
    </w:p>
    <w:p w14:paraId="5E3E8E8E" w14:textId="77777777" w:rsidR="008E7506" w:rsidRPr="008E7506" w:rsidRDefault="008E7506" w:rsidP="008E7506">
      <w:pPr>
        <w:rPr>
          <w:lang w:val="en-US"/>
        </w:rPr>
      </w:pPr>
      <w:r w:rsidRPr="008E7506">
        <w:rPr>
          <w:lang w:val="en-US"/>
        </w:rPr>
        <w:t xml:space="preserve">      "to": 21.0</w:t>
      </w:r>
    </w:p>
    <w:p w14:paraId="20EFB541" w14:textId="77777777" w:rsidR="008E7506" w:rsidRPr="008E7506" w:rsidRDefault="008E7506" w:rsidP="008E7506">
      <w:pPr>
        <w:rPr>
          <w:lang w:val="en-US"/>
        </w:rPr>
      </w:pPr>
      <w:r w:rsidRPr="008E7506">
        <w:rPr>
          <w:lang w:val="en-US"/>
        </w:rPr>
        <w:t xml:space="preserve">    },</w:t>
      </w:r>
    </w:p>
    <w:p w14:paraId="27094606" w14:textId="77777777" w:rsidR="008E7506" w:rsidRPr="008E7506" w:rsidRDefault="008E7506" w:rsidP="008E7506">
      <w:pPr>
        <w:rPr>
          <w:lang w:val="en-US"/>
        </w:rPr>
      </w:pPr>
      <w:r w:rsidRPr="008E7506">
        <w:rPr>
          <w:lang w:val="en-US"/>
        </w:rPr>
        <w:t xml:space="preserve">    {</w:t>
      </w:r>
    </w:p>
    <w:p w14:paraId="29D00BA1" w14:textId="77777777" w:rsidR="008E7506" w:rsidRPr="008E7506" w:rsidRDefault="008E7506" w:rsidP="008E7506">
      <w:pPr>
        <w:rPr>
          <w:lang w:val="en-US"/>
        </w:rPr>
      </w:pPr>
      <w:r w:rsidRPr="008E7506">
        <w:rPr>
          <w:lang w:val="en-US"/>
        </w:rPr>
        <w:t xml:space="preserve">      "from": 4.0,</w:t>
      </w:r>
    </w:p>
    <w:p w14:paraId="2D5AE2DA" w14:textId="77777777" w:rsidR="008E7506" w:rsidRPr="008E7506" w:rsidRDefault="008E7506" w:rsidP="008E7506">
      <w:pPr>
        <w:rPr>
          <w:lang w:val="en-US"/>
        </w:rPr>
      </w:pPr>
      <w:r w:rsidRPr="008E7506">
        <w:rPr>
          <w:lang w:val="en-US"/>
        </w:rPr>
        <w:lastRenderedPageBreak/>
        <w:t xml:space="preserve">      "to": 22.0</w:t>
      </w:r>
    </w:p>
    <w:p w14:paraId="12BD83FD" w14:textId="77777777" w:rsidR="008E7506" w:rsidRPr="008E7506" w:rsidRDefault="008E7506" w:rsidP="008E7506">
      <w:pPr>
        <w:rPr>
          <w:lang w:val="en-US"/>
        </w:rPr>
      </w:pPr>
      <w:r w:rsidRPr="008E7506">
        <w:rPr>
          <w:lang w:val="en-US"/>
        </w:rPr>
        <w:t xml:space="preserve">    },</w:t>
      </w:r>
    </w:p>
    <w:p w14:paraId="0B7D3CA2" w14:textId="77777777" w:rsidR="008E7506" w:rsidRPr="008E7506" w:rsidRDefault="008E7506" w:rsidP="008E7506">
      <w:pPr>
        <w:rPr>
          <w:lang w:val="en-US"/>
        </w:rPr>
      </w:pPr>
      <w:r w:rsidRPr="008E7506">
        <w:rPr>
          <w:lang w:val="en-US"/>
        </w:rPr>
        <w:t xml:space="preserve">    {</w:t>
      </w:r>
    </w:p>
    <w:p w14:paraId="5E8BBD69" w14:textId="77777777" w:rsidR="008E7506" w:rsidRPr="008E7506" w:rsidRDefault="008E7506" w:rsidP="008E7506">
      <w:pPr>
        <w:rPr>
          <w:lang w:val="en-US"/>
        </w:rPr>
      </w:pPr>
      <w:r w:rsidRPr="008E7506">
        <w:rPr>
          <w:lang w:val="en-US"/>
        </w:rPr>
        <w:t xml:space="preserve">      "from": 22.0,</w:t>
      </w:r>
    </w:p>
    <w:p w14:paraId="31EE4594" w14:textId="77777777" w:rsidR="008E7506" w:rsidRPr="008E7506" w:rsidRDefault="008E7506" w:rsidP="008E7506">
      <w:pPr>
        <w:rPr>
          <w:lang w:val="en-US"/>
        </w:rPr>
      </w:pPr>
      <w:r w:rsidRPr="008E7506">
        <w:rPr>
          <w:lang w:val="en-US"/>
        </w:rPr>
        <w:t xml:space="preserve">      "to": 23.0</w:t>
      </w:r>
    </w:p>
    <w:p w14:paraId="1CF00FD7" w14:textId="77777777" w:rsidR="008E7506" w:rsidRPr="008E7506" w:rsidRDefault="008E7506" w:rsidP="008E7506">
      <w:pPr>
        <w:rPr>
          <w:lang w:val="en-US"/>
        </w:rPr>
      </w:pPr>
      <w:r w:rsidRPr="008E7506">
        <w:rPr>
          <w:lang w:val="en-US"/>
        </w:rPr>
        <w:t xml:space="preserve">    },</w:t>
      </w:r>
    </w:p>
    <w:p w14:paraId="409C731D" w14:textId="77777777" w:rsidR="008E7506" w:rsidRPr="008E7506" w:rsidRDefault="008E7506" w:rsidP="008E7506">
      <w:pPr>
        <w:rPr>
          <w:lang w:val="en-US"/>
        </w:rPr>
      </w:pPr>
      <w:r w:rsidRPr="008E7506">
        <w:rPr>
          <w:lang w:val="en-US"/>
        </w:rPr>
        <w:t xml:space="preserve">    {</w:t>
      </w:r>
    </w:p>
    <w:p w14:paraId="4CF8E85D" w14:textId="77777777" w:rsidR="008E7506" w:rsidRPr="008E7506" w:rsidRDefault="008E7506" w:rsidP="008E7506">
      <w:pPr>
        <w:rPr>
          <w:lang w:val="en-US"/>
        </w:rPr>
      </w:pPr>
      <w:r w:rsidRPr="008E7506">
        <w:rPr>
          <w:lang w:val="en-US"/>
        </w:rPr>
        <w:t xml:space="preserve">      "from": 23.0,</w:t>
      </w:r>
    </w:p>
    <w:p w14:paraId="03F726E8" w14:textId="77777777" w:rsidR="008E7506" w:rsidRPr="008E7506" w:rsidRDefault="008E7506" w:rsidP="008E7506">
      <w:pPr>
        <w:rPr>
          <w:lang w:val="en-US"/>
        </w:rPr>
      </w:pPr>
      <w:r w:rsidRPr="008E7506">
        <w:rPr>
          <w:lang w:val="en-US"/>
        </w:rPr>
        <w:t xml:space="preserve">      "to": 24.0</w:t>
      </w:r>
    </w:p>
    <w:p w14:paraId="3B9C5412" w14:textId="77777777" w:rsidR="008E7506" w:rsidRPr="008E7506" w:rsidRDefault="008E7506" w:rsidP="008E7506">
      <w:pPr>
        <w:rPr>
          <w:lang w:val="en-US"/>
        </w:rPr>
      </w:pPr>
      <w:r w:rsidRPr="008E7506">
        <w:rPr>
          <w:lang w:val="en-US"/>
        </w:rPr>
        <w:t xml:space="preserve">    },</w:t>
      </w:r>
    </w:p>
    <w:p w14:paraId="7751FC72" w14:textId="77777777" w:rsidR="008E7506" w:rsidRPr="008E7506" w:rsidRDefault="008E7506" w:rsidP="008E7506">
      <w:pPr>
        <w:rPr>
          <w:lang w:val="en-US"/>
        </w:rPr>
      </w:pPr>
      <w:r w:rsidRPr="008E7506">
        <w:rPr>
          <w:lang w:val="en-US"/>
        </w:rPr>
        <w:t xml:space="preserve">    {</w:t>
      </w:r>
    </w:p>
    <w:p w14:paraId="1F4E8D50" w14:textId="77777777" w:rsidR="008E7506" w:rsidRPr="008E7506" w:rsidRDefault="008E7506" w:rsidP="008E7506">
      <w:pPr>
        <w:rPr>
          <w:lang w:val="en-US"/>
        </w:rPr>
      </w:pPr>
      <w:r w:rsidRPr="008E7506">
        <w:rPr>
          <w:lang w:val="en-US"/>
        </w:rPr>
        <w:t xml:space="preserve">      "from": 2.0,</w:t>
      </w:r>
    </w:p>
    <w:p w14:paraId="238FFF1F" w14:textId="77777777" w:rsidR="008E7506" w:rsidRPr="008E7506" w:rsidRDefault="008E7506" w:rsidP="008E7506">
      <w:pPr>
        <w:rPr>
          <w:lang w:val="en-US"/>
        </w:rPr>
      </w:pPr>
      <w:r w:rsidRPr="008E7506">
        <w:rPr>
          <w:lang w:val="en-US"/>
        </w:rPr>
        <w:t xml:space="preserve">      "to": 24.0</w:t>
      </w:r>
    </w:p>
    <w:p w14:paraId="663AFF8F" w14:textId="77777777" w:rsidR="008E7506" w:rsidRPr="008E7506" w:rsidRDefault="008E7506" w:rsidP="008E7506">
      <w:pPr>
        <w:rPr>
          <w:lang w:val="en-US"/>
        </w:rPr>
      </w:pPr>
      <w:r w:rsidRPr="008E7506">
        <w:rPr>
          <w:lang w:val="en-US"/>
        </w:rPr>
        <w:t xml:space="preserve">    },</w:t>
      </w:r>
    </w:p>
    <w:p w14:paraId="006AECBE" w14:textId="77777777" w:rsidR="008E7506" w:rsidRPr="008E7506" w:rsidRDefault="008E7506" w:rsidP="008E7506">
      <w:pPr>
        <w:rPr>
          <w:lang w:val="en-US"/>
        </w:rPr>
      </w:pPr>
      <w:r w:rsidRPr="008E7506">
        <w:rPr>
          <w:lang w:val="en-US"/>
        </w:rPr>
        <w:t xml:space="preserve">    {</w:t>
      </w:r>
    </w:p>
    <w:p w14:paraId="2108D5B2" w14:textId="77777777" w:rsidR="008E7506" w:rsidRPr="008E7506" w:rsidRDefault="008E7506" w:rsidP="008E7506">
      <w:pPr>
        <w:rPr>
          <w:lang w:val="en-US"/>
        </w:rPr>
      </w:pPr>
      <w:r w:rsidRPr="008E7506">
        <w:rPr>
          <w:lang w:val="en-US"/>
        </w:rPr>
        <w:t xml:space="preserve">      "from": 2.0,</w:t>
      </w:r>
    </w:p>
    <w:p w14:paraId="6AFAC8A2" w14:textId="77777777" w:rsidR="008E7506" w:rsidRPr="008E7506" w:rsidRDefault="008E7506" w:rsidP="008E7506">
      <w:pPr>
        <w:rPr>
          <w:lang w:val="en-US"/>
        </w:rPr>
      </w:pPr>
      <w:r w:rsidRPr="008E7506">
        <w:rPr>
          <w:lang w:val="en-US"/>
        </w:rPr>
        <w:t xml:space="preserve">      "to": 19.0</w:t>
      </w:r>
    </w:p>
    <w:p w14:paraId="31EFD252" w14:textId="77777777" w:rsidR="008E7506" w:rsidRPr="008E7506" w:rsidRDefault="008E7506" w:rsidP="008E7506">
      <w:pPr>
        <w:rPr>
          <w:lang w:val="en-US"/>
        </w:rPr>
      </w:pPr>
      <w:r w:rsidRPr="008E7506">
        <w:rPr>
          <w:lang w:val="en-US"/>
        </w:rPr>
        <w:t xml:space="preserve">    },</w:t>
      </w:r>
    </w:p>
    <w:p w14:paraId="58645F64" w14:textId="77777777" w:rsidR="008E7506" w:rsidRPr="008E7506" w:rsidRDefault="008E7506" w:rsidP="008E7506">
      <w:pPr>
        <w:rPr>
          <w:lang w:val="en-US"/>
        </w:rPr>
      </w:pPr>
      <w:r w:rsidRPr="008E7506">
        <w:rPr>
          <w:lang w:val="en-US"/>
        </w:rPr>
        <w:t xml:space="preserve">    {</w:t>
      </w:r>
    </w:p>
    <w:p w14:paraId="1DAC63BC" w14:textId="77777777" w:rsidR="008E7506" w:rsidRPr="008E7506" w:rsidRDefault="008E7506" w:rsidP="008E7506">
      <w:pPr>
        <w:rPr>
          <w:lang w:val="en-US"/>
        </w:rPr>
      </w:pPr>
      <w:r w:rsidRPr="008E7506">
        <w:rPr>
          <w:lang w:val="en-US"/>
        </w:rPr>
        <w:t xml:space="preserve">      "from": 24.0,</w:t>
      </w:r>
    </w:p>
    <w:p w14:paraId="797AE60E" w14:textId="77777777" w:rsidR="008E7506" w:rsidRPr="008E7506" w:rsidRDefault="008E7506" w:rsidP="008E7506">
      <w:pPr>
        <w:rPr>
          <w:lang w:val="en-US"/>
        </w:rPr>
      </w:pPr>
      <w:r w:rsidRPr="008E7506">
        <w:rPr>
          <w:lang w:val="en-US"/>
        </w:rPr>
        <w:t xml:space="preserve">      "to": 25.0</w:t>
      </w:r>
    </w:p>
    <w:p w14:paraId="7AD8A137" w14:textId="77777777" w:rsidR="008E7506" w:rsidRPr="008E7506" w:rsidRDefault="008E7506" w:rsidP="008E7506">
      <w:pPr>
        <w:rPr>
          <w:lang w:val="en-US"/>
        </w:rPr>
      </w:pPr>
      <w:r w:rsidRPr="008E7506">
        <w:rPr>
          <w:lang w:val="en-US"/>
        </w:rPr>
        <w:t xml:space="preserve">    },</w:t>
      </w:r>
    </w:p>
    <w:p w14:paraId="63ADBE2E" w14:textId="77777777" w:rsidR="008E7506" w:rsidRPr="008E7506" w:rsidRDefault="008E7506" w:rsidP="008E7506">
      <w:pPr>
        <w:rPr>
          <w:lang w:val="en-US"/>
        </w:rPr>
      </w:pPr>
      <w:r w:rsidRPr="008E7506">
        <w:rPr>
          <w:lang w:val="en-US"/>
        </w:rPr>
        <w:t xml:space="preserve">    {</w:t>
      </w:r>
    </w:p>
    <w:p w14:paraId="1B65C6A7" w14:textId="77777777" w:rsidR="008E7506" w:rsidRPr="008E7506" w:rsidRDefault="008E7506" w:rsidP="008E7506">
      <w:pPr>
        <w:rPr>
          <w:lang w:val="en-US"/>
        </w:rPr>
      </w:pPr>
      <w:r w:rsidRPr="008E7506">
        <w:rPr>
          <w:lang w:val="en-US"/>
        </w:rPr>
        <w:t xml:space="preserve">      "from": 1.0,</w:t>
      </w:r>
    </w:p>
    <w:p w14:paraId="2A82A346" w14:textId="77777777" w:rsidR="008E7506" w:rsidRPr="008E7506" w:rsidRDefault="008E7506" w:rsidP="008E7506">
      <w:pPr>
        <w:rPr>
          <w:lang w:val="en-US"/>
        </w:rPr>
      </w:pPr>
      <w:r w:rsidRPr="008E7506">
        <w:rPr>
          <w:lang w:val="en-US"/>
        </w:rPr>
        <w:t xml:space="preserve">      "to": 24.0</w:t>
      </w:r>
    </w:p>
    <w:p w14:paraId="70BE8D84" w14:textId="77777777" w:rsidR="008E7506" w:rsidRPr="008E7506" w:rsidRDefault="008E7506" w:rsidP="008E7506">
      <w:pPr>
        <w:rPr>
          <w:lang w:val="en-US"/>
        </w:rPr>
      </w:pPr>
      <w:r w:rsidRPr="008E7506">
        <w:rPr>
          <w:lang w:val="en-US"/>
        </w:rPr>
        <w:t xml:space="preserve">    },</w:t>
      </w:r>
    </w:p>
    <w:p w14:paraId="59480008" w14:textId="77777777" w:rsidR="008E7506" w:rsidRPr="008E7506" w:rsidRDefault="008E7506" w:rsidP="008E7506">
      <w:pPr>
        <w:rPr>
          <w:lang w:val="en-US"/>
        </w:rPr>
      </w:pPr>
      <w:r w:rsidRPr="008E7506">
        <w:rPr>
          <w:lang w:val="en-US"/>
        </w:rPr>
        <w:t xml:space="preserve">    {</w:t>
      </w:r>
    </w:p>
    <w:p w14:paraId="3A360F25" w14:textId="77777777" w:rsidR="008E7506" w:rsidRPr="008E7506" w:rsidRDefault="008E7506" w:rsidP="008E7506">
      <w:pPr>
        <w:rPr>
          <w:lang w:val="en-US"/>
        </w:rPr>
      </w:pPr>
      <w:r w:rsidRPr="008E7506">
        <w:rPr>
          <w:lang w:val="en-US"/>
        </w:rPr>
        <w:t xml:space="preserve">      "from": 1.0,</w:t>
      </w:r>
    </w:p>
    <w:p w14:paraId="46EFC8EC" w14:textId="77777777" w:rsidR="008E7506" w:rsidRPr="008E7506" w:rsidRDefault="008E7506" w:rsidP="008E7506">
      <w:pPr>
        <w:rPr>
          <w:lang w:val="en-US"/>
        </w:rPr>
      </w:pPr>
      <w:r w:rsidRPr="008E7506">
        <w:rPr>
          <w:lang w:val="en-US"/>
        </w:rPr>
        <w:t xml:space="preserve">      "to": 19.0</w:t>
      </w:r>
    </w:p>
    <w:p w14:paraId="77FBCE56" w14:textId="77777777" w:rsidR="008E7506" w:rsidRPr="008E7506" w:rsidRDefault="008E7506" w:rsidP="008E7506">
      <w:pPr>
        <w:rPr>
          <w:lang w:val="en-US"/>
        </w:rPr>
      </w:pPr>
      <w:r w:rsidRPr="008E7506">
        <w:rPr>
          <w:lang w:val="en-US"/>
        </w:rPr>
        <w:t xml:space="preserve">    },</w:t>
      </w:r>
    </w:p>
    <w:p w14:paraId="1227B9D2" w14:textId="77777777" w:rsidR="008E7506" w:rsidRPr="008E7506" w:rsidRDefault="008E7506" w:rsidP="008E7506">
      <w:pPr>
        <w:rPr>
          <w:lang w:val="en-US"/>
        </w:rPr>
      </w:pPr>
      <w:r w:rsidRPr="008E7506">
        <w:rPr>
          <w:lang w:val="en-US"/>
        </w:rPr>
        <w:t xml:space="preserve">    {</w:t>
      </w:r>
    </w:p>
    <w:p w14:paraId="19107B71" w14:textId="77777777" w:rsidR="008E7506" w:rsidRPr="008E7506" w:rsidRDefault="008E7506" w:rsidP="008E7506">
      <w:pPr>
        <w:rPr>
          <w:lang w:val="en-US"/>
        </w:rPr>
      </w:pPr>
      <w:r w:rsidRPr="008E7506">
        <w:rPr>
          <w:lang w:val="en-US"/>
        </w:rPr>
        <w:t xml:space="preserve">      "from": 19.0,</w:t>
      </w:r>
    </w:p>
    <w:p w14:paraId="285C62D6" w14:textId="77777777" w:rsidR="008E7506" w:rsidRPr="008E7506" w:rsidRDefault="008E7506" w:rsidP="008E7506">
      <w:pPr>
        <w:rPr>
          <w:lang w:val="en-US"/>
        </w:rPr>
      </w:pPr>
      <w:r w:rsidRPr="008E7506">
        <w:rPr>
          <w:lang w:val="en-US"/>
        </w:rPr>
        <w:t xml:space="preserve">      "to": 26.0</w:t>
      </w:r>
    </w:p>
    <w:p w14:paraId="7B487BD6" w14:textId="77777777" w:rsidR="008E7506" w:rsidRPr="008E7506" w:rsidRDefault="008E7506" w:rsidP="008E7506">
      <w:pPr>
        <w:rPr>
          <w:lang w:val="en-US"/>
        </w:rPr>
      </w:pPr>
      <w:r w:rsidRPr="008E7506">
        <w:rPr>
          <w:lang w:val="en-US"/>
        </w:rPr>
        <w:t xml:space="preserve">    },</w:t>
      </w:r>
    </w:p>
    <w:p w14:paraId="26C3C79D" w14:textId="77777777" w:rsidR="008E7506" w:rsidRPr="008E7506" w:rsidRDefault="008E7506" w:rsidP="008E7506">
      <w:pPr>
        <w:rPr>
          <w:lang w:val="en-US"/>
        </w:rPr>
      </w:pPr>
      <w:r w:rsidRPr="008E7506">
        <w:rPr>
          <w:lang w:val="en-US"/>
        </w:rPr>
        <w:t xml:space="preserve">    {</w:t>
      </w:r>
    </w:p>
    <w:p w14:paraId="3FCDAA14" w14:textId="77777777" w:rsidR="008E7506" w:rsidRPr="008E7506" w:rsidRDefault="008E7506" w:rsidP="008E7506">
      <w:pPr>
        <w:rPr>
          <w:lang w:val="en-US"/>
        </w:rPr>
      </w:pPr>
      <w:r w:rsidRPr="008E7506">
        <w:rPr>
          <w:lang w:val="en-US"/>
        </w:rPr>
        <w:t xml:space="preserve">      "from": 24.0,</w:t>
      </w:r>
    </w:p>
    <w:p w14:paraId="50028526" w14:textId="77777777" w:rsidR="008E7506" w:rsidRPr="008E7506" w:rsidRDefault="008E7506" w:rsidP="008E7506">
      <w:pPr>
        <w:rPr>
          <w:lang w:val="en-US"/>
        </w:rPr>
      </w:pPr>
      <w:r w:rsidRPr="008E7506">
        <w:rPr>
          <w:lang w:val="en-US"/>
        </w:rPr>
        <w:t xml:space="preserve">      "to": 27.0</w:t>
      </w:r>
    </w:p>
    <w:p w14:paraId="0BBAF260" w14:textId="77777777" w:rsidR="008E7506" w:rsidRPr="008E7506" w:rsidRDefault="008E7506" w:rsidP="008E7506">
      <w:pPr>
        <w:rPr>
          <w:lang w:val="en-US"/>
        </w:rPr>
      </w:pPr>
      <w:r w:rsidRPr="008E7506">
        <w:rPr>
          <w:lang w:val="en-US"/>
        </w:rPr>
        <w:t xml:space="preserve">    },</w:t>
      </w:r>
    </w:p>
    <w:p w14:paraId="1DF1121C" w14:textId="77777777" w:rsidR="008E7506" w:rsidRPr="008E7506" w:rsidRDefault="008E7506" w:rsidP="008E7506">
      <w:pPr>
        <w:rPr>
          <w:lang w:val="en-US"/>
        </w:rPr>
      </w:pPr>
      <w:r w:rsidRPr="008E7506">
        <w:rPr>
          <w:lang w:val="en-US"/>
        </w:rPr>
        <w:t xml:space="preserve">    {</w:t>
      </w:r>
    </w:p>
    <w:p w14:paraId="44508FB8" w14:textId="77777777" w:rsidR="008E7506" w:rsidRPr="008E7506" w:rsidRDefault="008E7506" w:rsidP="008E7506">
      <w:pPr>
        <w:rPr>
          <w:lang w:val="en-US"/>
        </w:rPr>
      </w:pPr>
      <w:r w:rsidRPr="008E7506">
        <w:rPr>
          <w:lang w:val="en-US"/>
        </w:rPr>
        <w:t xml:space="preserve">      "from": 22.0,</w:t>
      </w:r>
    </w:p>
    <w:p w14:paraId="61A64DA0" w14:textId="77777777" w:rsidR="008E7506" w:rsidRPr="008E7506" w:rsidRDefault="008E7506" w:rsidP="008E7506">
      <w:pPr>
        <w:rPr>
          <w:lang w:val="en-US"/>
        </w:rPr>
      </w:pPr>
      <w:r w:rsidRPr="008E7506">
        <w:rPr>
          <w:lang w:val="en-US"/>
        </w:rPr>
        <w:t xml:space="preserve">      "to": 27.0</w:t>
      </w:r>
    </w:p>
    <w:p w14:paraId="43FCCD6A" w14:textId="77777777" w:rsidR="008E7506" w:rsidRPr="008E7506" w:rsidRDefault="008E7506" w:rsidP="008E7506">
      <w:pPr>
        <w:rPr>
          <w:lang w:val="en-US"/>
        </w:rPr>
      </w:pPr>
      <w:r w:rsidRPr="008E7506">
        <w:rPr>
          <w:lang w:val="en-US"/>
        </w:rPr>
        <w:t xml:space="preserve">    },</w:t>
      </w:r>
    </w:p>
    <w:p w14:paraId="546130A0" w14:textId="77777777" w:rsidR="008E7506" w:rsidRPr="008E7506" w:rsidRDefault="008E7506" w:rsidP="008E7506">
      <w:pPr>
        <w:rPr>
          <w:lang w:val="en-US"/>
        </w:rPr>
      </w:pPr>
      <w:r w:rsidRPr="008E7506">
        <w:rPr>
          <w:lang w:val="en-US"/>
        </w:rPr>
        <w:t xml:space="preserve">    {</w:t>
      </w:r>
    </w:p>
    <w:p w14:paraId="2F935127" w14:textId="77777777" w:rsidR="008E7506" w:rsidRPr="008E7506" w:rsidRDefault="008E7506" w:rsidP="008E7506">
      <w:pPr>
        <w:rPr>
          <w:lang w:val="en-US"/>
        </w:rPr>
      </w:pPr>
      <w:r w:rsidRPr="008E7506">
        <w:rPr>
          <w:lang w:val="en-US"/>
        </w:rPr>
        <w:t xml:space="preserve">      "from": 22.0,</w:t>
      </w:r>
    </w:p>
    <w:p w14:paraId="419D15A4" w14:textId="77777777" w:rsidR="008E7506" w:rsidRPr="008E7506" w:rsidRDefault="008E7506" w:rsidP="008E7506">
      <w:pPr>
        <w:rPr>
          <w:lang w:val="en-US"/>
        </w:rPr>
      </w:pPr>
      <w:r w:rsidRPr="008E7506">
        <w:rPr>
          <w:lang w:val="en-US"/>
        </w:rPr>
        <w:t xml:space="preserve">      "to": 28.0</w:t>
      </w:r>
    </w:p>
    <w:p w14:paraId="42541190" w14:textId="77777777" w:rsidR="008E7506" w:rsidRPr="008E7506" w:rsidRDefault="008E7506" w:rsidP="008E7506">
      <w:pPr>
        <w:rPr>
          <w:lang w:val="en-US"/>
        </w:rPr>
      </w:pPr>
      <w:r w:rsidRPr="008E7506">
        <w:rPr>
          <w:lang w:val="en-US"/>
        </w:rPr>
        <w:t xml:space="preserve">    },</w:t>
      </w:r>
    </w:p>
    <w:p w14:paraId="2E32AB1D" w14:textId="77777777" w:rsidR="008E7506" w:rsidRPr="008E7506" w:rsidRDefault="008E7506" w:rsidP="008E7506">
      <w:pPr>
        <w:rPr>
          <w:lang w:val="en-US"/>
        </w:rPr>
      </w:pPr>
      <w:r w:rsidRPr="008E7506">
        <w:rPr>
          <w:lang w:val="en-US"/>
        </w:rPr>
        <w:lastRenderedPageBreak/>
        <w:t xml:space="preserve">    {</w:t>
      </w:r>
    </w:p>
    <w:p w14:paraId="68DB3D4B" w14:textId="77777777" w:rsidR="008E7506" w:rsidRPr="008E7506" w:rsidRDefault="008E7506" w:rsidP="008E7506">
      <w:pPr>
        <w:rPr>
          <w:lang w:val="en-US"/>
        </w:rPr>
      </w:pPr>
      <w:r w:rsidRPr="008E7506">
        <w:rPr>
          <w:lang w:val="en-US"/>
        </w:rPr>
        <w:t xml:space="preserve">      "from": 5.0,</w:t>
      </w:r>
    </w:p>
    <w:p w14:paraId="3DCB4435" w14:textId="77777777" w:rsidR="008E7506" w:rsidRPr="008E7506" w:rsidRDefault="008E7506" w:rsidP="008E7506">
      <w:pPr>
        <w:rPr>
          <w:lang w:val="en-US"/>
        </w:rPr>
      </w:pPr>
      <w:r w:rsidRPr="008E7506">
        <w:rPr>
          <w:lang w:val="en-US"/>
        </w:rPr>
        <w:t xml:space="preserve">      "to": 22.0</w:t>
      </w:r>
    </w:p>
    <w:p w14:paraId="3A04768D" w14:textId="77777777" w:rsidR="008E7506" w:rsidRPr="008E7506" w:rsidRDefault="008E7506" w:rsidP="008E7506">
      <w:pPr>
        <w:rPr>
          <w:lang w:val="en-US"/>
        </w:rPr>
      </w:pPr>
      <w:r w:rsidRPr="008E7506">
        <w:rPr>
          <w:lang w:val="en-US"/>
        </w:rPr>
        <w:t xml:space="preserve">    },</w:t>
      </w:r>
    </w:p>
    <w:p w14:paraId="5844DC22" w14:textId="77777777" w:rsidR="008E7506" w:rsidRPr="008E7506" w:rsidRDefault="008E7506" w:rsidP="008E7506">
      <w:pPr>
        <w:rPr>
          <w:lang w:val="en-US"/>
        </w:rPr>
      </w:pPr>
      <w:r w:rsidRPr="008E7506">
        <w:rPr>
          <w:lang w:val="en-US"/>
        </w:rPr>
        <w:t xml:space="preserve">    {</w:t>
      </w:r>
    </w:p>
    <w:p w14:paraId="64BDE72E" w14:textId="77777777" w:rsidR="008E7506" w:rsidRPr="008E7506" w:rsidRDefault="008E7506" w:rsidP="008E7506">
      <w:pPr>
        <w:rPr>
          <w:lang w:val="en-US"/>
        </w:rPr>
      </w:pPr>
      <w:r w:rsidRPr="008E7506">
        <w:rPr>
          <w:lang w:val="en-US"/>
        </w:rPr>
        <w:t xml:space="preserve">      "from": 5.0,</w:t>
      </w:r>
    </w:p>
    <w:p w14:paraId="645ABFF4" w14:textId="77777777" w:rsidR="008E7506" w:rsidRPr="008E7506" w:rsidRDefault="008E7506" w:rsidP="008E7506">
      <w:pPr>
        <w:rPr>
          <w:lang w:val="en-US"/>
        </w:rPr>
      </w:pPr>
      <w:r w:rsidRPr="008E7506">
        <w:rPr>
          <w:lang w:val="en-US"/>
        </w:rPr>
        <w:t xml:space="preserve">      "to": 21.0</w:t>
      </w:r>
    </w:p>
    <w:p w14:paraId="0882D13B" w14:textId="77777777" w:rsidR="008E7506" w:rsidRPr="008E7506" w:rsidRDefault="008E7506" w:rsidP="008E7506">
      <w:pPr>
        <w:rPr>
          <w:lang w:val="en-US"/>
        </w:rPr>
      </w:pPr>
      <w:r w:rsidRPr="008E7506">
        <w:rPr>
          <w:lang w:val="en-US"/>
        </w:rPr>
        <w:t xml:space="preserve">    },</w:t>
      </w:r>
    </w:p>
    <w:p w14:paraId="1DA172E4" w14:textId="77777777" w:rsidR="008E7506" w:rsidRPr="008E7506" w:rsidRDefault="008E7506" w:rsidP="008E7506">
      <w:pPr>
        <w:rPr>
          <w:lang w:val="en-US"/>
        </w:rPr>
      </w:pPr>
      <w:r w:rsidRPr="008E7506">
        <w:rPr>
          <w:lang w:val="en-US"/>
        </w:rPr>
        <w:t xml:space="preserve">    {</w:t>
      </w:r>
    </w:p>
    <w:p w14:paraId="55C15FFB" w14:textId="77777777" w:rsidR="008E7506" w:rsidRPr="008E7506" w:rsidRDefault="008E7506" w:rsidP="008E7506">
      <w:pPr>
        <w:rPr>
          <w:lang w:val="en-US"/>
        </w:rPr>
      </w:pPr>
      <w:r w:rsidRPr="008E7506">
        <w:rPr>
          <w:lang w:val="en-US"/>
        </w:rPr>
        <w:t xml:space="preserve">      "from": 21.0,</w:t>
      </w:r>
    </w:p>
    <w:p w14:paraId="768C0123" w14:textId="77777777" w:rsidR="008E7506" w:rsidRPr="008E7506" w:rsidRDefault="008E7506" w:rsidP="008E7506">
      <w:pPr>
        <w:rPr>
          <w:lang w:val="en-US"/>
        </w:rPr>
      </w:pPr>
      <w:r w:rsidRPr="008E7506">
        <w:rPr>
          <w:lang w:val="en-US"/>
        </w:rPr>
        <w:t xml:space="preserve">      "to": 29.0</w:t>
      </w:r>
    </w:p>
    <w:p w14:paraId="74149D90" w14:textId="77777777" w:rsidR="008E7506" w:rsidRPr="008E7506" w:rsidRDefault="008E7506" w:rsidP="008E7506">
      <w:pPr>
        <w:rPr>
          <w:lang w:val="en-US"/>
        </w:rPr>
      </w:pPr>
      <w:r w:rsidRPr="008E7506">
        <w:rPr>
          <w:lang w:val="en-US"/>
        </w:rPr>
        <w:t xml:space="preserve">    },</w:t>
      </w:r>
    </w:p>
    <w:p w14:paraId="55ED9546" w14:textId="77777777" w:rsidR="008E7506" w:rsidRPr="008E7506" w:rsidRDefault="008E7506" w:rsidP="008E7506">
      <w:pPr>
        <w:rPr>
          <w:lang w:val="en-US"/>
        </w:rPr>
      </w:pPr>
      <w:r w:rsidRPr="008E7506">
        <w:rPr>
          <w:lang w:val="en-US"/>
        </w:rPr>
        <w:t xml:space="preserve">    {</w:t>
      </w:r>
    </w:p>
    <w:p w14:paraId="168470EE" w14:textId="77777777" w:rsidR="008E7506" w:rsidRPr="008E7506" w:rsidRDefault="008E7506" w:rsidP="008E7506">
      <w:pPr>
        <w:rPr>
          <w:lang w:val="en-US"/>
        </w:rPr>
      </w:pPr>
      <w:r w:rsidRPr="008E7506">
        <w:rPr>
          <w:lang w:val="en-US"/>
        </w:rPr>
        <w:t xml:space="preserve">      "from": 21.0,</w:t>
      </w:r>
    </w:p>
    <w:p w14:paraId="71ED0D69" w14:textId="77777777" w:rsidR="008E7506" w:rsidRPr="008E7506" w:rsidRDefault="008E7506" w:rsidP="008E7506">
      <w:pPr>
        <w:rPr>
          <w:lang w:val="en-US"/>
        </w:rPr>
      </w:pPr>
      <w:r w:rsidRPr="008E7506">
        <w:rPr>
          <w:lang w:val="en-US"/>
        </w:rPr>
        <w:t xml:space="preserve">      "to": 30.0</w:t>
      </w:r>
    </w:p>
    <w:p w14:paraId="2E2862C4" w14:textId="77777777" w:rsidR="008E7506" w:rsidRPr="008E7506" w:rsidRDefault="008E7506" w:rsidP="008E7506">
      <w:pPr>
        <w:rPr>
          <w:lang w:val="en-US"/>
        </w:rPr>
      </w:pPr>
      <w:r w:rsidRPr="008E7506">
        <w:rPr>
          <w:lang w:val="en-US"/>
        </w:rPr>
        <w:t xml:space="preserve">    },</w:t>
      </w:r>
    </w:p>
    <w:p w14:paraId="5E61C926" w14:textId="77777777" w:rsidR="008E7506" w:rsidRPr="008E7506" w:rsidRDefault="008E7506" w:rsidP="008E7506">
      <w:pPr>
        <w:rPr>
          <w:lang w:val="en-US"/>
        </w:rPr>
      </w:pPr>
      <w:r w:rsidRPr="008E7506">
        <w:rPr>
          <w:lang w:val="en-US"/>
        </w:rPr>
        <w:t xml:space="preserve">    {</w:t>
      </w:r>
    </w:p>
    <w:p w14:paraId="686EAFBD" w14:textId="77777777" w:rsidR="008E7506" w:rsidRPr="008E7506" w:rsidRDefault="008E7506" w:rsidP="008E7506">
      <w:pPr>
        <w:rPr>
          <w:lang w:val="en-US"/>
        </w:rPr>
      </w:pPr>
      <w:r w:rsidRPr="008E7506">
        <w:rPr>
          <w:lang w:val="en-US"/>
        </w:rPr>
        <w:t xml:space="preserve">      "from": 19.0,</w:t>
      </w:r>
    </w:p>
    <w:p w14:paraId="7958C5F1" w14:textId="77777777" w:rsidR="008E7506" w:rsidRPr="008E7506" w:rsidRDefault="008E7506" w:rsidP="008E7506">
      <w:pPr>
        <w:rPr>
          <w:lang w:val="en-US"/>
        </w:rPr>
      </w:pPr>
      <w:r w:rsidRPr="008E7506">
        <w:rPr>
          <w:lang w:val="en-US"/>
        </w:rPr>
        <w:t xml:space="preserve">      "to": 30.0</w:t>
      </w:r>
    </w:p>
    <w:p w14:paraId="5DAE980C" w14:textId="77777777" w:rsidR="008E7506" w:rsidRPr="008E7506" w:rsidRDefault="008E7506" w:rsidP="008E7506">
      <w:pPr>
        <w:rPr>
          <w:lang w:val="en-US"/>
        </w:rPr>
      </w:pPr>
      <w:r w:rsidRPr="008E7506">
        <w:rPr>
          <w:lang w:val="en-US"/>
        </w:rPr>
        <w:t xml:space="preserve">    },</w:t>
      </w:r>
    </w:p>
    <w:p w14:paraId="0E0BFAF9" w14:textId="77777777" w:rsidR="008E7506" w:rsidRPr="008E7506" w:rsidRDefault="008E7506" w:rsidP="008E7506">
      <w:pPr>
        <w:rPr>
          <w:lang w:val="en-US"/>
        </w:rPr>
      </w:pPr>
      <w:r w:rsidRPr="008E7506">
        <w:rPr>
          <w:lang w:val="en-US"/>
        </w:rPr>
        <w:t xml:space="preserve">    {</w:t>
      </w:r>
    </w:p>
    <w:p w14:paraId="7CA7EA89" w14:textId="77777777" w:rsidR="008E7506" w:rsidRPr="008E7506" w:rsidRDefault="008E7506" w:rsidP="008E7506">
      <w:pPr>
        <w:rPr>
          <w:lang w:val="en-US"/>
        </w:rPr>
      </w:pPr>
      <w:r w:rsidRPr="008E7506">
        <w:rPr>
          <w:lang w:val="en-US"/>
        </w:rPr>
        <w:t xml:space="preserve">      "from": 31.0,</w:t>
      </w:r>
    </w:p>
    <w:p w14:paraId="50DD7FEE" w14:textId="77777777" w:rsidR="008E7506" w:rsidRPr="008E7506" w:rsidRDefault="008E7506" w:rsidP="008E7506">
      <w:pPr>
        <w:rPr>
          <w:lang w:val="en-US"/>
        </w:rPr>
      </w:pPr>
      <w:r w:rsidRPr="008E7506">
        <w:rPr>
          <w:lang w:val="en-US"/>
        </w:rPr>
        <w:t xml:space="preserve">      "to": 32.0</w:t>
      </w:r>
    </w:p>
    <w:p w14:paraId="5C81B888" w14:textId="77777777" w:rsidR="008E7506" w:rsidRPr="008E7506" w:rsidRDefault="008E7506" w:rsidP="008E7506">
      <w:pPr>
        <w:rPr>
          <w:lang w:val="en-US"/>
        </w:rPr>
      </w:pPr>
      <w:r w:rsidRPr="008E7506">
        <w:rPr>
          <w:lang w:val="en-US"/>
        </w:rPr>
        <w:t xml:space="preserve">    },</w:t>
      </w:r>
    </w:p>
    <w:p w14:paraId="779128E5" w14:textId="77777777" w:rsidR="008E7506" w:rsidRPr="008E7506" w:rsidRDefault="008E7506" w:rsidP="008E7506">
      <w:pPr>
        <w:rPr>
          <w:lang w:val="en-US"/>
        </w:rPr>
      </w:pPr>
      <w:r w:rsidRPr="008E7506">
        <w:rPr>
          <w:lang w:val="en-US"/>
        </w:rPr>
        <w:t xml:space="preserve">    {</w:t>
      </w:r>
    </w:p>
    <w:p w14:paraId="16DAE430" w14:textId="77777777" w:rsidR="008E7506" w:rsidRPr="008E7506" w:rsidRDefault="008E7506" w:rsidP="008E7506">
      <w:pPr>
        <w:rPr>
          <w:lang w:val="en-US"/>
        </w:rPr>
      </w:pPr>
      <w:r w:rsidRPr="008E7506">
        <w:rPr>
          <w:lang w:val="en-US"/>
        </w:rPr>
        <w:t xml:space="preserve">      "from": 31.0,</w:t>
      </w:r>
    </w:p>
    <w:p w14:paraId="6670B6D0" w14:textId="77777777" w:rsidR="008E7506" w:rsidRPr="008E7506" w:rsidRDefault="008E7506" w:rsidP="008E7506">
      <w:pPr>
        <w:rPr>
          <w:lang w:val="en-US"/>
        </w:rPr>
      </w:pPr>
      <w:r w:rsidRPr="008E7506">
        <w:rPr>
          <w:lang w:val="en-US"/>
        </w:rPr>
        <w:t xml:space="preserve">      "to": 33.0</w:t>
      </w:r>
    </w:p>
    <w:p w14:paraId="0D223E4E" w14:textId="77777777" w:rsidR="008E7506" w:rsidRPr="008E7506" w:rsidRDefault="008E7506" w:rsidP="008E7506">
      <w:pPr>
        <w:rPr>
          <w:lang w:val="en-US"/>
        </w:rPr>
      </w:pPr>
      <w:r w:rsidRPr="008E7506">
        <w:rPr>
          <w:lang w:val="en-US"/>
        </w:rPr>
        <w:t xml:space="preserve">    },</w:t>
      </w:r>
    </w:p>
    <w:p w14:paraId="75BCE9A9" w14:textId="77777777" w:rsidR="008E7506" w:rsidRPr="008E7506" w:rsidRDefault="008E7506" w:rsidP="008E7506">
      <w:pPr>
        <w:rPr>
          <w:lang w:val="en-US"/>
        </w:rPr>
      </w:pPr>
      <w:r w:rsidRPr="008E7506">
        <w:rPr>
          <w:lang w:val="en-US"/>
        </w:rPr>
        <w:t xml:space="preserve">    {</w:t>
      </w:r>
    </w:p>
    <w:p w14:paraId="6B5CE27E" w14:textId="77777777" w:rsidR="008E7506" w:rsidRPr="008E7506" w:rsidRDefault="008E7506" w:rsidP="008E7506">
      <w:pPr>
        <w:rPr>
          <w:lang w:val="en-US"/>
        </w:rPr>
      </w:pPr>
      <w:r w:rsidRPr="008E7506">
        <w:rPr>
          <w:lang w:val="en-US"/>
        </w:rPr>
        <w:t xml:space="preserve">      "from": 33.0,</w:t>
      </w:r>
    </w:p>
    <w:p w14:paraId="6569DD67" w14:textId="77777777" w:rsidR="008E7506" w:rsidRPr="008E7506" w:rsidRDefault="008E7506" w:rsidP="008E7506">
      <w:pPr>
        <w:rPr>
          <w:lang w:val="en-US"/>
        </w:rPr>
      </w:pPr>
      <w:r w:rsidRPr="008E7506">
        <w:rPr>
          <w:lang w:val="en-US"/>
        </w:rPr>
        <w:t xml:space="preserve">      "to": 34.0</w:t>
      </w:r>
    </w:p>
    <w:p w14:paraId="295FAC55" w14:textId="77777777" w:rsidR="008E7506" w:rsidRPr="008E7506" w:rsidRDefault="008E7506" w:rsidP="008E7506">
      <w:pPr>
        <w:rPr>
          <w:lang w:val="en-US"/>
        </w:rPr>
      </w:pPr>
      <w:r w:rsidRPr="008E7506">
        <w:rPr>
          <w:lang w:val="en-US"/>
        </w:rPr>
        <w:t xml:space="preserve">    },</w:t>
      </w:r>
    </w:p>
    <w:p w14:paraId="566312A4" w14:textId="77777777" w:rsidR="008E7506" w:rsidRPr="008E7506" w:rsidRDefault="008E7506" w:rsidP="008E7506">
      <w:pPr>
        <w:rPr>
          <w:lang w:val="en-US"/>
        </w:rPr>
      </w:pPr>
      <w:r w:rsidRPr="008E7506">
        <w:rPr>
          <w:lang w:val="en-US"/>
        </w:rPr>
        <w:t xml:space="preserve">    {</w:t>
      </w:r>
    </w:p>
    <w:p w14:paraId="31CF0EA5" w14:textId="77777777" w:rsidR="008E7506" w:rsidRPr="008E7506" w:rsidRDefault="008E7506" w:rsidP="008E7506">
      <w:pPr>
        <w:rPr>
          <w:lang w:val="en-US"/>
        </w:rPr>
      </w:pPr>
      <w:r w:rsidRPr="008E7506">
        <w:rPr>
          <w:lang w:val="en-US"/>
        </w:rPr>
        <w:t xml:space="preserve">      "from": 9.0,</w:t>
      </w:r>
    </w:p>
    <w:p w14:paraId="6F71AD73" w14:textId="77777777" w:rsidR="008E7506" w:rsidRPr="008E7506" w:rsidRDefault="008E7506" w:rsidP="008E7506">
      <w:pPr>
        <w:rPr>
          <w:lang w:val="en-US"/>
        </w:rPr>
      </w:pPr>
      <w:r w:rsidRPr="008E7506">
        <w:rPr>
          <w:lang w:val="en-US"/>
        </w:rPr>
        <w:t xml:space="preserve">      "to": 33.0</w:t>
      </w:r>
    </w:p>
    <w:p w14:paraId="771808FD" w14:textId="77777777" w:rsidR="008E7506" w:rsidRPr="008E7506" w:rsidRDefault="008E7506" w:rsidP="008E7506">
      <w:pPr>
        <w:rPr>
          <w:lang w:val="en-US"/>
        </w:rPr>
      </w:pPr>
      <w:r w:rsidRPr="008E7506">
        <w:rPr>
          <w:lang w:val="en-US"/>
        </w:rPr>
        <w:t xml:space="preserve">    },</w:t>
      </w:r>
    </w:p>
    <w:p w14:paraId="701DC79F" w14:textId="77777777" w:rsidR="008E7506" w:rsidRPr="008E7506" w:rsidRDefault="008E7506" w:rsidP="008E7506">
      <w:pPr>
        <w:rPr>
          <w:lang w:val="en-US"/>
        </w:rPr>
      </w:pPr>
      <w:r w:rsidRPr="008E7506">
        <w:rPr>
          <w:lang w:val="en-US"/>
        </w:rPr>
        <w:t xml:space="preserve">    {</w:t>
      </w:r>
    </w:p>
    <w:p w14:paraId="41800663" w14:textId="77777777" w:rsidR="008E7506" w:rsidRPr="008E7506" w:rsidRDefault="008E7506" w:rsidP="008E7506">
      <w:pPr>
        <w:rPr>
          <w:lang w:val="en-US"/>
        </w:rPr>
      </w:pPr>
      <w:r w:rsidRPr="008E7506">
        <w:rPr>
          <w:lang w:val="en-US"/>
        </w:rPr>
        <w:t xml:space="preserve">      "from": 9.0,</w:t>
      </w:r>
    </w:p>
    <w:p w14:paraId="6781E5E5" w14:textId="77777777" w:rsidR="008E7506" w:rsidRPr="008E7506" w:rsidRDefault="008E7506" w:rsidP="008E7506">
      <w:pPr>
        <w:rPr>
          <w:lang w:val="en-US"/>
        </w:rPr>
      </w:pPr>
      <w:r w:rsidRPr="008E7506">
        <w:rPr>
          <w:lang w:val="en-US"/>
        </w:rPr>
        <w:t xml:space="preserve">      "to": 35.0</w:t>
      </w:r>
    </w:p>
    <w:p w14:paraId="7D5D6B8A" w14:textId="77777777" w:rsidR="008E7506" w:rsidRPr="008E7506" w:rsidRDefault="008E7506" w:rsidP="008E7506">
      <w:pPr>
        <w:rPr>
          <w:lang w:val="en-US"/>
        </w:rPr>
      </w:pPr>
      <w:r w:rsidRPr="008E7506">
        <w:rPr>
          <w:lang w:val="en-US"/>
        </w:rPr>
        <w:t xml:space="preserve">    },</w:t>
      </w:r>
    </w:p>
    <w:p w14:paraId="03F375D0" w14:textId="77777777" w:rsidR="008E7506" w:rsidRPr="008E7506" w:rsidRDefault="008E7506" w:rsidP="008E7506">
      <w:pPr>
        <w:rPr>
          <w:lang w:val="en-US"/>
        </w:rPr>
      </w:pPr>
      <w:r w:rsidRPr="008E7506">
        <w:rPr>
          <w:lang w:val="en-US"/>
        </w:rPr>
        <w:t xml:space="preserve">    {</w:t>
      </w:r>
    </w:p>
    <w:p w14:paraId="2DFB5699" w14:textId="77777777" w:rsidR="008E7506" w:rsidRPr="008E7506" w:rsidRDefault="008E7506" w:rsidP="008E7506">
      <w:pPr>
        <w:rPr>
          <w:lang w:val="en-US"/>
        </w:rPr>
      </w:pPr>
      <w:r w:rsidRPr="008E7506">
        <w:rPr>
          <w:lang w:val="en-US"/>
        </w:rPr>
        <w:t xml:space="preserve">      "from": 35.0,</w:t>
      </w:r>
    </w:p>
    <w:p w14:paraId="1E36019A" w14:textId="77777777" w:rsidR="008E7506" w:rsidRPr="008E7506" w:rsidRDefault="008E7506" w:rsidP="008E7506">
      <w:pPr>
        <w:rPr>
          <w:lang w:val="en-US"/>
        </w:rPr>
      </w:pPr>
      <w:r w:rsidRPr="008E7506">
        <w:rPr>
          <w:lang w:val="en-US"/>
        </w:rPr>
        <w:t xml:space="preserve">      "to": 36.0</w:t>
      </w:r>
    </w:p>
    <w:p w14:paraId="18E83881" w14:textId="77777777" w:rsidR="008E7506" w:rsidRPr="008E7506" w:rsidRDefault="008E7506" w:rsidP="008E7506">
      <w:pPr>
        <w:rPr>
          <w:lang w:val="en-US"/>
        </w:rPr>
      </w:pPr>
      <w:r w:rsidRPr="008E7506">
        <w:rPr>
          <w:lang w:val="en-US"/>
        </w:rPr>
        <w:t xml:space="preserve">    },</w:t>
      </w:r>
    </w:p>
    <w:p w14:paraId="1FCC7240" w14:textId="77777777" w:rsidR="008E7506" w:rsidRPr="008E7506" w:rsidRDefault="008E7506" w:rsidP="008E7506">
      <w:pPr>
        <w:rPr>
          <w:lang w:val="en-US"/>
        </w:rPr>
      </w:pPr>
      <w:r w:rsidRPr="008E7506">
        <w:rPr>
          <w:lang w:val="en-US"/>
        </w:rPr>
        <w:t xml:space="preserve">    {</w:t>
      </w:r>
    </w:p>
    <w:p w14:paraId="0147BC5F" w14:textId="77777777" w:rsidR="008E7506" w:rsidRPr="008E7506" w:rsidRDefault="008E7506" w:rsidP="008E7506">
      <w:pPr>
        <w:rPr>
          <w:lang w:val="en-US"/>
        </w:rPr>
      </w:pPr>
      <w:r w:rsidRPr="008E7506">
        <w:rPr>
          <w:lang w:val="en-US"/>
        </w:rPr>
        <w:t xml:space="preserve">      "from": 35.0,</w:t>
      </w:r>
    </w:p>
    <w:p w14:paraId="3812480D" w14:textId="77777777" w:rsidR="008E7506" w:rsidRPr="008E7506" w:rsidRDefault="008E7506" w:rsidP="008E7506">
      <w:pPr>
        <w:rPr>
          <w:lang w:val="en-US"/>
        </w:rPr>
      </w:pPr>
      <w:r w:rsidRPr="008E7506">
        <w:rPr>
          <w:lang w:val="en-US"/>
        </w:rPr>
        <w:lastRenderedPageBreak/>
        <w:t xml:space="preserve">      "to": 37.0</w:t>
      </w:r>
    </w:p>
    <w:p w14:paraId="3062F5C3" w14:textId="77777777" w:rsidR="008E7506" w:rsidRPr="008E7506" w:rsidRDefault="008E7506" w:rsidP="008E7506">
      <w:pPr>
        <w:rPr>
          <w:lang w:val="en-US"/>
        </w:rPr>
      </w:pPr>
      <w:r w:rsidRPr="008E7506">
        <w:rPr>
          <w:lang w:val="en-US"/>
        </w:rPr>
        <w:t xml:space="preserve">    },</w:t>
      </w:r>
    </w:p>
    <w:p w14:paraId="5F7B1361" w14:textId="77777777" w:rsidR="008E7506" w:rsidRPr="008E7506" w:rsidRDefault="008E7506" w:rsidP="008E7506">
      <w:pPr>
        <w:rPr>
          <w:lang w:val="en-US"/>
        </w:rPr>
      </w:pPr>
      <w:r w:rsidRPr="008E7506">
        <w:rPr>
          <w:lang w:val="en-US"/>
        </w:rPr>
        <w:t xml:space="preserve">    {</w:t>
      </w:r>
    </w:p>
    <w:p w14:paraId="0FA34C67" w14:textId="77777777" w:rsidR="008E7506" w:rsidRPr="008E7506" w:rsidRDefault="008E7506" w:rsidP="008E7506">
      <w:pPr>
        <w:rPr>
          <w:lang w:val="en-US"/>
        </w:rPr>
      </w:pPr>
      <w:r w:rsidRPr="008E7506">
        <w:rPr>
          <w:lang w:val="en-US"/>
        </w:rPr>
        <w:t xml:space="preserve">      "from": 37.0,</w:t>
      </w:r>
    </w:p>
    <w:p w14:paraId="06B6CEEF" w14:textId="77777777" w:rsidR="008E7506" w:rsidRPr="008E7506" w:rsidRDefault="008E7506" w:rsidP="008E7506">
      <w:pPr>
        <w:rPr>
          <w:lang w:val="en-US"/>
        </w:rPr>
      </w:pPr>
      <w:r w:rsidRPr="008E7506">
        <w:rPr>
          <w:lang w:val="en-US"/>
        </w:rPr>
        <w:t xml:space="preserve">      "to": 38.0</w:t>
      </w:r>
    </w:p>
    <w:p w14:paraId="2E2D4D30" w14:textId="77777777" w:rsidR="008E7506" w:rsidRPr="008E7506" w:rsidRDefault="008E7506" w:rsidP="008E7506">
      <w:pPr>
        <w:rPr>
          <w:lang w:val="en-US"/>
        </w:rPr>
      </w:pPr>
      <w:r w:rsidRPr="008E7506">
        <w:rPr>
          <w:lang w:val="en-US"/>
        </w:rPr>
        <w:t xml:space="preserve">    },</w:t>
      </w:r>
    </w:p>
    <w:p w14:paraId="1AF70447" w14:textId="77777777" w:rsidR="008E7506" w:rsidRPr="008E7506" w:rsidRDefault="008E7506" w:rsidP="008E7506">
      <w:pPr>
        <w:rPr>
          <w:lang w:val="en-US"/>
        </w:rPr>
      </w:pPr>
      <w:r w:rsidRPr="008E7506">
        <w:rPr>
          <w:lang w:val="en-US"/>
        </w:rPr>
        <w:t xml:space="preserve">    {</w:t>
      </w:r>
    </w:p>
    <w:p w14:paraId="116BE978" w14:textId="77777777" w:rsidR="008E7506" w:rsidRPr="008E7506" w:rsidRDefault="008E7506" w:rsidP="008E7506">
      <w:pPr>
        <w:rPr>
          <w:lang w:val="en-US"/>
        </w:rPr>
      </w:pPr>
      <w:r w:rsidRPr="008E7506">
        <w:rPr>
          <w:lang w:val="en-US"/>
        </w:rPr>
        <w:t xml:space="preserve">      "from": 29.0,</w:t>
      </w:r>
    </w:p>
    <w:p w14:paraId="73E8539E" w14:textId="77777777" w:rsidR="008E7506" w:rsidRPr="008E7506" w:rsidRDefault="008E7506" w:rsidP="008E7506">
      <w:pPr>
        <w:rPr>
          <w:lang w:val="en-US"/>
        </w:rPr>
      </w:pPr>
      <w:r w:rsidRPr="008E7506">
        <w:rPr>
          <w:lang w:val="en-US"/>
        </w:rPr>
        <w:t xml:space="preserve">      "to": 32.0</w:t>
      </w:r>
    </w:p>
    <w:p w14:paraId="32DCC8FD" w14:textId="77777777" w:rsidR="008E7506" w:rsidRPr="008E7506" w:rsidRDefault="008E7506" w:rsidP="008E7506">
      <w:pPr>
        <w:rPr>
          <w:lang w:val="en-US"/>
        </w:rPr>
      </w:pPr>
      <w:r w:rsidRPr="008E7506">
        <w:rPr>
          <w:lang w:val="en-US"/>
        </w:rPr>
        <w:t xml:space="preserve">    },</w:t>
      </w:r>
    </w:p>
    <w:p w14:paraId="5B175DA9" w14:textId="77777777" w:rsidR="008E7506" w:rsidRPr="008E7506" w:rsidRDefault="008E7506" w:rsidP="008E7506">
      <w:pPr>
        <w:rPr>
          <w:lang w:val="en-US"/>
        </w:rPr>
      </w:pPr>
      <w:r w:rsidRPr="008E7506">
        <w:rPr>
          <w:lang w:val="en-US"/>
        </w:rPr>
        <w:t xml:space="preserve">    {</w:t>
      </w:r>
    </w:p>
    <w:p w14:paraId="2A710EBD" w14:textId="77777777" w:rsidR="008E7506" w:rsidRPr="008E7506" w:rsidRDefault="008E7506" w:rsidP="008E7506">
      <w:pPr>
        <w:rPr>
          <w:lang w:val="en-US"/>
        </w:rPr>
      </w:pPr>
      <w:r w:rsidRPr="008E7506">
        <w:rPr>
          <w:lang w:val="en-US"/>
        </w:rPr>
        <w:t xml:space="preserve">      "from": 5.0,</w:t>
      </w:r>
    </w:p>
    <w:p w14:paraId="4E4F232E" w14:textId="77777777" w:rsidR="008E7506" w:rsidRPr="008E7506" w:rsidRDefault="008E7506" w:rsidP="008E7506">
      <w:pPr>
        <w:rPr>
          <w:lang w:val="en-US"/>
        </w:rPr>
      </w:pPr>
      <w:r w:rsidRPr="008E7506">
        <w:rPr>
          <w:lang w:val="en-US"/>
        </w:rPr>
        <w:t xml:space="preserve">      "to": 32.0</w:t>
      </w:r>
    </w:p>
    <w:p w14:paraId="4D05703B" w14:textId="77777777" w:rsidR="008E7506" w:rsidRPr="008E7506" w:rsidRDefault="008E7506" w:rsidP="008E7506">
      <w:pPr>
        <w:rPr>
          <w:lang w:val="en-US"/>
        </w:rPr>
      </w:pPr>
      <w:r w:rsidRPr="008E7506">
        <w:rPr>
          <w:lang w:val="en-US"/>
        </w:rPr>
        <w:t xml:space="preserve">    },</w:t>
      </w:r>
    </w:p>
    <w:p w14:paraId="64AF5D13" w14:textId="77777777" w:rsidR="008E7506" w:rsidRPr="008E7506" w:rsidRDefault="008E7506" w:rsidP="008E7506">
      <w:pPr>
        <w:rPr>
          <w:lang w:val="en-US"/>
        </w:rPr>
      </w:pPr>
      <w:r w:rsidRPr="008E7506">
        <w:rPr>
          <w:lang w:val="en-US"/>
        </w:rPr>
        <w:t xml:space="preserve">    {</w:t>
      </w:r>
    </w:p>
    <w:p w14:paraId="36929358" w14:textId="77777777" w:rsidR="008E7506" w:rsidRPr="008E7506" w:rsidRDefault="008E7506" w:rsidP="008E7506">
      <w:pPr>
        <w:rPr>
          <w:lang w:val="en-US"/>
        </w:rPr>
      </w:pPr>
      <w:r w:rsidRPr="008E7506">
        <w:rPr>
          <w:lang w:val="en-US"/>
        </w:rPr>
        <w:t xml:space="preserve">      "from": 5.0,</w:t>
      </w:r>
    </w:p>
    <w:p w14:paraId="302B70F5" w14:textId="77777777" w:rsidR="008E7506" w:rsidRPr="008E7506" w:rsidRDefault="008E7506" w:rsidP="008E7506">
      <w:pPr>
        <w:rPr>
          <w:lang w:val="en-US"/>
        </w:rPr>
      </w:pPr>
      <w:r w:rsidRPr="008E7506">
        <w:rPr>
          <w:lang w:val="en-US"/>
        </w:rPr>
        <w:t xml:space="preserve">      "to": 38.0</w:t>
      </w:r>
    </w:p>
    <w:p w14:paraId="0D99469E" w14:textId="77777777" w:rsidR="008E7506" w:rsidRPr="008E7506" w:rsidRDefault="008E7506" w:rsidP="008E7506">
      <w:pPr>
        <w:rPr>
          <w:lang w:val="en-US"/>
        </w:rPr>
      </w:pPr>
      <w:r w:rsidRPr="008E7506">
        <w:rPr>
          <w:lang w:val="en-US"/>
        </w:rPr>
        <w:t xml:space="preserve">    },</w:t>
      </w:r>
    </w:p>
    <w:p w14:paraId="4C36C62F" w14:textId="77777777" w:rsidR="008E7506" w:rsidRPr="008E7506" w:rsidRDefault="008E7506" w:rsidP="008E7506">
      <w:pPr>
        <w:rPr>
          <w:lang w:val="en-US"/>
        </w:rPr>
      </w:pPr>
      <w:r w:rsidRPr="008E7506">
        <w:rPr>
          <w:lang w:val="en-US"/>
        </w:rPr>
        <w:t xml:space="preserve">    {</w:t>
      </w:r>
    </w:p>
    <w:p w14:paraId="6C5DC80C" w14:textId="77777777" w:rsidR="008E7506" w:rsidRPr="008E7506" w:rsidRDefault="008E7506" w:rsidP="008E7506">
      <w:pPr>
        <w:rPr>
          <w:lang w:val="en-US"/>
        </w:rPr>
      </w:pPr>
      <w:r w:rsidRPr="008E7506">
        <w:rPr>
          <w:lang w:val="en-US"/>
        </w:rPr>
        <w:t xml:space="preserve">      "from": 28.0,</w:t>
      </w:r>
    </w:p>
    <w:p w14:paraId="64D05F6E" w14:textId="77777777" w:rsidR="008E7506" w:rsidRPr="008E7506" w:rsidRDefault="008E7506" w:rsidP="008E7506">
      <w:pPr>
        <w:rPr>
          <w:lang w:val="en-US"/>
        </w:rPr>
      </w:pPr>
      <w:r w:rsidRPr="008E7506">
        <w:rPr>
          <w:lang w:val="en-US"/>
        </w:rPr>
        <w:t xml:space="preserve">      "to": 38.0</w:t>
      </w:r>
    </w:p>
    <w:p w14:paraId="28E9EE88" w14:textId="77777777" w:rsidR="008E7506" w:rsidRPr="008E7506" w:rsidRDefault="008E7506" w:rsidP="008E7506">
      <w:pPr>
        <w:rPr>
          <w:lang w:val="en-US"/>
        </w:rPr>
      </w:pPr>
      <w:r w:rsidRPr="008E7506">
        <w:rPr>
          <w:lang w:val="en-US"/>
        </w:rPr>
        <w:t xml:space="preserve">    },</w:t>
      </w:r>
    </w:p>
    <w:p w14:paraId="31709CA4" w14:textId="77777777" w:rsidR="008E7506" w:rsidRPr="008E7506" w:rsidRDefault="008E7506" w:rsidP="008E7506">
      <w:pPr>
        <w:rPr>
          <w:lang w:val="en-US"/>
        </w:rPr>
      </w:pPr>
      <w:r w:rsidRPr="008E7506">
        <w:rPr>
          <w:lang w:val="en-US"/>
        </w:rPr>
        <w:t xml:space="preserve">    {</w:t>
      </w:r>
    </w:p>
    <w:p w14:paraId="4836131F" w14:textId="77777777" w:rsidR="008E7506" w:rsidRPr="008E7506" w:rsidRDefault="008E7506" w:rsidP="008E7506">
      <w:pPr>
        <w:rPr>
          <w:lang w:val="en-US"/>
        </w:rPr>
      </w:pPr>
      <w:r w:rsidRPr="008E7506">
        <w:rPr>
          <w:lang w:val="en-US"/>
        </w:rPr>
        <w:t xml:space="preserve">      "from": 32.0,</w:t>
      </w:r>
    </w:p>
    <w:p w14:paraId="5D887A68" w14:textId="77777777" w:rsidR="008E7506" w:rsidRPr="008E7506" w:rsidRDefault="008E7506" w:rsidP="008E7506">
      <w:pPr>
        <w:rPr>
          <w:lang w:val="en-US"/>
        </w:rPr>
      </w:pPr>
      <w:r w:rsidRPr="008E7506">
        <w:rPr>
          <w:lang w:val="en-US"/>
        </w:rPr>
        <w:t xml:space="preserve">      "to": 39.0</w:t>
      </w:r>
    </w:p>
    <w:p w14:paraId="57CCC212" w14:textId="77777777" w:rsidR="008E7506" w:rsidRPr="008E7506" w:rsidRDefault="008E7506" w:rsidP="008E7506">
      <w:pPr>
        <w:rPr>
          <w:lang w:val="en-US"/>
        </w:rPr>
      </w:pPr>
      <w:r w:rsidRPr="008E7506">
        <w:rPr>
          <w:lang w:val="en-US"/>
        </w:rPr>
        <w:t xml:space="preserve">    },</w:t>
      </w:r>
    </w:p>
    <w:p w14:paraId="653E01A8" w14:textId="77777777" w:rsidR="008E7506" w:rsidRPr="008E7506" w:rsidRDefault="008E7506" w:rsidP="008E7506">
      <w:pPr>
        <w:rPr>
          <w:lang w:val="en-US"/>
        </w:rPr>
      </w:pPr>
      <w:r w:rsidRPr="008E7506">
        <w:rPr>
          <w:lang w:val="en-US"/>
        </w:rPr>
        <w:t xml:space="preserve">    {</w:t>
      </w:r>
    </w:p>
    <w:p w14:paraId="16D2710F" w14:textId="77777777" w:rsidR="008E7506" w:rsidRPr="008E7506" w:rsidRDefault="008E7506" w:rsidP="008E7506">
      <w:pPr>
        <w:rPr>
          <w:lang w:val="en-US"/>
        </w:rPr>
      </w:pPr>
      <w:r w:rsidRPr="008E7506">
        <w:rPr>
          <w:lang w:val="en-US"/>
        </w:rPr>
        <w:t xml:space="preserve">      "from": 33.0,</w:t>
      </w:r>
    </w:p>
    <w:p w14:paraId="22481CED" w14:textId="77777777" w:rsidR="008E7506" w:rsidRPr="008E7506" w:rsidRDefault="008E7506" w:rsidP="008E7506">
      <w:pPr>
        <w:rPr>
          <w:lang w:val="en-US"/>
        </w:rPr>
      </w:pPr>
      <w:r w:rsidRPr="008E7506">
        <w:rPr>
          <w:lang w:val="en-US"/>
        </w:rPr>
        <w:t xml:space="preserve">      "to": 39.0</w:t>
      </w:r>
    </w:p>
    <w:p w14:paraId="438A66B8" w14:textId="77777777" w:rsidR="008E7506" w:rsidRPr="008E7506" w:rsidRDefault="008E7506" w:rsidP="008E7506">
      <w:pPr>
        <w:rPr>
          <w:lang w:val="en-US"/>
        </w:rPr>
      </w:pPr>
      <w:r w:rsidRPr="008E7506">
        <w:rPr>
          <w:lang w:val="en-US"/>
        </w:rPr>
        <w:t xml:space="preserve">    },</w:t>
      </w:r>
    </w:p>
    <w:p w14:paraId="2F938AA5" w14:textId="77777777" w:rsidR="008E7506" w:rsidRPr="008E7506" w:rsidRDefault="008E7506" w:rsidP="008E7506">
      <w:pPr>
        <w:rPr>
          <w:lang w:val="en-US"/>
        </w:rPr>
      </w:pPr>
      <w:r w:rsidRPr="008E7506">
        <w:rPr>
          <w:lang w:val="en-US"/>
        </w:rPr>
        <w:t xml:space="preserve">    {</w:t>
      </w:r>
    </w:p>
    <w:p w14:paraId="4A3AA1B3" w14:textId="77777777" w:rsidR="008E7506" w:rsidRPr="008E7506" w:rsidRDefault="008E7506" w:rsidP="008E7506">
      <w:pPr>
        <w:rPr>
          <w:lang w:val="en-US"/>
        </w:rPr>
      </w:pPr>
      <w:r w:rsidRPr="008E7506">
        <w:rPr>
          <w:lang w:val="en-US"/>
        </w:rPr>
        <w:t xml:space="preserve">      "from": 8.0,</w:t>
      </w:r>
    </w:p>
    <w:p w14:paraId="465A2DFD" w14:textId="77777777" w:rsidR="008E7506" w:rsidRPr="008E7506" w:rsidRDefault="008E7506" w:rsidP="008E7506">
      <w:pPr>
        <w:rPr>
          <w:lang w:val="en-US"/>
        </w:rPr>
      </w:pPr>
      <w:r w:rsidRPr="008E7506">
        <w:rPr>
          <w:lang w:val="en-US"/>
        </w:rPr>
        <w:t xml:space="preserve">      "to": 33.0</w:t>
      </w:r>
    </w:p>
    <w:p w14:paraId="0CA31436" w14:textId="77777777" w:rsidR="008E7506" w:rsidRPr="008E7506" w:rsidRDefault="008E7506" w:rsidP="008E7506">
      <w:pPr>
        <w:rPr>
          <w:lang w:val="en-US"/>
        </w:rPr>
      </w:pPr>
      <w:r w:rsidRPr="008E7506">
        <w:rPr>
          <w:lang w:val="en-US"/>
        </w:rPr>
        <w:t xml:space="preserve">    },</w:t>
      </w:r>
    </w:p>
    <w:p w14:paraId="674B122A" w14:textId="77777777" w:rsidR="008E7506" w:rsidRPr="008E7506" w:rsidRDefault="008E7506" w:rsidP="008E7506">
      <w:pPr>
        <w:rPr>
          <w:lang w:val="en-US"/>
        </w:rPr>
      </w:pPr>
      <w:r w:rsidRPr="008E7506">
        <w:rPr>
          <w:lang w:val="en-US"/>
        </w:rPr>
        <w:t xml:space="preserve">    {</w:t>
      </w:r>
    </w:p>
    <w:p w14:paraId="4604B817" w14:textId="77777777" w:rsidR="008E7506" w:rsidRPr="008E7506" w:rsidRDefault="008E7506" w:rsidP="008E7506">
      <w:pPr>
        <w:rPr>
          <w:lang w:val="en-US"/>
        </w:rPr>
      </w:pPr>
      <w:r w:rsidRPr="008E7506">
        <w:rPr>
          <w:lang w:val="en-US"/>
        </w:rPr>
        <w:t xml:space="preserve">      "from": 8.0,</w:t>
      </w:r>
    </w:p>
    <w:p w14:paraId="3E17143C" w14:textId="77777777" w:rsidR="008E7506" w:rsidRPr="008E7506" w:rsidRDefault="008E7506" w:rsidP="008E7506">
      <w:pPr>
        <w:rPr>
          <w:lang w:val="en-US"/>
        </w:rPr>
      </w:pPr>
      <w:r w:rsidRPr="008E7506">
        <w:rPr>
          <w:lang w:val="en-US"/>
        </w:rPr>
        <w:t xml:space="preserve">      "to": 35.0</w:t>
      </w:r>
    </w:p>
    <w:p w14:paraId="16701F63" w14:textId="77777777" w:rsidR="008E7506" w:rsidRPr="008E7506" w:rsidRDefault="008E7506" w:rsidP="008E7506">
      <w:pPr>
        <w:rPr>
          <w:lang w:val="en-US"/>
        </w:rPr>
      </w:pPr>
      <w:r w:rsidRPr="008E7506">
        <w:rPr>
          <w:lang w:val="en-US"/>
        </w:rPr>
        <w:t xml:space="preserve">    },</w:t>
      </w:r>
    </w:p>
    <w:p w14:paraId="6670C76B" w14:textId="77777777" w:rsidR="008E7506" w:rsidRPr="008E7506" w:rsidRDefault="008E7506" w:rsidP="008E7506">
      <w:pPr>
        <w:rPr>
          <w:lang w:val="en-US"/>
        </w:rPr>
      </w:pPr>
      <w:r w:rsidRPr="008E7506">
        <w:rPr>
          <w:lang w:val="en-US"/>
        </w:rPr>
        <w:t xml:space="preserve">    {</w:t>
      </w:r>
    </w:p>
    <w:p w14:paraId="0F9F4564" w14:textId="77777777" w:rsidR="008E7506" w:rsidRPr="008E7506" w:rsidRDefault="008E7506" w:rsidP="008E7506">
      <w:pPr>
        <w:rPr>
          <w:lang w:val="en-US"/>
        </w:rPr>
      </w:pPr>
      <w:r w:rsidRPr="008E7506">
        <w:rPr>
          <w:lang w:val="en-US"/>
        </w:rPr>
        <w:t xml:space="preserve">      "from": 35.0,</w:t>
      </w:r>
    </w:p>
    <w:p w14:paraId="6C35C7EB" w14:textId="77777777" w:rsidR="008E7506" w:rsidRPr="008E7506" w:rsidRDefault="008E7506" w:rsidP="008E7506">
      <w:pPr>
        <w:rPr>
          <w:lang w:val="en-US"/>
        </w:rPr>
      </w:pPr>
      <w:r w:rsidRPr="008E7506">
        <w:rPr>
          <w:lang w:val="en-US"/>
        </w:rPr>
        <w:t xml:space="preserve">      "to": 40.0</w:t>
      </w:r>
    </w:p>
    <w:p w14:paraId="66438438" w14:textId="77777777" w:rsidR="008E7506" w:rsidRPr="008E7506" w:rsidRDefault="008E7506" w:rsidP="008E7506">
      <w:pPr>
        <w:rPr>
          <w:lang w:val="en-US"/>
        </w:rPr>
      </w:pPr>
      <w:r w:rsidRPr="008E7506">
        <w:rPr>
          <w:lang w:val="en-US"/>
        </w:rPr>
        <w:t xml:space="preserve">    },</w:t>
      </w:r>
    </w:p>
    <w:p w14:paraId="4734504E" w14:textId="77777777" w:rsidR="008E7506" w:rsidRPr="008E7506" w:rsidRDefault="008E7506" w:rsidP="008E7506">
      <w:pPr>
        <w:rPr>
          <w:lang w:val="en-US"/>
        </w:rPr>
      </w:pPr>
      <w:r w:rsidRPr="008E7506">
        <w:rPr>
          <w:lang w:val="en-US"/>
        </w:rPr>
        <w:t xml:space="preserve">    {</w:t>
      </w:r>
    </w:p>
    <w:p w14:paraId="3CF992C2" w14:textId="77777777" w:rsidR="008E7506" w:rsidRPr="008E7506" w:rsidRDefault="008E7506" w:rsidP="008E7506">
      <w:pPr>
        <w:rPr>
          <w:lang w:val="en-US"/>
        </w:rPr>
      </w:pPr>
      <w:r w:rsidRPr="008E7506">
        <w:rPr>
          <w:lang w:val="en-US"/>
        </w:rPr>
        <w:t xml:space="preserve">      "from": 38.0,</w:t>
      </w:r>
    </w:p>
    <w:p w14:paraId="4D7FEED2" w14:textId="77777777" w:rsidR="008E7506" w:rsidRPr="008E7506" w:rsidRDefault="008E7506" w:rsidP="008E7506">
      <w:pPr>
        <w:rPr>
          <w:lang w:val="en-US"/>
        </w:rPr>
      </w:pPr>
      <w:r w:rsidRPr="008E7506">
        <w:rPr>
          <w:lang w:val="en-US"/>
        </w:rPr>
        <w:t xml:space="preserve">      "to": 40.0</w:t>
      </w:r>
    </w:p>
    <w:p w14:paraId="3FF9E008" w14:textId="77777777" w:rsidR="008E7506" w:rsidRPr="008E7506" w:rsidRDefault="008E7506" w:rsidP="008E7506">
      <w:pPr>
        <w:rPr>
          <w:lang w:val="en-US"/>
        </w:rPr>
      </w:pPr>
      <w:r w:rsidRPr="008E7506">
        <w:rPr>
          <w:lang w:val="en-US"/>
        </w:rPr>
        <w:t xml:space="preserve">    },</w:t>
      </w:r>
    </w:p>
    <w:p w14:paraId="70146267" w14:textId="77777777" w:rsidR="008E7506" w:rsidRPr="008E7506" w:rsidRDefault="008E7506" w:rsidP="008E7506">
      <w:pPr>
        <w:rPr>
          <w:lang w:val="en-US"/>
        </w:rPr>
      </w:pPr>
      <w:r w:rsidRPr="008E7506">
        <w:rPr>
          <w:lang w:val="en-US"/>
        </w:rPr>
        <w:lastRenderedPageBreak/>
        <w:t xml:space="preserve">    {</w:t>
      </w:r>
    </w:p>
    <w:p w14:paraId="590FFEE8" w14:textId="77777777" w:rsidR="008E7506" w:rsidRPr="008E7506" w:rsidRDefault="008E7506" w:rsidP="008E7506">
      <w:pPr>
        <w:rPr>
          <w:lang w:val="en-US"/>
        </w:rPr>
      </w:pPr>
      <w:r w:rsidRPr="008E7506">
        <w:rPr>
          <w:lang w:val="en-US"/>
        </w:rPr>
        <w:t xml:space="preserve">      "from": 6.0,</w:t>
      </w:r>
    </w:p>
    <w:p w14:paraId="55B2DCED" w14:textId="77777777" w:rsidR="008E7506" w:rsidRPr="008E7506" w:rsidRDefault="008E7506" w:rsidP="008E7506">
      <w:pPr>
        <w:rPr>
          <w:lang w:val="en-US"/>
        </w:rPr>
      </w:pPr>
      <w:r w:rsidRPr="008E7506">
        <w:rPr>
          <w:lang w:val="en-US"/>
        </w:rPr>
        <w:t xml:space="preserve">      "to": 38.0</w:t>
      </w:r>
    </w:p>
    <w:p w14:paraId="49D25759" w14:textId="77777777" w:rsidR="008E7506" w:rsidRPr="008E7506" w:rsidRDefault="008E7506" w:rsidP="008E7506">
      <w:pPr>
        <w:rPr>
          <w:lang w:val="en-US"/>
        </w:rPr>
      </w:pPr>
      <w:r w:rsidRPr="008E7506">
        <w:rPr>
          <w:lang w:val="en-US"/>
        </w:rPr>
        <w:t xml:space="preserve">    },</w:t>
      </w:r>
    </w:p>
    <w:p w14:paraId="256DD6B6" w14:textId="77777777" w:rsidR="008E7506" w:rsidRPr="008E7506" w:rsidRDefault="008E7506" w:rsidP="008E7506">
      <w:pPr>
        <w:rPr>
          <w:lang w:val="en-US"/>
        </w:rPr>
      </w:pPr>
      <w:r w:rsidRPr="008E7506">
        <w:rPr>
          <w:lang w:val="en-US"/>
        </w:rPr>
        <w:t xml:space="preserve">    {</w:t>
      </w:r>
    </w:p>
    <w:p w14:paraId="01D2D4BF" w14:textId="77777777" w:rsidR="008E7506" w:rsidRPr="008E7506" w:rsidRDefault="008E7506" w:rsidP="008E7506">
      <w:pPr>
        <w:rPr>
          <w:lang w:val="en-US"/>
        </w:rPr>
      </w:pPr>
      <w:r w:rsidRPr="008E7506">
        <w:rPr>
          <w:lang w:val="en-US"/>
        </w:rPr>
        <w:t xml:space="preserve">      "from": 6.0,</w:t>
      </w:r>
    </w:p>
    <w:p w14:paraId="10384196" w14:textId="77777777" w:rsidR="008E7506" w:rsidRPr="008E7506" w:rsidRDefault="008E7506" w:rsidP="008E7506">
      <w:pPr>
        <w:rPr>
          <w:lang w:val="en-US"/>
        </w:rPr>
      </w:pPr>
      <w:r w:rsidRPr="008E7506">
        <w:rPr>
          <w:lang w:val="en-US"/>
        </w:rPr>
        <w:t xml:space="preserve">      "to": 32.0</w:t>
      </w:r>
    </w:p>
    <w:p w14:paraId="5938D2B0" w14:textId="77777777" w:rsidR="008E7506" w:rsidRPr="008E7506" w:rsidRDefault="008E7506" w:rsidP="008E7506">
      <w:pPr>
        <w:rPr>
          <w:lang w:val="en-US"/>
        </w:rPr>
      </w:pPr>
      <w:r w:rsidRPr="008E7506">
        <w:rPr>
          <w:lang w:val="en-US"/>
        </w:rPr>
        <w:t xml:space="preserve">    },</w:t>
      </w:r>
    </w:p>
    <w:p w14:paraId="73F78772" w14:textId="77777777" w:rsidR="008E7506" w:rsidRPr="008E7506" w:rsidRDefault="008E7506" w:rsidP="008E7506">
      <w:pPr>
        <w:rPr>
          <w:lang w:val="en-US"/>
        </w:rPr>
      </w:pPr>
      <w:r w:rsidRPr="008E7506">
        <w:rPr>
          <w:lang w:val="en-US"/>
        </w:rPr>
        <w:t xml:space="preserve">    {</w:t>
      </w:r>
    </w:p>
    <w:p w14:paraId="7A1414A0" w14:textId="77777777" w:rsidR="008E7506" w:rsidRPr="008E7506" w:rsidRDefault="008E7506" w:rsidP="008E7506">
      <w:pPr>
        <w:rPr>
          <w:lang w:val="en-US"/>
        </w:rPr>
      </w:pPr>
      <w:r w:rsidRPr="008E7506">
        <w:rPr>
          <w:lang w:val="en-US"/>
        </w:rPr>
        <w:t xml:space="preserve">      "from": 41.0,</w:t>
      </w:r>
    </w:p>
    <w:p w14:paraId="6F6833D6" w14:textId="77777777" w:rsidR="008E7506" w:rsidRPr="008E7506" w:rsidRDefault="008E7506" w:rsidP="008E7506">
      <w:pPr>
        <w:rPr>
          <w:lang w:val="en-US"/>
        </w:rPr>
      </w:pPr>
      <w:r w:rsidRPr="008E7506">
        <w:rPr>
          <w:lang w:val="en-US"/>
        </w:rPr>
        <w:t xml:space="preserve">      "to": 42.0</w:t>
      </w:r>
    </w:p>
    <w:p w14:paraId="0B99805F" w14:textId="77777777" w:rsidR="008E7506" w:rsidRPr="008E7506" w:rsidRDefault="008E7506" w:rsidP="008E7506">
      <w:pPr>
        <w:rPr>
          <w:lang w:val="en-US"/>
        </w:rPr>
      </w:pPr>
      <w:r w:rsidRPr="008E7506">
        <w:rPr>
          <w:lang w:val="en-US"/>
        </w:rPr>
        <w:t xml:space="preserve">    },</w:t>
      </w:r>
    </w:p>
    <w:p w14:paraId="1ADE7815" w14:textId="77777777" w:rsidR="008E7506" w:rsidRPr="008E7506" w:rsidRDefault="008E7506" w:rsidP="008E7506">
      <w:pPr>
        <w:rPr>
          <w:lang w:val="en-US"/>
        </w:rPr>
      </w:pPr>
      <w:r w:rsidRPr="008E7506">
        <w:rPr>
          <w:lang w:val="en-US"/>
        </w:rPr>
        <w:t xml:space="preserve">    {</w:t>
      </w:r>
    </w:p>
    <w:p w14:paraId="63B1809D" w14:textId="77777777" w:rsidR="008E7506" w:rsidRPr="008E7506" w:rsidRDefault="008E7506" w:rsidP="008E7506">
      <w:pPr>
        <w:rPr>
          <w:lang w:val="en-US"/>
        </w:rPr>
      </w:pPr>
      <w:r w:rsidRPr="008E7506">
        <w:rPr>
          <w:lang w:val="en-US"/>
        </w:rPr>
        <w:t xml:space="preserve">      "from": 27.0,</w:t>
      </w:r>
    </w:p>
    <w:p w14:paraId="2B9FEFB6" w14:textId="77777777" w:rsidR="008E7506" w:rsidRPr="008E7506" w:rsidRDefault="008E7506" w:rsidP="008E7506">
      <w:pPr>
        <w:rPr>
          <w:lang w:val="en-US"/>
        </w:rPr>
      </w:pPr>
      <w:r w:rsidRPr="008E7506">
        <w:rPr>
          <w:lang w:val="en-US"/>
        </w:rPr>
        <w:t xml:space="preserve">      "to": 43.0</w:t>
      </w:r>
    </w:p>
    <w:p w14:paraId="31BBE971" w14:textId="77777777" w:rsidR="008E7506" w:rsidRPr="008E7506" w:rsidRDefault="008E7506" w:rsidP="008E7506">
      <w:pPr>
        <w:rPr>
          <w:lang w:val="en-US"/>
        </w:rPr>
      </w:pPr>
      <w:r w:rsidRPr="008E7506">
        <w:rPr>
          <w:lang w:val="en-US"/>
        </w:rPr>
        <w:t xml:space="preserve">    },</w:t>
      </w:r>
    </w:p>
    <w:p w14:paraId="10F7631A" w14:textId="77777777" w:rsidR="008E7506" w:rsidRPr="008E7506" w:rsidRDefault="008E7506" w:rsidP="008E7506">
      <w:pPr>
        <w:rPr>
          <w:lang w:val="en-US"/>
        </w:rPr>
      </w:pPr>
      <w:r w:rsidRPr="008E7506">
        <w:rPr>
          <w:lang w:val="en-US"/>
        </w:rPr>
        <w:t xml:space="preserve">    {</w:t>
      </w:r>
    </w:p>
    <w:p w14:paraId="7DA1A81F" w14:textId="77777777" w:rsidR="008E7506" w:rsidRPr="008E7506" w:rsidRDefault="008E7506" w:rsidP="008E7506">
      <w:pPr>
        <w:rPr>
          <w:lang w:val="en-US"/>
        </w:rPr>
      </w:pPr>
      <w:r w:rsidRPr="008E7506">
        <w:rPr>
          <w:lang w:val="en-US"/>
        </w:rPr>
        <w:t xml:space="preserve">      "from": 27.0,</w:t>
      </w:r>
    </w:p>
    <w:p w14:paraId="3DBB98A2" w14:textId="77777777" w:rsidR="008E7506" w:rsidRPr="008E7506" w:rsidRDefault="008E7506" w:rsidP="008E7506">
      <w:pPr>
        <w:rPr>
          <w:lang w:val="en-US"/>
        </w:rPr>
      </w:pPr>
      <w:r w:rsidRPr="008E7506">
        <w:rPr>
          <w:lang w:val="en-US"/>
        </w:rPr>
        <w:t xml:space="preserve">      "to": 44.0</w:t>
      </w:r>
    </w:p>
    <w:p w14:paraId="60DB63EE" w14:textId="77777777" w:rsidR="008E7506" w:rsidRPr="008E7506" w:rsidRDefault="008E7506" w:rsidP="008E7506">
      <w:pPr>
        <w:rPr>
          <w:lang w:val="en-US"/>
        </w:rPr>
      </w:pPr>
      <w:r w:rsidRPr="008E7506">
        <w:rPr>
          <w:lang w:val="en-US"/>
        </w:rPr>
        <w:t xml:space="preserve">    },</w:t>
      </w:r>
    </w:p>
    <w:p w14:paraId="5B957C93" w14:textId="77777777" w:rsidR="008E7506" w:rsidRPr="008E7506" w:rsidRDefault="008E7506" w:rsidP="008E7506">
      <w:pPr>
        <w:rPr>
          <w:lang w:val="en-US"/>
        </w:rPr>
      </w:pPr>
      <w:r w:rsidRPr="008E7506">
        <w:rPr>
          <w:lang w:val="en-US"/>
        </w:rPr>
        <w:t xml:space="preserve">    {</w:t>
      </w:r>
    </w:p>
    <w:p w14:paraId="10D8E873" w14:textId="77777777" w:rsidR="008E7506" w:rsidRPr="008E7506" w:rsidRDefault="008E7506" w:rsidP="008E7506">
      <w:pPr>
        <w:rPr>
          <w:lang w:val="en-US"/>
        </w:rPr>
      </w:pPr>
      <w:r w:rsidRPr="008E7506">
        <w:rPr>
          <w:lang w:val="en-US"/>
        </w:rPr>
        <w:t xml:space="preserve">      "from": 28.0,</w:t>
      </w:r>
    </w:p>
    <w:p w14:paraId="6C5A3D78" w14:textId="77777777" w:rsidR="008E7506" w:rsidRPr="008E7506" w:rsidRDefault="008E7506" w:rsidP="008E7506">
      <w:pPr>
        <w:rPr>
          <w:lang w:val="en-US"/>
        </w:rPr>
      </w:pPr>
      <w:r w:rsidRPr="008E7506">
        <w:rPr>
          <w:lang w:val="en-US"/>
        </w:rPr>
        <w:t xml:space="preserve">      "to": 44.0</w:t>
      </w:r>
    </w:p>
    <w:p w14:paraId="5CF51F8D" w14:textId="77777777" w:rsidR="008E7506" w:rsidRPr="008E7506" w:rsidRDefault="008E7506" w:rsidP="008E7506">
      <w:pPr>
        <w:rPr>
          <w:lang w:val="en-US"/>
        </w:rPr>
      </w:pPr>
      <w:r w:rsidRPr="008E7506">
        <w:rPr>
          <w:lang w:val="en-US"/>
        </w:rPr>
        <w:t xml:space="preserve">    },</w:t>
      </w:r>
    </w:p>
    <w:p w14:paraId="42C840E9" w14:textId="77777777" w:rsidR="008E7506" w:rsidRPr="008E7506" w:rsidRDefault="008E7506" w:rsidP="008E7506">
      <w:pPr>
        <w:rPr>
          <w:lang w:val="en-US"/>
        </w:rPr>
      </w:pPr>
      <w:r w:rsidRPr="008E7506">
        <w:rPr>
          <w:lang w:val="en-US"/>
        </w:rPr>
        <w:t xml:space="preserve">    {</w:t>
      </w:r>
    </w:p>
    <w:p w14:paraId="176EF893" w14:textId="77777777" w:rsidR="008E7506" w:rsidRPr="008E7506" w:rsidRDefault="008E7506" w:rsidP="008E7506">
      <w:pPr>
        <w:rPr>
          <w:lang w:val="en-US"/>
        </w:rPr>
      </w:pPr>
      <w:r w:rsidRPr="008E7506">
        <w:rPr>
          <w:lang w:val="en-US"/>
        </w:rPr>
        <w:t xml:space="preserve">      "from": 14.0,</w:t>
      </w:r>
    </w:p>
    <w:p w14:paraId="1742CF49" w14:textId="77777777" w:rsidR="008E7506" w:rsidRPr="008E7506" w:rsidRDefault="008E7506" w:rsidP="008E7506">
      <w:pPr>
        <w:rPr>
          <w:lang w:val="en-US"/>
        </w:rPr>
      </w:pPr>
      <w:r w:rsidRPr="008E7506">
        <w:rPr>
          <w:lang w:val="en-US"/>
        </w:rPr>
        <w:t xml:space="preserve">      "to": 44.0</w:t>
      </w:r>
    </w:p>
    <w:p w14:paraId="7916D99D" w14:textId="77777777" w:rsidR="008E7506" w:rsidRPr="008E7506" w:rsidRDefault="008E7506" w:rsidP="008E7506">
      <w:pPr>
        <w:rPr>
          <w:lang w:val="en-US"/>
        </w:rPr>
      </w:pPr>
      <w:r w:rsidRPr="008E7506">
        <w:rPr>
          <w:lang w:val="en-US"/>
        </w:rPr>
        <w:t xml:space="preserve">    },</w:t>
      </w:r>
    </w:p>
    <w:p w14:paraId="7CA761C7" w14:textId="77777777" w:rsidR="008E7506" w:rsidRPr="008E7506" w:rsidRDefault="008E7506" w:rsidP="008E7506">
      <w:pPr>
        <w:rPr>
          <w:lang w:val="en-US"/>
        </w:rPr>
      </w:pPr>
      <w:r w:rsidRPr="008E7506">
        <w:rPr>
          <w:lang w:val="en-US"/>
        </w:rPr>
        <w:t xml:space="preserve">    {</w:t>
      </w:r>
    </w:p>
    <w:p w14:paraId="3C5F1856" w14:textId="77777777" w:rsidR="008E7506" w:rsidRPr="008E7506" w:rsidRDefault="008E7506" w:rsidP="008E7506">
      <w:pPr>
        <w:rPr>
          <w:lang w:val="en-US"/>
        </w:rPr>
      </w:pPr>
      <w:r w:rsidRPr="008E7506">
        <w:rPr>
          <w:lang w:val="en-US"/>
        </w:rPr>
        <w:t xml:space="preserve">      "from": 14.0,</w:t>
      </w:r>
    </w:p>
    <w:p w14:paraId="27357DA0" w14:textId="77777777" w:rsidR="008E7506" w:rsidRPr="008E7506" w:rsidRDefault="008E7506" w:rsidP="008E7506">
      <w:pPr>
        <w:rPr>
          <w:lang w:val="en-US"/>
        </w:rPr>
      </w:pPr>
      <w:r w:rsidRPr="008E7506">
        <w:rPr>
          <w:lang w:val="en-US"/>
        </w:rPr>
        <w:t xml:space="preserve">      "to": 41.0</w:t>
      </w:r>
    </w:p>
    <w:p w14:paraId="4A21298F" w14:textId="77777777" w:rsidR="008E7506" w:rsidRPr="008E7506" w:rsidRDefault="008E7506" w:rsidP="008E7506">
      <w:pPr>
        <w:rPr>
          <w:lang w:val="en-US"/>
        </w:rPr>
      </w:pPr>
      <w:r w:rsidRPr="008E7506">
        <w:rPr>
          <w:lang w:val="en-US"/>
        </w:rPr>
        <w:t xml:space="preserve">    },</w:t>
      </w:r>
    </w:p>
    <w:p w14:paraId="754422E5" w14:textId="77777777" w:rsidR="008E7506" w:rsidRPr="008E7506" w:rsidRDefault="008E7506" w:rsidP="008E7506">
      <w:pPr>
        <w:rPr>
          <w:lang w:val="en-US"/>
        </w:rPr>
      </w:pPr>
      <w:r w:rsidRPr="008E7506">
        <w:rPr>
          <w:lang w:val="en-US"/>
        </w:rPr>
        <w:t xml:space="preserve">    {</w:t>
      </w:r>
    </w:p>
    <w:p w14:paraId="51FBA420" w14:textId="77777777" w:rsidR="008E7506" w:rsidRPr="008E7506" w:rsidRDefault="008E7506" w:rsidP="008E7506">
      <w:pPr>
        <w:rPr>
          <w:lang w:val="en-US"/>
        </w:rPr>
      </w:pPr>
      <w:r w:rsidRPr="008E7506">
        <w:rPr>
          <w:lang w:val="en-US"/>
        </w:rPr>
        <w:t xml:space="preserve">      "from": 41.0,</w:t>
      </w:r>
    </w:p>
    <w:p w14:paraId="3DD4400F" w14:textId="77777777" w:rsidR="008E7506" w:rsidRPr="008E7506" w:rsidRDefault="008E7506" w:rsidP="008E7506">
      <w:pPr>
        <w:rPr>
          <w:lang w:val="en-US"/>
        </w:rPr>
      </w:pPr>
      <w:r w:rsidRPr="008E7506">
        <w:rPr>
          <w:lang w:val="en-US"/>
        </w:rPr>
        <w:t xml:space="preserve">      "to": 45.0</w:t>
      </w:r>
    </w:p>
    <w:p w14:paraId="12AA5086" w14:textId="77777777" w:rsidR="008E7506" w:rsidRPr="008E7506" w:rsidRDefault="008E7506" w:rsidP="008E7506">
      <w:pPr>
        <w:rPr>
          <w:lang w:val="en-US"/>
        </w:rPr>
      </w:pPr>
      <w:r w:rsidRPr="008E7506">
        <w:rPr>
          <w:lang w:val="en-US"/>
        </w:rPr>
        <w:t xml:space="preserve">    },</w:t>
      </w:r>
    </w:p>
    <w:p w14:paraId="2ADFECB0" w14:textId="77777777" w:rsidR="008E7506" w:rsidRPr="008E7506" w:rsidRDefault="008E7506" w:rsidP="008E7506">
      <w:pPr>
        <w:rPr>
          <w:lang w:val="en-US"/>
        </w:rPr>
      </w:pPr>
      <w:r w:rsidRPr="008E7506">
        <w:rPr>
          <w:lang w:val="en-US"/>
        </w:rPr>
        <w:t xml:space="preserve">    {</w:t>
      </w:r>
    </w:p>
    <w:p w14:paraId="6B87E4C4" w14:textId="77777777" w:rsidR="008E7506" w:rsidRPr="008E7506" w:rsidRDefault="008E7506" w:rsidP="008E7506">
      <w:pPr>
        <w:rPr>
          <w:lang w:val="en-US"/>
        </w:rPr>
      </w:pPr>
      <w:r w:rsidRPr="008E7506">
        <w:rPr>
          <w:lang w:val="en-US"/>
        </w:rPr>
        <w:t xml:space="preserve">      "from": 45.0,</w:t>
      </w:r>
    </w:p>
    <w:p w14:paraId="57602252" w14:textId="77777777" w:rsidR="008E7506" w:rsidRPr="008E7506" w:rsidRDefault="008E7506" w:rsidP="008E7506">
      <w:pPr>
        <w:rPr>
          <w:lang w:val="en-US"/>
        </w:rPr>
      </w:pPr>
      <w:r w:rsidRPr="008E7506">
        <w:rPr>
          <w:lang w:val="en-US"/>
        </w:rPr>
        <w:t xml:space="preserve">      "to": 46.0</w:t>
      </w:r>
    </w:p>
    <w:p w14:paraId="1E118C04" w14:textId="77777777" w:rsidR="008E7506" w:rsidRPr="008E7506" w:rsidRDefault="008E7506" w:rsidP="008E7506">
      <w:pPr>
        <w:rPr>
          <w:lang w:val="en-US"/>
        </w:rPr>
      </w:pPr>
      <w:r w:rsidRPr="008E7506">
        <w:rPr>
          <w:lang w:val="en-US"/>
        </w:rPr>
        <w:t xml:space="preserve">    },</w:t>
      </w:r>
    </w:p>
    <w:p w14:paraId="22354255" w14:textId="77777777" w:rsidR="008E7506" w:rsidRPr="008E7506" w:rsidRDefault="008E7506" w:rsidP="008E7506">
      <w:pPr>
        <w:rPr>
          <w:lang w:val="en-US"/>
        </w:rPr>
      </w:pPr>
      <w:r w:rsidRPr="008E7506">
        <w:rPr>
          <w:lang w:val="en-US"/>
        </w:rPr>
        <w:t xml:space="preserve">    {</w:t>
      </w:r>
    </w:p>
    <w:p w14:paraId="703E784A" w14:textId="77777777" w:rsidR="008E7506" w:rsidRPr="008E7506" w:rsidRDefault="008E7506" w:rsidP="008E7506">
      <w:pPr>
        <w:rPr>
          <w:lang w:val="en-US"/>
        </w:rPr>
      </w:pPr>
      <w:r w:rsidRPr="008E7506">
        <w:rPr>
          <w:lang w:val="en-US"/>
        </w:rPr>
        <w:t xml:space="preserve">      "from": 25.0,</w:t>
      </w:r>
    </w:p>
    <w:p w14:paraId="27999EAD" w14:textId="77777777" w:rsidR="008E7506" w:rsidRPr="008E7506" w:rsidRDefault="008E7506" w:rsidP="008E7506">
      <w:pPr>
        <w:rPr>
          <w:lang w:val="en-US"/>
        </w:rPr>
      </w:pPr>
      <w:r w:rsidRPr="008E7506">
        <w:rPr>
          <w:lang w:val="en-US"/>
        </w:rPr>
        <w:t xml:space="preserve">      "to": 43.0</w:t>
      </w:r>
    </w:p>
    <w:p w14:paraId="4B692CFC" w14:textId="77777777" w:rsidR="008E7506" w:rsidRPr="008E7506" w:rsidRDefault="008E7506" w:rsidP="008E7506">
      <w:pPr>
        <w:rPr>
          <w:lang w:val="en-US"/>
        </w:rPr>
      </w:pPr>
      <w:r w:rsidRPr="008E7506">
        <w:rPr>
          <w:lang w:val="en-US"/>
        </w:rPr>
        <w:t xml:space="preserve">    },</w:t>
      </w:r>
    </w:p>
    <w:p w14:paraId="1CEFAD18" w14:textId="77777777" w:rsidR="008E7506" w:rsidRPr="008E7506" w:rsidRDefault="008E7506" w:rsidP="008E7506">
      <w:pPr>
        <w:rPr>
          <w:lang w:val="en-US"/>
        </w:rPr>
      </w:pPr>
      <w:r w:rsidRPr="008E7506">
        <w:rPr>
          <w:lang w:val="en-US"/>
        </w:rPr>
        <w:t xml:space="preserve">    {</w:t>
      </w:r>
    </w:p>
    <w:p w14:paraId="31D03AA0" w14:textId="77777777" w:rsidR="008E7506" w:rsidRPr="008E7506" w:rsidRDefault="008E7506" w:rsidP="008E7506">
      <w:pPr>
        <w:rPr>
          <w:lang w:val="en-US"/>
        </w:rPr>
      </w:pPr>
      <w:r w:rsidRPr="008E7506">
        <w:rPr>
          <w:lang w:val="en-US"/>
        </w:rPr>
        <w:t xml:space="preserve">      "from": 10.0,</w:t>
      </w:r>
    </w:p>
    <w:p w14:paraId="1C65DBDA" w14:textId="77777777" w:rsidR="008E7506" w:rsidRPr="008E7506" w:rsidRDefault="008E7506" w:rsidP="008E7506">
      <w:pPr>
        <w:rPr>
          <w:lang w:val="en-US"/>
        </w:rPr>
      </w:pPr>
      <w:r w:rsidRPr="008E7506">
        <w:rPr>
          <w:lang w:val="en-US"/>
        </w:rPr>
        <w:lastRenderedPageBreak/>
        <w:t xml:space="preserve">      "to": 43.0</w:t>
      </w:r>
    </w:p>
    <w:p w14:paraId="0AAFF7DD" w14:textId="77777777" w:rsidR="008E7506" w:rsidRPr="008E7506" w:rsidRDefault="008E7506" w:rsidP="008E7506">
      <w:pPr>
        <w:rPr>
          <w:lang w:val="en-US"/>
        </w:rPr>
      </w:pPr>
      <w:r w:rsidRPr="008E7506">
        <w:rPr>
          <w:lang w:val="en-US"/>
        </w:rPr>
        <w:t xml:space="preserve">    },</w:t>
      </w:r>
    </w:p>
    <w:p w14:paraId="1BC49F92" w14:textId="77777777" w:rsidR="008E7506" w:rsidRPr="008E7506" w:rsidRDefault="008E7506" w:rsidP="008E7506">
      <w:pPr>
        <w:rPr>
          <w:lang w:val="en-US"/>
        </w:rPr>
      </w:pPr>
      <w:r w:rsidRPr="008E7506">
        <w:rPr>
          <w:lang w:val="en-US"/>
        </w:rPr>
        <w:t xml:space="preserve">    {</w:t>
      </w:r>
    </w:p>
    <w:p w14:paraId="612A660D" w14:textId="77777777" w:rsidR="008E7506" w:rsidRPr="008E7506" w:rsidRDefault="008E7506" w:rsidP="008E7506">
      <w:pPr>
        <w:rPr>
          <w:lang w:val="en-US"/>
        </w:rPr>
      </w:pPr>
      <w:r w:rsidRPr="008E7506">
        <w:rPr>
          <w:lang w:val="en-US"/>
        </w:rPr>
        <w:t xml:space="preserve">      "from": 10.0,</w:t>
      </w:r>
    </w:p>
    <w:p w14:paraId="3299DB89" w14:textId="77777777" w:rsidR="008E7506" w:rsidRPr="008E7506" w:rsidRDefault="008E7506" w:rsidP="008E7506">
      <w:pPr>
        <w:rPr>
          <w:lang w:val="en-US"/>
        </w:rPr>
      </w:pPr>
      <w:r w:rsidRPr="008E7506">
        <w:rPr>
          <w:lang w:val="en-US"/>
        </w:rPr>
        <w:t xml:space="preserve">      "to": 46.0</w:t>
      </w:r>
    </w:p>
    <w:p w14:paraId="5387F64D" w14:textId="77777777" w:rsidR="008E7506" w:rsidRPr="008E7506" w:rsidRDefault="008E7506" w:rsidP="008E7506">
      <w:pPr>
        <w:rPr>
          <w:lang w:val="en-US"/>
        </w:rPr>
      </w:pPr>
      <w:r w:rsidRPr="008E7506">
        <w:rPr>
          <w:lang w:val="en-US"/>
        </w:rPr>
        <w:t xml:space="preserve">    },</w:t>
      </w:r>
    </w:p>
    <w:p w14:paraId="2200D884" w14:textId="77777777" w:rsidR="008E7506" w:rsidRPr="008E7506" w:rsidRDefault="008E7506" w:rsidP="008E7506">
      <w:pPr>
        <w:rPr>
          <w:lang w:val="en-US"/>
        </w:rPr>
      </w:pPr>
      <w:r w:rsidRPr="008E7506">
        <w:rPr>
          <w:lang w:val="en-US"/>
        </w:rPr>
        <w:t xml:space="preserve">    {</w:t>
      </w:r>
    </w:p>
    <w:p w14:paraId="157F130D" w14:textId="77777777" w:rsidR="008E7506" w:rsidRPr="008E7506" w:rsidRDefault="008E7506" w:rsidP="008E7506">
      <w:pPr>
        <w:rPr>
          <w:lang w:val="en-US"/>
        </w:rPr>
      </w:pPr>
      <w:r w:rsidRPr="008E7506">
        <w:rPr>
          <w:lang w:val="en-US"/>
        </w:rPr>
        <w:t xml:space="preserve">      "from": 46.0,</w:t>
      </w:r>
    </w:p>
    <w:p w14:paraId="470A9E0F" w14:textId="77777777" w:rsidR="008E7506" w:rsidRPr="008E7506" w:rsidRDefault="008E7506" w:rsidP="008E7506">
      <w:pPr>
        <w:rPr>
          <w:lang w:val="en-US"/>
        </w:rPr>
      </w:pPr>
      <w:r w:rsidRPr="008E7506">
        <w:rPr>
          <w:lang w:val="en-US"/>
        </w:rPr>
        <w:t xml:space="preserve">      "to": 47.0</w:t>
      </w:r>
    </w:p>
    <w:p w14:paraId="7D5E7219" w14:textId="77777777" w:rsidR="008E7506" w:rsidRPr="008E7506" w:rsidRDefault="008E7506" w:rsidP="008E7506">
      <w:pPr>
        <w:rPr>
          <w:lang w:val="en-US"/>
        </w:rPr>
      </w:pPr>
      <w:r w:rsidRPr="008E7506">
        <w:rPr>
          <w:lang w:val="en-US"/>
        </w:rPr>
        <w:t xml:space="preserve">    },</w:t>
      </w:r>
    </w:p>
    <w:p w14:paraId="2B4C2251" w14:textId="77777777" w:rsidR="008E7506" w:rsidRPr="008E7506" w:rsidRDefault="008E7506" w:rsidP="008E7506">
      <w:pPr>
        <w:rPr>
          <w:lang w:val="en-US"/>
        </w:rPr>
      </w:pPr>
      <w:r w:rsidRPr="008E7506">
        <w:rPr>
          <w:lang w:val="en-US"/>
        </w:rPr>
        <w:t xml:space="preserve">    {</w:t>
      </w:r>
    </w:p>
    <w:p w14:paraId="22CD535F" w14:textId="77777777" w:rsidR="008E7506" w:rsidRPr="008E7506" w:rsidRDefault="008E7506" w:rsidP="008E7506">
      <w:pPr>
        <w:rPr>
          <w:lang w:val="en-US"/>
        </w:rPr>
      </w:pPr>
      <w:r w:rsidRPr="008E7506">
        <w:rPr>
          <w:lang w:val="en-US"/>
        </w:rPr>
        <w:t xml:space="preserve">      "from": 43.0,</w:t>
      </w:r>
    </w:p>
    <w:p w14:paraId="3A04241A" w14:textId="77777777" w:rsidR="008E7506" w:rsidRPr="008E7506" w:rsidRDefault="008E7506" w:rsidP="008E7506">
      <w:pPr>
        <w:rPr>
          <w:lang w:val="en-US"/>
        </w:rPr>
      </w:pPr>
      <w:r w:rsidRPr="008E7506">
        <w:rPr>
          <w:lang w:val="en-US"/>
        </w:rPr>
        <w:t xml:space="preserve">      "to": 48.0</w:t>
      </w:r>
    </w:p>
    <w:p w14:paraId="4BE9C2F3" w14:textId="77777777" w:rsidR="008E7506" w:rsidRPr="008E7506" w:rsidRDefault="008E7506" w:rsidP="008E7506">
      <w:pPr>
        <w:rPr>
          <w:lang w:val="en-US"/>
        </w:rPr>
      </w:pPr>
      <w:r w:rsidRPr="008E7506">
        <w:rPr>
          <w:lang w:val="en-US"/>
        </w:rPr>
        <w:t xml:space="preserve">    },</w:t>
      </w:r>
    </w:p>
    <w:p w14:paraId="61E8C562" w14:textId="77777777" w:rsidR="008E7506" w:rsidRPr="008E7506" w:rsidRDefault="008E7506" w:rsidP="008E7506">
      <w:pPr>
        <w:rPr>
          <w:lang w:val="en-US"/>
        </w:rPr>
      </w:pPr>
      <w:r w:rsidRPr="008E7506">
        <w:rPr>
          <w:lang w:val="en-US"/>
        </w:rPr>
        <w:t xml:space="preserve">    {</w:t>
      </w:r>
    </w:p>
    <w:p w14:paraId="39E92A07" w14:textId="77777777" w:rsidR="008E7506" w:rsidRPr="008E7506" w:rsidRDefault="008E7506" w:rsidP="008E7506">
      <w:pPr>
        <w:rPr>
          <w:lang w:val="en-US"/>
        </w:rPr>
      </w:pPr>
      <w:r w:rsidRPr="008E7506">
        <w:rPr>
          <w:lang w:val="en-US"/>
        </w:rPr>
        <w:t xml:space="preserve">      "from": 44.0,</w:t>
      </w:r>
    </w:p>
    <w:p w14:paraId="40FE17D3" w14:textId="77777777" w:rsidR="008E7506" w:rsidRPr="008E7506" w:rsidRDefault="008E7506" w:rsidP="008E7506">
      <w:pPr>
        <w:rPr>
          <w:lang w:val="en-US"/>
        </w:rPr>
      </w:pPr>
      <w:r w:rsidRPr="008E7506">
        <w:rPr>
          <w:lang w:val="en-US"/>
        </w:rPr>
        <w:t xml:space="preserve">      "to": 48.0</w:t>
      </w:r>
    </w:p>
    <w:p w14:paraId="6EE4C5DA" w14:textId="77777777" w:rsidR="008E7506" w:rsidRPr="008E7506" w:rsidRDefault="008E7506" w:rsidP="008E7506">
      <w:pPr>
        <w:rPr>
          <w:lang w:val="en-US"/>
        </w:rPr>
      </w:pPr>
      <w:r w:rsidRPr="008E7506">
        <w:rPr>
          <w:lang w:val="en-US"/>
        </w:rPr>
        <w:t xml:space="preserve">    },</w:t>
      </w:r>
    </w:p>
    <w:p w14:paraId="598731FB" w14:textId="77777777" w:rsidR="008E7506" w:rsidRPr="008E7506" w:rsidRDefault="008E7506" w:rsidP="008E7506">
      <w:pPr>
        <w:rPr>
          <w:lang w:val="en-US"/>
        </w:rPr>
      </w:pPr>
      <w:r w:rsidRPr="008E7506">
        <w:rPr>
          <w:lang w:val="en-US"/>
        </w:rPr>
        <w:t xml:space="preserve">    {</w:t>
      </w:r>
    </w:p>
    <w:p w14:paraId="329558B4" w14:textId="77777777" w:rsidR="008E7506" w:rsidRPr="008E7506" w:rsidRDefault="008E7506" w:rsidP="008E7506">
      <w:pPr>
        <w:rPr>
          <w:lang w:val="en-US"/>
        </w:rPr>
      </w:pPr>
      <w:r w:rsidRPr="008E7506">
        <w:rPr>
          <w:lang w:val="en-US"/>
        </w:rPr>
        <w:t xml:space="preserve">      "from": 13.0,</w:t>
      </w:r>
    </w:p>
    <w:p w14:paraId="2678C829" w14:textId="77777777" w:rsidR="008E7506" w:rsidRPr="008E7506" w:rsidRDefault="008E7506" w:rsidP="008E7506">
      <w:pPr>
        <w:rPr>
          <w:lang w:val="en-US"/>
        </w:rPr>
      </w:pPr>
      <w:r w:rsidRPr="008E7506">
        <w:rPr>
          <w:lang w:val="en-US"/>
        </w:rPr>
        <w:t xml:space="preserve">      "to": 44.0</w:t>
      </w:r>
    </w:p>
    <w:p w14:paraId="02A38D69" w14:textId="77777777" w:rsidR="008E7506" w:rsidRPr="008E7506" w:rsidRDefault="008E7506" w:rsidP="008E7506">
      <w:pPr>
        <w:rPr>
          <w:lang w:val="en-US"/>
        </w:rPr>
      </w:pPr>
      <w:r w:rsidRPr="008E7506">
        <w:rPr>
          <w:lang w:val="en-US"/>
        </w:rPr>
        <w:t xml:space="preserve">    },</w:t>
      </w:r>
    </w:p>
    <w:p w14:paraId="5774B7AE" w14:textId="77777777" w:rsidR="008E7506" w:rsidRPr="008E7506" w:rsidRDefault="008E7506" w:rsidP="008E7506">
      <w:pPr>
        <w:rPr>
          <w:lang w:val="en-US"/>
        </w:rPr>
      </w:pPr>
      <w:r w:rsidRPr="008E7506">
        <w:rPr>
          <w:lang w:val="en-US"/>
        </w:rPr>
        <w:t xml:space="preserve">    {</w:t>
      </w:r>
    </w:p>
    <w:p w14:paraId="33B77371" w14:textId="77777777" w:rsidR="008E7506" w:rsidRPr="008E7506" w:rsidRDefault="008E7506" w:rsidP="008E7506">
      <w:pPr>
        <w:rPr>
          <w:lang w:val="en-US"/>
        </w:rPr>
      </w:pPr>
      <w:r w:rsidRPr="008E7506">
        <w:rPr>
          <w:lang w:val="en-US"/>
        </w:rPr>
        <w:t xml:space="preserve">      "from": 13.0,</w:t>
      </w:r>
    </w:p>
    <w:p w14:paraId="1FD48FBE" w14:textId="77777777" w:rsidR="008E7506" w:rsidRPr="008E7506" w:rsidRDefault="008E7506" w:rsidP="008E7506">
      <w:pPr>
        <w:rPr>
          <w:lang w:val="en-US"/>
        </w:rPr>
      </w:pPr>
      <w:r w:rsidRPr="008E7506">
        <w:rPr>
          <w:lang w:val="en-US"/>
        </w:rPr>
        <w:t xml:space="preserve">      "to": 41.0</w:t>
      </w:r>
    </w:p>
    <w:p w14:paraId="389B2FC2" w14:textId="77777777" w:rsidR="008E7506" w:rsidRPr="008E7506" w:rsidRDefault="008E7506" w:rsidP="008E7506">
      <w:pPr>
        <w:rPr>
          <w:lang w:val="en-US"/>
        </w:rPr>
      </w:pPr>
      <w:r w:rsidRPr="008E7506">
        <w:rPr>
          <w:lang w:val="en-US"/>
        </w:rPr>
        <w:t xml:space="preserve">    },</w:t>
      </w:r>
    </w:p>
    <w:p w14:paraId="3484071C" w14:textId="77777777" w:rsidR="008E7506" w:rsidRPr="008E7506" w:rsidRDefault="008E7506" w:rsidP="008E7506">
      <w:pPr>
        <w:rPr>
          <w:lang w:val="en-US"/>
        </w:rPr>
      </w:pPr>
      <w:r w:rsidRPr="008E7506">
        <w:rPr>
          <w:lang w:val="en-US"/>
        </w:rPr>
        <w:t xml:space="preserve">    {</w:t>
      </w:r>
    </w:p>
    <w:p w14:paraId="48118AA6" w14:textId="77777777" w:rsidR="008E7506" w:rsidRPr="008E7506" w:rsidRDefault="008E7506" w:rsidP="008E7506">
      <w:pPr>
        <w:rPr>
          <w:lang w:val="en-US"/>
        </w:rPr>
      </w:pPr>
      <w:r w:rsidRPr="008E7506">
        <w:rPr>
          <w:lang w:val="en-US"/>
        </w:rPr>
        <w:t xml:space="preserve">      "from": 41.0,</w:t>
      </w:r>
    </w:p>
    <w:p w14:paraId="6400D519" w14:textId="77777777" w:rsidR="008E7506" w:rsidRPr="008E7506" w:rsidRDefault="008E7506" w:rsidP="008E7506">
      <w:pPr>
        <w:rPr>
          <w:lang w:val="en-US"/>
        </w:rPr>
      </w:pPr>
      <w:r w:rsidRPr="008E7506">
        <w:rPr>
          <w:lang w:val="en-US"/>
        </w:rPr>
        <w:t xml:space="preserve">      "to": 49.0</w:t>
      </w:r>
    </w:p>
    <w:p w14:paraId="0EFC1546" w14:textId="77777777" w:rsidR="008E7506" w:rsidRPr="008E7506" w:rsidRDefault="008E7506" w:rsidP="008E7506">
      <w:pPr>
        <w:rPr>
          <w:lang w:val="en-US"/>
        </w:rPr>
      </w:pPr>
      <w:r w:rsidRPr="008E7506">
        <w:rPr>
          <w:lang w:val="en-US"/>
        </w:rPr>
        <w:t xml:space="preserve">    },</w:t>
      </w:r>
    </w:p>
    <w:p w14:paraId="77C8D533" w14:textId="77777777" w:rsidR="008E7506" w:rsidRPr="008E7506" w:rsidRDefault="008E7506" w:rsidP="008E7506">
      <w:pPr>
        <w:rPr>
          <w:lang w:val="en-US"/>
        </w:rPr>
      </w:pPr>
      <w:r w:rsidRPr="008E7506">
        <w:rPr>
          <w:lang w:val="en-US"/>
        </w:rPr>
        <w:t xml:space="preserve">    {</w:t>
      </w:r>
    </w:p>
    <w:p w14:paraId="6EA7FD43" w14:textId="77777777" w:rsidR="008E7506" w:rsidRPr="008E7506" w:rsidRDefault="008E7506" w:rsidP="008E7506">
      <w:pPr>
        <w:rPr>
          <w:lang w:val="en-US"/>
        </w:rPr>
      </w:pPr>
      <w:r w:rsidRPr="008E7506">
        <w:rPr>
          <w:lang w:val="en-US"/>
        </w:rPr>
        <w:t xml:space="preserve">      "from": 46.0,</w:t>
      </w:r>
    </w:p>
    <w:p w14:paraId="3DABD75F" w14:textId="77777777" w:rsidR="008E7506" w:rsidRPr="008E7506" w:rsidRDefault="008E7506" w:rsidP="008E7506">
      <w:pPr>
        <w:rPr>
          <w:lang w:val="en-US"/>
        </w:rPr>
      </w:pPr>
      <w:r w:rsidRPr="008E7506">
        <w:rPr>
          <w:lang w:val="en-US"/>
        </w:rPr>
        <w:t xml:space="preserve">      "to": 49.0</w:t>
      </w:r>
    </w:p>
    <w:p w14:paraId="04721DE0" w14:textId="77777777" w:rsidR="008E7506" w:rsidRPr="008E7506" w:rsidRDefault="008E7506" w:rsidP="008E7506">
      <w:pPr>
        <w:rPr>
          <w:lang w:val="en-US"/>
        </w:rPr>
      </w:pPr>
      <w:r w:rsidRPr="008E7506">
        <w:rPr>
          <w:lang w:val="en-US"/>
        </w:rPr>
        <w:t xml:space="preserve">    },</w:t>
      </w:r>
    </w:p>
    <w:p w14:paraId="28F0BCFE" w14:textId="77777777" w:rsidR="008E7506" w:rsidRPr="008E7506" w:rsidRDefault="008E7506" w:rsidP="008E7506">
      <w:pPr>
        <w:rPr>
          <w:lang w:val="en-US"/>
        </w:rPr>
      </w:pPr>
      <w:r w:rsidRPr="008E7506">
        <w:rPr>
          <w:lang w:val="en-US"/>
        </w:rPr>
        <w:t xml:space="preserve">    {</w:t>
      </w:r>
    </w:p>
    <w:p w14:paraId="368F32F7" w14:textId="77777777" w:rsidR="008E7506" w:rsidRPr="008E7506" w:rsidRDefault="008E7506" w:rsidP="008E7506">
      <w:pPr>
        <w:rPr>
          <w:lang w:val="en-US"/>
        </w:rPr>
      </w:pPr>
      <w:r w:rsidRPr="008E7506">
        <w:rPr>
          <w:lang w:val="en-US"/>
        </w:rPr>
        <w:t xml:space="preserve">      "from": 11.0,</w:t>
      </w:r>
    </w:p>
    <w:p w14:paraId="2EA30DA4" w14:textId="77777777" w:rsidR="008E7506" w:rsidRPr="008E7506" w:rsidRDefault="008E7506" w:rsidP="008E7506">
      <w:pPr>
        <w:rPr>
          <w:lang w:val="en-US"/>
        </w:rPr>
      </w:pPr>
      <w:r w:rsidRPr="008E7506">
        <w:rPr>
          <w:lang w:val="en-US"/>
        </w:rPr>
        <w:t xml:space="preserve">      "to": 46.0</w:t>
      </w:r>
    </w:p>
    <w:p w14:paraId="404F133C" w14:textId="77777777" w:rsidR="008E7506" w:rsidRPr="008E7506" w:rsidRDefault="008E7506" w:rsidP="008E7506">
      <w:pPr>
        <w:rPr>
          <w:lang w:val="en-US"/>
        </w:rPr>
      </w:pPr>
      <w:r w:rsidRPr="008E7506">
        <w:rPr>
          <w:lang w:val="en-US"/>
        </w:rPr>
        <w:t xml:space="preserve">    },</w:t>
      </w:r>
    </w:p>
    <w:p w14:paraId="34A1C9A7" w14:textId="77777777" w:rsidR="008E7506" w:rsidRPr="008E7506" w:rsidRDefault="008E7506" w:rsidP="008E7506">
      <w:pPr>
        <w:rPr>
          <w:lang w:val="en-US"/>
        </w:rPr>
      </w:pPr>
      <w:r w:rsidRPr="008E7506">
        <w:rPr>
          <w:lang w:val="en-US"/>
        </w:rPr>
        <w:t xml:space="preserve">    {</w:t>
      </w:r>
    </w:p>
    <w:p w14:paraId="3DC1D1E0" w14:textId="77777777" w:rsidR="008E7506" w:rsidRPr="008E7506" w:rsidRDefault="008E7506" w:rsidP="008E7506">
      <w:pPr>
        <w:rPr>
          <w:lang w:val="en-US"/>
        </w:rPr>
      </w:pPr>
      <w:r w:rsidRPr="008E7506">
        <w:rPr>
          <w:lang w:val="en-US"/>
        </w:rPr>
        <w:t xml:space="preserve">      "from": 11.0,</w:t>
      </w:r>
    </w:p>
    <w:p w14:paraId="4F9D5FC8" w14:textId="77777777" w:rsidR="008E7506" w:rsidRPr="008E7506" w:rsidRDefault="008E7506" w:rsidP="008E7506">
      <w:pPr>
        <w:rPr>
          <w:lang w:val="en-US"/>
        </w:rPr>
      </w:pPr>
      <w:r w:rsidRPr="008E7506">
        <w:rPr>
          <w:lang w:val="en-US"/>
        </w:rPr>
        <w:t xml:space="preserve">      "to": 43.0</w:t>
      </w:r>
    </w:p>
    <w:p w14:paraId="63705A97" w14:textId="77777777" w:rsidR="008E7506" w:rsidRPr="008E7506" w:rsidRDefault="008E7506" w:rsidP="008E7506">
      <w:pPr>
        <w:rPr>
          <w:lang w:val="en-US"/>
        </w:rPr>
      </w:pPr>
      <w:r w:rsidRPr="008E7506">
        <w:rPr>
          <w:lang w:val="en-US"/>
        </w:rPr>
        <w:t xml:space="preserve">    },</w:t>
      </w:r>
    </w:p>
    <w:p w14:paraId="68503203" w14:textId="77777777" w:rsidR="008E7506" w:rsidRPr="008E7506" w:rsidRDefault="008E7506" w:rsidP="008E7506">
      <w:pPr>
        <w:rPr>
          <w:lang w:val="en-US"/>
        </w:rPr>
      </w:pPr>
      <w:r w:rsidRPr="008E7506">
        <w:rPr>
          <w:lang w:val="en-US"/>
        </w:rPr>
        <w:t xml:space="preserve">    {</w:t>
      </w:r>
    </w:p>
    <w:p w14:paraId="679B9127" w14:textId="77777777" w:rsidR="008E7506" w:rsidRPr="008E7506" w:rsidRDefault="008E7506" w:rsidP="008E7506">
      <w:pPr>
        <w:rPr>
          <w:lang w:val="en-US"/>
        </w:rPr>
      </w:pPr>
      <w:r w:rsidRPr="008E7506">
        <w:rPr>
          <w:lang w:val="en-US"/>
        </w:rPr>
        <w:t xml:space="preserve">      "from": 25.0,</w:t>
      </w:r>
    </w:p>
    <w:p w14:paraId="561C6CDE" w14:textId="77777777" w:rsidR="008E7506" w:rsidRPr="008E7506" w:rsidRDefault="008E7506" w:rsidP="008E7506">
      <w:pPr>
        <w:rPr>
          <w:lang w:val="en-US"/>
        </w:rPr>
      </w:pPr>
      <w:r w:rsidRPr="008E7506">
        <w:rPr>
          <w:lang w:val="en-US"/>
        </w:rPr>
        <w:t xml:space="preserve">      "to": 27.0</w:t>
      </w:r>
    </w:p>
    <w:p w14:paraId="1B89697A" w14:textId="77777777" w:rsidR="008E7506" w:rsidRPr="008E7506" w:rsidRDefault="008E7506" w:rsidP="008E7506">
      <w:pPr>
        <w:rPr>
          <w:lang w:val="en-US"/>
        </w:rPr>
      </w:pPr>
      <w:r w:rsidRPr="008E7506">
        <w:rPr>
          <w:lang w:val="en-US"/>
        </w:rPr>
        <w:t xml:space="preserve">    },</w:t>
      </w:r>
    </w:p>
    <w:p w14:paraId="01A02539" w14:textId="77777777" w:rsidR="008E7506" w:rsidRPr="008E7506" w:rsidRDefault="008E7506" w:rsidP="008E7506">
      <w:pPr>
        <w:rPr>
          <w:lang w:val="en-US"/>
        </w:rPr>
      </w:pPr>
      <w:r w:rsidRPr="008E7506">
        <w:rPr>
          <w:lang w:val="en-US"/>
        </w:rPr>
        <w:lastRenderedPageBreak/>
        <w:t xml:space="preserve">    {</w:t>
      </w:r>
    </w:p>
    <w:p w14:paraId="77C09C26" w14:textId="77777777" w:rsidR="008E7506" w:rsidRPr="008E7506" w:rsidRDefault="008E7506" w:rsidP="008E7506">
      <w:pPr>
        <w:rPr>
          <w:lang w:val="en-US"/>
        </w:rPr>
      </w:pPr>
      <w:r w:rsidRPr="008E7506">
        <w:rPr>
          <w:lang w:val="en-US"/>
        </w:rPr>
        <w:t xml:space="preserve">      "from": 27.0,</w:t>
      </w:r>
    </w:p>
    <w:p w14:paraId="33335099" w14:textId="77777777" w:rsidR="008E7506" w:rsidRPr="008E7506" w:rsidRDefault="008E7506" w:rsidP="008E7506">
      <w:pPr>
        <w:rPr>
          <w:lang w:val="en-US"/>
        </w:rPr>
      </w:pPr>
      <w:r w:rsidRPr="008E7506">
        <w:rPr>
          <w:lang w:val="en-US"/>
        </w:rPr>
        <w:t xml:space="preserve">      "to": 28.0</w:t>
      </w:r>
    </w:p>
    <w:p w14:paraId="52A7C716" w14:textId="77777777" w:rsidR="008E7506" w:rsidRPr="008E7506" w:rsidRDefault="008E7506" w:rsidP="008E7506">
      <w:pPr>
        <w:rPr>
          <w:lang w:val="en-US"/>
        </w:rPr>
      </w:pPr>
      <w:r w:rsidRPr="008E7506">
        <w:rPr>
          <w:lang w:val="en-US"/>
        </w:rPr>
        <w:t xml:space="preserve">    },</w:t>
      </w:r>
    </w:p>
    <w:p w14:paraId="098D781A" w14:textId="77777777" w:rsidR="008E7506" w:rsidRPr="008E7506" w:rsidRDefault="008E7506" w:rsidP="008E7506">
      <w:pPr>
        <w:rPr>
          <w:lang w:val="en-US"/>
        </w:rPr>
      </w:pPr>
      <w:r w:rsidRPr="008E7506">
        <w:rPr>
          <w:lang w:val="en-US"/>
        </w:rPr>
        <w:t xml:space="preserve">    {</w:t>
      </w:r>
    </w:p>
    <w:p w14:paraId="13454082" w14:textId="77777777" w:rsidR="008E7506" w:rsidRPr="008E7506" w:rsidRDefault="008E7506" w:rsidP="008E7506">
      <w:pPr>
        <w:rPr>
          <w:lang w:val="en-US"/>
        </w:rPr>
      </w:pPr>
      <w:r w:rsidRPr="008E7506">
        <w:rPr>
          <w:lang w:val="en-US"/>
        </w:rPr>
        <w:t xml:space="preserve">      "from": 14.0,</w:t>
      </w:r>
    </w:p>
    <w:p w14:paraId="62C88481" w14:textId="77777777" w:rsidR="008E7506" w:rsidRPr="008E7506" w:rsidRDefault="008E7506" w:rsidP="008E7506">
      <w:pPr>
        <w:rPr>
          <w:lang w:val="en-US"/>
        </w:rPr>
      </w:pPr>
      <w:r w:rsidRPr="008E7506">
        <w:rPr>
          <w:lang w:val="en-US"/>
        </w:rPr>
        <w:t xml:space="preserve">      "to": 28.0</w:t>
      </w:r>
    </w:p>
    <w:p w14:paraId="41903B6E" w14:textId="77777777" w:rsidR="008E7506" w:rsidRPr="008E7506" w:rsidRDefault="008E7506" w:rsidP="008E7506">
      <w:pPr>
        <w:rPr>
          <w:lang w:val="en-US"/>
        </w:rPr>
      </w:pPr>
      <w:r w:rsidRPr="008E7506">
        <w:rPr>
          <w:lang w:val="en-US"/>
        </w:rPr>
        <w:t xml:space="preserve">    },</w:t>
      </w:r>
    </w:p>
    <w:p w14:paraId="5544BA62" w14:textId="77777777" w:rsidR="008E7506" w:rsidRPr="008E7506" w:rsidRDefault="008E7506" w:rsidP="008E7506">
      <w:pPr>
        <w:rPr>
          <w:lang w:val="en-US"/>
        </w:rPr>
      </w:pPr>
      <w:r w:rsidRPr="008E7506">
        <w:rPr>
          <w:lang w:val="en-US"/>
        </w:rPr>
        <w:t xml:space="preserve">    {</w:t>
      </w:r>
    </w:p>
    <w:p w14:paraId="48AF301F" w14:textId="77777777" w:rsidR="008E7506" w:rsidRPr="008E7506" w:rsidRDefault="008E7506" w:rsidP="008E7506">
      <w:pPr>
        <w:rPr>
          <w:lang w:val="en-US"/>
        </w:rPr>
      </w:pPr>
      <w:r w:rsidRPr="008E7506">
        <w:rPr>
          <w:lang w:val="en-US"/>
        </w:rPr>
        <w:t xml:space="preserve">      "from": 14.0,</w:t>
      </w:r>
    </w:p>
    <w:p w14:paraId="03D5EC08" w14:textId="77777777" w:rsidR="008E7506" w:rsidRPr="008E7506" w:rsidRDefault="008E7506" w:rsidP="008E7506">
      <w:pPr>
        <w:rPr>
          <w:lang w:val="en-US"/>
        </w:rPr>
      </w:pPr>
      <w:r w:rsidRPr="008E7506">
        <w:rPr>
          <w:lang w:val="en-US"/>
        </w:rPr>
        <w:t xml:space="preserve">      "to": 42.0</w:t>
      </w:r>
    </w:p>
    <w:p w14:paraId="40CCAF6B" w14:textId="77777777" w:rsidR="008E7506" w:rsidRPr="008E7506" w:rsidRDefault="008E7506" w:rsidP="008E7506">
      <w:pPr>
        <w:rPr>
          <w:lang w:val="en-US"/>
        </w:rPr>
      </w:pPr>
      <w:r w:rsidRPr="008E7506">
        <w:rPr>
          <w:lang w:val="en-US"/>
        </w:rPr>
        <w:t xml:space="preserve">    },</w:t>
      </w:r>
    </w:p>
    <w:p w14:paraId="077284C6" w14:textId="77777777" w:rsidR="008E7506" w:rsidRPr="008E7506" w:rsidRDefault="008E7506" w:rsidP="008E7506">
      <w:pPr>
        <w:rPr>
          <w:lang w:val="en-US"/>
        </w:rPr>
      </w:pPr>
      <w:r w:rsidRPr="008E7506">
        <w:rPr>
          <w:lang w:val="en-US"/>
        </w:rPr>
        <w:t xml:space="preserve">    {</w:t>
      </w:r>
    </w:p>
    <w:p w14:paraId="4F5C5ECB" w14:textId="77777777" w:rsidR="008E7506" w:rsidRPr="008E7506" w:rsidRDefault="008E7506" w:rsidP="008E7506">
      <w:pPr>
        <w:rPr>
          <w:lang w:val="en-US"/>
        </w:rPr>
      </w:pPr>
      <w:r w:rsidRPr="008E7506">
        <w:rPr>
          <w:lang w:val="en-US"/>
        </w:rPr>
        <w:t xml:space="preserve">      "from": 42.0,</w:t>
      </w:r>
    </w:p>
    <w:p w14:paraId="25AD7ACC" w14:textId="77777777" w:rsidR="008E7506" w:rsidRPr="008E7506" w:rsidRDefault="008E7506" w:rsidP="008E7506">
      <w:pPr>
        <w:rPr>
          <w:lang w:val="en-US"/>
        </w:rPr>
      </w:pPr>
      <w:r w:rsidRPr="008E7506">
        <w:rPr>
          <w:lang w:val="en-US"/>
        </w:rPr>
        <w:t xml:space="preserve">      "to": 45.0</w:t>
      </w:r>
    </w:p>
    <w:p w14:paraId="0B4CB0EA" w14:textId="77777777" w:rsidR="008E7506" w:rsidRPr="008E7506" w:rsidRDefault="008E7506" w:rsidP="008E7506">
      <w:pPr>
        <w:rPr>
          <w:lang w:val="en-US"/>
        </w:rPr>
      </w:pPr>
      <w:r w:rsidRPr="008E7506">
        <w:rPr>
          <w:lang w:val="en-US"/>
        </w:rPr>
        <w:t xml:space="preserve">    },</w:t>
      </w:r>
    </w:p>
    <w:p w14:paraId="182BBB74" w14:textId="77777777" w:rsidR="008E7506" w:rsidRPr="008E7506" w:rsidRDefault="008E7506" w:rsidP="008E7506">
      <w:pPr>
        <w:rPr>
          <w:lang w:val="en-US"/>
        </w:rPr>
      </w:pPr>
      <w:r w:rsidRPr="008E7506">
        <w:rPr>
          <w:lang w:val="en-US"/>
        </w:rPr>
        <w:t xml:space="preserve">    {</w:t>
      </w:r>
    </w:p>
    <w:p w14:paraId="60C31EB1" w14:textId="77777777" w:rsidR="008E7506" w:rsidRPr="008E7506" w:rsidRDefault="008E7506" w:rsidP="008E7506">
      <w:pPr>
        <w:rPr>
          <w:lang w:val="en-US"/>
        </w:rPr>
      </w:pPr>
      <w:r w:rsidRPr="008E7506">
        <w:rPr>
          <w:lang w:val="en-US"/>
        </w:rPr>
        <w:t xml:space="preserve">      "from": 45.0,</w:t>
      </w:r>
    </w:p>
    <w:p w14:paraId="387D4611" w14:textId="77777777" w:rsidR="008E7506" w:rsidRPr="008E7506" w:rsidRDefault="008E7506" w:rsidP="008E7506">
      <w:pPr>
        <w:rPr>
          <w:lang w:val="en-US"/>
        </w:rPr>
      </w:pPr>
      <w:r w:rsidRPr="008E7506">
        <w:rPr>
          <w:lang w:val="en-US"/>
        </w:rPr>
        <w:t xml:space="preserve">      "to": 47.0</w:t>
      </w:r>
    </w:p>
    <w:p w14:paraId="38F5C4E1" w14:textId="77777777" w:rsidR="008E7506" w:rsidRPr="008E7506" w:rsidRDefault="008E7506" w:rsidP="008E7506">
      <w:pPr>
        <w:rPr>
          <w:lang w:val="en-US"/>
        </w:rPr>
      </w:pPr>
      <w:r w:rsidRPr="008E7506">
        <w:rPr>
          <w:lang w:val="en-US"/>
        </w:rPr>
        <w:t xml:space="preserve">    },</w:t>
      </w:r>
    </w:p>
    <w:p w14:paraId="478EC940" w14:textId="77777777" w:rsidR="008E7506" w:rsidRPr="008E7506" w:rsidRDefault="008E7506" w:rsidP="008E7506">
      <w:pPr>
        <w:rPr>
          <w:lang w:val="en-US"/>
        </w:rPr>
      </w:pPr>
      <w:r w:rsidRPr="008E7506">
        <w:rPr>
          <w:lang w:val="en-US"/>
        </w:rPr>
        <w:t xml:space="preserve">    {</w:t>
      </w:r>
    </w:p>
    <w:p w14:paraId="4BCB6A1A" w14:textId="77777777" w:rsidR="008E7506" w:rsidRPr="008E7506" w:rsidRDefault="008E7506" w:rsidP="008E7506">
      <w:pPr>
        <w:rPr>
          <w:lang w:val="en-US"/>
        </w:rPr>
      </w:pPr>
      <w:r w:rsidRPr="008E7506">
        <w:rPr>
          <w:lang w:val="en-US"/>
        </w:rPr>
        <w:t xml:space="preserve">      "from": 10.0,</w:t>
      </w:r>
    </w:p>
    <w:p w14:paraId="55B236B8" w14:textId="77777777" w:rsidR="008E7506" w:rsidRPr="008E7506" w:rsidRDefault="008E7506" w:rsidP="008E7506">
      <w:pPr>
        <w:rPr>
          <w:lang w:val="en-US"/>
        </w:rPr>
      </w:pPr>
      <w:r w:rsidRPr="008E7506">
        <w:rPr>
          <w:lang w:val="en-US"/>
        </w:rPr>
        <w:t xml:space="preserve">      "to": 47.0</w:t>
      </w:r>
    </w:p>
    <w:p w14:paraId="30EA116D" w14:textId="77777777" w:rsidR="008E7506" w:rsidRPr="008E7506" w:rsidRDefault="008E7506" w:rsidP="008E7506">
      <w:pPr>
        <w:rPr>
          <w:lang w:val="en-US"/>
        </w:rPr>
      </w:pPr>
      <w:r w:rsidRPr="008E7506">
        <w:rPr>
          <w:lang w:val="en-US"/>
        </w:rPr>
        <w:t xml:space="preserve">    },</w:t>
      </w:r>
    </w:p>
    <w:p w14:paraId="1EAB619C" w14:textId="77777777" w:rsidR="008E7506" w:rsidRPr="008E7506" w:rsidRDefault="008E7506" w:rsidP="008E7506">
      <w:pPr>
        <w:rPr>
          <w:lang w:val="en-US"/>
        </w:rPr>
      </w:pPr>
      <w:r w:rsidRPr="008E7506">
        <w:rPr>
          <w:lang w:val="en-US"/>
        </w:rPr>
        <w:t xml:space="preserve">    {</w:t>
      </w:r>
    </w:p>
    <w:p w14:paraId="2FCC5D70" w14:textId="77777777" w:rsidR="008E7506" w:rsidRPr="008E7506" w:rsidRDefault="008E7506" w:rsidP="008E7506">
      <w:pPr>
        <w:rPr>
          <w:lang w:val="en-US"/>
        </w:rPr>
      </w:pPr>
      <w:r w:rsidRPr="008E7506">
        <w:rPr>
          <w:lang w:val="en-US"/>
        </w:rPr>
        <w:t xml:space="preserve">      "from": 10.0,</w:t>
      </w:r>
    </w:p>
    <w:p w14:paraId="4E295B44" w14:textId="77777777" w:rsidR="008E7506" w:rsidRPr="008E7506" w:rsidRDefault="008E7506" w:rsidP="008E7506">
      <w:pPr>
        <w:rPr>
          <w:lang w:val="en-US"/>
        </w:rPr>
      </w:pPr>
      <w:r w:rsidRPr="008E7506">
        <w:rPr>
          <w:lang w:val="en-US"/>
        </w:rPr>
        <w:t xml:space="preserve">      "to": 25.0</w:t>
      </w:r>
    </w:p>
    <w:p w14:paraId="239F27C8" w14:textId="77777777" w:rsidR="008E7506" w:rsidRPr="008E7506" w:rsidRDefault="008E7506" w:rsidP="008E7506">
      <w:pPr>
        <w:rPr>
          <w:lang w:val="en-US"/>
        </w:rPr>
      </w:pPr>
      <w:r w:rsidRPr="008E7506">
        <w:rPr>
          <w:lang w:val="en-US"/>
        </w:rPr>
        <w:t xml:space="preserve">    },</w:t>
      </w:r>
    </w:p>
    <w:p w14:paraId="2BC5E299" w14:textId="77777777" w:rsidR="008E7506" w:rsidRPr="008E7506" w:rsidRDefault="008E7506" w:rsidP="008E7506">
      <w:pPr>
        <w:rPr>
          <w:lang w:val="en-US"/>
        </w:rPr>
      </w:pPr>
      <w:r w:rsidRPr="008E7506">
        <w:rPr>
          <w:lang w:val="en-US"/>
        </w:rPr>
        <w:t xml:space="preserve">    {</w:t>
      </w:r>
    </w:p>
    <w:p w14:paraId="6192D13C" w14:textId="77777777" w:rsidR="008E7506" w:rsidRPr="008E7506" w:rsidRDefault="008E7506" w:rsidP="008E7506">
      <w:pPr>
        <w:rPr>
          <w:lang w:val="en-US"/>
        </w:rPr>
      </w:pPr>
      <w:r w:rsidRPr="008E7506">
        <w:rPr>
          <w:lang w:val="en-US"/>
        </w:rPr>
        <w:t xml:space="preserve">      "from": 29.0,</w:t>
      </w:r>
    </w:p>
    <w:p w14:paraId="5871D9D7" w14:textId="77777777" w:rsidR="008E7506" w:rsidRPr="008E7506" w:rsidRDefault="008E7506" w:rsidP="008E7506">
      <w:pPr>
        <w:rPr>
          <w:lang w:val="en-US"/>
        </w:rPr>
      </w:pPr>
      <w:r w:rsidRPr="008E7506">
        <w:rPr>
          <w:lang w:val="en-US"/>
        </w:rPr>
        <w:t xml:space="preserve">      "to": 31.0</w:t>
      </w:r>
    </w:p>
    <w:p w14:paraId="22BEEE4A" w14:textId="77777777" w:rsidR="008E7506" w:rsidRPr="008E7506" w:rsidRDefault="008E7506" w:rsidP="008E7506">
      <w:pPr>
        <w:rPr>
          <w:lang w:val="en-US"/>
        </w:rPr>
      </w:pPr>
      <w:r w:rsidRPr="008E7506">
        <w:rPr>
          <w:lang w:val="en-US"/>
        </w:rPr>
        <w:t xml:space="preserve">    },</w:t>
      </w:r>
    </w:p>
    <w:p w14:paraId="11C856EA" w14:textId="77777777" w:rsidR="008E7506" w:rsidRPr="008E7506" w:rsidRDefault="008E7506" w:rsidP="008E7506">
      <w:pPr>
        <w:rPr>
          <w:lang w:val="en-US"/>
        </w:rPr>
      </w:pPr>
      <w:r w:rsidRPr="008E7506">
        <w:rPr>
          <w:lang w:val="en-US"/>
        </w:rPr>
        <w:t xml:space="preserve">    {</w:t>
      </w:r>
    </w:p>
    <w:p w14:paraId="4DBB142B" w14:textId="77777777" w:rsidR="008E7506" w:rsidRPr="008E7506" w:rsidRDefault="008E7506" w:rsidP="008E7506">
      <w:pPr>
        <w:rPr>
          <w:lang w:val="en-US"/>
        </w:rPr>
      </w:pPr>
      <w:r w:rsidRPr="008E7506">
        <w:rPr>
          <w:lang w:val="en-US"/>
        </w:rPr>
        <w:t xml:space="preserve">      "from": 31.0,</w:t>
      </w:r>
    </w:p>
    <w:p w14:paraId="1D018233" w14:textId="77777777" w:rsidR="008E7506" w:rsidRPr="008E7506" w:rsidRDefault="008E7506" w:rsidP="008E7506">
      <w:pPr>
        <w:rPr>
          <w:lang w:val="en-US"/>
        </w:rPr>
      </w:pPr>
      <w:r w:rsidRPr="008E7506">
        <w:rPr>
          <w:lang w:val="en-US"/>
        </w:rPr>
        <w:t xml:space="preserve">      "to": 34.0</w:t>
      </w:r>
    </w:p>
    <w:p w14:paraId="5DECAA6E" w14:textId="77777777" w:rsidR="008E7506" w:rsidRPr="008E7506" w:rsidRDefault="008E7506" w:rsidP="008E7506">
      <w:pPr>
        <w:rPr>
          <w:lang w:val="en-US"/>
        </w:rPr>
      </w:pPr>
      <w:r w:rsidRPr="008E7506">
        <w:rPr>
          <w:lang w:val="en-US"/>
        </w:rPr>
        <w:t xml:space="preserve">    },</w:t>
      </w:r>
    </w:p>
    <w:p w14:paraId="5B5317E0" w14:textId="77777777" w:rsidR="008E7506" w:rsidRPr="008E7506" w:rsidRDefault="008E7506" w:rsidP="008E7506">
      <w:pPr>
        <w:rPr>
          <w:lang w:val="en-US"/>
        </w:rPr>
      </w:pPr>
      <w:r w:rsidRPr="008E7506">
        <w:rPr>
          <w:lang w:val="en-US"/>
        </w:rPr>
        <w:t xml:space="preserve">    {</w:t>
      </w:r>
    </w:p>
    <w:p w14:paraId="1DC7C505" w14:textId="77777777" w:rsidR="008E7506" w:rsidRPr="008E7506" w:rsidRDefault="008E7506" w:rsidP="008E7506">
      <w:pPr>
        <w:rPr>
          <w:lang w:val="en-US"/>
        </w:rPr>
      </w:pPr>
      <w:r w:rsidRPr="008E7506">
        <w:rPr>
          <w:lang w:val="en-US"/>
        </w:rPr>
        <w:t xml:space="preserve">      "from": 9.0,</w:t>
      </w:r>
    </w:p>
    <w:p w14:paraId="13DDFFB9" w14:textId="77777777" w:rsidR="008E7506" w:rsidRPr="008E7506" w:rsidRDefault="008E7506" w:rsidP="008E7506">
      <w:pPr>
        <w:rPr>
          <w:lang w:val="en-US"/>
        </w:rPr>
      </w:pPr>
      <w:r w:rsidRPr="008E7506">
        <w:rPr>
          <w:lang w:val="en-US"/>
        </w:rPr>
        <w:t xml:space="preserve">      "to": 34.0</w:t>
      </w:r>
    </w:p>
    <w:p w14:paraId="46A82ACF" w14:textId="77777777" w:rsidR="008E7506" w:rsidRPr="008E7506" w:rsidRDefault="008E7506" w:rsidP="008E7506">
      <w:pPr>
        <w:rPr>
          <w:lang w:val="en-US"/>
        </w:rPr>
      </w:pPr>
      <w:r w:rsidRPr="008E7506">
        <w:rPr>
          <w:lang w:val="en-US"/>
        </w:rPr>
        <w:t xml:space="preserve">    },</w:t>
      </w:r>
    </w:p>
    <w:p w14:paraId="3C7F0F6E" w14:textId="77777777" w:rsidR="008E7506" w:rsidRPr="008E7506" w:rsidRDefault="008E7506" w:rsidP="008E7506">
      <w:pPr>
        <w:rPr>
          <w:lang w:val="en-US"/>
        </w:rPr>
      </w:pPr>
      <w:r w:rsidRPr="008E7506">
        <w:rPr>
          <w:lang w:val="en-US"/>
        </w:rPr>
        <w:t xml:space="preserve">    {</w:t>
      </w:r>
    </w:p>
    <w:p w14:paraId="717FCCB2" w14:textId="77777777" w:rsidR="008E7506" w:rsidRPr="008E7506" w:rsidRDefault="008E7506" w:rsidP="008E7506">
      <w:pPr>
        <w:rPr>
          <w:lang w:val="en-US"/>
        </w:rPr>
      </w:pPr>
      <w:r w:rsidRPr="008E7506">
        <w:rPr>
          <w:lang w:val="en-US"/>
        </w:rPr>
        <w:t xml:space="preserve">      "from": 9.0,</w:t>
      </w:r>
    </w:p>
    <w:p w14:paraId="4EDCAB6B" w14:textId="77777777" w:rsidR="008E7506" w:rsidRPr="008E7506" w:rsidRDefault="008E7506" w:rsidP="008E7506">
      <w:pPr>
        <w:rPr>
          <w:lang w:val="en-US"/>
        </w:rPr>
      </w:pPr>
      <w:r w:rsidRPr="008E7506">
        <w:rPr>
          <w:lang w:val="en-US"/>
        </w:rPr>
        <w:t xml:space="preserve">      "to": 36.0</w:t>
      </w:r>
    </w:p>
    <w:p w14:paraId="02A9114D" w14:textId="77777777" w:rsidR="008E7506" w:rsidRPr="008E7506" w:rsidRDefault="008E7506" w:rsidP="008E7506">
      <w:pPr>
        <w:rPr>
          <w:lang w:val="en-US"/>
        </w:rPr>
      </w:pPr>
      <w:r w:rsidRPr="008E7506">
        <w:rPr>
          <w:lang w:val="en-US"/>
        </w:rPr>
        <w:t xml:space="preserve">    },</w:t>
      </w:r>
    </w:p>
    <w:p w14:paraId="2B0959E4" w14:textId="77777777" w:rsidR="008E7506" w:rsidRPr="008E7506" w:rsidRDefault="008E7506" w:rsidP="008E7506">
      <w:pPr>
        <w:rPr>
          <w:lang w:val="en-US"/>
        </w:rPr>
      </w:pPr>
      <w:r w:rsidRPr="008E7506">
        <w:rPr>
          <w:lang w:val="en-US"/>
        </w:rPr>
        <w:t xml:space="preserve">    {</w:t>
      </w:r>
    </w:p>
    <w:p w14:paraId="20CA4C09" w14:textId="77777777" w:rsidR="008E7506" w:rsidRPr="008E7506" w:rsidRDefault="008E7506" w:rsidP="008E7506">
      <w:pPr>
        <w:rPr>
          <w:lang w:val="en-US"/>
        </w:rPr>
      </w:pPr>
      <w:r w:rsidRPr="008E7506">
        <w:rPr>
          <w:lang w:val="en-US"/>
        </w:rPr>
        <w:t xml:space="preserve">      "from": 36.0,</w:t>
      </w:r>
    </w:p>
    <w:p w14:paraId="0BD3B556" w14:textId="77777777" w:rsidR="008E7506" w:rsidRPr="008E7506" w:rsidRDefault="008E7506" w:rsidP="008E7506">
      <w:pPr>
        <w:rPr>
          <w:lang w:val="en-US"/>
        </w:rPr>
      </w:pPr>
      <w:r w:rsidRPr="008E7506">
        <w:rPr>
          <w:lang w:val="en-US"/>
        </w:rPr>
        <w:lastRenderedPageBreak/>
        <w:t xml:space="preserve">      "to": 37.0</w:t>
      </w:r>
    </w:p>
    <w:p w14:paraId="53E06355" w14:textId="77777777" w:rsidR="008E7506" w:rsidRPr="008E7506" w:rsidRDefault="008E7506" w:rsidP="008E7506">
      <w:pPr>
        <w:rPr>
          <w:lang w:val="en-US"/>
        </w:rPr>
      </w:pPr>
      <w:r w:rsidRPr="008E7506">
        <w:rPr>
          <w:lang w:val="en-US"/>
        </w:rPr>
        <w:t xml:space="preserve">    },</w:t>
      </w:r>
    </w:p>
    <w:p w14:paraId="624F8B78" w14:textId="77777777" w:rsidR="008E7506" w:rsidRPr="008E7506" w:rsidRDefault="008E7506" w:rsidP="008E7506">
      <w:pPr>
        <w:rPr>
          <w:lang w:val="en-US"/>
        </w:rPr>
      </w:pPr>
      <w:r w:rsidRPr="008E7506">
        <w:rPr>
          <w:lang w:val="en-US"/>
        </w:rPr>
        <w:t xml:space="preserve">    {</w:t>
      </w:r>
    </w:p>
    <w:p w14:paraId="20A66166" w14:textId="77777777" w:rsidR="008E7506" w:rsidRPr="008E7506" w:rsidRDefault="008E7506" w:rsidP="008E7506">
      <w:pPr>
        <w:rPr>
          <w:lang w:val="en-US"/>
        </w:rPr>
      </w:pPr>
      <w:r w:rsidRPr="008E7506">
        <w:rPr>
          <w:lang w:val="en-US"/>
        </w:rPr>
        <w:t xml:space="preserve">      "from": 28.0,</w:t>
      </w:r>
    </w:p>
    <w:p w14:paraId="29F341A0" w14:textId="77777777" w:rsidR="008E7506" w:rsidRPr="008E7506" w:rsidRDefault="008E7506" w:rsidP="008E7506">
      <w:pPr>
        <w:rPr>
          <w:lang w:val="en-US"/>
        </w:rPr>
      </w:pPr>
      <w:r w:rsidRPr="008E7506">
        <w:rPr>
          <w:lang w:val="en-US"/>
        </w:rPr>
        <w:t xml:space="preserve">      "to": 37.0</w:t>
      </w:r>
    </w:p>
    <w:p w14:paraId="74295A1C" w14:textId="77777777" w:rsidR="008E7506" w:rsidRPr="008E7506" w:rsidRDefault="008E7506" w:rsidP="008E7506">
      <w:pPr>
        <w:rPr>
          <w:lang w:val="en-US"/>
        </w:rPr>
      </w:pPr>
      <w:r w:rsidRPr="008E7506">
        <w:rPr>
          <w:lang w:val="en-US"/>
        </w:rPr>
        <w:t xml:space="preserve">    },</w:t>
      </w:r>
    </w:p>
    <w:p w14:paraId="7172CCD8" w14:textId="77777777" w:rsidR="008E7506" w:rsidRPr="008E7506" w:rsidRDefault="008E7506" w:rsidP="008E7506">
      <w:pPr>
        <w:rPr>
          <w:lang w:val="en-US"/>
        </w:rPr>
      </w:pPr>
      <w:r w:rsidRPr="008E7506">
        <w:rPr>
          <w:lang w:val="en-US"/>
        </w:rPr>
        <w:t xml:space="preserve">    {</w:t>
      </w:r>
    </w:p>
    <w:p w14:paraId="5C29713B" w14:textId="77777777" w:rsidR="008E7506" w:rsidRPr="008E7506" w:rsidRDefault="008E7506" w:rsidP="008E7506">
      <w:pPr>
        <w:rPr>
          <w:lang w:val="en-US"/>
        </w:rPr>
      </w:pPr>
      <w:r w:rsidRPr="008E7506">
        <w:rPr>
          <w:lang w:val="en-US"/>
        </w:rPr>
        <w:t xml:space="preserve">      "from": 5.0,</w:t>
      </w:r>
    </w:p>
    <w:p w14:paraId="3CE9BA87" w14:textId="77777777" w:rsidR="008E7506" w:rsidRPr="008E7506" w:rsidRDefault="008E7506" w:rsidP="008E7506">
      <w:pPr>
        <w:rPr>
          <w:lang w:val="en-US"/>
        </w:rPr>
      </w:pPr>
      <w:r w:rsidRPr="008E7506">
        <w:rPr>
          <w:lang w:val="en-US"/>
        </w:rPr>
        <w:t xml:space="preserve">      "to": 28.0</w:t>
      </w:r>
    </w:p>
    <w:p w14:paraId="6DA59B91" w14:textId="77777777" w:rsidR="008E7506" w:rsidRPr="008E7506" w:rsidRDefault="008E7506" w:rsidP="008E7506">
      <w:pPr>
        <w:rPr>
          <w:lang w:val="en-US"/>
        </w:rPr>
      </w:pPr>
      <w:r w:rsidRPr="008E7506">
        <w:rPr>
          <w:lang w:val="en-US"/>
        </w:rPr>
        <w:t xml:space="preserve">    },</w:t>
      </w:r>
    </w:p>
    <w:p w14:paraId="054DF14E" w14:textId="77777777" w:rsidR="008E7506" w:rsidRPr="008E7506" w:rsidRDefault="008E7506" w:rsidP="008E7506">
      <w:pPr>
        <w:rPr>
          <w:lang w:val="en-US"/>
        </w:rPr>
      </w:pPr>
      <w:r w:rsidRPr="008E7506">
        <w:rPr>
          <w:lang w:val="en-US"/>
        </w:rPr>
        <w:t xml:space="preserve">    {</w:t>
      </w:r>
    </w:p>
    <w:p w14:paraId="1A2EF8E8" w14:textId="77777777" w:rsidR="008E7506" w:rsidRPr="008E7506" w:rsidRDefault="008E7506" w:rsidP="008E7506">
      <w:pPr>
        <w:rPr>
          <w:lang w:val="en-US"/>
        </w:rPr>
      </w:pPr>
      <w:r w:rsidRPr="008E7506">
        <w:rPr>
          <w:lang w:val="en-US"/>
        </w:rPr>
        <w:t xml:space="preserve">      "from": 5.0,</w:t>
      </w:r>
    </w:p>
    <w:p w14:paraId="170F9F45" w14:textId="77777777" w:rsidR="008E7506" w:rsidRPr="008E7506" w:rsidRDefault="008E7506" w:rsidP="008E7506">
      <w:pPr>
        <w:rPr>
          <w:lang w:val="en-US"/>
        </w:rPr>
      </w:pPr>
      <w:r w:rsidRPr="008E7506">
        <w:rPr>
          <w:lang w:val="en-US"/>
        </w:rPr>
        <w:t xml:space="preserve">      "to": 29.0</w:t>
      </w:r>
    </w:p>
    <w:p w14:paraId="4D5DDC61" w14:textId="77777777" w:rsidR="008E7506" w:rsidRPr="008E7506" w:rsidRDefault="008E7506" w:rsidP="008E7506">
      <w:pPr>
        <w:rPr>
          <w:lang w:val="en-US"/>
        </w:rPr>
      </w:pPr>
      <w:r w:rsidRPr="008E7506">
        <w:rPr>
          <w:lang w:val="en-US"/>
        </w:rPr>
        <w:t xml:space="preserve">    },</w:t>
      </w:r>
    </w:p>
    <w:p w14:paraId="24DC4590" w14:textId="77777777" w:rsidR="008E7506" w:rsidRPr="008E7506" w:rsidRDefault="008E7506" w:rsidP="008E7506">
      <w:pPr>
        <w:rPr>
          <w:lang w:val="en-US"/>
        </w:rPr>
      </w:pPr>
      <w:r w:rsidRPr="008E7506">
        <w:rPr>
          <w:lang w:val="en-US"/>
        </w:rPr>
        <w:t xml:space="preserve">    {</w:t>
      </w:r>
    </w:p>
    <w:p w14:paraId="3165745D" w14:textId="77777777" w:rsidR="008E7506" w:rsidRPr="008E7506" w:rsidRDefault="008E7506" w:rsidP="008E7506">
      <w:pPr>
        <w:rPr>
          <w:lang w:val="en-US"/>
        </w:rPr>
      </w:pPr>
      <w:r w:rsidRPr="008E7506">
        <w:rPr>
          <w:lang w:val="en-US"/>
        </w:rPr>
        <w:t xml:space="preserve">      "from": 26.0,</w:t>
      </w:r>
    </w:p>
    <w:p w14:paraId="1C2DDF77" w14:textId="77777777" w:rsidR="008E7506" w:rsidRPr="008E7506" w:rsidRDefault="008E7506" w:rsidP="008E7506">
      <w:pPr>
        <w:rPr>
          <w:lang w:val="en-US"/>
        </w:rPr>
      </w:pPr>
      <w:r w:rsidRPr="008E7506">
        <w:rPr>
          <w:lang w:val="en-US"/>
        </w:rPr>
        <w:t xml:space="preserve">      "to": 30.0</w:t>
      </w:r>
    </w:p>
    <w:p w14:paraId="26E29D3E" w14:textId="77777777" w:rsidR="008E7506" w:rsidRPr="008E7506" w:rsidRDefault="008E7506" w:rsidP="008E7506">
      <w:pPr>
        <w:rPr>
          <w:lang w:val="en-US"/>
        </w:rPr>
      </w:pPr>
      <w:r w:rsidRPr="008E7506">
        <w:rPr>
          <w:lang w:val="en-US"/>
        </w:rPr>
        <w:t xml:space="preserve">    },</w:t>
      </w:r>
    </w:p>
    <w:p w14:paraId="5EB71229" w14:textId="77777777" w:rsidR="008E7506" w:rsidRPr="008E7506" w:rsidRDefault="008E7506" w:rsidP="008E7506">
      <w:pPr>
        <w:rPr>
          <w:lang w:val="en-US"/>
        </w:rPr>
      </w:pPr>
      <w:r w:rsidRPr="008E7506">
        <w:rPr>
          <w:lang w:val="en-US"/>
        </w:rPr>
        <w:t xml:space="preserve">    {</w:t>
      </w:r>
    </w:p>
    <w:p w14:paraId="3040A967" w14:textId="77777777" w:rsidR="008E7506" w:rsidRPr="008E7506" w:rsidRDefault="008E7506" w:rsidP="008E7506">
      <w:pPr>
        <w:rPr>
          <w:lang w:val="en-US"/>
        </w:rPr>
      </w:pPr>
      <w:r w:rsidRPr="008E7506">
        <w:rPr>
          <w:lang w:val="en-US"/>
        </w:rPr>
        <w:t xml:space="preserve">      "from": 29.0,</w:t>
      </w:r>
    </w:p>
    <w:p w14:paraId="3BAFAD95" w14:textId="77777777" w:rsidR="008E7506" w:rsidRPr="008E7506" w:rsidRDefault="008E7506" w:rsidP="008E7506">
      <w:pPr>
        <w:rPr>
          <w:lang w:val="en-US"/>
        </w:rPr>
      </w:pPr>
      <w:r w:rsidRPr="008E7506">
        <w:rPr>
          <w:lang w:val="en-US"/>
        </w:rPr>
        <w:t xml:space="preserve">      "to": 30.0</w:t>
      </w:r>
    </w:p>
    <w:p w14:paraId="5DA30CD0" w14:textId="77777777" w:rsidR="008E7506" w:rsidRPr="008E7506" w:rsidRDefault="008E7506" w:rsidP="008E7506">
      <w:pPr>
        <w:rPr>
          <w:lang w:val="en-US"/>
        </w:rPr>
      </w:pPr>
      <w:r w:rsidRPr="008E7506">
        <w:rPr>
          <w:lang w:val="en-US"/>
        </w:rPr>
        <w:t xml:space="preserve">    },</w:t>
      </w:r>
    </w:p>
    <w:p w14:paraId="532F5FAD" w14:textId="77777777" w:rsidR="008E7506" w:rsidRPr="008E7506" w:rsidRDefault="008E7506" w:rsidP="008E7506">
      <w:pPr>
        <w:rPr>
          <w:lang w:val="en-US"/>
        </w:rPr>
      </w:pPr>
      <w:r w:rsidRPr="008E7506">
        <w:rPr>
          <w:lang w:val="en-US"/>
        </w:rPr>
        <w:t xml:space="preserve">    {</w:t>
      </w:r>
    </w:p>
    <w:p w14:paraId="5B766110" w14:textId="77777777" w:rsidR="008E7506" w:rsidRPr="008E7506" w:rsidRDefault="008E7506" w:rsidP="008E7506">
      <w:pPr>
        <w:rPr>
          <w:lang w:val="en-US"/>
        </w:rPr>
      </w:pPr>
      <w:r w:rsidRPr="008E7506">
        <w:rPr>
          <w:lang w:val="en-US"/>
        </w:rPr>
        <w:t xml:space="preserve">      "from": 1.0,</w:t>
      </w:r>
    </w:p>
    <w:p w14:paraId="67768E42" w14:textId="77777777" w:rsidR="008E7506" w:rsidRPr="008E7506" w:rsidRDefault="008E7506" w:rsidP="008E7506">
      <w:pPr>
        <w:rPr>
          <w:lang w:val="en-US"/>
        </w:rPr>
      </w:pPr>
      <w:r w:rsidRPr="008E7506">
        <w:rPr>
          <w:lang w:val="en-US"/>
        </w:rPr>
        <w:t xml:space="preserve">      "to": 25.0</w:t>
      </w:r>
    </w:p>
    <w:p w14:paraId="4A3C65F3" w14:textId="77777777" w:rsidR="008E7506" w:rsidRPr="008E7506" w:rsidRDefault="008E7506" w:rsidP="008E7506">
      <w:pPr>
        <w:rPr>
          <w:lang w:val="en-US"/>
        </w:rPr>
      </w:pPr>
      <w:r w:rsidRPr="008E7506">
        <w:rPr>
          <w:lang w:val="en-US"/>
        </w:rPr>
        <w:t xml:space="preserve">    },</w:t>
      </w:r>
    </w:p>
    <w:p w14:paraId="0A1FEB4E" w14:textId="77777777" w:rsidR="008E7506" w:rsidRPr="008E7506" w:rsidRDefault="008E7506" w:rsidP="008E7506">
      <w:pPr>
        <w:rPr>
          <w:lang w:val="en-US"/>
        </w:rPr>
      </w:pPr>
      <w:r w:rsidRPr="008E7506">
        <w:rPr>
          <w:lang w:val="en-US"/>
        </w:rPr>
        <w:t xml:space="preserve">    {</w:t>
      </w:r>
    </w:p>
    <w:p w14:paraId="0592C284" w14:textId="77777777" w:rsidR="008E7506" w:rsidRPr="008E7506" w:rsidRDefault="008E7506" w:rsidP="008E7506">
      <w:pPr>
        <w:rPr>
          <w:lang w:val="en-US"/>
        </w:rPr>
      </w:pPr>
      <w:r w:rsidRPr="008E7506">
        <w:rPr>
          <w:lang w:val="en-US"/>
        </w:rPr>
        <w:t xml:space="preserve">      "from": 1.0,</w:t>
      </w:r>
    </w:p>
    <w:p w14:paraId="6A3CF7C0" w14:textId="77777777" w:rsidR="008E7506" w:rsidRPr="008E7506" w:rsidRDefault="008E7506" w:rsidP="008E7506">
      <w:pPr>
        <w:rPr>
          <w:lang w:val="en-US"/>
        </w:rPr>
      </w:pPr>
      <w:r w:rsidRPr="008E7506">
        <w:rPr>
          <w:lang w:val="en-US"/>
        </w:rPr>
        <w:t xml:space="preserve">      "to": 26.0</w:t>
      </w:r>
    </w:p>
    <w:p w14:paraId="3FF96AA0" w14:textId="77777777" w:rsidR="008E7506" w:rsidRPr="008E7506" w:rsidRDefault="008E7506" w:rsidP="008E7506">
      <w:pPr>
        <w:rPr>
          <w:lang w:val="en-US"/>
        </w:rPr>
      </w:pPr>
      <w:r w:rsidRPr="008E7506">
        <w:rPr>
          <w:lang w:val="en-US"/>
        </w:rPr>
        <w:t xml:space="preserve">    },</w:t>
      </w:r>
    </w:p>
    <w:p w14:paraId="5E7C48DA" w14:textId="77777777" w:rsidR="008E7506" w:rsidRPr="008E7506" w:rsidRDefault="008E7506" w:rsidP="008E7506">
      <w:pPr>
        <w:rPr>
          <w:lang w:val="en-US"/>
        </w:rPr>
      </w:pPr>
      <w:r w:rsidRPr="008E7506">
        <w:rPr>
          <w:lang w:val="en-US"/>
        </w:rPr>
        <w:t xml:space="preserve">    {</w:t>
      </w:r>
    </w:p>
    <w:p w14:paraId="6103AD08" w14:textId="77777777" w:rsidR="008E7506" w:rsidRPr="008E7506" w:rsidRDefault="008E7506" w:rsidP="008E7506">
      <w:pPr>
        <w:rPr>
          <w:lang w:val="en-US"/>
        </w:rPr>
      </w:pPr>
      <w:r w:rsidRPr="008E7506">
        <w:rPr>
          <w:lang w:val="en-US"/>
        </w:rPr>
        <w:t xml:space="preserve">      "from": 18.0,</w:t>
      </w:r>
    </w:p>
    <w:p w14:paraId="651203F0" w14:textId="77777777" w:rsidR="008E7506" w:rsidRPr="008E7506" w:rsidRDefault="008E7506" w:rsidP="008E7506">
      <w:pPr>
        <w:rPr>
          <w:lang w:val="en-US"/>
        </w:rPr>
      </w:pPr>
      <w:r w:rsidRPr="008E7506">
        <w:rPr>
          <w:lang w:val="en-US"/>
        </w:rPr>
        <w:t xml:space="preserve">      "to": 36.0</w:t>
      </w:r>
    </w:p>
    <w:p w14:paraId="7F2E0DF0" w14:textId="77777777" w:rsidR="008E7506" w:rsidRPr="008E7506" w:rsidRDefault="008E7506" w:rsidP="008E7506">
      <w:pPr>
        <w:rPr>
          <w:lang w:val="en-US"/>
        </w:rPr>
      </w:pPr>
      <w:r w:rsidRPr="008E7506">
        <w:rPr>
          <w:lang w:val="en-US"/>
        </w:rPr>
        <w:t xml:space="preserve">    },</w:t>
      </w:r>
    </w:p>
    <w:p w14:paraId="24D9A4C7" w14:textId="77777777" w:rsidR="008E7506" w:rsidRPr="008E7506" w:rsidRDefault="008E7506" w:rsidP="008E7506">
      <w:pPr>
        <w:rPr>
          <w:lang w:val="en-US"/>
        </w:rPr>
      </w:pPr>
      <w:r w:rsidRPr="008E7506">
        <w:rPr>
          <w:lang w:val="en-US"/>
        </w:rPr>
        <w:t xml:space="preserve">    {</w:t>
      </w:r>
    </w:p>
    <w:p w14:paraId="4C93320C" w14:textId="77777777" w:rsidR="008E7506" w:rsidRPr="008E7506" w:rsidRDefault="008E7506" w:rsidP="008E7506">
      <w:pPr>
        <w:rPr>
          <w:lang w:val="en-US"/>
        </w:rPr>
      </w:pPr>
      <w:r w:rsidRPr="008E7506">
        <w:rPr>
          <w:lang w:val="en-US"/>
        </w:rPr>
        <w:t xml:space="preserve">      "from": 18.0,</w:t>
      </w:r>
    </w:p>
    <w:p w14:paraId="45F3C256" w14:textId="77777777" w:rsidR="008E7506" w:rsidRPr="008E7506" w:rsidRDefault="008E7506" w:rsidP="008E7506">
      <w:pPr>
        <w:rPr>
          <w:lang w:val="en-US"/>
        </w:rPr>
      </w:pPr>
      <w:r w:rsidRPr="008E7506">
        <w:rPr>
          <w:lang w:val="en-US"/>
        </w:rPr>
        <w:t xml:space="preserve">      "to": 50.0</w:t>
      </w:r>
    </w:p>
    <w:p w14:paraId="33733E20" w14:textId="77777777" w:rsidR="008E7506" w:rsidRPr="008E7506" w:rsidRDefault="008E7506" w:rsidP="008E7506">
      <w:pPr>
        <w:rPr>
          <w:lang w:val="en-US"/>
        </w:rPr>
      </w:pPr>
      <w:r w:rsidRPr="008E7506">
        <w:rPr>
          <w:lang w:val="en-US"/>
        </w:rPr>
        <w:t xml:space="preserve">    },</w:t>
      </w:r>
    </w:p>
    <w:p w14:paraId="67232624" w14:textId="77777777" w:rsidR="008E7506" w:rsidRPr="008E7506" w:rsidRDefault="008E7506" w:rsidP="008E7506">
      <w:pPr>
        <w:rPr>
          <w:lang w:val="en-US"/>
        </w:rPr>
      </w:pPr>
      <w:r w:rsidRPr="008E7506">
        <w:rPr>
          <w:lang w:val="en-US"/>
        </w:rPr>
        <w:t xml:space="preserve">    {</w:t>
      </w:r>
    </w:p>
    <w:p w14:paraId="4A7B2F16" w14:textId="77777777" w:rsidR="008E7506" w:rsidRPr="008E7506" w:rsidRDefault="008E7506" w:rsidP="008E7506">
      <w:pPr>
        <w:rPr>
          <w:lang w:val="en-US"/>
        </w:rPr>
      </w:pPr>
      <w:r w:rsidRPr="008E7506">
        <w:rPr>
          <w:lang w:val="en-US"/>
        </w:rPr>
        <w:t xml:space="preserve">      "from": 50.0,</w:t>
      </w:r>
    </w:p>
    <w:p w14:paraId="72CA2A11" w14:textId="77777777" w:rsidR="008E7506" w:rsidRPr="008E7506" w:rsidRDefault="008E7506" w:rsidP="008E7506">
      <w:pPr>
        <w:rPr>
          <w:lang w:val="en-US"/>
        </w:rPr>
      </w:pPr>
      <w:r w:rsidRPr="008E7506">
        <w:rPr>
          <w:lang w:val="en-US"/>
        </w:rPr>
        <w:t xml:space="preserve">      "to": 51.0</w:t>
      </w:r>
    </w:p>
    <w:p w14:paraId="50BCCE87" w14:textId="77777777" w:rsidR="008E7506" w:rsidRPr="008E7506" w:rsidRDefault="008E7506" w:rsidP="008E7506">
      <w:pPr>
        <w:rPr>
          <w:lang w:val="en-US"/>
        </w:rPr>
      </w:pPr>
      <w:r w:rsidRPr="008E7506">
        <w:rPr>
          <w:lang w:val="en-US"/>
        </w:rPr>
        <w:t xml:space="preserve">    },</w:t>
      </w:r>
    </w:p>
    <w:p w14:paraId="764BF0B9" w14:textId="77777777" w:rsidR="008E7506" w:rsidRPr="008E7506" w:rsidRDefault="008E7506" w:rsidP="008E7506">
      <w:pPr>
        <w:rPr>
          <w:lang w:val="en-US"/>
        </w:rPr>
      </w:pPr>
      <w:r w:rsidRPr="008E7506">
        <w:rPr>
          <w:lang w:val="en-US"/>
        </w:rPr>
        <w:t xml:space="preserve">    {</w:t>
      </w:r>
    </w:p>
    <w:p w14:paraId="5A5EE7AF" w14:textId="77777777" w:rsidR="008E7506" w:rsidRPr="008E7506" w:rsidRDefault="008E7506" w:rsidP="008E7506">
      <w:pPr>
        <w:rPr>
          <w:lang w:val="en-US"/>
        </w:rPr>
      </w:pPr>
      <w:r w:rsidRPr="008E7506">
        <w:rPr>
          <w:lang w:val="en-US"/>
        </w:rPr>
        <w:t xml:space="preserve">      "from": 42.0,</w:t>
      </w:r>
    </w:p>
    <w:p w14:paraId="05EB15CB" w14:textId="77777777" w:rsidR="008E7506" w:rsidRPr="008E7506" w:rsidRDefault="008E7506" w:rsidP="008E7506">
      <w:pPr>
        <w:rPr>
          <w:lang w:val="en-US"/>
        </w:rPr>
      </w:pPr>
      <w:r w:rsidRPr="008E7506">
        <w:rPr>
          <w:lang w:val="en-US"/>
        </w:rPr>
        <w:t xml:space="preserve">      "to": 51.0</w:t>
      </w:r>
    </w:p>
    <w:p w14:paraId="26AFD1D5" w14:textId="77777777" w:rsidR="008E7506" w:rsidRPr="008E7506" w:rsidRDefault="008E7506" w:rsidP="008E7506">
      <w:pPr>
        <w:rPr>
          <w:lang w:val="en-US"/>
        </w:rPr>
      </w:pPr>
      <w:r w:rsidRPr="008E7506">
        <w:rPr>
          <w:lang w:val="en-US"/>
        </w:rPr>
        <w:t xml:space="preserve">    },</w:t>
      </w:r>
    </w:p>
    <w:p w14:paraId="42119DFD" w14:textId="77777777" w:rsidR="008E7506" w:rsidRPr="008E7506" w:rsidRDefault="008E7506" w:rsidP="008E7506">
      <w:pPr>
        <w:rPr>
          <w:lang w:val="en-US"/>
        </w:rPr>
      </w:pPr>
      <w:r w:rsidRPr="008E7506">
        <w:rPr>
          <w:lang w:val="en-US"/>
        </w:rPr>
        <w:lastRenderedPageBreak/>
        <w:t xml:space="preserve">    {</w:t>
      </w:r>
    </w:p>
    <w:p w14:paraId="38E6C2EF" w14:textId="77777777" w:rsidR="008E7506" w:rsidRPr="008E7506" w:rsidRDefault="008E7506" w:rsidP="008E7506">
      <w:pPr>
        <w:rPr>
          <w:lang w:val="en-US"/>
        </w:rPr>
      </w:pPr>
      <w:r w:rsidRPr="008E7506">
        <w:rPr>
          <w:lang w:val="en-US"/>
        </w:rPr>
        <w:t xml:space="preserve">      "from": 37.0,</w:t>
      </w:r>
    </w:p>
    <w:p w14:paraId="07D1245E" w14:textId="77777777" w:rsidR="008E7506" w:rsidRPr="008E7506" w:rsidRDefault="008E7506" w:rsidP="008E7506">
      <w:pPr>
        <w:rPr>
          <w:lang w:val="en-US"/>
        </w:rPr>
      </w:pPr>
      <w:r w:rsidRPr="008E7506">
        <w:rPr>
          <w:lang w:val="en-US"/>
        </w:rPr>
        <w:t xml:space="preserve">      "to": 52.0</w:t>
      </w:r>
    </w:p>
    <w:p w14:paraId="7D6CDFF2" w14:textId="77777777" w:rsidR="008E7506" w:rsidRPr="008E7506" w:rsidRDefault="008E7506" w:rsidP="008E7506">
      <w:pPr>
        <w:rPr>
          <w:lang w:val="en-US"/>
        </w:rPr>
      </w:pPr>
      <w:r w:rsidRPr="008E7506">
        <w:rPr>
          <w:lang w:val="en-US"/>
        </w:rPr>
        <w:t xml:space="preserve">    },</w:t>
      </w:r>
    </w:p>
    <w:p w14:paraId="54D830C9" w14:textId="77777777" w:rsidR="008E7506" w:rsidRPr="008E7506" w:rsidRDefault="008E7506" w:rsidP="008E7506">
      <w:pPr>
        <w:rPr>
          <w:lang w:val="en-US"/>
        </w:rPr>
      </w:pPr>
      <w:r w:rsidRPr="008E7506">
        <w:rPr>
          <w:lang w:val="en-US"/>
        </w:rPr>
        <w:t xml:space="preserve">    {</w:t>
      </w:r>
    </w:p>
    <w:p w14:paraId="04D48230" w14:textId="77777777" w:rsidR="008E7506" w:rsidRPr="008E7506" w:rsidRDefault="008E7506" w:rsidP="008E7506">
      <w:pPr>
        <w:rPr>
          <w:lang w:val="en-US"/>
        </w:rPr>
      </w:pPr>
      <w:r w:rsidRPr="008E7506">
        <w:rPr>
          <w:lang w:val="en-US"/>
        </w:rPr>
        <w:t xml:space="preserve">      "from": 37.0,</w:t>
      </w:r>
    </w:p>
    <w:p w14:paraId="679325E1" w14:textId="77777777" w:rsidR="008E7506" w:rsidRPr="008E7506" w:rsidRDefault="008E7506" w:rsidP="008E7506">
      <w:pPr>
        <w:rPr>
          <w:lang w:val="en-US"/>
        </w:rPr>
      </w:pPr>
      <w:r w:rsidRPr="008E7506">
        <w:rPr>
          <w:lang w:val="en-US"/>
        </w:rPr>
        <w:t xml:space="preserve">      "to": 53.0</w:t>
      </w:r>
    </w:p>
    <w:p w14:paraId="13211CA8" w14:textId="77777777" w:rsidR="008E7506" w:rsidRPr="008E7506" w:rsidRDefault="008E7506" w:rsidP="008E7506">
      <w:pPr>
        <w:rPr>
          <w:lang w:val="en-US"/>
        </w:rPr>
      </w:pPr>
      <w:r w:rsidRPr="008E7506">
        <w:rPr>
          <w:lang w:val="en-US"/>
        </w:rPr>
        <w:t xml:space="preserve">    },</w:t>
      </w:r>
    </w:p>
    <w:p w14:paraId="78550C6E" w14:textId="77777777" w:rsidR="008E7506" w:rsidRPr="008E7506" w:rsidRDefault="008E7506" w:rsidP="008E7506">
      <w:pPr>
        <w:rPr>
          <w:lang w:val="en-US"/>
        </w:rPr>
      </w:pPr>
      <w:r w:rsidRPr="008E7506">
        <w:rPr>
          <w:lang w:val="en-US"/>
        </w:rPr>
        <w:t xml:space="preserve">    {</w:t>
      </w:r>
    </w:p>
    <w:p w14:paraId="71CAC906" w14:textId="77777777" w:rsidR="008E7506" w:rsidRPr="008E7506" w:rsidRDefault="008E7506" w:rsidP="008E7506">
      <w:pPr>
        <w:rPr>
          <w:lang w:val="en-US"/>
        </w:rPr>
      </w:pPr>
      <w:r w:rsidRPr="008E7506">
        <w:rPr>
          <w:lang w:val="en-US"/>
        </w:rPr>
        <w:t xml:space="preserve">      "from": 36.0,</w:t>
      </w:r>
    </w:p>
    <w:p w14:paraId="0B8EEF22" w14:textId="77777777" w:rsidR="008E7506" w:rsidRPr="008E7506" w:rsidRDefault="008E7506" w:rsidP="008E7506">
      <w:pPr>
        <w:rPr>
          <w:lang w:val="en-US"/>
        </w:rPr>
      </w:pPr>
      <w:r w:rsidRPr="008E7506">
        <w:rPr>
          <w:lang w:val="en-US"/>
        </w:rPr>
        <w:t xml:space="preserve">      "to": 53.0</w:t>
      </w:r>
    </w:p>
    <w:p w14:paraId="057899E3" w14:textId="77777777" w:rsidR="008E7506" w:rsidRPr="008E7506" w:rsidRDefault="008E7506" w:rsidP="008E7506">
      <w:pPr>
        <w:rPr>
          <w:lang w:val="en-US"/>
        </w:rPr>
      </w:pPr>
      <w:r w:rsidRPr="008E7506">
        <w:rPr>
          <w:lang w:val="en-US"/>
        </w:rPr>
        <w:t xml:space="preserve">    },</w:t>
      </w:r>
    </w:p>
    <w:p w14:paraId="7EB44538" w14:textId="77777777" w:rsidR="008E7506" w:rsidRPr="008E7506" w:rsidRDefault="008E7506" w:rsidP="008E7506">
      <w:pPr>
        <w:rPr>
          <w:lang w:val="en-US"/>
        </w:rPr>
      </w:pPr>
      <w:r w:rsidRPr="008E7506">
        <w:rPr>
          <w:lang w:val="en-US"/>
        </w:rPr>
        <w:t xml:space="preserve">    {</w:t>
      </w:r>
    </w:p>
    <w:p w14:paraId="64D0788B" w14:textId="77777777" w:rsidR="008E7506" w:rsidRPr="008E7506" w:rsidRDefault="008E7506" w:rsidP="008E7506">
      <w:pPr>
        <w:rPr>
          <w:lang w:val="en-US"/>
        </w:rPr>
      </w:pPr>
      <w:r w:rsidRPr="008E7506">
        <w:rPr>
          <w:lang w:val="en-US"/>
        </w:rPr>
        <w:t xml:space="preserve">      "from": 18.0,</w:t>
      </w:r>
    </w:p>
    <w:p w14:paraId="2CAD486F" w14:textId="77777777" w:rsidR="008E7506" w:rsidRPr="008E7506" w:rsidRDefault="008E7506" w:rsidP="008E7506">
      <w:pPr>
        <w:rPr>
          <w:lang w:val="en-US"/>
        </w:rPr>
      </w:pPr>
      <w:r w:rsidRPr="008E7506">
        <w:rPr>
          <w:lang w:val="en-US"/>
        </w:rPr>
        <w:t xml:space="preserve">      "to": 53.0</w:t>
      </w:r>
    </w:p>
    <w:p w14:paraId="0EC09F4C" w14:textId="77777777" w:rsidR="008E7506" w:rsidRPr="008E7506" w:rsidRDefault="008E7506" w:rsidP="008E7506">
      <w:pPr>
        <w:rPr>
          <w:lang w:val="en-US"/>
        </w:rPr>
      </w:pPr>
      <w:r w:rsidRPr="008E7506">
        <w:rPr>
          <w:lang w:val="en-US"/>
        </w:rPr>
        <w:t xml:space="preserve">    },</w:t>
      </w:r>
    </w:p>
    <w:p w14:paraId="0EABD957" w14:textId="77777777" w:rsidR="008E7506" w:rsidRPr="008E7506" w:rsidRDefault="008E7506" w:rsidP="008E7506">
      <w:pPr>
        <w:rPr>
          <w:lang w:val="en-US"/>
        </w:rPr>
      </w:pPr>
      <w:r w:rsidRPr="008E7506">
        <w:rPr>
          <w:lang w:val="en-US"/>
        </w:rPr>
        <w:t xml:space="preserve">    {</w:t>
      </w:r>
    </w:p>
    <w:p w14:paraId="71BD90F4" w14:textId="77777777" w:rsidR="008E7506" w:rsidRPr="008E7506" w:rsidRDefault="008E7506" w:rsidP="008E7506">
      <w:pPr>
        <w:rPr>
          <w:lang w:val="en-US"/>
        </w:rPr>
      </w:pPr>
      <w:r w:rsidRPr="008E7506">
        <w:rPr>
          <w:lang w:val="en-US"/>
        </w:rPr>
        <w:t xml:space="preserve">      "from": 18.0,</w:t>
      </w:r>
    </w:p>
    <w:p w14:paraId="106EE33E" w14:textId="77777777" w:rsidR="008E7506" w:rsidRPr="008E7506" w:rsidRDefault="008E7506" w:rsidP="008E7506">
      <w:pPr>
        <w:rPr>
          <w:lang w:val="en-US"/>
        </w:rPr>
      </w:pPr>
      <w:r w:rsidRPr="008E7506">
        <w:rPr>
          <w:lang w:val="en-US"/>
        </w:rPr>
        <w:t xml:space="preserve">      "to": 54.0</w:t>
      </w:r>
    </w:p>
    <w:p w14:paraId="09108C15" w14:textId="77777777" w:rsidR="008E7506" w:rsidRPr="008E7506" w:rsidRDefault="008E7506" w:rsidP="008E7506">
      <w:pPr>
        <w:rPr>
          <w:lang w:val="en-US"/>
        </w:rPr>
      </w:pPr>
      <w:r w:rsidRPr="008E7506">
        <w:rPr>
          <w:lang w:val="en-US"/>
        </w:rPr>
        <w:t xml:space="preserve">    },</w:t>
      </w:r>
    </w:p>
    <w:p w14:paraId="5ADAAAD7" w14:textId="77777777" w:rsidR="008E7506" w:rsidRPr="008E7506" w:rsidRDefault="008E7506" w:rsidP="008E7506">
      <w:pPr>
        <w:rPr>
          <w:lang w:val="en-US"/>
        </w:rPr>
      </w:pPr>
      <w:r w:rsidRPr="008E7506">
        <w:rPr>
          <w:lang w:val="en-US"/>
        </w:rPr>
        <w:t xml:space="preserve">    {</w:t>
      </w:r>
    </w:p>
    <w:p w14:paraId="11D8D034" w14:textId="77777777" w:rsidR="008E7506" w:rsidRPr="008E7506" w:rsidRDefault="008E7506" w:rsidP="008E7506">
      <w:pPr>
        <w:rPr>
          <w:lang w:val="en-US"/>
        </w:rPr>
      </w:pPr>
      <w:r w:rsidRPr="008E7506">
        <w:rPr>
          <w:lang w:val="en-US"/>
        </w:rPr>
        <w:t xml:space="preserve">      "from": 50.0,</w:t>
      </w:r>
    </w:p>
    <w:p w14:paraId="45B8030D" w14:textId="77777777" w:rsidR="008E7506" w:rsidRPr="008E7506" w:rsidRDefault="008E7506" w:rsidP="008E7506">
      <w:pPr>
        <w:rPr>
          <w:lang w:val="en-US"/>
        </w:rPr>
      </w:pPr>
      <w:r w:rsidRPr="008E7506">
        <w:rPr>
          <w:lang w:val="en-US"/>
        </w:rPr>
        <w:t xml:space="preserve">      "to": 54.0</w:t>
      </w:r>
    </w:p>
    <w:p w14:paraId="3F59F159" w14:textId="77777777" w:rsidR="008E7506" w:rsidRPr="008E7506" w:rsidRDefault="008E7506" w:rsidP="008E7506">
      <w:pPr>
        <w:rPr>
          <w:lang w:val="en-US"/>
        </w:rPr>
      </w:pPr>
      <w:r w:rsidRPr="008E7506">
        <w:rPr>
          <w:lang w:val="en-US"/>
        </w:rPr>
        <w:t xml:space="preserve">    },</w:t>
      </w:r>
    </w:p>
    <w:p w14:paraId="788CC52F" w14:textId="77777777" w:rsidR="008E7506" w:rsidRPr="008E7506" w:rsidRDefault="008E7506" w:rsidP="008E7506">
      <w:pPr>
        <w:rPr>
          <w:lang w:val="en-US"/>
        </w:rPr>
      </w:pPr>
      <w:r w:rsidRPr="008E7506">
        <w:rPr>
          <w:lang w:val="en-US"/>
        </w:rPr>
        <w:t xml:space="preserve">    {</w:t>
      </w:r>
    </w:p>
    <w:p w14:paraId="4B75A4D1" w14:textId="77777777" w:rsidR="008E7506" w:rsidRPr="008E7506" w:rsidRDefault="008E7506" w:rsidP="008E7506">
      <w:pPr>
        <w:rPr>
          <w:lang w:val="en-US"/>
        </w:rPr>
      </w:pPr>
      <w:r w:rsidRPr="008E7506">
        <w:rPr>
          <w:lang w:val="en-US"/>
        </w:rPr>
        <w:t xml:space="preserve">      "from": 51.0,</w:t>
      </w:r>
    </w:p>
    <w:p w14:paraId="7B40D2CB" w14:textId="77777777" w:rsidR="008E7506" w:rsidRPr="008E7506" w:rsidRDefault="008E7506" w:rsidP="008E7506">
      <w:pPr>
        <w:rPr>
          <w:lang w:val="en-US"/>
        </w:rPr>
      </w:pPr>
      <w:r w:rsidRPr="008E7506">
        <w:rPr>
          <w:lang w:val="en-US"/>
        </w:rPr>
        <w:t xml:space="preserve">      "to": 54.0</w:t>
      </w:r>
    </w:p>
    <w:p w14:paraId="00E3B308" w14:textId="77777777" w:rsidR="008E7506" w:rsidRPr="008E7506" w:rsidRDefault="008E7506" w:rsidP="008E7506">
      <w:pPr>
        <w:rPr>
          <w:lang w:val="en-US"/>
        </w:rPr>
      </w:pPr>
      <w:r w:rsidRPr="008E7506">
        <w:rPr>
          <w:lang w:val="en-US"/>
        </w:rPr>
        <w:t xml:space="preserve">    },</w:t>
      </w:r>
    </w:p>
    <w:p w14:paraId="3A57E1FE" w14:textId="77777777" w:rsidR="008E7506" w:rsidRPr="008E7506" w:rsidRDefault="008E7506" w:rsidP="008E7506">
      <w:pPr>
        <w:rPr>
          <w:lang w:val="en-US"/>
        </w:rPr>
      </w:pPr>
      <w:r w:rsidRPr="008E7506">
        <w:rPr>
          <w:lang w:val="en-US"/>
        </w:rPr>
        <w:t xml:space="preserve">    {</w:t>
      </w:r>
    </w:p>
    <w:p w14:paraId="5885ADEE" w14:textId="77777777" w:rsidR="008E7506" w:rsidRPr="008E7506" w:rsidRDefault="008E7506" w:rsidP="008E7506">
      <w:pPr>
        <w:rPr>
          <w:lang w:val="en-US"/>
        </w:rPr>
      </w:pPr>
      <w:r w:rsidRPr="008E7506">
        <w:rPr>
          <w:lang w:val="en-US"/>
        </w:rPr>
        <w:t xml:space="preserve">      "from": 51.0,</w:t>
      </w:r>
    </w:p>
    <w:p w14:paraId="1B6E74E8" w14:textId="77777777" w:rsidR="008E7506" w:rsidRPr="008E7506" w:rsidRDefault="008E7506" w:rsidP="008E7506">
      <w:pPr>
        <w:rPr>
          <w:lang w:val="en-US"/>
        </w:rPr>
      </w:pPr>
      <w:r w:rsidRPr="008E7506">
        <w:rPr>
          <w:lang w:val="en-US"/>
        </w:rPr>
        <w:t xml:space="preserve">      "to": 55.0</w:t>
      </w:r>
    </w:p>
    <w:p w14:paraId="77879BE7" w14:textId="77777777" w:rsidR="008E7506" w:rsidRPr="008E7506" w:rsidRDefault="008E7506" w:rsidP="008E7506">
      <w:pPr>
        <w:rPr>
          <w:lang w:val="en-US"/>
        </w:rPr>
      </w:pPr>
      <w:r w:rsidRPr="008E7506">
        <w:rPr>
          <w:lang w:val="en-US"/>
        </w:rPr>
        <w:t xml:space="preserve">    },</w:t>
      </w:r>
    </w:p>
    <w:p w14:paraId="2874F2E4" w14:textId="77777777" w:rsidR="008E7506" w:rsidRPr="008E7506" w:rsidRDefault="008E7506" w:rsidP="008E7506">
      <w:pPr>
        <w:rPr>
          <w:lang w:val="en-US"/>
        </w:rPr>
      </w:pPr>
      <w:r w:rsidRPr="008E7506">
        <w:rPr>
          <w:lang w:val="en-US"/>
        </w:rPr>
        <w:t xml:space="preserve">    {</w:t>
      </w:r>
    </w:p>
    <w:p w14:paraId="2996E5FA" w14:textId="77777777" w:rsidR="008E7506" w:rsidRPr="008E7506" w:rsidRDefault="008E7506" w:rsidP="008E7506">
      <w:pPr>
        <w:rPr>
          <w:lang w:val="en-US"/>
        </w:rPr>
      </w:pPr>
      <w:r w:rsidRPr="008E7506">
        <w:rPr>
          <w:lang w:val="en-US"/>
        </w:rPr>
        <w:t xml:space="preserve">      "from": 28.0,</w:t>
      </w:r>
    </w:p>
    <w:p w14:paraId="1D0176CC" w14:textId="77777777" w:rsidR="008E7506" w:rsidRPr="008E7506" w:rsidRDefault="008E7506" w:rsidP="008E7506">
      <w:pPr>
        <w:rPr>
          <w:lang w:val="en-US"/>
        </w:rPr>
      </w:pPr>
      <w:r w:rsidRPr="008E7506">
        <w:rPr>
          <w:lang w:val="en-US"/>
        </w:rPr>
        <w:t xml:space="preserve">      "to": 52.0</w:t>
      </w:r>
    </w:p>
    <w:p w14:paraId="5C3734D1" w14:textId="77777777" w:rsidR="008E7506" w:rsidRPr="008E7506" w:rsidRDefault="008E7506" w:rsidP="008E7506">
      <w:pPr>
        <w:rPr>
          <w:lang w:val="en-US"/>
        </w:rPr>
      </w:pPr>
      <w:r w:rsidRPr="008E7506">
        <w:rPr>
          <w:lang w:val="en-US"/>
        </w:rPr>
        <w:t xml:space="preserve">    },</w:t>
      </w:r>
    </w:p>
    <w:p w14:paraId="4CF2256B" w14:textId="77777777" w:rsidR="008E7506" w:rsidRPr="008E7506" w:rsidRDefault="008E7506" w:rsidP="008E7506">
      <w:pPr>
        <w:rPr>
          <w:lang w:val="en-US"/>
        </w:rPr>
      </w:pPr>
      <w:r w:rsidRPr="008E7506">
        <w:rPr>
          <w:lang w:val="en-US"/>
        </w:rPr>
        <w:t xml:space="preserve">    {</w:t>
      </w:r>
    </w:p>
    <w:p w14:paraId="00925E81" w14:textId="77777777" w:rsidR="008E7506" w:rsidRPr="008E7506" w:rsidRDefault="008E7506" w:rsidP="008E7506">
      <w:pPr>
        <w:rPr>
          <w:lang w:val="en-US"/>
        </w:rPr>
      </w:pPr>
      <w:r w:rsidRPr="008E7506">
        <w:rPr>
          <w:lang w:val="en-US"/>
        </w:rPr>
        <w:t xml:space="preserve">      "from": 14.0,</w:t>
      </w:r>
    </w:p>
    <w:p w14:paraId="0A402C2B" w14:textId="77777777" w:rsidR="008E7506" w:rsidRPr="008E7506" w:rsidRDefault="008E7506" w:rsidP="008E7506">
      <w:pPr>
        <w:rPr>
          <w:lang w:val="en-US"/>
        </w:rPr>
      </w:pPr>
      <w:r w:rsidRPr="008E7506">
        <w:rPr>
          <w:lang w:val="en-US"/>
        </w:rPr>
        <w:t xml:space="preserve">      "to": 52.0</w:t>
      </w:r>
    </w:p>
    <w:p w14:paraId="5AEB3507" w14:textId="77777777" w:rsidR="008E7506" w:rsidRPr="008E7506" w:rsidRDefault="008E7506" w:rsidP="008E7506">
      <w:pPr>
        <w:rPr>
          <w:lang w:val="en-US"/>
        </w:rPr>
      </w:pPr>
      <w:r w:rsidRPr="008E7506">
        <w:rPr>
          <w:lang w:val="en-US"/>
        </w:rPr>
        <w:t xml:space="preserve">    },</w:t>
      </w:r>
    </w:p>
    <w:p w14:paraId="0C5E36DC" w14:textId="77777777" w:rsidR="008E7506" w:rsidRPr="008E7506" w:rsidRDefault="008E7506" w:rsidP="008E7506">
      <w:pPr>
        <w:rPr>
          <w:lang w:val="en-US"/>
        </w:rPr>
      </w:pPr>
      <w:r w:rsidRPr="008E7506">
        <w:rPr>
          <w:lang w:val="en-US"/>
        </w:rPr>
        <w:t xml:space="preserve">    {</w:t>
      </w:r>
    </w:p>
    <w:p w14:paraId="156B4188" w14:textId="77777777" w:rsidR="008E7506" w:rsidRPr="008E7506" w:rsidRDefault="008E7506" w:rsidP="008E7506">
      <w:pPr>
        <w:rPr>
          <w:lang w:val="en-US"/>
        </w:rPr>
      </w:pPr>
      <w:r w:rsidRPr="008E7506">
        <w:rPr>
          <w:lang w:val="en-US"/>
        </w:rPr>
        <w:t xml:space="preserve">      "from": 14.0,</w:t>
      </w:r>
    </w:p>
    <w:p w14:paraId="4EBDCD4E" w14:textId="77777777" w:rsidR="008E7506" w:rsidRPr="008E7506" w:rsidRDefault="008E7506" w:rsidP="008E7506">
      <w:pPr>
        <w:rPr>
          <w:lang w:val="en-US"/>
        </w:rPr>
      </w:pPr>
      <w:r w:rsidRPr="008E7506">
        <w:rPr>
          <w:lang w:val="en-US"/>
        </w:rPr>
        <w:t xml:space="preserve">      "to": 55.0</w:t>
      </w:r>
    </w:p>
    <w:p w14:paraId="627A0D70" w14:textId="77777777" w:rsidR="008E7506" w:rsidRPr="008E7506" w:rsidRDefault="008E7506" w:rsidP="008E7506">
      <w:pPr>
        <w:rPr>
          <w:lang w:val="en-US"/>
        </w:rPr>
      </w:pPr>
      <w:r w:rsidRPr="008E7506">
        <w:rPr>
          <w:lang w:val="en-US"/>
        </w:rPr>
        <w:t xml:space="preserve">    },</w:t>
      </w:r>
    </w:p>
    <w:p w14:paraId="7F62754C" w14:textId="77777777" w:rsidR="008E7506" w:rsidRPr="008E7506" w:rsidRDefault="008E7506" w:rsidP="008E7506">
      <w:pPr>
        <w:rPr>
          <w:lang w:val="en-US"/>
        </w:rPr>
      </w:pPr>
      <w:r w:rsidRPr="008E7506">
        <w:rPr>
          <w:lang w:val="en-US"/>
        </w:rPr>
        <w:t xml:space="preserve">    {</w:t>
      </w:r>
    </w:p>
    <w:p w14:paraId="7F3AEF39" w14:textId="77777777" w:rsidR="008E7506" w:rsidRPr="008E7506" w:rsidRDefault="008E7506" w:rsidP="008E7506">
      <w:pPr>
        <w:rPr>
          <w:lang w:val="en-US"/>
        </w:rPr>
      </w:pPr>
      <w:r w:rsidRPr="008E7506">
        <w:rPr>
          <w:lang w:val="en-US"/>
        </w:rPr>
        <w:t xml:space="preserve">      "from": 42.0,</w:t>
      </w:r>
    </w:p>
    <w:p w14:paraId="12F85F69" w14:textId="77777777" w:rsidR="008E7506" w:rsidRPr="008E7506" w:rsidRDefault="008E7506" w:rsidP="008E7506">
      <w:pPr>
        <w:rPr>
          <w:lang w:val="en-US"/>
        </w:rPr>
      </w:pPr>
      <w:r w:rsidRPr="008E7506">
        <w:rPr>
          <w:lang w:val="en-US"/>
        </w:rPr>
        <w:lastRenderedPageBreak/>
        <w:t xml:space="preserve">      "to": 55.0</w:t>
      </w:r>
    </w:p>
    <w:p w14:paraId="5D7102CE" w14:textId="77777777" w:rsidR="008E7506" w:rsidRPr="008E7506" w:rsidRDefault="008E7506" w:rsidP="008E7506">
      <w:pPr>
        <w:rPr>
          <w:lang w:val="en-US"/>
        </w:rPr>
      </w:pPr>
      <w:r w:rsidRPr="008E7506">
        <w:rPr>
          <w:lang w:val="en-US"/>
        </w:rPr>
        <w:t xml:space="preserve">    },</w:t>
      </w:r>
    </w:p>
    <w:p w14:paraId="53857380" w14:textId="77777777" w:rsidR="008E7506" w:rsidRPr="008E7506" w:rsidRDefault="008E7506" w:rsidP="008E7506">
      <w:pPr>
        <w:rPr>
          <w:lang w:val="en-US"/>
        </w:rPr>
      </w:pPr>
      <w:r w:rsidRPr="008E7506">
        <w:rPr>
          <w:lang w:val="en-US"/>
        </w:rPr>
        <w:t xml:space="preserve">    {</w:t>
      </w:r>
    </w:p>
    <w:p w14:paraId="41ACC719" w14:textId="77777777" w:rsidR="008E7506" w:rsidRPr="008E7506" w:rsidRDefault="008E7506" w:rsidP="008E7506">
      <w:pPr>
        <w:rPr>
          <w:lang w:val="en-US"/>
        </w:rPr>
      </w:pPr>
      <w:r w:rsidRPr="008E7506">
        <w:rPr>
          <w:lang w:val="en-US"/>
        </w:rPr>
        <w:t xml:space="preserve">      "from": 52.0,</w:t>
      </w:r>
    </w:p>
    <w:p w14:paraId="1C5EDC81" w14:textId="77777777" w:rsidR="008E7506" w:rsidRPr="008E7506" w:rsidRDefault="008E7506" w:rsidP="008E7506">
      <w:pPr>
        <w:rPr>
          <w:lang w:val="en-US"/>
        </w:rPr>
      </w:pPr>
      <w:r w:rsidRPr="008E7506">
        <w:rPr>
          <w:lang w:val="en-US"/>
        </w:rPr>
        <w:t xml:space="preserve">      "to": 56.0</w:t>
      </w:r>
    </w:p>
    <w:p w14:paraId="7E3E1335" w14:textId="77777777" w:rsidR="008E7506" w:rsidRPr="008E7506" w:rsidRDefault="008E7506" w:rsidP="008E7506">
      <w:pPr>
        <w:rPr>
          <w:lang w:val="en-US"/>
        </w:rPr>
      </w:pPr>
      <w:r w:rsidRPr="008E7506">
        <w:rPr>
          <w:lang w:val="en-US"/>
        </w:rPr>
        <w:t xml:space="preserve">    },</w:t>
      </w:r>
    </w:p>
    <w:p w14:paraId="2E73C9FF" w14:textId="77777777" w:rsidR="008E7506" w:rsidRPr="008E7506" w:rsidRDefault="008E7506" w:rsidP="008E7506">
      <w:pPr>
        <w:rPr>
          <w:lang w:val="en-US"/>
        </w:rPr>
      </w:pPr>
      <w:r w:rsidRPr="008E7506">
        <w:rPr>
          <w:lang w:val="en-US"/>
        </w:rPr>
        <w:t xml:space="preserve">    {</w:t>
      </w:r>
    </w:p>
    <w:p w14:paraId="2B190B49" w14:textId="77777777" w:rsidR="008E7506" w:rsidRPr="008E7506" w:rsidRDefault="008E7506" w:rsidP="008E7506">
      <w:pPr>
        <w:rPr>
          <w:lang w:val="en-US"/>
        </w:rPr>
      </w:pPr>
      <w:r w:rsidRPr="008E7506">
        <w:rPr>
          <w:lang w:val="en-US"/>
        </w:rPr>
        <w:t xml:space="preserve">      "from": 53.0,</w:t>
      </w:r>
    </w:p>
    <w:p w14:paraId="7AD2CC94" w14:textId="77777777" w:rsidR="008E7506" w:rsidRPr="008E7506" w:rsidRDefault="008E7506" w:rsidP="008E7506">
      <w:pPr>
        <w:rPr>
          <w:lang w:val="en-US"/>
        </w:rPr>
      </w:pPr>
      <w:r w:rsidRPr="008E7506">
        <w:rPr>
          <w:lang w:val="en-US"/>
        </w:rPr>
        <w:t xml:space="preserve">      "to": 56.0</w:t>
      </w:r>
    </w:p>
    <w:p w14:paraId="03FF3A89" w14:textId="77777777" w:rsidR="008E7506" w:rsidRPr="008E7506" w:rsidRDefault="008E7506" w:rsidP="008E7506">
      <w:pPr>
        <w:rPr>
          <w:lang w:val="en-US"/>
        </w:rPr>
      </w:pPr>
      <w:r w:rsidRPr="008E7506">
        <w:rPr>
          <w:lang w:val="en-US"/>
        </w:rPr>
        <w:t xml:space="preserve">    },</w:t>
      </w:r>
    </w:p>
    <w:p w14:paraId="71755B7B" w14:textId="77777777" w:rsidR="008E7506" w:rsidRPr="008E7506" w:rsidRDefault="008E7506" w:rsidP="008E7506">
      <w:pPr>
        <w:rPr>
          <w:lang w:val="en-US"/>
        </w:rPr>
      </w:pPr>
      <w:r w:rsidRPr="008E7506">
        <w:rPr>
          <w:lang w:val="en-US"/>
        </w:rPr>
        <w:t xml:space="preserve">    {</w:t>
      </w:r>
    </w:p>
    <w:p w14:paraId="3E4362FD" w14:textId="77777777" w:rsidR="008E7506" w:rsidRPr="008E7506" w:rsidRDefault="008E7506" w:rsidP="008E7506">
      <w:pPr>
        <w:rPr>
          <w:lang w:val="en-US"/>
        </w:rPr>
      </w:pPr>
      <w:r w:rsidRPr="008E7506">
        <w:rPr>
          <w:lang w:val="en-US"/>
        </w:rPr>
        <w:t xml:space="preserve">      "from": 17.0,</w:t>
      </w:r>
    </w:p>
    <w:p w14:paraId="3A394D91" w14:textId="77777777" w:rsidR="008E7506" w:rsidRPr="008E7506" w:rsidRDefault="008E7506" w:rsidP="008E7506">
      <w:pPr>
        <w:rPr>
          <w:lang w:val="en-US"/>
        </w:rPr>
      </w:pPr>
      <w:r w:rsidRPr="008E7506">
        <w:rPr>
          <w:lang w:val="en-US"/>
        </w:rPr>
        <w:t xml:space="preserve">      "to": 53.0</w:t>
      </w:r>
    </w:p>
    <w:p w14:paraId="43617C5B" w14:textId="77777777" w:rsidR="008E7506" w:rsidRPr="008E7506" w:rsidRDefault="008E7506" w:rsidP="008E7506">
      <w:pPr>
        <w:rPr>
          <w:lang w:val="en-US"/>
        </w:rPr>
      </w:pPr>
      <w:r w:rsidRPr="008E7506">
        <w:rPr>
          <w:lang w:val="en-US"/>
        </w:rPr>
        <w:t xml:space="preserve">    },</w:t>
      </w:r>
    </w:p>
    <w:p w14:paraId="0DEC903E" w14:textId="77777777" w:rsidR="008E7506" w:rsidRPr="008E7506" w:rsidRDefault="008E7506" w:rsidP="008E7506">
      <w:pPr>
        <w:rPr>
          <w:lang w:val="en-US"/>
        </w:rPr>
      </w:pPr>
      <w:r w:rsidRPr="008E7506">
        <w:rPr>
          <w:lang w:val="en-US"/>
        </w:rPr>
        <w:t xml:space="preserve">    {</w:t>
      </w:r>
    </w:p>
    <w:p w14:paraId="4766648D" w14:textId="77777777" w:rsidR="008E7506" w:rsidRPr="008E7506" w:rsidRDefault="008E7506" w:rsidP="008E7506">
      <w:pPr>
        <w:rPr>
          <w:lang w:val="en-US"/>
        </w:rPr>
      </w:pPr>
      <w:r w:rsidRPr="008E7506">
        <w:rPr>
          <w:lang w:val="en-US"/>
        </w:rPr>
        <w:t xml:space="preserve">      "from": 17.0,</w:t>
      </w:r>
    </w:p>
    <w:p w14:paraId="3E2C60BF" w14:textId="77777777" w:rsidR="008E7506" w:rsidRPr="008E7506" w:rsidRDefault="008E7506" w:rsidP="008E7506">
      <w:pPr>
        <w:rPr>
          <w:lang w:val="en-US"/>
        </w:rPr>
      </w:pPr>
      <w:r w:rsidRPr="008E7506">
        <w:rPr>
          <w:lang w:val="en-US"/>
        </w:rPr>
        <w:t xml:space="preserve">      "to": 54.0</w:t>
      </w:r>
    </w:p>
    <w:p w14:paraId="47884BF7" w14:textId="77777777" w:rsidR="008E7506" w:rsidRPr="008E7506" w:rsidRDefault="008E7506" w:rsidP="008E7506">
      <w:pPr>
        <w:rPr>
          <w:lang w:val="en-US"/>
        </w:rPr>
      </w:pPr>
      <w:r w:rsidRPr="008E7506">
        <w:rPr>
          <w:lang w:val="en-US"/>
        </w:rPr>
        <w:t xml:space="preserve">    },</w:t>
      </w:r>
    </w:p>
    <w:p w14:paraId="52D70EA2" w14:textId="77777777" w:rsidR="008E7506" w:rsidRPr="008E7506" w:rsidRDefault="008E7506" w:rsidP="008E7506">
      <w:pPr>
        <w:rPr>
          <w:lang w:val="en-US"/>
        </w:rPr>
      </w:pPr>
      <w:r w:rsidRPr="008E7506">
        <w:rPr>
          <w:lang w:val="en-US"/>
        </w:rPr>
        <w:t xml:space="preserve">    {</w:t>
      </w:r>
    </w:p>
    <w:p w14:paraId="1F5936C5" w14:textId="77777777" w:rsidR="008E7506" w:rsidRPr="008E7506" w:rsidRDefault="008E7506" w:rsidP="008E7506">
      <w:pPr>
        <w:rPr>
          <w:lang w:val="en-US"/>
        </w:rPr>
      </w:pPr>
      <w:r w:rsidRPr="008E7506">
        <w:rPr>
          <w:lang w:val="en-US"/>
        </w:rPr>
        <w:t xml:space="preserve">      "from": 54.0,</w:t>
      </w:r>
    </w:p>
    <w:p w14:paraId="3C96D5D8" w14:textId="77777777" w:rsidR="008E7506" w:rsidRPr="008E7506" w:rsidRDefault="008E7506" w:rsidP="008E7506">
      <w:pPr>
        <w:rPr>
          <w:lang w:val="en-US"/>
        </w:rPr>
      </w:pPr>
      <w:r w:rsidRPr="008E7506">
        <w:rPr>
          <w:lang w:val="en-US"/>
        </w:rPr>
        <w:t xml:space="preserve">      "to": 57.0</w:t>
      </w:r>
    </w:p>
    <w:p w14:paraId="019694BE" w14:textId="77777777" w:rsidR="008E7506" w:rsidRPr="008E7506" w:rsidRDefault="008E7506" w:rsidP="008E7506">
      <w:pPr>
        <w:rPr>
          <w:lang w:val="en-US"/>
        </w:rPr>
      </w:pPr>
      <w:r w:rsidRPr="008E7506">
        <w:rPr>
          <w:lang w:val="en-US"/>
        </w:rPr>
        <w:t xml:space="preserve">    },</w:t>
      </w:r>
    </w:p>
    <w:p w14:paraId="08D4E543" w14:textId="77777777" w:rsidR="008E7506" w:rsidRPr="008E7506" w:rsidRDefault="008E7506" w:rsidP="008E7506">
      <w:pPr>
        <w:rPr>
          <w:lang w:val="en-US"/>
        </w:rPr>
      </w:pPr>
      <w:r w:rsidRPr="008E7506">
        <w:rPr>
          <w:lang w:val="en-US"/>
        </w:rPr>
        <w:t xml:space="preserve">    {</w:t>
      </w:r>
    </w:p>
    <w:p w14:paraId="6A6C0392" w14:textId="77777777" w:rsidR="008E7506" w:rsidRPr="008E7506" w:rsidRDefault="008E7506" w:rsidP="008E7506">
      <w:pPr>
        <w:rPr>
          <w:lang w:val="en-US"/>
        </w:rPr>
      </w:pPr>
      <w:r w:rsidRPr="008E7506">
        <w:rPr>
          <w:lang w:val="en-US"/>
        </w:rPr>
        <w:t xml:space="preserve">      "from": 55.0,</w:t>
      </w:r>
    </w:p>
    <w:p w14:paraId="4CD1E147" w14:textId="77777777" w:rsidR="008E7506" w:rsidRPr="008E7506" w:rsidRDefault="008E7506" w:rsidP="008E7506">
      <w:pPr>
        <w:rPr>
          <w:lang w:val="en-US"/>
        </w:rPr>
      </w:pPr>
      <w:r w:rsidRPr="008E7506">
        <w:rPr>
          <w:lang w:val="en-US"/>
        </w:rPr>
        <w:t xml:space="preserve">      "to": 57.0</w:t>
      </w:r>
    </w:p>
    <w:p w14:paraId="2ABC2BDF" w14:textId="77777777" w:rsidR="008E7506" w:rsidRPr="008E7506" w:rsidRDefault="008E7506" w:rsidP="008E7506">
      <w:pPr>
        <w:rPr>
          <w:lang w:val="en-US"/>
        </w:rPr>
      </w:pPr>
      <w:r w:rsidRPr="008E7506">
        <w:rPr>
          <w:lang w:val="en-US"/>
        </w:rPr>
        <w:t xml:space="preserve">    },</w:t>
      </w:r>
    </w:p>
    <w:p w14:paraId="0FEBE401" w14:textId="77777777" w:rsidR="008E7506" w:rsidRPr="008E7506" w:rsidRDefault="008E7506" w:rsidP="008E7506">
      <w:pPr>
        <w:rPr>
          <w:lang w:val="en-US"/>
        </w:rPr>
      </w:pPr>
      <w:r w:rsidRPr="008E7506">
        <w:rPr>
          <w:lang w:val="en-US"/>
        </w:rPr>
        <w:t xml:space="preserve">    {</w:t>
      </w:r>
    </w:p>
    <w:p w14:paraId="6796B39B" w14:textId="77777777" w:rsidR="008E7506" w:rsidRPr="008E7506" w:rsidRDefault="008E7506" w:rsidP="008E7506">
      <w:pPr>
        <w:rPr>
          <w:lang w:val="en-US"/>
        </w:rPr>
      </w:pPr>
      <w:r w:rsidRPr="008E7506">
        <w:rPr>
          <w:lang w:val="en-US"/>
        </w:rPr>
        <w:t xml:space="preserve">      "from": 15.0,</w:t>
      </w:r>
    </w:p>
    <w:p w14:paraId="1B7538D2" w14:textId="77777777" w:rsidR="008E7506" w:rsidRPr="008E7506" w:rsidRDefault="008E7506" w:rsidP="008E7506">
      <w:pPr>
        <w:rPr>
          <w:lang w:val="en-US"/>
        </w:rPr>
      </w:pPr>
      <w:r w:rsidRPr="008E7506">
        <w:rPr>
          <w:lang w:val="en-US"/>
        </w:rPr>
        <w:t xml:space="preserve">      "to": 55.0</w:t>
      </w:r>
    </w:p>
    <w:p w14:paraId="7B119F43" w14:textId="77777777" w:rsidR="008E7506" w:rsidRPr="008E7506" w:rsidRDefault="008E7506" w:rsidP="008E7506">
      <w:pPr>
        <w:rPr>
          <w:lang w:val="en-US"/>
        </w:rPr>
      </w:pPr>
      <w:r w:rsidRPr="008E7506">
        <w:rPr>
          <w:lang w:val="en-US"/>
        </w:rPr>
        <w:t xml:space="preserve">    },</w:t>
      </w:r>
    </w:p>
    <w:p w14:paraId="6E17B869" w14:textId="77777777" w:rsidR="008E7506" w:rsidRPr="008E7506" w:rsidRDefault="008E7506" w:rsidP="008E7506">
      <w:pPr>
        <w:rPr>
          <w:lang w:val="en-US"/>
        </w:rPr>
      </w:pPr>
      <w:r w:rsidRPr="008E7506">
        <w:rPr>
          <w:lang w:val="en-US"/>
        </w:rPr>
        <w:t xml:space="preserve">    {</w:t>
      </w:r>
    </w:p>
    <w:p w14:paraId="1F0A83B7" w14:textId="77777777" w:rsidR="008E7506" w:rsidRPr="008E7506" w:rsidRDefault="008E7506" w:rsidP="008E7506">
      <w:pPr>
        <w:rPr>
          <w:lang w:val="en-US"/>
        </w:rPr>
      </w:pPr>
      <w:r w:rsidRPr="008E7506">
        <w:rPr>
          <w:lang w:val="en-US"/>
        </w:rPr>
        <w:t xml:space="preserve">      "from": 15.0,</w:t>
      </w:r>
    </w:p>
    <w:p w14:paraId="716BC8C9" w14:textId="77777777" w:rsidR="008E7506" w:rsidRPr="008E7506" w:rsidRDefault="008E7506" w:rsidP="008E7506">
      <w:pPr>
        <w:rPr>
          <w:lang w:val="en-US"/>
        </w:rPr>
      </w:pPr>
      <w:r w:rsidRPr="008E7506">
        <w:rPr>
          <w:lang w:val="en-US"/>
        </w:rPr>
        <w:t xml:space="preserve">      "to": 52.0</w:t>
      </w:r>
    </w:p>
    <w:p w14:paraId="4F02C7E5" w14:textId="77777777" w:rsidR="008E7506" w:rsidRPr="008E7506" w:rsidRDefault="008E7506" w:rsidP="008E7506">
      <w:pPr>
        <w:rPr>
          <w:lang w:val="en-US"/>
        </w:rPr>
      </w:pPr>
      <w:r w:rsidRPr="008E7506">
        <w:rPr>
          <w:lang w:val="en-US"/>
        </w:rPr>
        <w:t xml:space="preserve">    },</w:t>
      </w:r>
    </w:p>
    <w:p w14:paraId="38BB8637" w14:textId="77777777" w:rsidR="008E7506" w:rsidRPr="008E7506" w:rsidRDefault="008E7506" w:rsidP="008E7506">
      <w:pPr>
        <w:rPr>
          <w:lang w:val="en-US"/>
        </w:rPr>
      </w:pPr>
      <w:r w:rsidRPr="008E7506">
        <w:rPr>
          <w:lang w:val="en-US"/>
        </w:rPr>
        <w:t xml:space="preserve">    {</w:t>
      </w:r>
    </w:p>
    <w:p w14:paraId="0D18C6A6" w14:textId="77777777" w:rsidR="008E7506" w:rsidRPr="008E7506" w:rsidRDefault="008E7506" w:rsidP="008E7506">
      <w:pPr>
        <w:rPr>
          <w:lang w:val="en-US"/>
        </w:rPr>
      </w:pPr>
      <w:r w:rsidRPr="008E7506">
        <w:rPr>
          <w:lang w:val="en-US"/>
        </w:rPr>
        <w:t xml:space="preserve">      "from": 45.0,</w:t>
      </w:r>
    </w:p>
    <w:p w14:paraId="0A89798B" w14:textId="77777777" w:rsidR="008E7506" w:rsidRPr="008E7506" w:rsidRDefault="008E7506" w:rsidP="008E7506">
      <w:pPr>
        <w:rPr>
          <w:lang w:val="en-US"/>
        </w:rPr>
      </w:pPr>
      <w:r w:rsidRPr="008E7506">
        <w:rPr>
          <w:lang w:val="en-US"/>
        </w:rPr>
        <w:t xml:space="preserve">      "to": 49.0</w:t>
      </w:r>
    </w:p>
    <w:p w14:paraId="5708758E" w14:textId="77777777" w:rsidR="008E7506" w:rsidRPr="008E7506" w:rsidRDefault="008E7506" w:rsidP="008E7506">
      <w:pPr>
        <w:rPr>
          <w:lang w:val="en-US"/>
        </w:rPr>
      </w:pPr>
      <w:r w:rsidRPr="008E7506">
        <w:rPr>
          <w:lang w:val="en-US"/>
        </w:rPr>
        <w:t xml:space="preserve">    },</w:t>
      </w:r>
    </w:p>
    <w:p w14:paraId="7A929AEE" w14:textId="77777777" w:rsidR="008E7506" w:rsidRPr="008E7506" w:rsidRDefault="008E7506" w:rsidP="008E7506">
      <w:pPr>
        <w:rPr>
          <w:lang w:val="en-US"/>
        </w:rPr>
      </w:pPr>
      <w:r w:rsidRPr="008E7506">
        <w:rPr>
          <w:lang w:val="en-US"/>
        </w:rPr>
        <w:t xml:space="preserve">    {</w:t>
      </w:r>
    </w:p>
    <w:p w14:paraId="654E8E33" w14:textId="77777777" w:rsidR="008E7506" w:rsidRPr="008E7506" w:rsidRDefault="008E7506" w:rsidP="008E7506">
      <w:pPr>
        <w:rPr>
          <w:lang w:val="en-US"/>
        </w:rPr>
      </w:pPr>
      <w:r w:rsidRPr="008E7506">
        <w:rPr>
          <w:lang w:val="en-US"/>
        </w:rPr>
        <w:t xml:space="preserve">      "from": 12.0,</w:t>
      </w:r>
    </w:p>
    <w:p w14:paraId="11B2308B" w14:textId="77777777" w:rsidR="008E7506" w:rsidRPr="008E7506" w:rsidRDefault="008E7506" w:rsidP="008E7506">
      <w:pPr>
        <w:rPr>
          <w:lang w:val="en-US"/>
        </w:rPr>
      </w:pPr>
      <w:r w:rsidRPr="008E7506">
        <w:rPr>
          <w:lang w:val="en-US"/>
        </w:rPr>
        <w:t xml:space="preserve">      "to": 49.0</w:t>
      </w:r>
    </w:p>
    <w:p w14:paraId="7BFCFB31" w14:textId="77777777" w:rsidR="008E7506" w:rsidRPr="008E7506" w:rsidRDefault="008E7506" w:rsidP="008E7506">
      <w:pPr>
        <w:rPr>
          <w:lang w:val="en-US"/>
        </w:rPr>
      </w:pPr>
      <w:r w:rsidRPr="008E7506">
        <w:rPr>
          <w:lang w:val="en-US"/>
        </w:rPr>
        <w:t xml:space="preserve">    },</w:t>
      </w:r>
    </w:p>
    <w:p w14:paraId="333D7792" w14:textId="77777777" w:rsidR="008E7506" w:rsidRPr="008E7506" w:rsidRDefault="008E7506" w:rsidP="008E7506">
      <w:pPr>
        <w:rPr>
          <w:lang w:val="en-US"/>
        </w:rPr>
      </w:pPr>
      <w:r w:rsidRPr="008E7506">
        <w:rPr>
          <w:lang w:val="en-US"/>
        </w:rPr>
        <w:t xml:space="preserve">    {</w:t>
      </w:r>
    </w:p>
    <w:p w14:paraId="5820DDC0" w14:textId="77777777" w:rsidR="008E7506" w:rsidRPr="008E7506" w:rsidRDefault="008E7506" w:rsidP="008E7506">
      <w:pPr>
        <w:rPr>
          <w:lang w:val="en-US"/>
        </w:rPr>
      </w:pPr>
      <w:r w:rsidRPr="008E7506">
        <w:rPr>
          <w:lang w:val="en-US"/>
        </w:rPr>
        <w:t xml:space="preserve">      "from": 12.0,</w:t>
      </w:r>
    </w:p>
    <w:p w14:paraId="7FE7F40D" w14:textId="77777777" w:rsidR="008E7506" w:rsidRPr="008E7506" w:rsidRDefault="008E7506" w:rsidP="008E7506">
      <w:pPr>
        <w:rPr>
          <w:lang w:val="en-US"/>
        </w:rPr>
      </w:pPr>
      <w:r w:rsidRPr="008E7506">
        <w:rPr>
          <w:lang w:val="en-US"/>
        </w:rPr>
        <w:t xml:space="preserve">      "to": 48.0</w:t>
      </w:r>
    </w:p>
    <w:p w14:paraId="008A86BF" w14:textId="77777777" w:rsidR="008E7506" w:rsidRPr="008E7506" w:rsidRDefault="008E7506" w:rsidP="008E7506">
      <w:pPr>
        <w:rPr>
          <w:lang w:val="en-US"/>
        </w:rPr>
      </w:pPr>
      <w:r w:rsidRPr="008E7506">
        <w:rPr>
          <w:lang w:val="en-US"/>
        </w:rPr>
        <w:t xml:space="preserve">    },</w:t>
      </w:r>
    </w:p>
    <w:p w14:paraId="5D5FEFC7" w14:textId="77777777" w:rsidR="008E7506" w:rsidRPr="008E7506" w:rsidRDefault="008E7506" w:rsidP="008E7506">
      <w:pPr>
        <w:rPr>
          <w:lang w:val="en-US"/>
        </w:rPr>
      </w:pPr>
      <w:r w:rsidRPr="008E7506">
        <w:rPr>
          <w:lang w:val="en-US"/>
        </w:rPr>
        <w:lastRenderedPageBreak/>
        <w:t xml:space="preserve">    {</w:t>
      </w:r>
    </w:p>
    <w:p w14:paraId="447E8D72" w14:textId="77777777" w:rsidR="008E7506" w:rsidRPr="008E7506" w:rsidRDefault="008E7506" w:rsidP="008E7506">
      <w:pPr>
        <w:rPr>
          <w:lang w:val="en-US"/>
        </w:rPr>
      </w:pPr>
      <w:r w:rsidRPr="008E7506">
        <w:rPr>
          <w:lang w:val="en-US"/>
        </w:rPr>
        <w:t xml:space="preserve">      "from": 27.0,</w:t>
      </w:r>
    </w:p>
    <w:p w14:paraId="46051FC9" w14:textId="77777777" w:rsidR="008E7506" w:rsidRPr="008E7506" w:rsidRDefault="008E7506" w:rsidP="008E7506">
      <w:pPr>
        <w:rPr>
          <w:lang w:val="en-US"/>
        </w:rPr>
      </w:pPr>
      <w:r w:rsidRPr="008E7506">
        <w:rPr>
          <w:lang w:val="en-US"/>
        </w:rPr>
        <w:t xml:space="preserve">      "to": 48.0</w:t>
      </w:r>
    </w:p>
    <w:p w14:paraId="4DA145E6" w14:textId="77777777" w:rsidR="008E7506" w:rsidRPr="008E7506" w:rsidRDefault="008E7506" w:rsidP="008E7506">
      <w:pPr>
        <w:rPr>
          <w:lang w:val="en-US"/>
        </w:rPr>
      </w:pPr>
      <w:r w:rsidRPr="008E7506">
        <w:rPr>
          <w:lang w:val="en-US"/>
        </w:rPr>
        <w:t xml:space="preserve">    },</w:t>
      </w:r>
    </w:p>
    <w:p w14:paraId="3F036744" w14:textId="77777777" w:rsidR="008E7506" w:rsidRPr="008E7506" w:rsidRDefault="008E7506" w:rsidP="008E7506">
      <w:pPr>
        <w:rPr>
          <w:lang w:val="en-US"/>
        </w:rPr>
      </w:pPr>
      <w:r w:rsidRPr="008E7506">
        <w:rPr>
          <w:lang w:val="en-US"/>
        </w:rPr>
        <w:t xml:space="preserve">    {</w:t>
      </w:r>
    </w:p>
    <w:p w14:paraId="009D65F6" w14:textId="77777777" w:rsidR="008E7506" w:rsidRPr="008E7506" w:rsidRDefault="008E7506" w:rsidP="008E7506">
      <w:pPr>
        <w:rPr>
          <w:lang w:val="en-US"/>
        </w:rPr>
      </w:pPr>
      <w:r w:rsidRPr="008E7506">
        <w:rPr>
          <w:lang w:val="en-US"/>
        </w:rPr>
        <w:t xml:space="preserve">      "from": 23.0,</w:t>
      </w:r>
    </w:p>
    <w:p w14:paraId="315D4212" w14:textId="77777777" w:rsidR="008E7506" w:rsidRPr="008E7506" w:rsidRDefault="008E7506" w:rsidP="008E7506">
      <w:pPr>
        <w:rPr>
          <w:lang w:val="en-US"/>
        </w:rPr>
      </w:pPr>
      <w:r w:rsidRPr="008E7506">
        <w:rPr>
          <w:lang w:val="en-US"/>
        </w:rPr>
        <w:t xml:space="preserve">      "to": 27.0</w:t>
      </w:r>
    </w:p>
    <w:p w14:paraId="61BC6CC1" w14:textId="77777777" w:rsidR="008E7506" w:rsidRPr="008E7506" w:rsidRDefault="008E7506" w:rsidP="008E7506">
      <w:pPr>
        <w:rPr>
          <w:lang w:val="en-US"/>
        </w:rPr>
      </w:pPr>
      <w:r w:rsidRPr="008E7506">
        <w:rPr>
          <w:lang w:val="en-US"/>
        </w:rPr>
        <w:t xml:space="preserve">    },</w:t>
      </w:r>
    </w:p>
    <w:p w14:paraId="14A500A5" w14:textId="77777777" w:rsidR="008E7506" w:rsidRPr="008E7506" w:rsidRDefault="008E7506" w:rsidP="008E7506">
      <w:pPr>
        <w:rPr>
          <w:lang w:val="en-US"/>
        </w:rPr>
      </w:pPr>
      <w:r w:rsidRPr="008E7506">
        <w:rPr>
          <w:lang w:val="en-US"/>
        </w:rPr>
        <w:t xml:space="preserve">    {</w:t>
      </w:r>
    </w:p>
    <w:p w14:paraId="1916718A" w14:textId="77777777" w:rsidR="008E7506" w:rsidRPr="008E7506" w:rsidRDefault="008E7506" w:rsidP="008E7506">
      <w:pPr>
        <w:rPr>
          <w:lang w:val="en-US"/>
        </w:rPr>
      </w:pPr>
      <w:r w:rsidRPr="008E7506">
        <w:rPr>
          <w:lang w:val="en-US"/>
        </w:rPr>
        <w:t xml:space="preserve">      "from": 3.0,</w:t>
      </w:r>
    </w:p>
    <w:p w14:paraId="0D0E8C6F" w14:textId="77777777" w:rsidR="008E7506" w:rsidRPr="008E7506" w:rsidRDefault="008E7506" w:rsidP="008E7506">
      <w:pPr>
        <w:rPr>
          <w:lang w:val="en-US"/>
        </w:rPr>
      </w:pPr>
      <w:r w:rsidRPr="008E7506">
        <w:rPr>
          <w:lang w:val="en-US"/>
        </w:rPr>
        <w:t xml:space="preserve">      "to": 23.0</w:t>
      </w:r>
    </w:p>
    <w:p w14:paraId="022E34E0" w14:textId="77777777" w:rsidR="008E7506" w:rsidRPr="008E7506" w:rsidRDefault="008E7506" w:rsidP="008E7506">
      <w:pPr>
        <w:rPr>
          <w:lang w:val="en-US"/>
        </w:rPr>
      </w:pPr>
      <w:r w:rsidRPr="008E7506">
        <w:rPr>
          <w:lang w:val="en-US"/>
        </w:rPr>
        <w:t xml:space="preserve">    },</w:t>
      </w:r>
    </w:p>
    <w:p w14:paraId="41AF31D8" w14:textId="77777777" w:rsidR="008E7506" w:rsidRPr="008E7506" w:rsidRDefault="008E7506" w:rsidP="008E7506">
      <w:pPr>
        <w:rPr>
          <w:lang w:val="en-US"/>
        </w:rPr>
      </w:pPr>
      <w:r w:rsidRPr="008E7506">
        <w:rPr>
          <w:lang w:val="en-US"/>
        </w:rPr>
        <w:t xml:space="preserve">    {</w:t>
      </w:r>
    </w:p>
    <w:p w14:paraId="7917F559" w14:textId="77777777" w:rsidR="008E7506" w:rsidRPr="008E7506" w:rsidRDefault="008E7506" w:rsidP="008E7506">
      <w:pPr>
        <w:rPr>
          <w:lang w:val="en-US"/>
        </w:rPr>
      </w:pPr>
      <w:r w:rsidRPr="008E7506">
        <w:rPr>
          <w:lang w:val="en-US"/>
        </w:rPr>
        <w:t xml:space="preserve">      "from": 3.0,</w:t>
      </w:r>
    </w:p>
    <w:p w14:paraId="272C4BEC" w14:textId="77777777" w:rsidR="008E7506" w:rsidRPr="008E7506" w:rsidRDefault="008E7506" w:rsidP="008E7506">
      <w:pPr>
        <w:rPr>
          <w:lang w:val="en-US"/>
        </w:rPr>
      </w:pPr>
      <w:r w:rsidRPr="008E7506">
        <w:rPr>
          <w:lang w:val="en-US"/>
        </w:rPr>
        <w:t xml:space="preserve">      "to": 20.0</w:t>
      </w:r>
    </w:p>
    <w:p w14:paraId="6969687C" w14:textId="77777777" w:rsidR="008E7506" w:rsidRPr="008E7506" w:rsidRDefault="008E7506" w:rsidP="008E7506">
      <w:pPr>
        <w:rPr>
          <w:lang w:val="en-US"/>
        </w:rPr>
      </w:pPr>
      <w:r w:rsidRPr="008E7506">
        <w:rPr>
          <w:lang w:val="en-US"/>
        </w:rPr>
        <w:t xml:space="preserve">    },</w:t>
      </w:r>
    </w:p>
    <w:p w14:paraId="0BDA4F64" w14:textId="77777777" w:rsidR="008E7506" w:rsidRPr="008E7506" w:rsidRDefault="008E7506" w:rsidP="008E7506">
      <w:pPr>
        <w:rPr>
          <w:lang w:val="en-US"/>
        </w:rPr>
      </w:pPr>
      <w:r w:rsidRPr="008E7506">
        <w:rPr>
          <w:lang w:val="en-US"/>
        </w:rPr>
        <w:t xml:space="preserve">    {</w:t>
      </w:r>
    </w:p>
    <w:p w14:paraId="512469D9" w14:textId="77777777" w:rsidR="008E7506" w:rsidRPr="008E7506" w:rsidRDefault="008E7506" w:rsidP="008E7506">
      <w:pPr>
        <w:rPr>
          <w:lang w:val="en-US"/>
        </w:rPr>
      </w:pPr>
      <w:r w:rsidRPr="008E7506">
        <w:rPr>
          <w:lang w:val="en-US"/>
        </w:rPr>
        <w:t xml:space="preserve">      "from": 20.0,</w:t>
      </w:r>
    </w:p>
    <w:p w14:paraId="7CFD7E59" w14:textId="77777777" w:rsidR="008E7506" w:rsidRPr="008E7506" w:rsidRDefault="008E7506" w:rsidP="008E7506">
      <w:pPr>
        <w:rPr>
          <w:lang w:val="en-US"/>
        </w:rPr>
      </w:pPr>
      <w:r w:rsidRPr="008E7506">
        <w:rPr>
          <w:lang w:val="en-US"/>
        </w:rPr>
        <w:t xml:space="preserve">      "to": 30.0</w:t>
      </w:r>
    </w:p>
    <w:p w14:paraId="23E51857" w14:textId="77777777" w:rsidR="008E7506" w:rsidRPr="008E7506" w:rsidRDefault="008E7506" w:rsidP="008E7506">
      <w:pPr>
        <w:rPr>
          <w:lang w:val="en-US"/>
        </w:rPr>
      </w:pPr>
      <w:r w:rsidRPr="008E7506">
        <w:rPr>
          <w:lang w:val="en-US"/>
        </w:rPr>
        <w:t xml:space="preserve">    },</w:t>
      </w:r>
    </w:p>
    <w:p w14:paraId="26E38CC3" w14:textId="77777777" w:rsidR="008E7506" w:rsidRPr="008E7506" w:rsidRDefault="008E7506" w:rsidP="008E7506">
      <w:pPr>
        <w:rPr>
          <w:lang w:val="en-US"/>
        </w:rPr>
      </w:pPr>
      <w:r w:rsidRPr="008E7506">
        <w:rPr>
          <w:lang w:val="en-US"/>
        </w:rPr>
        <w:t xml:space="preserve">    {</w:t>
      </w:r>
    </w:p>
    <w:p w14:paraId="029BCF70" w14:textId="77777777" w:rsidR="008E7506" w:rsidRPr="008E7506" w:rsidRDefault="008E7506" w:rsidP="008E7506">
      <w:pPr>
        <w:rPr>
          <w:lang w:val="en-US"/>
        </w:rPr>
      </w:pPr>
      <w:r w:rsidRPr="008E7506">
        <w:rPr>
          <w:lang w:val="en-US"/>
        </w:rPr>
        <w:t xml:space="preserve">      "from": 51.0,</w:t>
      </w:r>
    </w:p>
    <w:p w14:paraId="2E71B0D0" w14:textId="77777777" w:rsidR="008E7506" w:rsidRPr="008E7506" w:rsidRDefault="008E7506" w:rsidP="008E7506">
      <w:pPr>
        <w:rPr>
          <w:lang w:val="en-US"/>
        </w:rPr>
      </w:pPr>
      <w:r w:rsidRPr="008E7506">
        <w:rPr>
          <w:lang w:val="en-US"/>
        </w:rPr>
        <w:t xml:space="preserve">      "to": 57.0</w:t>
      </w:r>
    </w:p>
    <w:p w14:paraId="5A98ED16" w14:textId="77777777" w:rsidR="008E7506" w:rsidRPr="008E7506" w:rsidRDefault="008E7506" w:rsidP="008E7506">
      <w:pPr>
        <w:rPr>
          <w:lang w:val="en-US"/>
        </w:rPr>
      </w:pPr>
      <w:r w:rsidRPr="008E7506">
        <w:rPr>
          <w:lang w:val="en-US"/>
        </w:rPr>
        <w:t xml:space="preserve">    },</w:t>
      </w:r>
    </w:p>
    <w:p w14:paraId="37CC4773" w14:textId="77777777" w:rsidR="008E7506" w:rsidRPr="008E7506" w:rsidRDefault="008E7506" w:rsidP="008E7506">
      <w:pPr>
        <w:rPr>
          <w:lang w:val="en-US"/>
        </w:rPr>
      </w:pPr>
      <w:r w:rsidRPr="008E7506">
        <w:rPr>
          <w:lang w:val="en-US"/>
        </w:rPr>
        <w:t xml:space="preserve">    {</w:t>
      </w:r>
    </w:p>
    <w:p w14:paraId="32DDD42E" w14:textId="77777777" w:rsidR="008E7506" w:rsidRPr="008E7506" w:rsidRDefault="008E7506" w:rsidP="008E7506">
      <w:pPr>
        <w:rPr>
          <w:lang w:val="en-US"/>
        </w:rPr>
      </w:pPr>
      <w:r w:rsidRPr="008E7506">
        <w:rPr>
          <w:lang w:val="en-US"/>
        </w:rPr>
        <w:t xml:space="preserve">      "from": 16.0,</w:t>
      </w:r>
    </w:p>
    <w:p w14:paraId="0321B48B" w14:textId="77777777" w:rsidR="008E7506" w:rsidRPr="008E7506" w:rsidRDefault="008E7506" w:rsidP="008E7506">
      <w:pPr>
        <w:rPr>
          <w:lang w:val="en-US"/>
        </w:rPr>
      </w:pPr>
      <w:r w:rsidRPr="008E7506">
        <w:rPr>
          <w:lang w:val="en-US"/>
        </w:rPr>
        <w:t xml:space="preserve">      "to": 57.0</w:t>
      </w:r>
    </w:p>
    <w:p w14:paraId="3F17E514" w14:textId="77777777" w:rsidR="008E7506" w:rsidRPr="008E7506" w:rsidRDefault="008E7506" w:rsidP="008E7506">
      <w:pPr>
        <w:rPr>
          <w:lang w:val="en-US"/>
        </w:rPr>
      </w:pPr>
      <w:r w:rsidRPr="008E7506">
        <w:rPr>
          <w:lang w:val="en-US"/>
        </w:rPr>
        <w:t xml:space="preserve">    },</w:t>
      </w:r>
    </w:p>
    <w:p w14:paraId="12BC0D08" w14:textId="77777777" w:rsidR="008E7506" w:rsidRPr="008E7506" w:rsidRDefault="008E7506" w:rsidP="008E7506">
      <w:pPr>
        <w:rPr>
          <w:lang w:val="en-US"/>
        </w:rPr>
      </w:pPr>
      <w:r w:rsidRPr="008E7506">
        <w:rPr>
          <w:lang w:val="en-US"/>
        </w:rPr>
        <w:t xml:space="preserve">    {</w:t>
      </w:r>
    </w:p>
    <w:p w14:paraId="534CB170" w14:textId="77777777" w:rsidR="008E7506" w:rsidRPr="008E7506" w:rsidRDefault="008E7506" w:rsidP="008E7506">
      <w:pPr>
        <w:rPr>
          <w:lang w:val="en-US"/>
        </w:rPr>
      </w:pPr>
      <w:r w:rsidRPr="008E7506">
        <w:rPr>
          <w:lang w:val="en-US"/>
        </w:rPr>
        <w:t xml:space="preserve">      "from": 16.0,</w:t>
      </w:r>
    </w:p>
    <w:p w14:paraId="4040051B" w14:textId="77777777" w:rsidR="008E7506" w:rsidRPr="008E7506" w:rsidRDefault="008E7506" w:rsidP="008E7506">
      <w:pPr>
        <w:rPr>
          <w:lang w:val="en-US"/>
        </w:rPr>
      </w:pPr>
      <w:r w:rsidRPr="008E7506">
        <w:rPr>
          <w:lang w:val="en-US"/>
        </w:rPr>
        <w:t xml:space="preserve">      "to": 56.0</w:t>
      </w:r>
    </w:p>
    <w:p w14:paraId="7310BA77" w14:textId="77777777" w:rsidR="008E7506" w:rsidRPr="008E7506" w:rsidRDefault="008E7506" w:rsidP="008E7506">
      <w:pPr>
        <w:rPr>
          <w:lang w:val="en-US"/>
        </w:rPr>
      </w:pPr>
      <w:r w:rsidRPr="008E7506">
        <w:rPr>
          <w:lang w:val="en-US"/>
        </w:rPr>
        <w:t xml:space="preserve">    },</w:t>
      </w:r>
    </w:p>
    <w:p w14:paraId="63CE6961" w14:textId="77777777" w:rsidR="008E7506" w:rsidRPr="008E7506" w:rsidRDefault="008E7506" w:rsidP="008E7506">
      <w:pPr>
        <w:rPr>
          <w:lang w:val="en-US"/>
        </w:rPr>
      </w:pPr>
      <w:r w:rsidRPr="008E7506">
        <w:rPr>
          <w:lang w:val="en-US"/>
        </w:rPr>
        <w:t xml:space="preserve">    {</w:t>
      </w:r>
    </w:p>
    <w:p w14:paraId="00AD9BB6" w14:textId="77777777" w:rsidR="008E7506" w:rsidRPr="008E7506" w:rsidRDefault="008E7506" w:rsidP="008E7506">
      <w:pPr>
        <w:rPr>
          <w:lang w:val="en-US"/>
        </w:rPr>
      </w:pPr>
      <w:r w:rsidRPr="008E7506">
        <w:rPr>
          <w:lang w:val="en-US"/>
        </w:rPr>
        <w:t xml:space="preserve">      "from": 37.0,</w:t>
      </w:r>
    </w:p>
    <w:p w14:paraId="1F3B570E" w14:textId="77777777" w:rsidR="008E7506" w:rsidRPr="008E7506" w:rsidRDefault="008E7506" w:rsidP="008E7506">
      <w:pPr>
        <w:rPr>
          <w:lang w:val="en-US"/>
        </w:rPr>
      </w:pPr>
      <w:r w:rsidRPr="008E7506">
        <w:rPr>
          <w:lang w:val="en-US"/>
        </w:rPr>
        <w:t xml:space="preserve">      "to": 56.0</w:t>
      </w:r>
    </w:p>
    <w:p w14:paraId="428787EF" w14:textId="77777777" w:rsidR="008E7506" w:rsidRPr="008E7506" w:rsidRDefault="008E7506" w:rsidP="008E7506">
      <w:pPr>
        <w:rPr>
          <w:lang w:val="en-US"/>
        </w:rPr>
      </w:pPr>
      <w:r w:rsidRPr="008E7506">
        <w:rPr>
          <w:lang w:val="en-US"/>
        </w:rPr>
        <w:t xml:space="preserve">    },</w:t>
      </w:r>
    </w:p>
    <w:p w14:paraId="6476A49D" w14:textId="77777777" w:rsidR="008E7506" w:rsidRPr="008E7506" w:rsidRDefault="008E7506" w:rsidP="008E7506">
      <w:pPr>
        <w:rPr>
          <w:lang w:val="en-US"/>
        </w:rPr>
      </w:pPr>
      <w:r w:rsidRPr="008E7506">
        <w:rPr>
          <w:lang w:val="en-US"/>
        </w:rPr>
        <w:t xml:space="preserve">    {</w:t>
      </w:r>
    </w:p>
    <w:p w14:paraId="369619D1" w14:textId="77777777" w:rsidR="008E7506" w:rsidRPr="008E7506" w:rsidRDefault="008E7506" w:rsidP="008E7506">
      <w:pPr>
        <w:rPr>
          <w:lang w:val="en-US"/>
        </w:rPr>
      </w:pPr>
      <w:r w:rsidRPr="008E7506">
        <w:rPr>
          <w:lang w:val="en-US"/>
        </w:rPr>
        <w:t xml:space="preserve">      "from": 37.0,</w:t>
      </w:r>
    </w:p>
    <w:p w14:paraId="3769274A" w14:textId="77777777" w:rsidR="008E7506" w:rsidRPr="008E7506" w:rsidRDefault="008E7506" w:rsidP="008E7506">
      <w:pPr>
        <w:rPr>
          <w:lang w:val="en-US"/>
        </w:rPr>
      </w:pPr>
      <w:r w:rsidRPr="008E7506">
        <w:rPr>
          <w:lang w:val="en-US"/>
        </w:rPr>
        <w:t xml:space="preserve">      "to": 40.0</w:t>
      </w:r>
    </w:p>
    <w:p w14:paraId="58151CD8" w14:textId="77777777" w:rsidR="008E7506" w:rsidRPr="008E7506" w:rsidRDefault="008E7506" w:rsidP="008E7506">
      <w:pPr>
        <w:rPr>
          <w:lang w:val="en-US"/>
        </w:rPr>
      </w:pPr>
      <w:r w:rsidRPr="008E7506">
        <w:rPr>
          <w:lang w:val="en-US"/>
        </w:rPr>
        <w:t xml:space="preserve">    },</w:t>
      </w:r>
    </w:p>
    <w:p w14:paraId="3D0077F1" w14:textId="77777777" w:rsidR="008E7506" w:rsidRPr="008E7506" w:rsidRDefault="008E7506" w:rsidP="008E7506">
      <w:pPr>
        <w:rPr>
          <w:lang w:val="en-US"/>
        </w:rPr>
      </w:pPr>
      <w:r w:rsidRPr="008E7506">
        <w:rPr>
          <w:lang w:val="en-US"/>
        </w:rPr>
        <w:t xml:space="preserve">    {</w:t>
      </w:r>
    </w:p>
    <w:p w14:paraId="56061A7D" w14:textId="77777777" w:rsidR="008E7506" w:rsidRPr="008E7506" w:rsidRDefault="008E7506" w:rsidP="008E7506">
      <w:pPr>
        <w:rPr>
          <w:lang w:val="en-US"/>
        </w:rPr>
      </w:pPr>
      <w:r w:rsidRPr="008E7506">
        <w:rPr>
          <w:lang w:val="en-US"/>
        </w:rPr>
        <w:t xml:space="preserve">      "from": 7.0,</w:t>
      </w:r>
    </w:p>
    <w:p w14:paraId="43330141" w14:textId="77777777" w:rsidR="008E7506" w:rsidRPr="008E7506" w:rsidRDefault="008E7506" w:rsidP="008E7506">
      <w:pPr>
        <w:rPr>
          <w:lang w:val="en-US"/>
        </w:rPr>
      </w:pPr>
      <w:r w:rsidRPr="008E7506">
        <w:rPr>
          <w:lang w:val="en-US"/>
        </w:rPr>
        <w:t xml:space="preserve">      "to": 40.0</w:t>
      </w:r>
    </w:p>
    <w:p w14:paraId="16C3FE45" w14:textId="77777777" w:rsidR="008E7506" w:rsidRPr="008E7506" w:rsidRDefault="008E7506" w:rsidP="008E7506">
      <w:pPr>
        <w:rPr>
          <w:lang w:val="en-US"/>
        </w:rPr>
      </w:pPr>
      <w:r w:rsidRPr="008E7506">
        <w:rPr>
          <w:lang w:val="en-US"/>
        </w:rPr>
        <w:t xml:space="preserve">    },</w:t>
      </w:r>
    </w:p>
    <w:p w14:paraId="77FE66DE" w14:textId="77777777" w:rsidR="008E7506" w:rsidRPr="008E7506" w:rsidRDefault="008E7506" w:rsidP="008E7506">
      <w:pPr>
        <w:rPr>
          <w:lang w:val="en-US"/>
        </w:rPr>
      </w:pPr>
      <w:r w:rsidRPr="008E7506">
        <w:rPr>
          <w:lang w:val="en-US"/>
        </w:rPr>
        <w:t xml:space="preserve">    {</w:t>
      </w:r>
    </w:p>
    <w:p w14:paraId="75BD4FA0" w14:textId="77777777" w:rsidR="008E7506" w:rsidRPr="008E7506" w:rsidRDefault="008E7506" w:rsidP="008E7506">
      <w:pPr>
        <w:rPr>
          <w:lang w:val="en-US"/>
        </w:rPr>
      </w:pPr>
      <w:r w:rsidRPr="008E7506">
        <w:rPr>
          <w:lang w:val="en-US"/>
        </w:rPr>
        <w:t xml:space="preserve">      "from": 7.0,</w:t>
      </w:r>
    </w:p>
    <w:p w14:paraId="7AA4AC6D" w14:textId="77777777" w:rsidR="008E7506" w:rsidRPr="008E7506" w:rsidRDefault="008E7506" w:rsidP="008E7506">
      <w:pPr>
        <w:rPr>
          <w:lang w:val="en-US"/>
        </w:rPr>
      </w:pPr>
      <w:r w:rsidRPr="008E7506">
        <w:rPr>
          <w:lang w:val="en-US"/>
        </w:rPr>
        <w:lastRenderedPageBreak/>
        <w:t xml:space="preserve">      "to": 39.0</w:t>
      </w:r>
    </w:p>
    <w:p w14:paraId="1A77C2D1" w14:textId="77777777" w:rsidR="008E7506" w:rsidRPr="008E7506" w:rsidRDefault="008E7506" w:rsidP="008E7506">
      <w:pPr>
        <w:rPr>
          <w:lang w:val="en-US"/>
        </w:rPr>
      </w:pPr>
      <w:r w:rsidRPr="008E7506">
        <w:rPr>
          <w:lang w:val="en-US"/>
        </w:rPr>
        <w:t xml:space="preserve">    },</w:t>
      </w:r>
    </w:p>
    <w:p w14:paraId="7F799115" w14:textId="77777777" w:rsidR="008E7506" w:rsidRPr="008E7506" w:rsidRDefault="008E7506" w:rsidP="008E7506">
      <w:pPr>
        <w:rPr>
          <w:lang w:val="en-US"/>
        </w:rPr>
      </w:pPr>
      <w:r w:rsidRPr="008E7506">
        <w:rPr>
          <w:lang w:val="en-US"/>
        </w:rPr>
        <w:t xml:space="preserve">    {</w:t>
      </w:r>
    </w:p>
    <w:p w14:paraId="75BFC591" w14:textId="77777777" w:rsidR="008E7506" w:rsidRPr="008E7506" w:rsidRDefault="008E7506" w:rsidP="008E7506">
      <w:pPr>
        <w:rPr>
          <w:lang w:val="en-US"/>
        </w:rPr>
      </w:pPr>
      <w:r w:rsidRPr="008E7506">
        <w:rPr>
          <w:lang w:val="en-US"/>
        </w:rPr>
        <w:t xml:space="preserve">      "from": 31.0,</w:t>
      </w:r>
    </w:p>
    <w:p w14:paraId="590B3E17" w14:textId="77777777" w:rsidR="008E7506" w:rsidRPr="008E7506" w:rsidRDefault="008E7506" w:rsidP="008E7506">
      <w:pPr>
        <w:rPr>
          <w:lang w:val="en-US"/>
        </w:rPr>
      </w:pPr>
      <w:r w:rsidRPr="008E7506">
        <w:rPr>
          <w:lang w:val="en-US"/>
        </w:rPr>
        <w:t xml:space="preserve">      "to": 39.0</w:t>
      </w:r>
    </w:p>
    <w:p w14:paraId="1F59E049" w14:textId="77777777" w:rsidR="008E7506" w:rsidRPr="008E7506" w:rsidRDefault="008E7506" w:rsidP="008E7506">
      <w:pPr>
        <w:rPr>
          <w:lang w:val="en-US"/>
        </w:rPr>
      </w:pPr>
      <w:r w:rsidRPr="008E7506">
        <w:rPr>
          <w:lang w:val="en-US"/>
        </w:rPr>
        <w:t xml:space="preserve">    }</w:t>
      </w:r>
    </w:p>
    <w:p w14:paraId="55FE0186" w14:textId="77777777" w:rsidR="008E7506" w:rsidRPr="008E7506" w:rsidRDefault="008E7506" w:rsidP="008E7506">
      <w:pPr>
        <w:rPr>
          <w:lang w:val="en-US"/>
        </w:rPr>
      </w:pPr>
      <w:r w:rsidRPr="008E7506">
        <w:rPr>
          <w:lang w:val="en-US"/>
        </w:rPr>
        <w:t xml:space="preserve">  ],</w:t>
      </w:r>
    </w:p>
    <w:p w14:paraId="0C8D4394" w14:textId="77777777" w:rsidR="008E7506" w:rsidRPr="008E7506" w:rsidRDefault="008E7506" w:rsidP="008E7506">
      <w:pPr>
        <w:rPr>
          <w:lang w:val="en-US"/>
        </w:rPr>
      </w:pPr>
      <w:r w:rsidRPr="008E7506">
        <w:rPr>
          <w:lang w:val="en-US"/>
        </w:rPr>
        <w:t xml:space="preserve">  "</w:t>
      </w:r>
      <w:proofErr w:type="spellStart"/>
      <w:proofErr w:type="gramStart"/>
      <w:r w:rsidRPr="008E7506">
        <w:rPr>
          <w:lang w:val="en-US"/>
        </w:rPr>
        <w:t>columns</w:t>
      </w:r>
      <w:proofErr w:type="gramEnd"/>
      <w:r w:rsidRPr="008E7506">
        <w:rPr>
          <w:lang w:val="en-US"/>
        </w:rPr>
        <w:t>_i</w:t>
      </w:r>
      <w:proofErr w:type="spellEnd"/>
      <w:r w:rsidRPr="008E7506">
        <w:rPr>
          <w:lang w:val="en-US"/>
        </w:rPr>
        <w:t>": [</w:t>
      </w:r>
    </w:p>
    <w:p w14:paraId="22664CB3" w14:textId="77777777" w:rsidR="008E7506" w:rsidRPr="008E7506" w:rsidRDefault="008E7506" w:rsidP="008E7506">
      <w:pPr>
        <w:rPr>
          <w:lang w:val="en-US"/>
        </w:rPr>
      </w:pPr>
      <w:r w:rsidRPr="008E7506">
        <w:rPr>
          <w:lang w:val="en-US"/>
        </w:rPr>
        <w:t xml:space="preserve">    25.0,</w:t>
      </w:r>
    </w:p>
    <w:p w14:paraId="499930E4" w14:textId="77777777" w:rsidR="008E7506" w:rsidRPr="008E7506" w:rsidRDefault="008E7506" w:rsidP="008E7506">
      <w:pPr>
        <w:rPr>
          <w:lang w:val="en-US"/>
        </w:rPr>
      </w:pPr>
      <w:r w:rsidRPr="008E7506">
        <w:rPr>
          <w:lang w:val="en-US"/>
        </w:rPr>
        <w:t xml:space="preserve">    47.0,</w:t>
      </w:r>
    </w:p>
    <w:p w14:paraId="14F567B5" w14:textId="77777777" w:rsidR="008E7506" w:rsidRPr="008E7506" w:rsidRDefault="008E7506" w:rsidP="008E7506">
      <w:pPr>
        <w:rPr>
          <w:lang w:val="en-US"/>
        </w:rPr>
      </w:pPr>
      <w:r w:rsidRPr="008E7506">
        <w:rPr>
          <w:lang w:val="en-US"/>
        </w:rPr>
        <w:t xml:space="preserve">    26.0,</w:t>
      </w:r>
    </w:p>
    <w:p w14:paraId="25984C2B" w14:textId="77777777" w:rsidR="008E7506" w:rsidRPr="008E7506" w:rsidRDefault="008E7506" w:rsidP="008E7506">
      <w:pPr>
        <w:rPr>
          <w:lang w:val="en-US"/>
        </w:rPr>
      </w:pPr>
      <w:r w:rsidRPr="008E7506">
        <w:rPr>
          <w:lang w:val="en-US"/>
        </w:rPr>
        <w:t xml:space="preserve">    29.0,</w:t>
      </w:r>
    </w:p>
    <w:p w14:paraId="5EAED70D" w14:textId="77777777" w:rsidR="008E7506" w:rsidRPr="008E7506" w:rsidRDefault="008E7506" w:rsidP="008E7506">
      <w:pPr>
        <w:rPr>
          <w:lang w:val="en-US"/>
        </w:rPr>
      </w:pPr>
      <w:r w:rsidRPr="008E7506">
        <w:rPr>
          <w:lang w:val="en-US"/>
        </w:rPr>
        <w:t xml:space="preserve">    28.0,</w:t>
      </w:r>
    </w:p>
    <w:p w14:paraId="747CE7DC" w14:textId="77777777" w:rsidR="008E7506" w:rsidRPr="008E7506" w:rsidRDefault="008E7506" w:rsidP="008E7506">
      <w:pPr>
        <w:rPr>
          <w:lang w:val="en-US"/>
        </w:rPr>
      </w:pPr>
      <w:r w:rsidRPr="008E7506">
        <w:rPr>
          <w:lang w:val="en-US"/>
        </w:rPr>
        <w:t xml:space="preserve">    42.0,</w:t>
      </w:r>
    </w:p>
    <w:p w14:paraId="76D7D077" w14:textId="77777777" w:rsidR="008E7506" w:rsidRPr="008E7506" w:rsidRDefault="008E7506" w:rsidP="008E7506">
      <w:pPr>
        <w:rPr>
          <w:lang w:val="en-US"/>
        </w:rPr>
      </w:pPr>
      <w:r w:rsidRPr="008E7506">
        <w:rPr>
          <w:lang w:val="en-US"/>
        </w:rPr>
        <w:t xml:space="preserve">    50.0,</w:t>
      </w:r>
    </w:p>
    <w:p w14:paraId="506554A6" w14:textId="77777777" w:rsidR="008E7506" w:rsidRPr="008E7506" w:rsidRDefault="008E7506" w:rsidP="008E7506">
      <w:pPr>
        <w:rPr>
          <w:lang w:val="en-US"/>
        </w:rPr>
      </w:pPr>
      <w:r w:rsidRPr="008E7506">
        <w:rPr>
          <w:lang w:val="en-US"/>
        </w:rPr>
        <w:t xml:space="preserve">    36.0,</w:t>
      </w:r>
    </w:p>
    <w:p w14:paraId="5A6D420A" w14:textId="77777777" w:rsidR="008E7506" w:rsidRPr="008E7506" w:rsidRDefault="008E7506" w:rsidP="008E7506">
      <w:pPr>
        <w:rPr>
          <w:lang w:val="en-US"/>
        </w:rPr>
      </w:pPr>
      <w:r w:rsidRPr="008E7506">
        <w:rPr>
          <w:lang w:val="en-US"/>
        </w:rPr>
        <w:t xml:space="preserve">    34.0</w:t>
      </w:r>
    </w:p>
    <w:p w14:paraId="2C8B5C64" w14:textId="77777777" w:rsidR="008E7506" w:rsidRPr="008E7506" w:rsidRDefault="008E7506" w:rsidP="008E7506">
      <w:pPr>
        <w:rPr>
          <w:lang w:val="en-US"/>
        </w:rPr>
      </w:pPr>
      <w:r w:rsidRPr="008E7506">
        <w:rPr>
          <w:lang w:val="en-US"/>
        </w:rPr>
        <w:t xml:space="preserve">  ]</w:t>
      </w:r>
    </w:p>
    <w:p w14:paraId="79642B3C" w14:textId="77777777" w:rsidR="008E7506" w:rsidRPr="008E7506" w:rsidRDefault="008E7506" w:rsidP="008E7506">
      <w:pPr>
        <w:rPr>
          <w:lang w:val="en-US"/>
        </w:rPr>
      </w:pPr>
      <w:r w:rsidRPr="008E7506">
        <w:rPr>
          <w:lang w:val="en-US"/>
        </w:rPr>
        <w:t>}"</w:t>
      </w:r>
    </w:p>
    <w:p w14:paraId="3BD10E74" w14:textId="77777777" w:rsidR="00276619" w:rsidRDefault="00276619" w:rsidP="00276619">
      <w:pPr>
        <w:rPr>
          <w:lang w:val="en-US"/>
        </w:rPr>
      </w:pPr>
    </w:p>
    <w:p w14:paraId="32A35945" w14:textId="77777777" w:rsidR="00276619" w:rsidRPr="00276619" w:rsidRDefault="00276619" w:rsidP="00276619">
      <w:pPr>
        <w:rPr>
          <w:lang w:val="en-US"/>
        </w:rPr>
      </w:pPr>
    </w:p>
    <w:p w14:paraId="00173199" w14:textId="77777777" w:rsidR="0082774E" w:rsidRPr="005234BC" w:rsidRDefault="0082774E" w:rsidP="0082774E">
      <w:pPr>
        <w:rPr>
          <w:lang w:val="en-US"/>
        </w:rPr>
      </w:pPr>
    </w:p>
    <w:p w14:paraId="0D2BDA53" w14:textId="65F893EA" w:rsidR="00A86CA7" w:rsidRPr="004C1F99" w:rsidRDefault="00A86CA7" w:rsidP="00135D87">
      <w:r>
        <w:rPr>
          <w:lang w:val="en-US"/>
        </w:rPr>
        <w:br w:type="page"/>
      </w:r>
    </w:p>
    <w:p w14:paraId="328072DC" w14:textId="77777777" w:rsidR="000F2B83" w:rsidRDefault="000F2B83">
      <w:pPr>
        <w:rPr>
          <w:lang w:val="en-US"/>
        </w:rPr>
      </w:pPr>
    </w:p>
    <w:p w14:paraId="6C7A8F89" w14:textId="77777777" w:rsidR="00C7270E" w:rsidRPr="00C7270E" w:rsidRDefault="00C7270E" w:rsidP="00830DA9">
      <w:pPr>
        <w:rPr>
          <w:lang w:val="en-US"/>
        </w:rPr>
      </w:pPr>
    </w:p>
    <w:p w14:paraId="32CC1966" w14:textId="77777777" w:rsidR="00F8198E" w:rsidRPr="00F8198E" w:rsidRDefault="00170916" w:rsidP="00F8198E">
      <w:pPr>
        <w:pStyle w:val="Bibliography"/>
      </w:pPr>
      <w:r>
        <w:rPr>
          <w:lang w:val="en-US"/>
        </w:rPr>
        <w:fldChar w:fldCharType="begin"/>
      </w:r>
      <w:r>
        <w:rPr>
          <w:lang w:val="en-US"/>
        </w:rPr>
        <w:instrText xml:space="preserve"> ADDIN ZOTERO_BIBL {"uncited":[],"omitted":[],"custom":[]} CSL_BIBLIOGRAPHY </w:instrText>
      </w:r>
      <w:r>
        <w:rPr>
          <w:lang w:val="en-US"/>
        </w:rPr>
        <w:fldChar w:fldCharType="separate"/>
      </w:r>
      <w:r w:rsidR="00F8198E" w:rsidRPr="00F8198E">
        <w:t xml:space="preserve">1. Architecture 2030. (n.d.). </w:t>
      </w:r>
      <w:r w:rsidR="00F8198E" w:rsidRPr="00F8198E">
        <w:rPr>
          <w:i/>
          <w:iCs/>
        </w:rPr>
        <w:t>Why The Built Environment – Architecture 2030</w:t>
      </w:r>
      <w:r w:rsidR="00F8198E" w:rsidRPr="00F8198E">
        <w:t>. Retrieved March 19, 2024, from https://www.architecture2030.org/why-the-built-environment/</w:t>
      </w:r>
    </w:p>
    <w:p w14:paraId="5AF7199F" w14:textId="77777777" w:rsidR="00F8198E" w:rsidRPr="00F8198E" w:rsidRDefault="00F8198E" w:rsidP="00F8198E">
      <w:pPr>
        <w:pStyle w:val="Bibliography"/>
      </w:pPr>
      <w:r w:rsidRPr="00F8198E">
        <w:t xml:space="preserve">2. </w:t>
      </w:r>
      <w:proofErr w:type="spellStart"/>
      <w:r w:rsidRPr="00F8198E">
        <w:t>Foraboschi</w:t>
      </w:r>
      <w:proofErr w:type="spellEnd"/>
      <w:r w:rsidRPr="00F8198E">
        <w:t xml:space="preserve">, P., </w:t>
      </w:r>
      <w:proofErr w:type="spellStart"/>
      <w:r w:rsidRPr="00F8198E">
        <w:t>Mercanzin</w:t>
      </w:r>
      <w:proofErr w:type="spellEnd"/>
      <w:r w:rsidRPr="00F8198E">
        <w:t xml:space="preserve">, M., &amp; </w:t>
      </w:r>
      <w:proofErr w:type="spellStart"/>
      <w:r w:rsidRPr="00F8198E">
        <w:t>Trabucco</w:t>
      </w:r>
      <w:proofErr w:type="spellEnd"/>
      <w:r w:rsidRPr="00F8198E">
        <w:t xml:space="preserve">, D. (2014). Sustainable structural design of tall buildings based on embodied energy. </w:t>
      </w:r>
      <w:r w:rsidRPr="00F8198E">
        <w:rPr>
          <w:i/>
          <w:iCs/>
        </w:rPr>
        <w:t>Energy and Buildings</w:t>
      </w:r>
      <w:r w:rsidRPr="00F8198E">
        <w:t xml:space="preserve">, </w:t>
      </w:r>
      <w:r w:rsidRPr="00F8198E">
        <w:rPr>
          <w:i/>
          <w:iCs/>
        </w:rPr>
        <w:t>68</w:t>
      </w:r>
      <w:r w:rsidRPr="00F8198E">
        <w:t>, 254–269. https://doi.org/10.1016/j.enbuild.2013.09.003</w:t>
      </w:r>
    </w:p>
    <w:p w14:paraId="549ED21C" w14:textId="77777777" w:rsidR="00F8198E" w:rsidRPr="00F8198E" w:rsidRDefault="00F8198E" w:rsidP="00F8198E">
      <w:pPr>
        <w:pStyle w:val="Bibliography"/>
      </w:pPr>
      <w:r w:rsidRPr="00F8198E">
        <w:t xml:space="preserve">3. Bischof, P., Mata-Falcón, J., &amp; Kaufmann, W. (2022). Fostering innovative and sustainable mass-market construction using digital fabrication with concrete. </w:t>
      </w:r>
      <w:r w:rsidRPr="00F8198E">
        <w:rPr>
          <w:i/>
          <w:iCs/>
        </w:rPr>
        <w:t>Cement and Concrete Research</w:t>
      </w:r>
      <w:r w:rsidRPr="00F8198E">
        <w:t xml:space="preserve">, </w:t>
      </w:r>
      <w:r w:rsidRPr="00F8198E">
        <w:rPr>
          <w:i/>
          <w:iCs/>
        </w:rPr>
        <w:t>161</w:t>
      </w:r>
      <w:r w:rsidRPr="00F8198E">
        <w:t>, 106948. https://doi.org/10.1016/j.cemconres.2022.106948</w:t>
      </w:r>
    </w:p>
    <w:p w14:paraId="6BEF64D8" w14:textId="77777777" w:rsidR="00F8198E" w:rsidRPr="00F8198E" w:rsidRDefault="00F8198E" w:rsidP="00F8198E">
      <w:pPr>
        <w:pStyle w:val="Bibliography"/>
      </w:pPr>
      <w:r w:rsidRPr="00F8198E">
        <w:t xml:space="preserve">4. </w:t>
      </w:r>
      <w:proofErr w:type="spellStart"/>
      <w:r w:rsidRPr="00F8198E">
        <w:t>Kromoser</w:t>
      </w:r>
      <w:proofErr w:type="spellEnd"/>
      <w:r w:rsidRPr="00F8198E">
        <w:t xml:space="preserve">, B. (2020). </w:t>
      </w:r>
      <w:proofErr w:type="spellStart"/>
      <w:r w:rsidRPr="00F8198E">
        <w:rPr>
          <w:i/>
          <w:iCs/>
        </w:rPr>
        <w:t>Ressourceneffizientes</w:t>
      </w:r>
      <w:proofErr w:type="spellEnd"/>
      <w:r w:rsidRPr="00F8198E">
        <w:rPr>
          <w:i/>
          <w:iCs/>
        </w:rPr>
        <w:t xml:space="preserve"> </w:t>
      </w:r>
      <w:proofErr w:type="spellStart"/>
      <w:r w:rsidRPr="00F8198E">
        <w:rPr>
          <w:i/>
          <w:iCs/>
        </w:rPr>
        <w:t>Bauen</w:t>
      </w:r>
      <w:proofErr w:type="spellEnd"/>
      <w:r w:rsidRPr="00F8198E">
        <w:rPr>
          <w:i/>
          <w:iCs/>
        </w:rPr>
        <w:t xml:space="preserve"> </w:t>
      </w:r>
      <w:proofErr w:type="spellStart"/>
      <w:r w:rsidRPr="00F8198E">
        <w:rPr>
          <w:i/>
          <w:iCs/>
        </w:rPr>
        <w:t>mit</w:t>
      </w:r>
      <w:proofErr w:type="spellEnd"/>
      <w:r w:rsidRPr="00F8198E">
        <w:rPr>
          <w:i/>
          <w:iCs/>
        </w:rPr>
        <w:t xml:space="preserve"> </w:t>
      </w:r>
      <w:proofErr w:type="spellStart"/>
      <w:r w:rsidRPr="00F8198E">
        <w:rPr>
          <w:i/>
          <w:iCs/>
        </w:rPr>
        <w:t>Betonfertigteilen</w:t>
      </w:r>
      <w:proofErr w:type="spellEnd"/>
      <w:r w:rsidRPr="00F8198E">
        <w:rPr>
          <w:i/>
          <w:iCs/>
        </w:rPr>
        <w:t>. Material—</w:t>
      </w:r>
      <w:proofErr w:type="spellStart"/>
      <w:r w:rsidRPr="00F8198E">
        <w:rPr>
          <w:i/>
          <w:iCs/>
        </w:rPr>
        <w:t>Struktur</w:t>
      </w:r>
      <w:proofErr w:type="spellEnd"/>
      <w:r w:rsidRPr="00F8198E">
        <w:rPr>
          <w:i/>
          <w:iCs/>
        </w:rPr>
        <w:t>—</w:t>
      </w:r>
      <w:proofErr w:type="spellStart"/>
      <w:r w:rsidRPr="00F8198E">
        <w:rPr>
          <w:i/>
          <w:iCs/>
        </w:rPr>
        <w:t>Herstellung</w:t>
      </w:r>
      <w:proofErr w:type="spellEnd"/>
      <w:r w:rsidRPr="00F8198E">
        <w:t xml:space="preserve"> (pp. 307–356). https://doi.org/10.1002/9783433610206.ch3</w:t>
      </w:r>
    </w:p>
    <w:p w14:paraId="59FCA927" w14:textId="77777777" w:rsidR="00F8198E" w:rsidRPr="00F8198E" w:rsidRDefault="00F8198E" w:rsidP="00F8198E">
      <w:pPr>
        <w:pStyle w:val="Bibliography"/>
      </w:pPr>
      <w:r w:rsidRPr="00F8198E">
        <w:t xml:space="preserve">5. </w:t>
      </w:r>
      <w:proofErr w:type="spellStart"/>
      <w:r w:rsidRPr="00F8198E">
        <w:t>Iori</w:t>
      </w:r>
      <w:proofErr w:type="spellEnd"/>
      <w:r w:rsidRPr="00F8198E">
        <w:t xml:space="preserve">, T., &amp; Poretti, S. (1960). </w:t>
      </w:r>
      <w:r w:rsidRPr="00F8198E">
        <w:rPr>
          <w:i/>
          <w:iCs/>
        </w:rPr>
        <w:t>Pier Luigi Nervi’s Works for the 1960 Rome Olympics</w:t>
      </w:r>
      <w:r w:rsidRPr="00F8198E">
        <w:t>.</w:t>
      </w:r>
    </w:p>
    <w:p w14:paraId="4CF23295" w14:textId="77777777" w:rsidR="00F8198E" w:rsidRPr="00F8198E" w:rsidRDefault="00F8198E" w:rsidP="00F8198E">
      <w:pPr>
        <w:pStyle w:val="Bibliography"/>
      </w:pPr>
      <w:r w:rsidRPr="00F8198E">
        <w:t xml:space="preserve">6. Halpern, A. B., </w:t>
      </w:r>
      <w:proofErr w:type="spellStart"/>
      <w:r w:rsidRPr="00F8198E">
        <w:t>Billington</w:t>
      </w:r>
      <w:proofErr w:type="spellEnd"/>
      <w:r w:rsidRPr="00F8198E">
        <w:t xml:space="preserve">, D. P., &amp; </w:t>
      </w:r>
      <w:proofErr w:type="spellStart"/>
      <w:r w:rsidRPr="00F8198E">
        <w:t>Adriaenssens</w:t>
      </w:r>
      <w:proofErr w:type="spellEnd"/>
      <w:r w:rsidRPr="00F8198E">
        <w:t xml:space="preserve">, S. (2013). </w:t>
      </w:r>
      <w:r w:rsidRPr="00F8198E">
        <w:rPr>
          <w:i/>
          <w:iCs/>
        </w:rPr>
        <w:t xml:space="preserve">The ribbed floor slab systems of pier </w:t>
      </w:r>
      <w:proofErr w:type="spellStart"/>
      <w:r w:rsidRPr="00F8198E">
        <w:rPr>
          <w:i/>
          <w:iCs/>
        </w:rPr>
        <w:t>luigi</w:t>
      </w:r>
      <w:proofErr w:type="spellEnd"/>
      <w:r w:rsidRPr="00F8198E">
        <w:rPr>
          <w:i/>
          <w:iCs/>
        </w:rPr>
        <w:t xml:space="preserve"> </w:t>
      </w:r>
      <w:proofErr w:type="spellStart"/>
      <w:r w:rsidRPr="00F8198E">
        <w:rPr>
          <w:i/>
          <w:iCs/>
        </w:rPr>
        <w:t>nervi</w:t>
      </w:r>
      <w:proofErr w:type="spellEnd"/>
      <w:r w:rsidRPr="00F8198E">
        <w:t xml:space="preserve">. </w:t>
      </w:r>
      <w:r w:rsidRPr="00F8198E">
        <w:rPr>
          <w:i/>
          <w:iCs/>
        </w:rPr>
        <w:t>54</w:t>
      </w:r>
      <w:r w:rsidRPr="00F8198E">
        <w:t>, 127–136.</w:t>
      </w:r>
    </w:p>
    <w:p w14:paraId="028B49D0" w14:textId="77777777" w:rsidR="00F8198E" w:rsidRPr="00F8198E" w:rsidRDefault="00F8198E" w:rsidP="00F8198E">
      <w:pPr>
        <w:pStyle w:val="Bibliography"/>
      </w:pPr>
      <w:r w:rsidRPr="00F8198E">
        <w:t xml:space="preserve">7. Morley, C. T. (1966). The minimum reinforcement of concrete slabs. </w:t>
      </w:r>
      <w:r w:rsidRPr="00F8198E">
        <w:rPr>
          <w:i/>
          <w:iCs/>
        </w:rPr>
        <w:t>International Journal of Mechanical Sciences</w:t>
      </w:r>
      <w:r w:rsidRPr="00F8198E">
        <w:t xml:space="preserve">, </w:t>
      </w:r>
      <w:r w:rsidRPr="00F8198E">
        <w:rPr>
          <w:i/>
          <w:iCs/>
        </w:rPr>
        <w:t>8</w:t>
      </w:r>
      <w:r w:rsidRPr="00F8198E">
        <w:t>(4), 305–319. https://doi.org/10.1016/0020-7403(66)90031-2</w:t>
      </w:r>
    </w:p>
    <w:p w14:paraId="349B4F36" w14:textId="77777777" w:rsidR="00F8198E" w:rsidRPr="00F8198E" w:rsidRDefault="00F8198E" w:rsidP="00F8198E">
      <w:pPr>
        <w:pStyle w:val="Bibliography"/>
      </w:pPr>
      <w:r w:rsidRPr="00F8198E">
        <w:t xml:space="preserve">8. </w:t>
      </w:r>
      <w:proofErr w:type="spellStart"/>
      <w:r w:rsidRPr="00F8198E">
        <w:t>Rozvany</w:t>
      </w:r>
      <w:proofErr w:type="spellEnd"/>
      <w:r w:rsidRPr="00F8198E">
        <w:t xml:space="preserve">, G. I. N. (1976). </w:t>
      </w:r>
      <w:r w:rsidRPr="00F8198E">
        <w:rPr>
          <w:i/>
          <w:iCs/>
        </w:rPr>
        <w:t>Optimal Design of Flexural Systems: Beams, Grillages, Slabs, Plates and Shells</w:t>
      </w:r>
      <w:r w:rsidRPr="00F8198E">
        <w:t xml:space="preserve"> (First Edition). Pergamon.</w:t>
      </w:r>
    </w:p>
    <w:p w14:paraId="453A8942" w14:textId="77777777" w:rsidR="00F8198E" w:rsidRPr="00F8198E" w:rsidRDefault="00F8198E" w:rsidP="00F8198E">
      <w:pPr>
        <w:pStyle w:val="Bibliography"/>
      </w:pPr>
      <w:r w:rsidRPr="00F8198E">
        <w:t xml:space="preserve">9. </w:t>
      </w:r>
      <w:proofErr w:type="spellStart"/>
      <w:r w:rsidRPr="00F8198E">
        <w:t>Bolbotowski</w:t>
      </w:r>
      <w:proofErr w:type="spellEnd"/>
      <w:r w:rsidRPr="00F8198E">
        <w:t xml:space="preserve">, K., He, L., &amp; Gilbert, M. (2018). Design of optimum grillages using layout optimization. </w:t>
      </w:r>
      <w:r w:rsidRPr="00F8198E">
        <w:rPr>
          <w:i/>
          <w:iCs/>
        </w:rPr>
        <w:t>Structural and Multidisciplinary Optimization</w:t>
      </w:r>
      <w:r w:rsidRPr="00F8198E">
        <w:t xml:space="preserve">, </w:t>
      </w:r>
      <w:r w:rsidRPr="00F8198E">
        <w:rPr>
          <w:i/>
          <w:iCs/>
        </w:rPr>
        <w:t>58</w:t>
      </w:r>
      <w:r w:rsidRPr="00F8198E">
        <w:t>(3), 851–868. https://doi.org/10.1007/s00158-018-1930-6</w:t>
      </w:r>
    </w:p>
    <w:p w14:paraId="71B0941F" w14:textId="77777777" w:rsidR="00F8198E" w:rsidRPr="00F8198E" w:rsidRDefault="00F8198E" w:rsidP="00F8198E">
      <w:pPr>
        <w:pStyle w:val="Bibliography"/>
      </w:pPr>
      <w:r w:rsidRPr="00F8198E">
        <w:lastRenderedPageBreak/>
        <w:t xml:space="preserve">10. Ismail, M. A., </w:t>
      </w:r>
      <w:proofErr w:type="spellStart"/>
      <w:r w:rsidRPr="00F8198E">
        <w:t>Mayencourt</w:t>
      </w:r>
      <w:proofErr w:type="spellEnd"/>
      <w:r w:rsidRPr="00F8198E">
        <w:t xml:space="preserve">, P. L., &amp; Mueller, C. T. (2021). Shaped beams: Unlocking new geometry for efficient structures. </w:t>
      </w:r>
      <w:r w:rsidRPr="00F8198E">
        <w:rPr>
          <w:i/>
          <w:iCs/>
        </w:rPr>
        <w:t>Architecture, Structures and Construction</w:t>
      </w:r>
      <w:r w:rsidRPr="00F8198E">
        <w:t xml:space="preserve">, </w:t>
      </w:r>
      <w:r w:rsidRPr="00F8198E">
        <w:rPr>
          <w:i/>
          <w:iCs/>
        </w:rPr>
        <w:t>1</w:t>
      </w:r>
      <w:r w:rsidRPr="00F8198E">
        <w:t>(1), 37–52. https://doi.org/10.1007/s44150-021-00003-y</w:t>
      </w:r>
    </w:p>
    <w:p w14:paraId="1E2F5FBA" w14:textId="77777777" w:rsidR="00F8198E" w:rsidRPr="00F8198E" w:rsidRDefault="00F8198E" w:rsidP="00F8198E">
      <w:pPr>
        <w:pStyle w:val="Bibliography"/>
      </w:pPr>
      <w:r w:rsidRPr="00F8198E">
        <w:t xml:space="preserve">11. </w:t>
      </w:r>
      <w:proofErr w:type="spellStart"/>
      <w:r w:rsidRPr="00F8198E">
        <w:t>Mayencourt</w:t>
      </w:r>
      <w:proofErr w:type="spellEnd"/>
      <w:r w:rsidRPr="00F8198E">
        <w:t xml:space="preserve">, P., &amp; Mueller, C. (2020). Hybrid analytical and computational optimization methodology for structural shaping: Material-efficient mass timber beams. </w:t>
      </w:r>
      <w:r w:rsidRPr="00F8198E">
        <w:rPr>
          <w:i/>
          <w:iCs/>
        </w:rPr>
        <w:t>Engineering Structures</w:t>
      </w:r>
      <w:r w:rsidRPr="00F8198E">
        <w:t xml:space="preserve">, </w:t>
      </w:r>
      <w:r w:rsidRPr="00F8198E">
        <w:rPr>
          <w:i/>
          <w:iCs/>
        </w:rPr>
        <w:t>215</w:t>
      </w:r>
      <w:r w:rsidRPr="00F8198E">
        <w:t>, 110532. https://doi.org/10.1016/j.engstruct.2020.110532</w:t>
      </w:r>
    </w:p>
    <w:p w14:paraId="1A781CCB" w14:textId="77777777" w:rsidR="00F8198E" w:rsidRPr="00F8198E" w:rsidRDefault="00F8198E" w:rsidP="00F8198E">
      <w:pPr>
        <w:pStyle w:val="Bibliography"/>
      </w:pPr>
      <w:r w:rsidRPr="00F8198E">
        <w:t xml:space="preserve">12. Carruth, M. A., Allwood, J. M., &amp; Moynihan, M. C. (2011). The technical potential for reducing metal requirements through lightweight product design. </w:t>
      </w:r>
      <w:r w:rsidRPr="00F8198E">
        <w:rPr>
          <w:i/>
          <w:iCs/>
        </w:rPr>
        <w:t>Resources, Conservation and Recycling</w:t>
      </w:r>
      <w:r w:rsidRPr="00F8198E">
        <w:t xml:space="preserve">, </w:t>
      </w:r>
      <w:r w:rsidRPr="00F8198E">
        <w:rPr>
          <w:i/>
          <w:iCs/>
        </w:rPr>
        <w:t>57</w:t>
      </w:r>
      <w:r w:rsidRPr="00F8198E">
        <w:t>, 48–60. https://doi.org/10.1016/j.resconrec.2011.09.018</w:t>
      </w:r>
    </w:p>
    <w:p w14:paraId="0CF55065" w14:textId="77777777" w:rsidR="00F8198E" w:rsidRPr="00F8198E" w:rsidRDefault="00F8198E" w:rsidP="00F8198E">
      <w:pPr>
        <w:pStyle w:val="Bibliography"/>
      </w:pPr>
      <w:r w:rsidRPr="00F8198E">
        <w:t xml:space="preserve">13. Lee, K. J., Hirt, N. K., &amp; Mueller, C. T. (2024). </w:t>
      </w:r>
      <w:r w:rsidRPr="00F8198E">
        <w:rPr>
          <w:i/>
          <w:iCs/>
        </w:rPr>
        <w:t>Geometry, strength, and efficiency: Tracing the standardization of North American structural steel, 1888-present</w:t>
      </w:r>
      <w:r w:rsidRPr="00F8198E">
        <w:t>. 8th International Congress on Construction History, Zürich.</w:t>
      </w:r>
    </w:p>
    <w:p w14:paraId="3A19F275" w14:textId="77777777" w:rsidR="00F8198E" w:rsidRPr="00F8198E" w:rsidRDefault="00F8198E" w:rsidP="00F8198E">
      <w:pPr>
        <w:pStyle w:val="Bibliography"/>
      </w:pPr>
      <w:r w:rsidRPr="00F8198E">
        <w:t xml:space="preserve">14. </w:t>
      </w:r>
      <w:proofErr w:type="spellStart"/>
      <w:r w:rsidRPr="00F8198E">
        <w:t>Meibodi</w:t>
      </w:r>
      <w:proofErr w:type="spellEnd"/>
      <w:r w:rsidRPr="00F8198E">
        <w:t xml:space="preserve">, M. </w:t>
      </w:r>
      <w:proofErr w:type="gramStart"/>
      <w:r w:rsidRPr="00F8198E">
        <w:t>A.</w:t>
      </w:r>
      <w:r w:rsidRPr="00F8198E">
        <w:rPr>
          <w:rFonts w:ascii="Times New Roman" w:hAnsi="Times New Roman" w:cs="Times New Roman"/>
        </w:rPr>
        <w:t> </w:t>
      </w:r>
      <w:r w:rsidRPr="00F8198E">
        <w:t>;</w:t>
      </w:r>
      <w:proofErr w:type="gramEnd"/>
      <w:r w:rsidRPr="00F8198E">
        <w:t xml:space="preserve"> J. (2018). Smart Slab. Computational design and digital fabrication of a lightweight concrete slab. </w:t>
      </w:r>
      <w:r w:rsidRPr="00F8198E">
        <w:rPr>
          <w:i/>
          <w:iCs/>
        </w:rPr>
        <w:t xml:space="preserve">ACADIA // 2018: Recalibration. On </w:t>
      </w:r>
      <w:proofErr w:type="spellStart"/>
      <w:r w:rsidRPr="00F8198E">
        <w:rPr>
          <w:i/>
          <w:iCs/>
        </w:rPr>
        <w:t>Imprecisionand</w:t>
      </w:r>
      <w:proofErr w:type="spellEnd"/>
      <w:r w:rsidRPr="00F8198E">
        <w:rPr>
          <w:i/>
          <w:iCs/>
        </w:rPr>
        <w:t xml:space="preserve"> Infidelity. [Proceedings of the 38th Annual Conference of the Association for Computer Aided Design in Architecture (ACADIA) ISBN 978-0-692-17729-7] Mexico City, Mexico 18-20 </w:t>
      </w:r>
      <w:proofErr w:type="gramStart"/>
      <w:r w:rsidRPr="00F8198E">
        <w:rPr>
          <w:i/>
          <w:iCs/>
        </w:rPr>
        <w:t>October,</w:t>
      </w:r>
      <w:proofErr w:type="gramEnd"/>
      <w:r w:rsidRPr="00F8198E">
        <w:rPr>
          <w:i/>
          <w:iCs/>
        </w:rPr>
        <w:t xml:space="preserve"> 2018, Pp.  434-443</w:t>
      </w:r>
      <w:r w:rsidRPr="00F8198E">
        <w:t>. https://papers.cumincad.org/cgi-bin/works/paper/acadia18_434</w:t>
      </w:r>
    </w:p>
    <w:p w14:paraId="10773C16" w14:textId="77777777" w:rsidR="00F8198E" w:rsidRPr="00F8198E" w:rsidRDefault="00F8198E" w:rsidP="00F8198E">
      <w:pPr>
        <w:pStyle w:val="Bibliography"/>
      </w:pPr>
      <w:r w:rsidRPr="00F8198E">
        <w:t xml:space="preserve">15. Jewett, J. L., &amp; Carstensen, J. V. (2019). Topology-optimized design, construction and experimental evaluation of concrete beams. </w:t>
      </w:r>
      <w:r w:rsidRPr="00F8198E">
        <w:rPr>
          <w:i/>
          <w:iCs/>
        </w:rPr>
        <w:t>Automation in Construction</w:t>
      </w:r>
      <w:r w:rsidRPr="00F8198E">
        <w:t xml:space="preserve">, </w:t>
      </w:r>
      <w:r w:rsidRPr="00F8198E">
        <w:rPr>
          <w:i/>
          <w:iCs/>
        </w:rPr>
        <w:t>102</w:t>
      </w:r>
      <w:r w:rsidRPr="00F8198E">
        <w:t>, 59–67. https://doi.org/10.1016/j.autcon.2019.02.001</w:t>
      </w:r>
    </w:p>
    <w:p w14:paraId="4948D9B4" w14:textId="77777777" w:rsidR="00F8198E" w:rsidRPr="00F8198E" w:rsidRDefault="00F8198E" w:rsidP="00F8198E">
      <w:pPr>
        <w:pStyle w:val="Bibliography"/>
      </w:pPr>
      <w:r w:rsidRPr="00F8198E">
        <w:t xml:space="preserve">16. Li, L., Yan, J., &amp; Xing, Z. (2013). Energy requirements evaluation of milling machines based on thermal equilibrium and empirical modelling. </w:t>
      </w:r>
      <w:r w:rsidRPr="00F8198E">
        <w:rPr>
          <w:i/>
          <w:iCs/>
        </w:rPr>
        <w:t>Journal of Cleaner Production</w:t>
      </w:r>
      <w:r w:rsidRPr="00F8198E">
        <w:t xml:space="preserve">, </w:t>
      </w:r>
      <w:r w:rsidRPr="00F8198E">
        <w:rPr>
          <w:i/>
          <w:iCs/>
        </w:rPr>
        <w:t>52</w:t>
      </w:r>
      <w:r w:rsidRPr="00F8198E">
        <w:t>, 113–121. https://doi.org/10.1016/j.jclepro.2013.02.039</w:t>
      </w:r>
    </w:p>
    <w:p w14:paraId="0AD4B3B2" w14:textId="77777777" w:rsidR="00F8198E" w:rsidRPr="00F8198E" w:rsidRDefault="00F8198E" w:rsidP="00F8198E">
      <w:pPr>
        <w:pStyle w:val="Bibliography"/>
      </w:pPr>
      <w:r w:rsidRPr="00F8198E">
        <w:lastRenderedPageBreak/>
        <w:t xml:space="preserve">17. Whiteley, J., Liew, A., He, L., &amp; Gilbert, M. (2023). Engineering design of optimized reinforced concrete floor grillages. </w:t>
      </w:r>
      <w:r w:rsidRPr="00F8198E">
        <w:rPr>
          <w:i/>
          <w:iCs/>
        </w:rPr>
        <w:t>Structures</w:t>
      </w:r>
      <w:r w:rsidRPr="00F8198E">
        <w:t xml:space="preserve">, </w:t>
      </w:r>
      <w:r w:rsidRPr="00F8198E">
        <w:rPr>
          <w:i/>
          <w:iCs/>
        </w:rPr>
        <w:t>51</w:t>
      </w:r>
      <w:r w:rsidRPr="00F8198E">
        <w:t>, 1292–1304. https://doi.org/10.1016/j.istruc.2023.03.116</w:t>
      </w:r>
    </w:p>
    <w:p w14:paraId="1CFE7D52" w14:textId="77777777" w:rsidR="00F8198E" w:rsidRPr="00F8198E" w:rsidRDefault="00F8198E" w:rsidP="00F8198E">
      <w:pPr>
        <w:pStyle w:val="Bibliography"/>
      </w:pPr>
      <w:r w:rsidRPr="00F8198E">
        <w:t xml:space="preserve">18. Bradbury, L., Liew, A., &amp; Gilbert, M. (2024). </w:t>
      </w:r>
      <w:r w:rsidRPr="00F8198E">
        <w:rPr>
          <w:i/>
          <w:iCs/>
        </w:rPr>
        <w:t>Applications of optimal reinforcement layouts for concrete slabs via digital fabrication methods</w:t>
      </w:r>
      <w:r w:rsidRPr="00F8198E">
        <w:t>.</w:t>
      </w:r>
    </w:p>
    <w:p w14:paraId="6A1A7B78" w14:textId="77777777" w:rsidR="00F8198E" w:rsidRPr="00F8198E" w:rsidRDefault="00F8198E" w:rsidP="00F8198E">
      <w:pPr>
        <w:pStyle w:val="Bibliography"/>
      </w:pPr>
      <w:r w:rsidRPr="00F8198E">
        <w:t xml:space="preserve">19. Nervi, P. L. (1965). </w:t>
      </w:r>
      <w:r w:rsidRPr="00F8198E">
        <w:rPr>
          <w:i/>
          <w:iCs/>
        </w:rPr>
        <w:t>Aesthetics and Technology in Building</w:t>
      </w:r>
      <w:r w:rsidRPr="00F8198E">
        <w:t xml:space="preserve"> (R. Einaudi, Trans.). Harvard University Press.</w:t>
      </w:r>
    </w:p>
    <w:p w14:paraId="14FF8BC7" w14:textId="77777777" w:rsidR="00F8198E" w:rsidRPr="00F8198E" w:rsidRDefault="00F8198E" w:rsidP="00F8198E">
      <w:pPr>
        <w:pStyle w:val="Bibliography"/>
      </w:pPr>
      <w:r w:rsidRPr="00F8198E">
        <w:t xml:space="preserve">20. </w:t>
      </w:r>
      <w:proofErr w:type="spellStart"/>
      <w:r w:rsidRPr="00F8198E">
        <w:t>Rippmann</w:t>
      </w:r>
      <w:proofErr w:type="spellEnd"/>
      <w:r w:rsidRPr="00F8198E">
        <w:t xml:space="preserve">, M., Liew, A., Van Mele, T., &amp; Block, P. (2018). Design, fabrication and testing of discrete 3D sand-printed floor prototypes. </w:t>
      </w:r>
      <w:r w:rsidRPr="00F8198E">
        <w:rPr>
          <w:i/>
          <w:iCs/>
        </w:rPr>
        <w:t>Materials Today Communications</w:t>
      </w:r>
      <w:r w:rsidRPr="00F8198E">
        <w:t xml:space="preserve">, </w:t>
      </w:r>
      <w:r w:rsidRPr="00F8198E">
        <w:rPr>
          <w:i/>
          <w:iCs/>
        </w:rPr>
        <w:t>15</w:t>
      </w:r>
      <w:r w:rsidRPr="00F8198E">
        <w:t>, 254–259. https://doi.org/10.1016/j.mtcomm.2018.03.005</w:t>
      </w:r>
    </w:p>
    <w:p w14:paraId="2AA21B53" w14:textId="77777777" w:rsidR="00F8198E" w:rsidRPr="00F8198E" w:rsidRDefault="00F8198E" w:rsidP="00F8198E">
      <w:pPr>
        <w:pStyle w:val="Bibliography"/>
      </w:pPr>
      <w:r w:rsidRPr="00F8198E">
        <w:t xml:space="preserve">21. Fang, D., Brown, N., De Wolf, C., &amp; Mueller, C. (2023). Reducing embodied carbon in structural systems: A review of early-stage design strategies. </w:t>
      </w:r>
      <w:r w:rsidRPr="00F8198E">
        <w:rPr>
          <w:i/>
          <w:iCs/>
        </w:rPr>
        <w:t>Journal of Building Engineering</w:t>
      </w:r>
      <w:r w:rsidRPr="00F8198E">
        <w:t xml:space="preserve">, </w:t>
      </w:r>
      <w:r w:rsidRPr="00F8198E">
        <w:rPr>
          <w:i/>
          <w:iCs/>
        </w:rPr>
        <w:t>76</w:t>
      </w:r>
      <w:r w:rsidRPr="00F8198E">
        <w:t>, 107054. https://doi.org/10.1016/j.jobe.2023.107054</w:t>
      </w:r>
    </w:p>
    <w:p w14:paraId="27FF0450" w14:textId="77777777" w:rsidR="00F8198E" w:rsidRPr="00F8198E" w:rsidRDefault="00F8198E" w:rsidP="00F8198E">
      <w:pPr>
        <w:pStyle w:val="Bibliography"/>
      </w:pPr>
      <w:r w:rsidRPr="00F8198E">
        <w:t xml:space="preserve">22. American Concrete Institute. (n.d.). </w:t>
      </w:r>
      <w:r w:rsidRPr="00F8198E">
        <w:rPr>
          <w:i/>
          <w:iCs/>
        </w:rPr>
        <w:t>ACI 318-19 Building Code Requirements for Structural Concrete</w:t>
      </w:r>
      <w:r w:rsidRPr="00F8198E">
        <w:t>.</w:t>
      </w:r>
    </w:p>
    <w:p w14:paraId="7D553DA3" w14:textId="77777777" w:rsidR="00F8198E" w:rsidRPr="00F8198E" w:rsidRDefault="00F8198E" w:rsidP="00F8198E">
      <w:pPr>
        <w:pStyle w:val="Bibliography"/>
      </w:pPr>
      <w:r w:rsidRPr="00F8198E">
        <w:t xml:space="preserve">23. American Institute of Steel Construction. (2016). </w:t>
      </w:r>
      <w:r w:rsidRPr="00F8198E">
        <w:rPr>
          <w:i/>
          <w:iCs/>
        </w:rPr>
        <w:t>ANSI/AISC 360-16 Specification for structural steel buildings</w:t>
      </w:r>
      <w:r w:rsidRPr="00F8198E">
        <w:t>. https://www.aisc.org/publications/steel-standards/aisc-360/</w:t>
      </w:r>
    </w:p>
    <w:p w14:paraId="4A2A887B" w14:textId="77777777" w:rsidR="00F8198E" w:rsidRPr="00F8198E" w:rsidRDefault="00F8198E" w:rsidP="00F8198E">
      <w:pPr>
        <w:pStyle w:val="Bibliography"/>
      </w:pPr>
      <w:r w:rsidRPr="00F8198E">
        <w:t xml:space="preserve">24. American Society of Civil Engineers. (2023). </w:t>
      </w:r>
      <w:r w:rsidRPr="00F8198E">
        <w:rPr>
          <w:i/>
          <w:iCs/>
        </w:rPr>
        <w:t>ASCE/SEI 7-22 Minimum Design Loads and Associated Criteria for Buildings and Other Structures</w:t>
      </w:r>
      <w:r w:rsidRPr="00F8198E">
        <w:t>. https://ascelibrary.org/doi/10.1061/9780784415788.sup1</w:t>
      </w:r>
    </w:p>
    <w:p w14:paraId="5CC2B0AC" w14:textId="77777777" w:rsidR="00F8198E" w:rsidRPr="00F8198E" w:rsidRDefault="00F8198E" w:rsidP="00F8198E">
      <w:pPr>
        <w:pStyle w:val="Bibliography"/>
      </w:pPr>
      <w:r w:rsidRPr="00F8198E">
        <w:t xml:space="preserve">25. Lee, K. J. (2023). </w:t>
      </w:r>
      <w:proofErr w:type="spellStart"/>
      <w:r w:rsidRPr="00F8198E">
        <w:rPr>
          <w:i/>
          <w:iCs/>
        </w:rPr>
        <w:t>aSAP</w:t>
      </w:r>
      <w:proofErr w:type="spellEnd"/>
      <w:r w:rsidRPr="00F8198E">
        <w:t xml:space="preserve"> [Julia]. https://github.com/keithjlee/Asap (Original work published 2021)</w:t>
      </w:r>
    </w:p>
    <w:p w14:paraId="34009618" w14:textId="77777777" w:rsidR="00F8198E" w:rsidRPr="00F8198E" w:rsidRDefault="00F8198E" w:rsidP="00F8198E">
      <w:pPr>
        <w:pStyle w:val="Bibliography"/>
      </w:pPr>
      <w:r w:rsidRPr="00F8198E">
        <w:t xml:space="preserve">26. </w:t>
      </w:r>
      <w:proofErr w:type="spellStart"/>
      <w:r w:rsidRPr="00F8198E">
        <w:t>Palfrader</w:t>
      </w:r>
      <w:proofErr w:type="spellEnd"/>
      <w:r w:rsidRPr="00F8198E">
        <w:t xml:space="preserve">, P., &amp; Held, M. (2015). Computing </w:t>
      </w:r>
      <w:proofErr w:type="spellStart"/>
      <w:r w:rsidRPr="00F8198E">
        <w:t>Mitered</w:t>
      </w:r>
      <w:proofErr w:type="spellEnd"/>
      <w:r w:rsidRPr="00F8198E">
        <w:t xml:space="preserve"> Offset Curves Based on Straight Skeletons. </w:t>
      </w:r>
      <w:r w:rsidRPr="00F8198E">
        <w:rPr>
          <w:i/>
          <w:iCs/>
        </w:rPr>
        <w:t>Computer-Aided Design and Applications</w:t>
      </w:r>
      <w:r w:rsidRPr="00F8198E">
        <w:t xml:space="preserve">, </w:t>
      </w:r>
      <w:r w:rsidRPr="00F8198E">
        <w:rPr>
          <w:i/>
          <w:iCs/>
        </w:rPr>
        <w:t>12</w:t>
      </w:r>
      <w:r w:rsidRPr="00F8198E">
        <w:t>, 414–424. https://doi.org/10.1080/16864360.2014.997637</w:t>
      </w:r>
    </w:p>
    <w:p w14:paraId="158AE7DE" w14:textId="77777777" w:rsidR="00F8198E" w:rsidRPr="00F8198E" w:rsidRDefault="00F8198E" w:rsidP="00F8198E">
      <w:pPr>
        <w:pStyle w:val="Bibliography"/>
      </w:pPr>
      <w:r w:rsidRPr="00F8198E">
        <w:lastRenderedPageBreak/>
        <w:t xml:space="preserve">27. Bertsimas, D., </w:t>
      </w:r>
      <w:proofErr w:type="spellStart"/>
      <w:r w:rsidRPr="00F8198E">
        <w:t>Tsitsiklis</w:t>
      </w:r>
      <w:proofErr w:type="spellEnd"/>
      <w:r w:rsidRPr="00F8198E">
        <w:t xml:space="preserve">, J. N., &amp; </w:t>
      </w:r>
      <w:proofErr w:type="spellStart"/>
      <w:r w:rsidRPr="00F8198E">
        <w:t>Tsitsiklis</w:t>
      </w:r>
      <w:proofErr w:type="spellEnd"/>
      <w:r w:rsidRPr="00F8198E">
        <w:t xml:space="preserve">, J. (1997). </w:t>
      </w:r>
      <w:r w:rsidRPr="00F8198E">
        <w:rPr>
          <w:i/>
          <w:iCs/>
        </w:rPr>
        <w:t>Introduction to Linear Optimization</w:t>
      </w:r>
      <w:r w:rsidRPr="00F8198E">
        <w:t xml:space="preserve"> (unknown edition). Athena Scientific.</w:t>
      </w:r>
    </w:p>
    <w:p w14:paraId="0CEDFEA0" w14:textId="77777777" w:rsidR="00F8198E" w:rsidRPr="00F8198E" w:rsidRDefault="00F8198E" w:rsidP="00F8198E">
      <w:pPr>
        <w:pStyle w:val="Bibliography"/>
      </w:pPr>
      <w:r w:rsidRPr="00F8198E">
        <w:t xml:space="preserve">28. </w:t>
      </w:r>
      <w:proofErr w:type="spellStart"/>
      <w:r w:rsidRPr="00F8198E">
        <w:t>JuliaOpt</w:t>
      </w:r>
      <w:proofErr w:type="spellEnd"/>
      <w:r w:rsidRPr="00F8198E">
        <w:t xml:space="preserve">. (2024). </w:t>
      </w:r>
      <w:proofErr w:type="spellStart"/>
      <w:r w:rsidRPr="00F8198E">
        <w:rPr>
          <w:i/>
          <w:iCs/>
        </w:rPr>
        <w:t>NLopt</w:t>
      </w:r>
      <w:proofErr w:type="spellEnd"/>
      <w:r w:rsidRPr="00F8198E">
        <w:t xml:space="preserve"> [Julia]. </w:t>
      </w:r>
      <w:proofErr w:type="spellStart"/>
      <w:r w:rsidRPr="00F8198E">
        <w:t>JuliaOpt</w:t>
      </w:r>
      <w:proofErr w:type="spellEnd"/>
      <w:r w:rsidRPr="00F8198E">
        <w:t>. https://github.com/JuliaOpt/NLopt.jl (Original work published 2013)</w:t>
      </w:r>
    </w:p>
    <w:p w14:paraId="214E04D6" w14:textId="77777777" w:rsidR="00F8198E" w:rsidRPr="00F8198E" w:rsidRDefault="00F8198E" w:rsidP="00F8198E">
      <w:pPr>
        <w:pStyle w:val="Bibliography"/>
      </w:pPr>
      <w:r w:rsidRPr="00F8198E">
        <w:t xml:space="preserve">29. </w:t>
      </w:r>
      <w:proofErr w:type="spellStart"/>
      <w:r w:rsidRPr="00F8198E">
        <w:t>Svanberg</w:t>
      </w:r>
      <w:proofErr w:type="spellEnd"/>
      <w:r w:rsidRPr="00F8198E">
        <w:t xml:space="preserve">, K. (1987). The method of moving asymptotes—A new method for structural optimization. </w:t>
      </w:r>
      <w:r w:rsidRPr="00F8198E">
        <w:rPr>
          <w:i/>
          <w:iCs/>
        </w:rPr>
        <w:t>International Journal for Numerical Methods in Engineering</w:t>
      </w:r>
      <w:r w:rsidRPr="00F8198E">
        <w:t xml:space="preserve">, </w:t>
      </w:r>
      <w:r w:rsidRPr="00F8198E">
        <w:rPr>
          <w:i/>
          <w:iCs/>
        </w:rPr>
        <w:t>24</w:t>
      </w:r>
      <w:r w:rsidRPr="00F8198E">
        <w:t>(2), 359–373. https://doi.org/10.1002/nme.1620240207</w:t>
      </w:r>
    </w:p>
    <w:p w14:paraId="491C4EDF" w14:textId="77777777" w:rsidR="00F8198E" w:rsidRPr="00F8198E" w:rsidRDefault="00F8198E" w:rsidP="00F8198E">
      <w:pPr>
        <w:pStyle w:val="Bibliography"/>
      </w:pPr>
      <w:r w:rsidRPr="00F8198E">
        <w:t xml:space="preserve">30. </w:t>
      </w:r>
      <w:proofErr w:type="spellStart"/>
      <w:r w:rsidRPr="00F8198E">
        <w:t>Curth</w:t>
      </w:r>
      <w:proofErr w:type="spellEnd"/>
      <w:r w:rsidRPr="00F8198E">
        <w:t xml:space="preserve">, A., Hartwell, A., </w:t>
      </w:r>
      <w:proofErr w:type="spellStart"/>
      <w:r w:rsidRPr="00F8198E">
        <w:t>Brodesser</w:t>
      </w:r>
      <w:proofErr w:type="spellEnd"/>
      <w:r w:rsidRPr="00F8198E">
        <w:t xml:space="preserve">, T., &amp; Mueller, C. (2022, September 19). </w:t>
      </w:r>
      <w:r w:rsidRPr="00F8198E">
        <w:rPr>
          <w:i/>
          <w:iCs/>
        </w:rPr>
        <w:t>Parametric waffle slabs: Optimal geometry materialized with additive construction</w:t>
      </w:r>
      <w:r w:rsidRPr="00F8198E">
        <w:t>.</w:t>
      </w:r>
    </w:p>
    <w:p w14:paraId="72D85CFA" w14:textId="1E0395D0" w:rsidR="009E3005" w:rsidRPr="009A10E9" w:rsidRDefault="00170916" w:rsidP="009A10E9">
      <w:pPr>
        <w:rPr>
          <w:lang w:val="en-US"/>
        </w:rPr>
      </w:pPr>
      <w:r>
        <w:rPr>
          <w:lang w:val="en-US"/>
        </w:rPr>
        <w:fldChar w:fldCharType="end"/>
      </w:r>
    </w:p>
    <w:p w14:paraId="079C21EE" w14:textId="746766C3" w:rsidR="001E18E4" w:rsidRPr="006F1A03" w:rsidRDefault="001E18E4" w:rsidP="001E18E4">
      <w:pPr>
        <w:rPr>
          <w:rFonts w:ascii="Palatino" w:hAnsi="Palatino"/>
          <w:lang w:val="en-US"/>
        </w:rPr>
      </w:pPr>
    </w:p>
    <w:sectPr w:rsidR="001E18E4" w:rsidRPr="006F1A03" w:rsidSect="00352DF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9716A3" w14:textId="77777777" w:rsidR="00EE08AA" w:rsidRDefault="00EE08AA" w:rsidP="0056261C">
      <w:r>
        <w:separator/>
      </w:r>
    </w:p>
  </w:endnote>
  <w:endnote w:type="continuationSeparator" w:id="0">
    <w:p w14:paraId="62B258ED" w14:textId="77777777" w:rsidR="00EE08AA" w:rsidRDefault="00EE08AA" w:rsidP="005626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MU Serif">
    <w:panose1 w:val="02000603000000000000"/>
    <w:charset w:val="00"/>
    <w:family w:val="auto"/>
    <w:pitch w:val="variable"/>
    <w:sig w:usb0="E10002FF" w:usb1="5201E9EB" w:usb2="02020004" w:usb3="00000000" w:csb0="0000019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Palatino">
    <w:panose1 w:val="00000000000000000000"/>
    <w:charset w:val="4D"/>
    <w:family w:val="auto"/>
    <w:pitch w:val="variable"/>
    <w:sig w:usb0="A00002FF" w:usb1="7800205A" w:usb2="14600000" w:usb3="00000000" w:csb0="00000193"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Inconsolata Medium">
    <w:charset w:val="4D"/>
    <w:family w:val="modern"/>
    <w:pitch w:val="variable"/>
    <w:sig w:usb0="A00000FF" w:usb1="0000F9EB" w:usb2="00000020" w:usb3="00000000" w:csb0="00000193"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495745" w14:textId="77777777" w:rsidR="00EE08AA" w:rsidRDefault="00EE08AA" w:rsidP="0056261C">
      <w:r>
        <w:separator/>
      </w:r>
    </w:p>
  </w:footnote>
  <w:footnote w:type="continuationSeparator" w:id="0">
    <w:p w14:paraId="1017284C" w14:textId="77777777" w:rsidR="00EE08AA" w:rsidRDefault="00EE08AA" w:rsidP="0056261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3155F0"/>
    <w:multiLevelType w:val="hybridMultilevel"/>
    <w:tmpl w:val="AC4677F6"/>
    <w:lvl w:ilvl="0" w:tplc="18409ACA">
      <w:start w:val="2"/>
      <w:numFmt w:val="bullet"/>
      <w:lvlText w:val="-"/>
      <w:lvlJc w:val="left"/>
      <w:pPr>
        <w:ind w:left="720" w:hanging="360"/>
      </w:pPr>
      <w:rPr>
        <w:rFonts w:ascii="CMU Serif" w:eastAsiaTheme="minorHAnsi" w:hAnsi="CMU Serif" w:cs="CMU Serif"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BD0C2E"/>
    <w:multiLevelType w:val="hybridMultilevel"/>
    <w:tmpl w:val="DEFC13E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1E35F3"/>
    <w:multiLevelType w:val="hybridMultilevel"/>
    <w:tmpl w:val="C82E3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8D1A88"/>
    <w:multiLevelType w:val="hybridMultilevel"/>
    <w:tmpl w:val="2C38A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276F38"/>
    <w:multiLevelType w:val="hybridMultilevel"/>
    <w:tmpl w:val="5B66DD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BB7091"/>
    <w:multiLevelType w:val="hybridMultilevel"/>
    <w:tmpl w:val="768EBF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DF10AA"/>
    <w:multiLevelType w:val="multilevel"/>
    <w:tmpl w:val="DDCA3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9E249CF"/>
    <w:multiLevelType w:val="multilevel"/>
    <w:tmpl w:val="78FCC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7F66238"/>
    <w:multiLevelType w:val="hybridMultilevel"/>
    <w:tmpl w:val="857C8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76097433">
    <w:abstractNumId w:val="4"/>
  </w:num>
  <w:num w:numId="2" w16cid:durableId="1682009973">
    <w:abstractNumId w:val="3"/>
  </w:num>
  <w:num w:numId="3" w16cid:durableId="259215104">
    <w:abstractNumId w:val="1"/>
  </w:num>
  <w:num w:numId="4" w16cid:durableId="1111124271">
    <w:abstractNumId w:val="0"/>
  </w:num>
  <w:num w:numId="5" w16cid:durableId="1062219010">
    <w:abstractNumId w:val="2"/>
  </w:num>
  <w:num w:numId="6" w16cid:durableId="1261792341">
    <w:abstractNumId w:val="5"/>
  </w:num>
  <w:num w:numId="7" w16cid:durableId="316761060">
    <w:abstractNumId w:val="8"/>
  </w:num>
  <w:num w:numId="8" w16cid:durableId="965237980">
    <w:abstractNumId w:val="7"/>
  </w:num>
  <w:num w:numId="9" w16cid:durableId="185487504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3"/>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261C"/>
    <w:rsid w:val="00001328"/>
    <w:rsid w:val="000024E1"/>
    <w:rsid w:val="00004490"/>
    <w:rsid w:val="000046DF"/>
    <w:rsid w:val="00006E48"/>
    <w:rsid w:val="0000765A"/>
    <w:rsid w:val="0001357A"/>
    <w:rsid w:val="00016583"/>
    <w:rsid w:val="0002005E"/>
    <w:rsid w:val="00020445"/>
    <w:rsid w:val="000211B0"/>
    <w:rsid w:val="000220BC"/>
    <w:rsid w:val="000224ED"/>
    <w:rsid w:val="000232B8"/>
    <w:rsid w:val="00023A80"/>
    <w:rsid w:val="00024ED9"/>
    <w:rsid w:val="000250B4"/>
    <w:rsid w:val="000265C1"/>
    <w:rsid w:val="000265D6"/>
    <w:rsid w:val="0002769C"/>
    <w:rsid w:val="00027FD2"/>
    <w:rsid w:val="0003150A"/>
    <w:rsid w:val="00032930"/>
    <w:rsid w:val="00033399"/>
    <w:rsid w:val="00035CAC"/>
    <w:rsid w:val="000365A4"/>
    <w:rsid w:val="000370F9"/>
    <w:rsid w:val="000401D9"/>
    <w:rsid w:val="000425E5"/>
    <w:rsid w:val="000436CD"/>
    <w:rsid w:val="000457FE"/>
    <w:rsid w:val="00047190"/>
    <w:rsid w:val="000472C8"/>
    <w:rsid w:val="00050BD5"/>
    <w:rsid w:val="00053D6C"/>
    <w:rsid w:val="0005454E"/>
    <w:rsid w:val="000551EA"/>
    <w:rsid w:val="00055EEA"/>
    <w:rsid w:val="00057514"/>
    <w:rsid w:val="0006190C"/>
    <w:rsid w:val="000625DC"/>
    <w:rsid w:val="00064E21"/>
    <w:rsid w:val="00065A0B"/>
    <w:rsid w:val="00066533"/>
    <w:rsid w:val="00066A79"/>
    <w:rsid w:val="00066B9C"/>
    <w:rsid w:val="000706A7"/>
    <w:rsid w:val="000708E5"/>
    <w:rsid w:val="00073AC4"/>
    <w:rsid w:val="00074041"/>
    <w:rsid w:val="00074833"/>
    <w:rsid w:val="00075F1D"/>
    <w:rsid w:val="000802AF"/>
    <w:rsid w:val="000812EE"/>
    <w:rsid w:val="0008619C"/>
    <w:rsid w:val="00086BE5"/>
    <w:rsid w:val="00087880"/>
    <w:rsid w:val="00090C74"/>
    <w:rsid w:val="00091FC9"/>
    <w:rsid w:val="00094C25"/>
    <w:rsid w:val="000A1FD9"/>
    <w:rsid w:val="000A28B5"/>
    <w:rsid w:val="000A4F8F"/>
    <w:rsid w:val="000A638F"/>
    <w:rsid w:val="000A6548"/>
    <w:rsid w:val="000A7255"/>
    <w:rsid w:val="000B22B1"/>
    <w:rsid w:val="000B30B6"/>
    <w:rsid w:val="000B35EE"/>
    <w:rsid w:val="000B388A"/>
    <w:rsid w:val="000B5DB7"/>
    <w:rsid w:val="000B609C"/>
    <w:rsid w:val="000B7078"/>
    <w:rsid w:val="000C2E17"/>
    <w:rsid w:val="000C4F41"/>
    <w:rsid w:val="000C528A"/>
    <w:rsid w:val="000C5684"/>
    <w:rsid w:val="000C7A0D"/>
    <w:rsid w:val="000D30AF"/>
    <w:rsid w:val="000D59D2"/>
    <w:rsid w:val="000D717E"/>
    <w:rsid w:val="000E01E0"/>
    <w:rsid w:val="000E02C4"/>
    <w:rsid w:val="000E05B9"/>
    <w:rsid w:val="000E3A4B"/>
    <w:rsid w:val="000E5D7A"/>
    <w:rsid w:val="000E5F28"/>
    <w:rsid w:val="000E6B8D"/>
    <w:rsid w:val="000E6D16"/>
    <w:rsid w:val="000F02E3"/>
    <w:rsid w:val="000F0E38"/>
    <w:rsid w:val="000F1310"/>
    <w:rsid w:val="000F22E2"/>
    <w:rsid w:val="000F2B83"/>
    <w:rsid w:val="000F58DD"/>
    <w:rsid w:val="000F635E"/>
    <w:rsid w:val="000F68C4"/>
    <w:rsid w:val="00100705"/>
    <w:rsid w:val="00103FBD"/>
    <w:rsid w:val="00104BFE"/>
    <w:rsid w:val="00107AAF"/>
    <w:rsid w:val="00110030"/>
    <w:rsid w:val="00110C5F"/>
    <w:rsid w:val="0011121C"/>
    <w:rsid w:val="00111992"/>
    <w:rsid w:val="0011275F"/>
    <w:rsid w:val="001146BF"/>
    <w:rsid w:val="00115205"/>
    <w:rsid w:val="00116CC4"/>
    <w:rsid w:val="00116F4D"/>
    <w:rsid w:val="00117489"/>
    <w:rsid w:val="00117AB4"/>
    <w:rsid w:val="001206CE"/>
    <w:rsid w:val="00127F3A"/>
    <w:rsid w:val="001322AB"/>
    <w:rsid w:val="001324B4"/>
    <w:rsid w:val="00134D19"/>
    <w:rsid w:val="00135D87"/>
    <w:rsid w:val="00136001"/>
    <w:rsid w:val="00137AB0"/>
    <w:rsid w:val="00143792"/>
    <w:rsid w:val="00144E3B"/>
    <w:rsid w:val="0014539A"/>
    <w:rsid w:val="00147378"/>
    <w:rsid w:val="00147BE6"/>
    <w:rsid w:val="0016103F"/>
    <w:rsid w:val="00161E4E"/>
    <w:rsid w:val="00162691"/>
    <w:rsid w:val="0016317A"/>
    <w:rsid w:val="001632DB"/>
    <w:rsid w:val="00167AA9"/>
    <w:rsid w:val="00170916"/>
    <w:rsid w:val="00170FD7"/>
    <w:rsid w:val="00172FA8"/>
    <w:rsid w:val="00174719"/>
    <w:rsid w:val="00175916"/>
    <w:rsid w:val="00177035"/>
    <w:rsid w:val="001770E1"/>
    <w:rsid w:val="001771FF"/>
    <w:rsid w:val="00180414"/>
    <w:rsid w:val="00182D34"/>
    <w:rsid w:val="00182E1D"/>
    <w:rsid w:val="0018442B"/>
    <w:rsid w:val="00185BC1"/>
    <w:rsid w:val="00185D78"/>
    <w:rsid w:val="00187E6B"/>
    <w:rsid w:val="001905F9"/>
    <w:rsid w:val="00190708"/>
    <w:rsid w:val="0019088F"/>
    <w:rsid w:val="0019137F"/>
    <w:rsid w:val="00192484"/>
    <w:rsid w:val="001A07AB"/>
    <w:rsid w:val="001A0805"/>
    <w:rsid w:val="001A1847"/>
    <w:rsid w:val="001A26C1"/>
    <w:rsid w:val="001A46D3"/>
    <w:rsid w:val="001A59BD"/>
    <w:rsid w:val="001B0594"/>
    <w:rsid w:val="001B2E78"/>
    <w:rsid w:val="001B4500"/>
    <w:rsid w:val="001B60EB"/>
    <w:rsid w:val="001B6C2D"/>
    <w:rsid w:val="001C2E3F"/>
    <w:rsid w:val="001C3E9B"/>
    <w:rsid w:val="001C43A8"/>
    <w:rsid w:val="001C5B75"/>
    <w:rsid w:val="001C6916"/>
    <w:rsid w:val="001D00C6"/>
    <w:rsid w:val="001D094A"/>
    <w:rsid w:val="001D1D3B"/>
    <w:rsid w:val="001D32DE"/>
    <w:rsid w:val="001D3C6E"/>
    <w:rsid w:val="001D4E25"/>
    <w:rsid w:val="001D682D"/>
    <w:rsid w:val="001D78BA"/>
    <w:rsid w:val="001E1268"/>
    <w:rsid w:val="001E18E4"/>
    <w:rsid w:val="001E204D"/>
    <w:rsid w:val="001E28E5"/>
    <w:rsid w:val="001E3B4F"/>
    <w:rsid w:val="001E3F5B"/>
    <w:rsid w:val="001E42B2"/>
    <w:rsid w:val="001E4EB3"/>
    <w:rsid w:val="001F01B2"/>
    <w:rsid w:val="001F2404"/>
    <w:rsid w:val="001F268F"/>
    <w:rsid w:val="001F30EF"/>
    <w:rsid w:val="001F375D"/>
    <w:rsid w:val="001F3B90"/>
    <w:rsid w:val="001F6061"/>
    <w:rsid w:val="001F70B7"/>
    <w:rsid w:val="00200D6E"/>
    <w:rsid w:val="00206EEC"/>
    <w:rsid w:val="002071D1"/>
    <w:rsid w:val="00210C2A"/>
    <w:rsid w:val="00212587"/>
    <w:rsid w:val="00212E21"/>
    <w:rsid w:val="00215F5C"/>
    <w:rsid w:val="002200D7"/>
    <w:rsid w:val="00222B0E"/>
    <w:rsid w:val="00224DAF"/>
    <w:rsid w:val="002253AD"/>
    <w:rsid w:val="00227A62"/>
    <w:rsid w:val="002300FC"/>
    <w:rsid w:val="00231223"/>
    <w:rsid w:val="002312FC"/>
    <w:rsid w:val="00232C10"/>
    <w:rsid w:val="00235A17"/>
    <w:rsid w:val="002363C2"/>
    <w:rsid w:val="00236C5B"/>
    <w:rsid w:val="0024051D"/>
    <w:rsid w:val="00241DD4"/>
    <w:rsid w:val="00242709"/>
    <w:rsid w:val="00243446"/>
    <w:rsid w:val="002440B9"/>
    <w:rsid w:val="00245CF3"/>
    <w:rsid w:val="0024615C"/>
    <w:rsid w:val="00246759"/>
    <w:rsid w:val="00246823"/>
    <w:rsid w:val="00246AEC"/>
    <w:rsid w:val="00247C60"/>
    <w:rsid w:val="0025149E"/>
    <w:rsid w:val="00252698"/>
    <w:rsid w:val="002532CC"/>
    <w:rsid w:val="0025331B"/>
    <w:rsid w:val="00254C0E"/>
    <w:rsid w:val="00255205"/>
    <w:rsid w:val="00256263"/>
    <w:rsid w:val="00256F98"/>
    <w:rsid w:val="00257F31"/>
    <w:rsid w:val="00260BE7"/>
    <w:rsid w:val="00261CDD"/>
    <w:rsid w:val="002629CB"/>
    <w:rsid w:val="002633CB"/>
    <w:rsid w:val="00266FCB"/>
    <w:rsid w:val="0027060D"/>
    <w:rsid w:val="002707AC"/>
    <w:rsid w:val="00270CDA"/>
    <w:rsid w:val="00270F6F"/>
    <w:rsid w:val="00272B90"/>
    <w:rsid w:val="00272C96"/>
    <w:rsid w:val="002737DD"/>
    <w:rsid w:val="00273B9A"/>
    <w:rsid w:val="00275E0A"/>
    <w:rsid w:val="00276619"/>
    <w:rsid w:val="00277AE0"/>
    <w:rsid w:val="00277FE1"/>
    <w:rsid w:val="00282AB1"/>
    <w:rsid w:val="00283519"/>
    <w:rsid w:val="00283A66"/>
    <w:rsid w:val="00285E36"/>
    <w:rsid w:val="002868CA"/>
    <w:rsid w:val="002901C5"/>
    <w:rsid w:val="002913EF"/>
    <w:rsid w:val="002953D4"/>
    <w:rsid w:val="00297DA3"/>
    <w:rsid w:val="00297DF9"/>
    <w:rsid w:val="002A0E56"/>
    <w:rsid w:val="002A2C31"/>
    <w:rsid w:val="002A4705"/>
    <w:rsid w:val="002A4BC2"/>
    <w:rsid w:val="002A63A0"/>
    <w:rsid w:val="002A681A"/>
    <w:rsid w:val="002B022D"/>
    <w:rsid w:val="002B1293"/>
    <w:rsid w:val="002B1D5D"/>
    <w:rsid w:val="002B418D"/>
    <w:rsid w:val="002B4F28"/>
    <w:rsid w:val="002B54C5"/>
    <w:rsid w:val="002B7D40"/>
    <w:rsid w:val="002C0B4E"/>
    <w:rsid w:val="002C1602"/>
    <w:rsid w:val="002C21B1"/>
    <w:rsid w:val="002C29A2"/>
    <w:rsid w:val="002C2CC9"/>
    <w:rsid w:val="002C63F2"/>
    <w:rsid w:val="002C6CE6"/>
    <w:rsid w:val="002D02E2"/>
    <w:rsid w:val="002D163F"/>
    <w:rsid w:val="002D2E25"/>
    <w:rsid w:val="002D3032"/>
    <w:rsid w:val="002D34DD"/>
    <w:rsid w:val="002D5D4E"/>
    <w:rsid w:val="002D64A8"/>
    <w:rsid w:val="002D699B"/>
    <w:rsid w:val="002E007A"/>
    <w:rsid w:val="002E16B4"/>
    <w:rsid w:val="002E30A5"/>
    <w:rsid w:val="002E4330"/>
    <w:rsid w:val="002E4766"/>
    <w:rsid w:val="002E7D15"/>
    <w:rsid w:val="002F0190"/>
    <w:rsid w:val="002F0209"/>
    <w:rsid w:val="002F2029"/>
    <w:rsid w:val="002F3220"/>
    <w:rsid w:val="002F69AD"/>
    <w:rsid w:val="002F7328"/>
    <w:rsid w:val="002F7699"/>
    <w:rsid w:val="0030050B"/>
    <w:rsid w:val="0030672F"/>
    <w:rsid w:val="00310709"/>
    <w:rsid w:val="00310BFF"/>
    <w:rsid w:val="00312808"/>
    <w:rsid w:val="00312FF6"/>
    <w:rsid w:val="00314A1A"/>
    <w:rsid w:val="00314E08"/>
    <w:rsid w:val="00316CC9"/>
    <w:rsid w:val="003208E1"/>
    <w:rsid w:val="0032354F"/>
    <w:rsid w:val="00326C95"/>
    <w:rsid w:val="00327D0E"/>
    <w:rsid w:val="003325BA"/>
    <w:rsid w:val="003333AC"/>
    <w:rsid w:val="00334A79"/>
    <w:rsid w:val="00337309"/>
    <w:rsid w:val="00343419"/>
    <w:rsid w:val="0034352E"/>
    <w:rsid w:val="00345DFD"/>
    <w:rsid w:val="003462C0"/>
    <w:rsid w:val="003474A1"/>
    <w:rsid w:val="00347AAD"/>
    <w:rsid w:val="003520A9"/>
    <w:rsid w:val="00352DF8"/>
    <w:rsid w:val="0035356A"/>
    <w:rsid w:val="00355398"/>
    <w:rsid w:val="00357218"/>
    <w:rsid w:val="00357DD7"/>
    <w:rsid w:val="00360404"/>
    <w:rsid w:val="0036120F"/>
    <w:rsid w:val="00361845"/>
    <w:rsid w:val="003622B8"/>
    <w:rsid w:val="00362615"/>
    <w:rsid w:val="00362800"/>
    <w:rsid w:val="0036441B"/>
    <w:rsid w:val="00364EE0"/>
    <w:rsid w:val="00370467"/>
    <w:rsid w:val="00376DA3"/>
    <w:rsid w:val="003805E1"/>
    <w:rsid w:val="00381AA9"/>
    <w:rsid w:val="00383883"/>
    <w:rsid w:val="003842BD"/>
    <w:rsid w:val="003843DA"/>
    <w:rsid w:val="003879C4"/>
    <w:rsid w:val="00387BCE"/>
    <w:rsid w:val="00387E4B"/>
    <w:rsid w:val="003906C2"/>
    <w:rsid w:val="003907DD"/>
    <w:rsid w:val="00391192"/>
    <w:rsid w:val="0039204C"/>
    <w:rsid w:val="00392D59"/>
    <w:rsid w:val="0039307C"/>
    <w:rsid w:val="00395374"/>
    <w:rsid w:val="00395624"/>
    <w:rsid w:val="00395D22"/>
    <w:rsid w:val="003A0B4D"/>
    <w:rsid w:val="003A1920"/>
    <w:rsid w:val="003A357B"/>
    <w:rsid w:val="003A50A3"/>
    <w:rsid w:val="003A77CD"/>
    <w:rsid w:val="003B12B2"/>
    <w:rsid w:val="003B3AFB"/>
    <w:rsid w:val="003B437F"/>
    <w:rsid w:val="003B770B"/>
    <w:rsid w:val="003C08C5"/>
    <w:rsid w:val="003C3770"/>
    <w:rsid w:val="003C44AE"/>
    <w:rsid w:val="003C4559"/>
    <w:rsid w:val="003C4C68"/>
    <w:rsid w:val="003C6344"/>
    <w:rsid w:val="003D4890"/>
    <w:rsid w:val="003E1527"/>
    <w:rsid w:val="003E5492"/>
    <w:rsid w:val="003E5700"/>
    <w:rsid w:val="003E62B6"/>
    <w:rsid w:val="003E6E17"/>
    <w:rsid w:val="003F0509"/>
    <w:rsid w:val="003F0778"/>
    <w:rsid w:val="003F08C3"/>
    <w:rsid w:val="003F2579"/>
    <w:rsid w:val="003F2CDB"/>
    <w:rsid w:val="003F637B"/>
    <w:rsid w:val="003F77A4"/>
    <w:rsid w:val="00400B1D"/>
    <w:rsid w:val="00401641"/>
    <w:rsid w:val="0040186D"/>
    <w:rsid w:val="004024EA"/>
    <w:rsid w:val="00406047"/>
    <w:rsid w:val="00411BF0"/>
    <w:rsid w:val="004123AA"/>
    <w:rsid w:val="00412AD9"/>
    <w:rsid w:val="00415087"/>
    <w:rsid w:val="004150BA"/>
    <w:rsid w:val="00415CD3"/>
    <w:rsid w:val="004167DC"/>
    <w:rsid w:val="00417CD8"/>
    <w:rsid w:val="0042050A"/>
    <w:rsid w:val="00421631"/>
    <w:rsid w:val="00421CB9"/>
    <w:rsid w:val="004256C6"/>
    <w:rsid w:val="004257EE"/>
    <w:rsid w:val="004269DD"/>
    <w:rsid w:val="00430DB6"/>
    <w:rsid w:val="0043148D"/>
    <w:rsid w:val="00433A53"/>
    <w:rsid w:val="00434FE6"/>
    <w:rsid w:val="00435A64"/>
    <w:rsid w:val="00435EA8"/>
    <w:rsid w:val="0044036D"/>
    <w:rsid w:val="004413E6"/>
    <w:rsid w:val="00443AA1"/>
    <w:rsid w:val="00444A4C"/>
    <w:rsid w:val="00444BA6"/>
    <w:rsid w:val="00444C7B"/>
    <w:rsid w:val="0044745B"/>
    <w:rsid w:val="00447C41"/>
    <w:rsid w:val="004503EF"/>
    <w:rsid w:val="004518B5"/>
    <w:rsid w:val="004535A2"/>
    <w:rsid w:val="0045387E"/>
    <w:rsid w:val="00453A7D"/>
    <w:rsid w:val="004556B2"/>
    <w:rsid w:val="004559A0"/>
    <w:rsid w:val="0046145F"/>
    <w:rsid w:val="00462A6F"/>
    <w:rsid w:val="00463BC3"/>
    <w:rsid w:val="0046416A"/>
    <w:rsid w:val="00464A1E"/>
    <w:rsid w:val="00467F5F"/>
    <w:rsid w:val="0047103A"/>
    <w:rsid w:val="0047297F"/>
    <w:rsid w:val="00472E4F"/>
    <w:rsid w:val="00475561"/>
    <w:rsid w:val="0047749B"/>
    <w:rsid w:val="00481C24"/>
    <w:rsid w:val="00483EE1"/>
    <w:rsid w:val="004843C2"/>
    <w:rsid w:val="00484AE5"/>
    <w:rsid w:val="0048781A"/>
    <w:rsid w:val="004910EF"/>
    <w:rsid w:val="004914AE"/>
    <w:rsid w:val="00492802"/>
    <w:rsid w:val="0049301D"/>
    <w:rsid w:val="0049305A"/>
    <w:rsid w:val="00494464"/>
    <w:rsid w:val="00494789"/>
    <w:rsid w:val="00495311"/>
    <w:rsid w:val="004958C1"/>
    <w:rsid w:val="004A3240"/>
    <w:rsid w:val="004A3C75"/>
    <w:rsid w:val="004A635F"/>
    <w:rsid w:val="004A73E8"/>
    <w:rsid w:val="004A76D0"/>
    <w:rsid w:val="004A772F"/>
    <w:rsid w:val="004B0A07"/>
    <w:rsid w:val="004B1288"/>
    <w:rsid w:val="004B1D55"/>
    <w:rsid w:val="004B1FF2"/>
    <w:rsid w:val="004B257B"/>
    <w:rsid w:val="004B4213"/>
    <w:rsid w:val="004B4EBE"/>
    <w:rsid w:val="004B5B8E"/>
    <w:rsid w:val="004B5CAA"/>
    <w:rsid w:val="004C07E4"/>
    <w:rsid w:val="004C1F99"/>
    <w:rsid w:val="004C26D2"/>
    <w:rsid w:val="004C5105"/>
    <w:rsid w:val="004C594F"/>
    <w:rsid w:val="004C662C"/>
    <w:rsid w:val="004C6F83"/>
    <w:rsid w:val="004C70EE"/>
    <w:rsid w:val="004C7883"/>
    <w:rsid w:val="004D1B08"/>
    <w:rsid w:val="004D1D9E"/>
    <w:rsid w:val="004D1F35"/>
    <w:rsid w:val="004D2AFD"/>
    <w:rsid w:val="004D5D0A"/>
    <w:rsid w:val="004E0087"/>
    <w:rsid w:val="004E0898"/>
    <w:rsid w:val="004E1607"/>
    <w:rsid w:val="004E1A63"/>
    <w:rsid w:val="004E4CEF"/>
    <w:rsid w:val="004E5E48"/>
    <w:rsid w:val="004E6CB3"/>
    <w:rsid w:val="004E7E76"/>
    <w:rsid w:val="004F037B"/>
    <w:rsid w:val="004F0614"/>
    <w:rsid w:val="004F0A29"/>
    <w:rsid w:val="004F3A7A"/>
    <w:rsid w:val="004F77A4"/>
    <w:rsid w:val="0050261D"/>
    <w:rsid w:val="005027BA"/>
    <w:rsid w:val="00503F6D"/>
    <w:rsid w:val="00505E58"/>
    <w:rsid w:val="00510624"/>
    <w:rsid w:val="00512CA0"/>
    <w:rsid w:val="0051615C"/>
    <w:rsid w:val="00520E96"/>
    <w:rsid w:val="005234BC"/>
    <w:rsid w:val="00523FD1"/>
    <w:rsid w:val="00524E12"/>
    <w:rsid w:val="005311C5"/>
    <w:rsid w:val="00531CBD"/>
    <w:rsid w:val="00531E5C"/>
    <w:rsid w:val="005324A3"/>
    <w:rsid w:val="00534B50"/>
    <w:rsid w:val="0053555F"/>
    <w:rsid w:val="0053584B"/>
    <w:rsid w:val="005401F2"/>
    <w:rsid w:val="00540B77"/>
    <w:rsid w:val="00540C98"/>
    <w:rsid w:val="005442D1"/>
    <w:rsid w:val="005458EC"/>
    <w:rsid w:val="0054677A"/>
    <w:rsid w:val="00546D1A"/>
    <w:rsid w:val="00547AB6"/>
    <w:rsid w:val="00552262"/>
    <w:rsid w:val="00553052"/>
    <w:rsid w:val="00554A49"/>
    <w:rsid w:val="00555754"/>
    <w:rsid w:val="00555817"/>
    <w:rsid w:val="00560620"/>
    <w:rsid w:val="00562000"/>
    <w:rsid w:val="0056261C"/>
    <w:rsid w:val="00563A00"/>
    <w:rsid w:val="00563A3E"/>
    <w:rsid w:val="00564962"/>
    <w:rsid w:val="00565A55"/>
    <w:rsid w:val="00565E61"/>
    <w:rsid w:val="00565E89"/>
    <w:rsid w:val="0056698B"/>
    <w:rsid w:val="005673DA"/>
    <w:rsid w:val="005706EB"/>
    <w:rsid w:val="0057219B"/>
    <w:rsid w:val="005736AE"/>
    <w:rsid w:val="0057441E"/>
    <w:rsid w:val="005806DD"/>
    <w:rsid w:val="00581545"/>
    <w:rsid w:val="00581C19"/>
    <w:rsid w:val="00582AE2"/>
    <w:rsid w:val="0058545D"/>
    <w:rsid w:val="00586B2D"/>
    <w:rsid w:val="00591B4C"/>
    <w:rsid w:val="0059224D"/>
    <w:rsid w:val="00594187"/>
    <w:rsid w:val="00595B59"/>
    <w:rsid w:val="0059603D"/>
    <w:rsid w:val="005A2803"/>
    <w:rsid w:val="005A380C"/>
    <w:rsid w:val="005A482A"/>
    <w:rsid w:val="005A6AC5"/>
    <w:rsid w:val="005A724A"/>
    <w:rsid w:val="005A7A95"/>
    <w:rsid w:val="005B007F"/>
    <w:rsid w:val="005B02C2"/>
    <w:rsid w:val="005B0417"/>
    <w:rsid w:val="005B0DD9"/>
    <w:rsid w:val="005B0E9C"/>
    <w:rsid w:val="005B13D8"/>
    <w:rsid w:val="005B1A7E"/>
    <w:rsid w:val="005B3838"/>
    <w:rsid w:val="005B404F"/>
    <w:rsid w:val="005B548A"/>
    <w:rsid w:val="005C0F85"/>
    <w:rsid w:val="005C1B3C"/>
    <w:rsid w:val="005C31AB"/>
    <w:rsid w:val="005C401F"/>
    <w:rsid w:val="005C4AAA"/>
    <w:rsid w:val="005C4E17"/>
    <w:rsid w:val="005D0F90"/>
    <w:rsid w:val="005D3470"/>
    <w:rsid w:val="005D5E1D"/>
    <w:rsid w:val="005E1CCA"/>
    <w:rsid w:val="005E1D7B"/>
    <w:rsid w:val="005E211C"/>
    <w:rsid w:val="005E5672"/>
    <w:rsid w:val="005E5B58"/>
    <w:rsid w:val="005F0099"/>
    <w:rsid w:val="005F06EE"/>
    <w:rsid w:val="005F235A"/>
    <w:rsid w:val="005F4ACF"/>
    <w:rsid w:val="005F4D9C"/>
    <w:rsid w:val="005F56B1"/>
    <w:rsid w:val="005F57EC"/>
    <w:rsid w:val="005F7B56"/>
    <w:rsid w:val="00606B6C"/>
    <w:rsid w:val="00606C3E"/>
    <w:rsid w:val="00610313"/>
    <w:rsid w:val="006111B3"/>
    <w:rsid w:val="00613F1C"/>
    <w:rsid w:val="006157DF"/>
    <w:rsid w:val="006162F5"/>
    <w:rsid w:val="006208DB"/>
    <w:rsid w:val="00620CC0"/>
    <w:rsid w:val="00621197"/>
    <w:rsid w:val="006233D5"/>
    <w:rsid w:val="00625304"/>
    <w:rsid w:val="00626A8B"/>
    <w:rsid w:val="00626CF2"/>
    <w:rsid w:val="006279BD"/>
    <w:rsid w:val="00627DE1"/>
    <w:rsid w:val="00630580"/>
    <w:rsid w:val="00633A72"/>
    <w:rsid w:val="006346CF"/>
    <w:rsid w:val="00634B4A"/>
    <w:rsid w:val="00635F01"/>
    <w:rsid w:val="00636F1E"/>
    <w:rsid w:val="00637215"/>
    <w:rsid w:val="00637E28"/>
    <w:rsid w:val="00640D35"/>
    <w:rsid w:val="00641562"/>
    <w:rsid w:val="006418A5"/>
    <w:rsid w:val="00642BE4"/>
    <w:rsid w:val="00643E18"/>
    <w:rsid w:val="00646845"/>
    <w:rsid w:val="00651AE5"/>
    <w:rsid w:val="00652F8C"/>
    <w:rsid w:val="00653A45"/>
    <w:rsid w:val="006556A0"/>
    <w:rsid w:val="00655C49"/>
    <w:rsid w:val="006577B8"/>
    <w:rsid w:val="00657DC9"/>
    <w:rsid w:val="00670910"/>
    <w:rsid w:val="0067103F"/>
    <w:rsid w:val="00671319"/>
    <w:rsid w:val="006723C8"/>
    <w:rsid w:val="006724D2"/>
    <w:rsid w:val="00674ACE"/>
    <w:rsid w:val="00677EFB"/>
    <w:rsid w:val="006825D4"/>
    <w:rsid w:val="0068523F"/>
    <w:rsid w:val="00685B68"/>
    <w:rsid w:val="0068751E"/>
    <w:rsid w:val="0068764C"/>
    <w:rsid w:val="00687773"/>
    <w:rsid w:val="00687CBB"/>
    <w:rsid w:val="00691196"/>
    <w:rsid w:val="00691659"/>
    <w:rsid w:val="0069313E"/>
    <w:rsid w:val="006931EC"/>
    <w:rsid w:val="00695843"/>
    <w:rsid w:val="00696351"/>
    <w:rsid w:val="006A2694"/>
    <w:rsid w:val="006A2DB8"/>
    <w:rsid w:val="006A550C"/>
    <w:rsid w:val="006A67BB"/>
    <w:rsid w:val="006A7930"/>
    <w:rsid w:val="006B08FA"/>
    <w:rsid w:val="006B1323"/>
    <w:rsid w:val="006B1551"/>
    <w:rsid w:val="006B3A64"/>
    <w:rsid w:val="006B5F2A"/>
    <w:rsid w:val="006B6190"/>
    <w:rsid w:val="006C09CF"/>
    <w:rsid w:val="006C0D0F"/>
    <w:rsid w:val="006C2A54"/>
    <w:rsid w:val="006C620C"/>
    <w:rsid w:val="006C729E"/>
    <w:rsid w:val="006C76B7"/>
    <w:rsid w:val="006D09F5"/>
    <w:rsid w:val="006D253E"/>
    <w:rsid w:val="006D47C0"/>
    <w:rsid w:val="006D63AA"/>
    <w:rsid w:val="006D727B"/>
    <w:rsid w:val="006E07C6"/>
    <w:rsid w:val="006E080B"/>
    <w:rsid w:val="006E34A1"/>
    <w:rsid w:val="006E37C9"/>
    <w:rsid w:val="006E4704"/>
    <w:rsid w:val="006E49E6"/>
    <w:rsid w:val="006E62B7"/>
    <w:rsid w:val="006E6B89"/>
    <w:rsid w:val="006F19A2"/>
    <w:rsid w:val="006F1A03"/>
    <w:rsid w:val="006F3201"/>
    <w:rsid w:val="006F3B85"/>
    <w:rsid w:val="006F3DFC"/>
    <w:rsid w:val="006F4405"/>
    <w:rsid w:val="006F602A"/>
    <w:rsid w:val="006F7A48"/>
    <w:rsid w:val="006F7C56"/>
    <w:rsid w:val="007000E9"/>
    <w:rsid w:val="00703F1C"/>
    <w:rsid w:val="00704F19"/>
    <w:rsid w:val="007073D5"/>
    <w:rsid w:val="00707C29"/>
    <w:rsid w:val="00710680"/>
    <w:rsid w:val="00711B01"/>
    <w:rsid w:val="007129F6"/>
    <w:rsid w:val="007132B5"/>
    <w:rsid w:val="00715AD4"/>
    <w:rsid w:val="00720705"/>
    <w:rsid w:val="00721249"/>
    <w:rsid w:val="00721317"/>
    <w:rsid w:val="0072251B"/>
    <w:rsid w:val="007242FF"/>
    <w:rsid w:val="00725633"/>
    <w:rsid w:val="007258D1"/>
    <w:rsid w:val="00725924"/>
    <w:rsid w:val="00726645"/>
    <w:rsid w:val="007324A2"/>
    <w:rsid w:val="00735D5B"/>
    <w:rsid w:val="00736505"/>
    <w:rsid w:val="007416B3"/>
    <w:rsid w:val="007440EB"/>
    <w:rsid w:val="00747233"/>
    <w:rsid w:val="0074757C"/>
    <w:rsid w:val="007500D0"/>
    <w:rsid w:val="00750AAE"/>
    <w:rsid w:val="007514F7"/>
    <w:rsid w:val="00754703"/>
    <w:rsid w:val="00755A16"/>
    <w:rsid w:val="00755AAE"/>
    <w:rsid w:val="0075651B"/>
    <w:rsid w:val="00757C71"/>
    <w:rsid w:val="007611AE"/>
    <w:rsid w:val="0076207A"/>
    <w:rsid w:val="0076326B"/>
    <w:rsid w:val="00765F2A"/>
    <w:rsid w:val="00766BD0"/>
    <w:rsid w:val="007708AC"/>
    <w:rsid w:val="00771FA5"/>
    <w:rsid w:val="00773FA1"/>
    <w:rsid w:val="00774968"/>
    <w:rsid w:val="007803DA"/>
    <w:rsid w:val="00780AC4"/>
    <w:rsid w:val="007831DA"/>
    <w:rsid w:val="007841AB"/>
    <w:rsid w:val="00784A3F"/>
    <w:rsid w:val="00785758"/>
    <w:rsid w:val="00785B57"/>
    <w:rsid w:val="00786365"/>
    <w:rsid w:val="00786855"/>
    <w:rsid w:val="007904AF"/>
    <w:rsid w:val="0079116F"/>
    <w:rsid w:val="00795806"/>
    <w:rsid w:val="007A0D49"/>
    <w:rsid w:val="007A2D86"/>
    <w:rsid w:val="007B01C1"/>
    <w:rsid w:val="007B3E53"/>
    <w:rsid w:val="007B55DF"/>
    <w:rsid w:val="007B602C"/>
    <w:rsid w:val="007B6959"/>
    <w:rsid w:val="007B7662"/>
    <w:rsid w:val="007C0BEF"/>
    <w:rsid w:val="007C2510"/>
    <w:rsid w:val="007C2F00"/>
    <w:rsid w:val="007C33A6"/>
    <w:rsid w:val="007C3F9A"/>
    <w:rsid w:val="007C4C2F"/>
    <w:rsid w:val="007C5F17"/>
    <w:rsid w:val="007C6237"/>
    <w:rsid w:val="007C65DF"/>
    <w:rsid w:val="007C6B73"/>
    <w:rsid w:val="007D0629"/>
    <w:rsid w:val="007D2819"/>
    <w:rsid w:val="007D2C58"/>
    <w:rsid w:val="007D2D78"/>
    <w:rsid w:val="007D41FF"/>
    <w:rsid w:val="007D557F"/>
    <w:rsid w:val="007D6C0B"/>
    <w:rsid w:val="007D7E33"/>
    <w:rsid w:val="007E0A7D"/>
    <w:rsid w:val="007E1D42"/>
    <w:rsid w:val="007E32AA"/>
    <w:rsid w:val="007E37F2"/>
    <w:rsid w:val="007E4385"/>
    <w:rsid w:val="007E4E30"/>
    <w:rsid w:val="007E614E"/>
    <w:rsid w:val="007E75A9"/>
    <w:rsid w:val="007E7703"/>
    <w:rsid w:val="007E7AE1"/>
    <w:rsid w:val="007F12AE"/>
    <w:rsid w:val="007F2570"/>
    <w:rsid w:val="007F2E1C"/>
    <w:rsid w:val="007F3512"/>
    <w:rsid w:val="007F5965"/>
    <w:rsid w:val="00800F4B"/>
    <w:rsid w:val="00801BB7"/>
    <w:rsid w:val="00801E78"/>
    <w:rsid w:val="00807E45"/>
    <w:rsid w:val="008108BC"/>
    <w:rsid w:val="0081585B"/>
    <w:rsid w:val="00821702"/>
    <w:rsid w:val="00821F58"/>
    <w:rsid w:val="00824DE6"/>
    <w:rsid w:val="008254D7"/>
    <w:rsid w:val="00825F79"/>
    <w:rsid w:val="00826E2F"/>
    <w:rsid w:val="0082774E"/>
    <w:rsid w:val="00830DA9"/>
    <w:rsid w:val="00830E7E"/>
    <w:rsid w:val="00836C7A"/>
    <w:rsid w:val="00837FB8"/>
    <w:rsid w:val="008403EF"/>
    <w:rsid w:val="00840FEF"/>
    <w:rsid w:val="008416AB"/>
    <w:rsid w:val="00843FB6"/>
    <w:rsid w:val="0084609B"/>
    <w:rsid w:val="008464DD"/>
    <w:rsid w:val="0084799A"/>
    <w:rsid w:val="00847F68"/>
    <w:rsid w:val="00855902"/>
    <w:rsid w:val="00856697"/>
    <w:rsid w:val="008575B5"/>
    <w:rsid w:val="008612E1"/>
    <w:rsid w:val="0086183D"/>
    <w:rsid w:val="008620D0"/>
    <w:rsid w:val="0086328B"/>
    <w:rsid w:val="008632CD"/>
    <w:rsid w:val="00866D73"/>
    <w:rsid w:val="0087023C"/>
    <w:rsid w:val="008703D8"/>
    <w:rsid w:val="00870F78"/>
    <w:rsid w:val="00873D2D"/>
    <w:rsid w:val="00875000"/>
    <w:rsid w:val="00875AB2"/>
    <w:rsid w:val="00876BA1"/>
    <w:rsid w:val="00877193"/>
    <w:rsid w:val="00877C52"/>
    <w:rsid w:val="008801F7"/>
    <w:rsid w:val="0088644C"/>
    <w:rsid w:val="0089137B"/>
    <w:rsid w:val="0089245C"/>
    <w:rsid w:val="008946F8"/>
    <w:rsid w:val="0089554B"/>
    <w:rsid w:val="008972E6"/>
    <w:rsid w:val="00897586"/>
    <w:rsid w:val="008975E9"/>
    <w:rsid w:val="008A10CF"/>
    <w:rsid w:val="008A2624"/>
    <w:rsid w:val="008A376F"/>
    <w:rsid w:val="008B1DB7"/>
    <w:rsid w:val="008B2DB6"/>
    <w:rsid w:val="008B2FB1"/>
    <w:rsid w:val="008B3C3C"/>
    <w:rsid w:val="008B402C"/>
    <w:rsid w:val="008B6104"/>
    <w:rsid w:val="008B6B89"/>
    <w:rsid w:val="008C0CA5"/>
    <w:rsid w:val="008C11ED"/>
    <w:rsid w:val="008C24F6"/>
    <w:rsid w:val="008C29CC"/>
    <w:rsid w:val="008C2A6C"/>
    <w:rsid w:val="008C36C8"/>
    <w:rsid w:val="008C5B2F"/>
    <w:rsid w:val="008C6A59"/>
    <w:rsid w:val="008D18F8"/>
    <w:rsid w:val="008D3055"/>
    <w:rsid w:val="008D35C1"/>
    <w:rsid w:val="008D5261"/>
    <w:rsid w:val="008D5D18"/>
    <w:rsid w:val="008E2D4C"/>
    <w:rsid w:val="008E3D95"/>
    <w:rsid w:val="008E538A"/>
    <w:rsid w:val="008E7506"/>
    <w:rsid w:val="008F0E2B"/>
    <w:rsid w:val="008F3103"/>
    <w:rsid w:val="008F4E20"/>
    <w:rsid w:val="008F7715"/>
    <w:rsid w:val="00900036"/>
    <w:rsid w:val="00902995"/>
    <w:rsid w:val="009047D6"/>
    <w:rsid w:val="009062B6"/>
    <w:rsid w:val="009063CA"/>
    <w:rsid w:val="0091081F"/>
    <w:rsid w:val="00910F69"/>
    <w:rsid w:val="00911C05"/>
    <w:rsid w:val="00913188"/>
    <w:rsid w:val="00915D69"/>
    <w:rsid w:val="00920202"/>
    <w:rsid w:val="009206F0"/>
    <w:rsid w:val="00921911"/>
    <w:rsid w:val="00922077"/>
    <w:rsid w:val="009245AE"/>
    <w:rsid w:val="00925981"/>
    <w:rsid w:val="0092666B"/>
    <w:rsid w:val="00927419"/>
    <w:rsid w:val="00927F9A"/>
    <w:rsid w:val="00931858"/>
    <w:rsid w:val="00932015"/>
    <w:rsid w:val="00932DD6"/>
    <w:rsid w:val="009370A9"/>
    <w:rsid w:val="00937F8E"/>
    <w:rsid w:val="00940C3C"/>
    <w:rsid w:val="00941599"/>
    <w:rsid w:val="00941C53"/>
    <w:rsid w:val="00941F37"/>
    <w:rsid w:val="00945968"/>
    <w:rsid w:val="00946CED"/>
    <w:rsid w:val="0094790B"/>
    <w:rsid w:val="00947B72"/>
    <w:rsid w:val="0095147F"/>
    <w:rsid w:val="009527E4"/>
    <w:rsid w:val="00953DF7"/>
    <w:rsid w:val="00955088"/>
    <w:rsid w:val="00956F05"/>
    <w:rsid w:val="00956FD1"/>
    <w:rsid w:val="009615F4"/>
    <w:rsid w:val="00961682"/>
    <w:rsid w:val="009660A8"/>
    <w:rsid w:val="00966886"/>
    <w:rsid w:val="00966BFE"/>
    <w:rsid w:val="00967CE9"/>
    <w:rsid w:val="00967D88"/>
    <w:rsid w:val="00970705"/>
    <w:rsid w:val="0097456F"/>
    <w:rsid w:val="00975BAC"/>
    <w:rsid w:val="009762AC"/>
    <w:rsid w:val="009814E0"/>
    <w:rsid w:val="00982C46"/>
    <w:rsid w:val="00984500"/>
    <w:rsid w:val="0098537E"/>
    <w:rsid w:val="0098761F"/>
    <w:rsid w:val="0099066C"/>
    <w:rsid w:val="00994DD4"/>
    <w:rsid w:val="00996320"/>
    <w:rsid w:val="0099654D"/>
    <w:rsid w:val="009970F3"/>
    <w:rsid w:val="009A10E9"/>
    <w:rsid w:val="009A290D"/>
    <w:rsid w:val="009A39DE"/>
    <w:rsid w:val="009A3F02"/>
    <w:rsid w:val="009A49F7"/>
    <w:rsid w:val="009A509D"/>
    <w:rsid w:val="009A587E"/>
    <w:rsid w:val="009A5A6C"/>
    <w:rsid w:val="009A62EE"/>
    <w:rsid w:val="009A69C6"/>
    <w:rsid w:val="009A6E69"/>
    <w:rsid w:val="009A7C74"/>
    <w:rsid w:val="009A7F73"/>
    <w:rsid w:val="009B1C3C"/>
    <w:rsid w:val="009B1E35"/>
    <w:rsid w:val="009B301D"/>
    <w:rsid w:val="009B35C3"/>
    <w:rsid w:val="009B6A76"/>
    <w:rsid w:val="009B74B2"/>
    <w:rsid w:val="009C06C8"/>
    <w:rsid w:val="009C50C4"/>
    <w:rsid w:val="009C59FE"/>
    <w:rsid w:val="009C5A5F"/>
    <w:rsid w:val="009C5A99"/>
    <w:rsid w:val="009C67A2"/>
    <w:rsid w:val="009C6A7C"/>
    <w:rsid w:val="009C75B2"/>
    <w:rsid w:val="009C76E4"/>
    <w:rsid w:val="009C7A78"/>
    <w:rsid w:val="009D20BC"/>
    <w:rsid w:val="009D2183"/>
    <w:rsid w:val="009D56C5"/>
    <w:rsid w:val="009D6795"/>
    <w:rsid w:val="009D7B8C"/>
    <w:rsid w:val="009D7FE4"/>
    <w:rsid w:val="009E015C"/>
    <w:rsid w:val="009E1A20"/>
    <w:rsid w:val="009E3005"/>
    <w:rsid w:val="009E4753"/>
    <w:rsid w:val="009E6AED"/>
    <w:rsid w:val="009E7309"/>
    <w:rsid w:val="009F02FA"/>
    <w:rsid w:val="009F1752"/>
    <w:rsid w:val="009F25A6"/>
    <w:rsid w:val="009F5143"/>
    <w:rsid w:val="009F53A6"/>
    <w:rsid w:val="009F5C78"/>
    <w:rsid w:val="00A00346"/>
    <w:rsid w:val="00A009A9"/>
    <w:rsid w:val="00A01EDE"/>
    <w:rsid w:val="00A04ADB"/>
    <w:rsid w:val="00A05EAE"/>
    <w:rsid w:val="00A07321"/>
    <w:rsid w:val="00A10722"/>
    <w:rsid w:val="00A1109E"/>
    <w:rsid w:val="00A1117A"/>
    <w:rsid w:val="00A15961"/>
    <w:rsid w:val="00A16FB5"/>
    <w:rsid w:val="00A26235"/>
    <w:rsid w:val="00A3063D"/>
    <w:rsid w:val="00A3082A"/>
    <w:rsid w:val="00A35CC2"/>
    <w:rsid w:val="00A418C9"/>
    <w:rsid w:val="00A47828"/>
    <w:rsid w:val="00A55478"/>
    <w:rsid w:val="00A5649B"/>
    <w:rsid w:val="00A56870"/>
    <w:rsid w:val="00A57722"/>
    <w:rsid w:val="00A57CF1"/>
    <w:rsid w:val="00A60F7E"/>
    <w:rsid w:val="00A61CA5"/>
    <w:rsid w:val="00A61CDB"/>
    <w:rsid w:val="00A65AE7"/>
    <w:rsid w:val="00A66BBE"/>
    <w:rsid w:val="00A70D15"/>
    <w:rsid w:val="00A77001"/>
    <w:rsid w:val="00A809F0"/>
    <w:rsid w:val="00A81BF8"/>
    <w:rsid w:val="00A8286B"/>
    <w:rsid w:val="00A85FC9"/>
    <w:rsid w:val="00A86CA7"/>
    <w:rsid w:val="00A936AF"/>
    <w:rsid w:val="00A95E48"/>
    <w:rsid w:val="00A960FC"/>
    <w:rsid w:val="00A9615A"/>
    <w:rsid w:val="00A977BD"/>
    <w:rsid w:val="00A97FE8"/>
    <w:rsid w:val="00AA2624"/>
    <w:rsid w:val="00AA2764"/>
    <w:rsid w:val="00AA75D3"/>
    <w:rsid w:val="00AA7B6C"/>
    <w:rsid w:val="00AA7D57"/>
    <w:rsid w:val="00AA7F72"/>
    <w:rsid w:val="00AB3653"/>
    <w:rsid w:val="00AB662D"/>
    <w:rsid w:val="00AC0648"/>
    <w:rsid w:val="00AC480C"/>
    <w:rsid w:val="00AC4B5C"/>
    <w:rsid w:val="00AC57E4"/>
    <w:rsid w:val="00AC73A4"/>
    <w:rsid w:val="00AC7E76"/>
    <w:rsid w:val="00AD02EC"/>
    <w:rsid w:val="00AD3A4D"/>
    <w:rsid w:val="00AD466C"/>
    <w:rsid w:val="00AD4C7E"/>
    <w:rsid w:val="00AD626E"/>
    <w:rsid w:val="00AD6966"/>
    <w:rsid w:val="00AE227F"/>
    <w:rsid w:val="00AE3C5E"/>
    <w:rsid w:val="00AE4E83"/>
    <w:rsid w:val="00AE4FAE"/>
    <w:rsid w:val="00AE6788"/>
    <w:rsid w:val="00AF0EC8"/>
    <w:rsid w:val="00AF186B"/>
    <w:rsid w:val="00AF24AF"/>
    <w:rsid w:val="00AF3167"/>
    <w:rsid w:val="00AF39E7"/>
    <w:rsid w:val="00AF3CFA"/>
    <w:rsid w:val="00AF5DDC"/>
    <w:rsid w:val="00AF6865"/>
    <w:rsid w:val="00AF706F"/>
    <w:rsid w:val="00AF7A66"/>
    <w:rsid w:val="00B02CA5"/>
    <w:rsid w:val="00B07713"/>
    <w:rsid w:val="00B1049F"/>
    <w:rsid w:val="00B125B9"/>
    <w:rsid w:val="00B14AE6"/>
    <w:rsid w:val="00B15BD9"/>
    <w:rsid w:val="00B16BDD"/>
    <w:rsid w:val="00B202E4"/>
    <w:rsid w:val="00B21FCC"/>
    <w:rsid w:val="00B22F82"/>
    <w:rsid w:val="00B24839"/>
    <w:rsid w:val="00B25ECC"/>
    <w:rsid w:val="00B26F94"/>
    <w:rsid w:val="00B37324"/>
    <w:rsid w:val="00B41540"/>
    <w:rsid w:val="00B467F4"/>
    <w:rsid w:val="00B46EE5"/>
    <w:rsid w:val="00B4726B"/>
    <w:rsid w:val="00B50139"/>
    <w:rsid w:val="00B51855"/>
    <w:rsid w:val="00B5215B"/>
    <w:rsid w:val="00B56F19"/>
    <w:rsid w:val="00B6018C"/>
    <w:rsid w:val="00B62B6D"/>
    <w:rsid w:val="00B637F1"/>
    <w:rsid w:val="00B63F7D"/>
    <w:rsid w:val="00B643FF"/>
    <w:rsid w:val="00B64787"/>
    <w:rsid w:val="00B65683"/>
    <w:rsid w:val="00B65AA9"/>
    <w:rsid w:val="00B677B1"/>
    <w:rsid w:val="00B71056"/>
    <w:rsid w:val="00B71168"/>
    <w:rsid w:val="00B7139C"/>
    <w:rsid w:val="00B73F03"/>
    <w:rsid w:val="00B758D0"/>
    <w:rsid w:val="00B76B8E"/>
    <w:rsid w:val="00B82619"/>
    <w:rsid w:val="00B84AC8"/>
    <w:rsid w:val="00B93623"/>
    <w:rsid w:val="00B94355"/>
    <w:rsid w:val="00B94D96"/>
    <w:rsid w:val="00B97547"/>
    <w:rsid w:val="00B97924"/>
    <w:rsid w:val="00B97D90"/>
    <w:rsid w:val="00BA2326"/>
    <w:rsid w:val="00BA3EB3"/>
    <w:rsid w:val="00BA6971"/>
    <w:rsid w:val="00BA7D08"/>
    <w:rsid w:val="00BB3F8B"/>
    <w:rsid w:val="00BB47FF"/>
    <w:rsid w:val="00BC00D1"/>
    <w:rsid w:val="00BC1881"/>
    <w:rsid w:val="00BC410D"/>
    <w:rsid w:val="00BC6096"/>
    <w:rsid w:val="00BC6389"/>
    <w:rsid w:val="00BD00B2"/>
    <w:rsid w:val="00BD4540"/>
    <w:rsid w:val="00BD4FDB"/>
    <w:rsid w:val="00BD6474"/>
    <w:rsid w:val="00BE107C"/>
    <w:rsid w:val="00BE11D7"/>
    <w:rsid w:val="00BE18A0"/>
    <w:rsid w:val="00BE6423"/>
    <w:rsid w:val="00BE6B8E"/>
    <w:rsid w:val="00BF0679"/>
    <w:rsid w:val="00BF24F8"/>
    <w:rsid w:val="00BF2B51"/>
    <w:rsid w:val="00C005B2"/>
    <w:rsid w:val="00C00609"/>
    <w:rsid w:val="00C01FCF"/>
    <w:rsid w:val="00C025A7"/>
    <w:rsid w:val="00C047B5"/>
    <w:rsid w:val="00C04C8B"/>
    <w:rsid w:val="00C06077"/>
    <w:rsid w:val="00C06433"/>
    <w:rsid w:val="00C06E68"/>
    <w:rsid w:val="00C11FE3"/>
    <w:rsid w:val="00C12EF0"/>
    <w:rsid w:val="00C1350C"/>
    <w:rsid w:val="00C2000E"/>
    <w:rsid w:val="00C21040"/>
    <w:rsid w:val="00C2285A"/>
    <w:rsid w:val="00C23D1C"/>
    <w:rsid w:val="00C24732"/>
    <w:rsid w:val="00C24C20"/>
    <w:rsid w:val="00C25B18"/>
    <w:rsid w:val="00C265CA"/>
    <w:rsid w:val="00C266BA"/>
    <w:rsid w:val="00C30957"/>
    <w:rsid w:val="00C327D4"/>
    <w:rsid w:val="00C3419B"/>
    <w:rsid w:val="00C34E28"/>
    <w:rsid w:val="00C358DF"/>
    <w:rsid w:val="00C37513"/>
    <w:rsid w:val="00C37C53"/>
    <w:rsid w:val="00C40B2E"/>
    <w:rsid w:val="00C41206"/>
    <w:rsid w:val="00C420C3"/>
    <w:rsid w:val="00C42904"/>
    <w:rsid w:val="00C437B4"/>
    <w:rsid w:val="00C45563"/>
    <w:rsid w:val="00C47B87"/>
    <w:rsid w:val="00C51911"/>
    <w:rsid w:val="00C53D45"/>
    <w:rsid w:val="00C53D7B"/>
    <w:rsid w:val="00C5500C"/>
    <w:rsid w:val="00C553E1"/>
    <w:rsid w:val="00C62846"/>
    <w:rsid w:val="00C63F66"/>
    <w:rsid w:val="00C652C5"/>
    <w:rsid w:val="00C660D0"/>
    <w:rsid w:val="00C67DDD"/>
    <w:rsid w:val="00C67F87"/>
    <w:rsid w:val="00C715E4"/>
    <w:rsid w:val="00C720DD"/>
    <w:rsid w:val="00C7270E"/>
    <w:rsid w:val="00C739A3"/>
    <w:rsid w:val="00C76BB8"/>
    <w:rsid w:val="00C7711C"/>
    <w:rsid w:val="00C776FB"/>
    <w:rsid w:val="00C77B9A"/>
    <w:rsid w:val="00C85385"/>
    <w:rsid w:val="00C86CEC"/>
    <w:rsid w:val="00C87266"/>
    <w:rsid w:val="00C87611"/>
    <w:rsid w:val="00C87A61"/>
    <w:rsid w:val="00C90A07"/>
    <w:rsid w:val="00C94F55"/>
    <w:rsid w:val="00C95E3F"/>
    <w:rsid w:val="00CA117F"/>
    <w:rsid w:val="00CA2FFA"/>
    <w:rsid w:val="00CA3AD8"/>
    <w:rsid w:val="00CB0C00"/>
    <w:rsid w:val="00CB1888"/>
    <w:rsid w:val="00CB1B78"/>
    <w:rsid w:val="00CB310F"/>
    <w:rsid w:val="00CB34FC"/>
    <w:rsid w:val="00CB6A42"/>
    <w:rsid w:val="00CB6B36"/>
    <w:rsid w:val="00CC2C96"/>
    <w:rsid w:val="00CC2CA7"/>
    <w:rsid w:val="00CC2E0D"/>
    <w:rsid w:val="00CC5FDD"/>
    <w:rsid w:val="00CC7012"/>
    <w:rsid w:val="00CC74B9"/>
    <w:rsid w:val="00CD232A"/>
    <w:rsid w:val="00CD32AF"/>
    <w:rsid w:val="00CD354C"/>
    <w:rsid w:val="00CD63C7"/>
    <w:rsid w:val="00CD67E8"/>
    <w:rsid w:val="00CD7231"/>
    <w:rsid w:val="00CE6792"/>
    <w:rsid w:val="00CE7340"/>
    <w:rsid w:val="00CF13F2"/>
    <w:rsid w:val="00CF173F"/>
    <w:rsid w:val="00CF3F96"/>
    <w:rsid w:val="00CF43D1"/>
    <w:rsid w:val="00CF645F"/>
    <w:rsid w:val="00CF691D"/>
    <w:rsid w:val="00D01F9E"/>
    <w:rsid w:val="00D02865"/>
    <w:rsid w:val="00D03258"/>
    <w:rsid w:val="00D033F1"/>
    <w:rsid w:val="00D050AC"/>
    <w:rsid w:val="00D05826"/>
    <w:rsid w:val="00D0712E"/>
    <w:rsid w:val="00D0720F"/>
    <w:rsid w:val="00D077BC"/>
    <w:rsid w:val="00D10118"/>
    <w:rsid w:val="00D1273B"/>
    <w:rsid w:val="00D131E2"/>
    <w:rsid w:val="00D13783"/>
    <w:rsid w:val="00D13D88"/>
    <w:rsid w:val="00D14146"/>
    <w:rsid w:val="00D15128"/>
    <w:rsid w:val="00D1515D"/>
    <w:rsid w:val="00D15BF9"/>
    <w:rsid w:val="00D15C6B"/>
    <w:rsid w:val="00D16038"/>
    <w:rsid w:val="00D20DED"/>
    <w:rsid w:val="00D22FA1"/>
    <w:rsid w:val="00D24297"/>
    <w:rsid w:val="00D27D0B"/>
    <w:rsid w:val="00D3015F"/>
    <w:rsid w:val="00D311DE"/>
    <w:rsid w:val="00D315FC"/>
    <w:rsid w:val="00D371AF"/>
    <w:rsid w:val="00D37DFD"/>
    <w:rsid w:val="00D4097C"/>
    <w:rsid w:val="00D43AAA"/>
    <w:rsid w:val="00D43C3A"/>
    <w:rsid w:val="00D44D53"/>
    <w:rsid w:val="00D455D4"/>
    <w:rsid w:val="00D4690A"/>
    <w:rsid w:val="00D46D44"/>
    <w:rsid w:val="00D51CA9"/>
    <w:rsid w:val="00D5229C"/>
    <w:rsid w:val="00D55E12"/>
    <w:rsid w:val="00D5774A"/>
    <w:rsid w:val="00D60CEE"/>
    <w:rsid w:val="00D640D5"/>
    <w:rsid w:val="00D64748"/>
    <w:rsid w:val="00D66D52"/>
    <w:rsid w:val="00D70800"/>
    <w:rsid w:val="00D71EBD"/>
    <w:rsid w:val="00D72BAD"/>
    <w:rsid w:val="00D734C9"/>
    <w:rsid w:val="00D758FC"/>
    <w:rsid w:val="00D77B28"/>
    <w:rsid w:val="00D80B70"/>
    <w:rsid w:val="00D81C81"/>
    <w:rsid w:val="00D82950"/>
    <w:rsid w:val="00D82EC1"/>
    <w:rsid w:val="00D8574D"/>
    <w:rsid w:val="00D86630"/>
    <w:rsid w:val="00D86925"/>
    <w:rsid w:val="00D86969"/>
    <w:rsid w:val="00D9040D"/>
    <w:rsid w:val="00D9072D"/>
    <w:rsid w:val="00D90D55"/>
    <w:rsid w:val="00D91DEC"/>
    <w:rsid w:val="00D926F2"/>
    <w:rsid w:val="00D93284"/>
    <w:rsid w:val="00D93C55"/>
    <w:rsid w:val="00D97E8E"/>
    <w:rsid w:val="00DA01EF"/>
    <w:rsid w:val="00DA1CAD"/>
    <w:rsid w:val="00DA3EB6"/>
    <w:rsid w:val="00DA46C5"/>
    <w:rsid w:val="00DA5559"/>
    <w:rsid w:val="00DA6270"/>
    <w:rsid w:val="00DB06B0"/>
    <w:rsid w:val="00DB0DC5"/>
    <w:rsid w:val="00DB31D4"/>
    <w:rsid w:val="00DB3298"/>
    <w:rsid w:val="00DB36D4"/>
    <w:rsid w:val="00DB5F24"/>
    <w:rsid w:val="00DB61EA"/>
    <w:rsid w:val="00DC00EE"/>
    <w:rsid w:val="00DC0D2A"/>
    <w:rsid w:val="00DC1C57"/>
    <w:rsid w:val="00DC2149"/>
    <w:rsid w:val="00DC5A91"/>
    <w:rsid w:val="00DD064A"/>
    <w:rsid w:val="00DD133A"/>
    <w:rsid w:val="00DD52F7"/>
    <w:rsid w:val="00DD55F3"/>
    <w:rsid w:val="00DD5D7B"/>
    <w:rsid w:val="00DD6D4F"/>
    <w:rsid w:val="00DD6FB7"/>
    <w:rsid w:val="00DE151C"/>
    <w:rsid w:val="00DE1610"/>
    <w:rsid w:val="00DE18EC"/>
    <w:rsid w:val="00DE633A"/>
    <w:rsid w:val="00DE6600"/>
    <w:rsid w:val="00DE71C3"/>
    <w:rsid w:val="00DE794D"/>
    <w:rsid w:val="00DF1E2E"/>
    <w:rsid w:val="00DF221B"/>
    <w:rsid w:val="00DF4408"/>
    <w:rsid w:val="00E0246E"/>
    <w:rsid w:val="00E02B6E"/>
    <w:rsid w:val="00E032D0"/>
    <w:rsid w:val="00E03D3D"/>
    <w:rsid w:val="00E053B9"/>
    <w:rsid w:val="00E05E93"/>
    <w:rsid w:val="00E101A7"/>
    <w:rsid w:val="00E11025"/>
    <w:rsid w:val="00E11155"/>
    <w:rsid w:val="00E128A5"/>
    <w:rsid w:val="00E13634"/>
    <w:rsid w:val="00E16EBF"/>
    <w:rsid w:val="00E20A08"/>
    <w:rsid w:val="00E243B1"/>
    <w:rsid w:val="00E27B0A"/>
    <w:rsid w:val="00E30827"/>
    <w:rsid w:val="00E3163C"/>
    <w:rsid w:val="00E31D4F"/>
    <w:rsid w:val="00E31F0A"/>
    <w:rsid w:val="00E3455A"/>
    <w:rsid w:val="00E363AD"/>
    <w:rsid w:val="00E36833"/>
    <w:rsid w:val="00E426C4"/>
    <w:rsid w:val="00E53219"/>
    <w:rsid w:val="00E537FD"/>
    <w:rsid w:val="00E54DB9"/>
    <w:rsid w:val="00E554B8"/>
    <w:rsid w:val="00E61963"/>
    <w:rsid w:val="00E62313"/>
    <w:rsid w:val="00E6321C"/>
    <w:rsid w:val="00E63C43"/>
    <w:rsid w:val="00E63F1A"/>
    <w:rsid w:val="00E64B58"/>
    <w:rsid w:val="00E64E68"/>
    <w:rsid w:val="00E713B8"/>
    <w:rsid w:val="00E72BE3"/>
    <w:rsid w:val="00E74B23"/>
    <w:rsid w:val="00E74FA6"/>
    <w:rsid w:val="00E75F52"/>
    <w:rsid w:val="00E81167"/>
    <w:rsid w:val="00E8167D"/>
    <w:rsid w:val="00E81820"/>
    <w:rsid w:val="00E824F3"/>
    <w:rsid w:val="00E82C04"/>
    <w:rsid w:val="00E8463F"/>
    <w:rsid w:val="00E851BB"/>
    <w:rsid w:val="00E851C0"/>
    <w:rsid w:val="00E85E95"/>
    <w:rsid w:val="00E86C6E"/>
    <w:rsid w:val="00E86FA2"/>
    <w:rsid w:val="00E877E5"/>
    <w:rsid w:val="00E9055E"/>
    <w:rsid w:val="00E90DA6"/>
    <w:rsid w:val="00E93487"/>
    <w:rsid w:val="00E9534F"/>
    <w:rsid w:val="00E95A30"/>
    <w:rsid w:val="00EA0234"/>
    <w:rsid w:val="00EA05C7"/>
    <w:rsid w:val="00EA458A"/>
    <w:rsid w:val="00EA62DA"/>
    <w:rsid w:val="00EA64CA"/>
    <w:rsid w:val="00EA732C"/>
    <w:rsid w:val="00EB149E"/>
    <w:rsid w:val="00EC130E"/>
    <w:rsid w:val="00EC22C7"/>
    <w:rsid w:val="00EC357E"/>
    <w:rsid w:val="00ED0703"/>
    <w:rsid w:val="00ED1B4F"/>
    <w:rsid w:val="00ED3744"/>
    <w:rsid w:val="00ED3C59"/>
    <w:rsid w:val="00ED4236"/>
    <w:rsid w:val="00ED49B2"/>
    <w:rsid w:val="00ED7616"/>
    <w:rsid w:val="00EE08AA"/>
    <w:rsid w:val="00EE3911"/>
    <w:rsid w:val="00EE412F"/>
    <w:rsid w:val="00EE5E6D"/>
    <w:rsid w:val="00EE67D2"/>
    <w:rsid w:val="00EE6901"/>
    <w:rsid w:val="00EE7A2A"/>
    <w:rsid w:val="00F01417"/>
    <w:rsid w:val="00F02376"/>
    <w:rsid w:val="00F02407"/>
    <w:rsid w:val="00F12EE3"/>
    <w:rsid w:val="00F1470D"/>
    <w:rsid w:val="00F15357"/>
    <w:rsid w:val="00F1680B"/>
    <w:rsid w:val="00F174EE"/>
    <w:rsid w:val="00F234D8"/>
    <w:rsid w:val="00F24BE4"/>
    <w:rsid w:val="00F27DA6"/>
    <w:rsid w:val="00F30F0A"/>
    <w:rsid w:val="00F30FB9"/>
    <w:rsid w:val="00F317AB"/>
    <w:rsid w:val="00F34A14"/>
    <w:rsid w:val="00F3655D"/>
    <w:rsid w:val="00F417F4"/>
    <w:rsid w:val="00F42591"/>
    <w:rsid w:val="00F44DD9"/>
    <w:rsid w:val="00F46FE3"/>
    <w:rsid w:val="00F47825"/>
    <w:rsid w:val="00F53257"/>
    <w:rsid w:val="00F55DD5"/>
    <w:rsid w:val="00F56454"/>
    <w:rsid w:val="00F56D52"/>
    <w:rsid w:val="00F61AF9"/>
    <w:rsid w:val="00F61B72"/>
    <w:rsid w:val="00F62B4E"/>
    <w:rsid w:val="00F62C75"/>
    <w:rsid w:val="00F6303A"/>
    <w:rsid w:val="00F66C42"/>
    <w:rsid w:val="00F7089A"/>
    <w:rsid w:val="00F71ED7"/>
    <w:rsid w:val="00F72EA3"/>
    <w:rsid w:val="00F74C68"/>
    <w:rsid w:val="00F76A3D"/>
    <w:rsid w:val="00F77EDC"/>
    <w:rsid w:val="00F8198E"/>
    <w:rsid w:val="00F82C03"/>
    <w:rsid w:val="00F831C0"/>
    <w:rsid w:val="00F83473"/>
    <w:rsid w:val="00F83832"/>
    <w:rsid w:val="00F84189"/>
    <w:rsid w:val="00F841A5"/>
    <w:rsid w:val="00F87B19"/>
    <w:rsid w:val="00F87EDD"/>
    <w:rsid w:val="00F93A57"/>
    <w:rsid w:val="00F94736"/>
    <w:rsid w:val="00F948F2"/>
    <w:rsid w:val="00F95F38"/>
    <w:rsid w:val="00F97D99"/>
    <w:rsid w:val="00FA0057"/>
    <w:rsid w:val="00FA076C"/>
    <w:rsid w:val="00FA096A"/>
    <w:rsid w:val="00FA12A1"/>
    <w:rsid w:val="00FA3296"/>
    <w:rsid w:val="00FA3DEB"/>
    <w:rsid w:val="00FA55DF"/>
    <w:rsid w:val="00FA5ADD"/>
    <w:rsid w:val="00FA6673"/>
    <w:rsid w:val="00FA77D1"/>
    <w:rsid w:val="00FB16DB"/>
    <w:rsid w:val="00FB32AC"/>
    <w:rsid w:val="00FB4267"/>
    <w:rsid w:val="00FB644E"/>
    <w:rsid w:val="00FC242D"/>
    <w:rsid w:val="00FC366D"/>
    <w:rsid w:val="00FC3D7E"/>
    <w:rsid w:val="00FC5FFD"/>
    <w:rsid w:val="00FC6652"/>
    <w:rsid w:val="00FC70EB"/>
    <w:rsid w:val="00FC77AC"/>
    <w:rsid w:val="00FD2C60"/>
    <w:rsid w:val="00FD4AEE"/>
    <w:rsid w:val="00FD4B89"/>
    <w:rsid w:val="00FD54BE"/>
    <w:rsid w:val="00FD5585"/>
    <w:rsid w:val="00FD6530"/>
    <w:rsid w:val="00FD6DF1"/>
    <w:rsid w:val="00FE0673"/>
    <w:rsid w:val="00FE2602"/>
    <w:rsid w:val="00FE3A53"/>
    <w:rsid w:val="00FE6EF4"/>
    <w:rsid w:val="00FF1FFD"/>
    <w:rsid w:val="00FF5EF1"/>
    <w:rsid w:val="00FF7C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9FDB01"/>
  <w15:chartTrackingRefBased/>
  <w15:docId w15:val="{3F4DDC58-0A82-6849-B747-22C5DA143C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2602"/>
    <w:rPr>
      <w:rFonts w:ascii="CMU Serif" w:hAnsi="CMU Serif"/>
      <w:sz w:val="20"/>
      <w:lang w:val="en-GB"/>
    </w:rPr>
  </w:style>
  <w:style w:type="paragraph" w:styleId="Heading1">
    <w:name w:val="heading 1"/>
    <w:basedOn w:val="Normal"/>
    <w:next w:val="Normal"/>
    <w:link w:val="Heading1Char"/>
    <w:uiPriority w:val="9"/>
    <w:qFormat/>
    <w:rsid w:val="003A357B"/>
    <w:pPr>
      <w:keepNext/>
      <w:keepLines/>
      <w:spacing w:before="360" w:after="80"/>
      <w:outlineLvl w:val="0"/>
    </w:pPr>
    <w:rPr>
      <w:rFonts w:ascii="CMU Serif Roman" w:eastAsiaTheme="majorEastAsia" w:hAnsi="CMU Serif Roman" w:cs="CMU Serif Roman"/>
      <w:b/>
      <w:color w:val="000000" w:themeColor="text1"/>
      <w:sz w:val="28"/>
      <w:szCs w:val="36"/>
      <w:lang w:val="en-US"/>
    </w:rPr>
  </w:style>
  <w:style w:type="paragraph" w:styleId="Heading2">
    <w:name w:val="heading 2"/>
    <w:basedOn w:val="Normal"/>
    <w:next w:val="Normal"/>
    <w:link w:val="Heading2Char"/>
    <w:autoRedefine/>
    <w:uiPriority w:val="9"/>
    <w:unhideWhenUsed/>
    <w:qFormat/>
    <w:rsid w:val="00655C49"/>
    <w:pPr>
      <w:keepNext/>
      <w:keepLines/>
      <w:spacing w:before="160" w:after="80"/>
      <w:outlineLvl w:val="1"/>
    </w:pPr>
    <w:rPr>
      <w:rFonts w:eastAsiaTheme="majorEastAsia" w:cstheme="majorBidi"/>
      <w:b/>
      <w:color w:val="000000" w:themeColor="text1"/>
      <w:szCs w:val="20"/>
    </w:rPr>
  </w:style>
  <w:style w:type="paragraph" w:styleId="Heading3">
    <w:name w:val="heading 3"/>
    <w:basedOn w:val="Normal"/>
    <w:next w:val="Normal"/>
    <w:link w:val="Heading3Char"/>
    <w:uiPriority w:val="9"/>
    <w:unhideWhenUsed/>
    <w:qFormat/>
    <w:rsid w:val="00BE11D7"/>
    <w:pPr>
      <w:outlineLvl w:val="2"/>
    </w:pPr>
    <w:rPr>
      <w:b/>
      <w:bCs/>
      <w:i/>
      <w:iCs/>
      <w:lang w:val="en-US"/>
    </w:rPr>
  </w:style>
  <w:style w:type="paragraph" w:styleId="Heading4">
    <w:name w:val="heading 4"/>
    <w:basedOn w:val="Normal"/>
    <w:next w:val="Normal"/>
    <w:link w:val="Heading4Char"/>
    <w:uiPriority w:val="9"/>
    <w:unhideWhenUsed/>
    <w:qFormat/>
    <w:rsid w:val="0056261C"/>
    <w:pPr>
      <w:keepNext/>
      <w:keepLines/>
      <w:spacing w:before="80" w:after="40"/>
      <w:outlineLvl w:val="3"/>
    </w:pPr>
    <w:rPr>
      <w:rFonts w:eastAsiaTheme="majorEastAsia" w:cstheme="majorBidi"/>
      <w:i/>
      <w:iCs/>
      <w:color w:val="000000" w:themeColor="text1"/>
    </w:rPr>
  </w:style>
  <w:style w:type="paragraph" w:styleId="Heading5">
    <w:name w:val="heading 5"/>
    <w:basedOn w:val="Normal"/>
    <w:next w:val="Normal"/>
    <w:link w:val="Heading5Char"/>
    <w:uiPriority w:val="9"/>
    <w:semiHidden/>
    <w:unhideWhenUsed/>
    <w:qFormat/>
    <w:rsid w:val="0056261C"/>
    <w:pPr>
      <w:keepNext/>
      <w:keepLines/>
      <w:spacing w:before="80" w:after="40"/>
      <w:outlineLvl w:val="4"/>
    </w:pPr>
    <w:rPr>
      <w:rFonts w:eastAsiaTheme="majorEastAsia" w:cstheme="majorBidi"/>
      <w:color w:val="000000" w:themeColor="text1"/>
    </w:rPr>
  </w:style>
  <w:style w:type="paragraph" w:styleId="Heading6">
    <w:name w:val="heading 6"/>
    <w:basedOn w:val="Normal"/>
    <w:next w:val="Normal"/>
    <w:link w:val="Heading6Char"/>
    <w:uiPriority w:val="9"/>
    <w:semiHidden/>
    <w:unhideWhenUsed/>
    <w:qFormat/>
    <w:rsid w:val="0056261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6261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6261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6261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357B"/>
    <w:rPr>
      <w:rFonts w:ascii="CMU Serif Roman" w:eastAsiaTheme="majorEastAsia" w:hAnsi="CMU Serif Roman" w:cs="CMU Serif Roman"/>
      <w:b/>
      <w:color w:val="000000" w:themeColor="text1"/>
      <w:sz w:val="28"/>
      <w:szCs w:val="36"/>
    </w:rPr>
  </w:style>
  <w:style w:type="character" w:customStyle="1" w:styleId="Heading2Char">
    <w:name w:val="Heading 2 Char"/>
    <w:basedOn w:val="DefaultParagraphFont"/>
    <w:link w:val="Heading2"/>
    <w:uiPriority w:val="9"/>
    <w:rsid w:val="00655C49"/>
    <w:rPr>
      <w:rFonts w:ascii="CMU Serif" w:eastAsiaTheme="majorEastAsia" w:hAnsi="CMU Serif" w:cstheme="majorBidi"/>
      <w:b/>
      <w:color w:val="000000" w:themeColor="text1"/>
      <w:sz w:val="20"/>
      <w:szCs w:val="20"/>
      <w:lang w:val="en-GB"/>
    </w:rPr>
  </w:style>
  <w:style w:type="character" w:customStyle="1" w:styleId="Heading3Char">
    <w:name w:val="Heading 3 Char"/>
    <w:basedOn w:val="DefaultParagraphFont"/>
    <w:link w:val="Heading3"/>
    <w:uiPriority w:val="9"/>
    <w:rsid w:val="00BE11D7"/>
    <w:rPr>
      <w:rFonts w:ascii="CMU Serif" w:hAnsi="CMU Serif"/>
      <w:b/>
      <w:bCs/>
      <w:i/>
      <w:iCs/>
      <w:sz w:val="20"/>
    </w:rPr>
  </w:style>
  <w:style w:type="character" w:customStyle="1" w:styleId="Heading4Char">
    <w:name w:val="Heading 4 Char"/>
    <w:basedOn w:val="DefaultParagraphFont"/>
    <w:link w:val="Heading4"/>
    <w:uiPriority w:val="9"/>
    <w:rsid w:val="0056261C"/>
    <w:rPr>
      <w:rFonts w:ascii="CMU Serif" w:eastAsiaTheme="majorEastAsia" w:hAnsi="CMU Serif" w:cstheme="majorBidi"/>
      <w:i/>
      <w:iCs/>
      <w:color w:val="000000" w:themeColor="text1"/>
      <w:lang w:val="en-GB"/>
    </w:rPr>
  </w:style>
  <w:style w:type="character" w:customStyle="1" w:styleId="Heading5Char">
    <w:name w:val="Heading 5 Char"/>
    <w:basedOn w:val="DefaultParagraphFont"/>
    <w:link w:val="Heading5"/>
    <w:uiPriority w:val="9"/>
    <w:semiHidden/>
    <w:rsid w:val="0056261C"/>
    <w:rPr>
      <w:rFonts w:ascii="CMU Serif" w:eastAsiaTheme="majorEastAsia" w:hAnsi="CMU Serif" w:cstheme="majorBidi"/>
      <w:color w:val="000000" w:themeColor="text1"/>
      <w:lang w:val="en-GB"/>
    </w:rPr>
  </w:style>
  <w:style w:type="character" w:customStyle="1" w:styleId="Heading6Char">
    <w:name w:val="Heading 6 Char"/>
    <w:basedOn w:val="DefaultParagraphFont"/>
    <w:link w:val="Heading6"/>
    <w:uiPriority w:val="9"/>
    <w:semiHidden/>
    <w:rsid w:val="0056261C"/>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56261C"/>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56261C"/>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56261C"/>
    <w:rPr>
      <w:rFonts w:eastAsiaTheme="majorEastAsia" w:cstheme="majorBidi"/>
      <w:color w:val="272727" w:themeColor="text1" w:themeTint="D8"/>
      <w:lang w:val="en-GB"/>
    </w:rPr>
  </w:style>
  <w:style w:type="paragraph" w:styleId="Title">
    <w:name w:val="Title"/>
    <w:basedOn w:val="Normal"/>
    <w:next w:val="Normal"/>
    <w:link w:val="TitleChar"/>
    <w:autoRedefine/>
    <w:uiPriority w:val="10"/>
    <w:qFormat/>
    <w:rsid w:val="00DA6270"/>
    <w:pPr>
      <w:spacing w:after="80"/>
      <w:contextualSpacing/>
    </w:pPr>
    <w:rPr>
      <w:rFonts w:ascii="Palatino" w:eastAsiaTheme="majorEastAsia" w:hAnsi="Palatino" w:cstheme="majorBidi"/>
      <w:b/>
      <w:spacing w:val="-10"/>
      <w:kern w:val="28"/>
      <w:sz w:val="28"/>
      <w:szCs w:val="44"/>
    </w:rPr>
  </w:style>
  <w:style w:type="character" w:customStyle="1" w:styleId="TitleChar">
    <w:name w:val="Title Char"/>
    <w:basedOn w:val="DefaultParagraphFont"/>
    <w:link w:val="Title"/>
    <w:uiPriority w:val="10"/>
    <w:rsid w:val="00DA6270"/>
    <w:rPr>
      <w:rFonts w:ascii="Palatino" w:eastAsiaTheme="majorEastAsia" w:hAnsi="Palatino" w:cstheme="majorBidi"/>
      <w:b/>
      <w:spacing w:val="-10"/>
      <w:kern w:val="28"/>
      <w:sz w:val="28"/>
      <w:szCs w:val="44"/>
      <w:lang w:val="en-GB"/>
    </w:rPr>
  </w:style>
  <w:style w:type="paragraph" w:styleId="Subtitle">
    <w:name w:val="Subtitle"/>
    <w:basedOn w:val="Normal"/>
    <w:next w:val="Normal"/>
    <w:link w:val="SubtitleChar"/>
    <w:uiPriority w:val="11"/>
    <w:qFormat/>
    <w:rsid w:val="0056261C"/>
    <w:pPr>
      <w:numPr>
        <w:ilvl w:val="1"/>
      </w:numPr>
      <w:spacing w:after="160"/>
    </w:pPr>
    <w:rPr>
      <w:rFonts w:eastAsiaTheme="majorEastAsia" w:cstheme="majorBidi"/>
      <w:color w:val="595959" w:themeColor="text1" w:themeTint="A6"/>
      <w:spacing w:val="15"/>
      <w:szCs w:val="28"/>
    </w:rPr>
  </w:style>
  <w:style w:type="character" w:customStyle="1" w:styleId="SubtitleChar">
    <w:name w:val="Subtitle Char"/>
    <w:basedOn w:val="DefaultParagraphFont"/>
    <w:link w:val="Subtitle"/>
    <w:uiPriority w:val="11"/>
    <w:rsid w:val="0056261C"/>
    <w:rPr>
      <w:rFonts w:ascii="CMU Serif" w:eastAsiaTheme="majorEastAsia" w:hAnsi="CMU Serif" w:cstheme="majorBidi"/>
      <w:color w:val="595959" w:themeColor="text1" w:themeTint="A6"/>
      <w:spacing w:val="15"/>
      <w:sz w:val="20"/>
      <w:szCs w:val="28"/>
      <w:lang w:val="en-GB"/>
    </w:rPr>
  </w:style>
  <w:style w:type="paragraph" w:styleId="Quote">
    <w:name w:val="Quote"/>
    <w:basedOn w:val="Normal"/>
    <w:next w:val="Normal"/>
    <w:link w:val="QuoteChar"/>
    <w:uiPriority w:val="29"/>
    <w:qFormat/>
    <w:rsid w:val="0056261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6261C"/>
    <w:rPr>
      <w:i/>
      <w:iCs/>
      <w:color w:val="404040" w:themeColor="text1" w:themeTint="BF"/>
      <w:lang w:val="en-GB"/>
    </w:rPr>
  </w:style>
  <w:style w:type="paragraph" w:styleId="ListParagraph">
    <w:name w:val="List Paragraph"/>
    <w:basedOn w:val="Normal"/>
    <w:uiPriority w:val="34"/>
    <w:qFormat/>
    <w:rsid w:val="0056261C"/>
    <w:pPr>
      <w:ind w:left="720"/>
      <w:contextualSpacing/>
    </w:pPr>
  </w:style>
  <w:style w:type="character" w:styleId="IntenseEmphasis">
    <w:name w:val="Intense Emphasis"/>
    <w:basedOn w:val="DefaultParagraphFont"/>
    <w:uiPriority w:val="21"/>
    <w:qFormat/>
    <w:rsid w:val="0056261C"/>
    <w:rPr>
      <w:rFonts w:ascii="CMU Serif" w:hAnsi="CMU Serif"/>
      <w:b/>
      <w:i/>
      <w:iCs/>
      <w:color w:val="000000" w:themeColor="text1"/>
    </w:rPr>
  </w:style>
  <w:style w:type="paragraph" w:styleId="IntenseQuote">
    <w:name w:val="Intense Quote"/>
    <w:basedOn w:val="Normal"/>
    <w:next w:val="Normal"/>
    <w:link w:val="IntenseQuoteChar"/>
    <w:uiPriority w:val="30"/>
    <w:qFormat/>
    <w:rsid w:val="0056261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6261C"/>
    <w:rPr>
      <w:i/>
      <w:iCs/>
      <w:color w:val="0F4761" w:themeColor="accent1" w:themeShade="BF"/>
      <w:lang w:val="en-GB"/>
    </w:rPr>
  </w:style>
  <w:style w:type="character" w:styleId="IntenseReference">
    <w:name w:val="Intense Reference"/>
    <w:basedOn w:val="DefaultParagraphFont"/>
    <w:uiPriority w:val="32"/>
    <w:qFormat/>
    <w:rsid w:val="0056261C"/>
    <w:rPr>
      <w:rFonts w:ascii="CMU Serif" w:hAnsi="CMU Serif"/>
      <w:b/>
      <w:bCs/>
      <w:smallCaps/>
      <w:color w:val="000000" w:themeColor="text1"/>
      <w:spacing w:val="5"/>
    </w:rPr>
  </w:style>
  <w:style w:type="character" w:styleId="SubtleEmphasis">
    <w:name w:val="Subtle Emphasis"/>
    <w:basedOn w:val="DefaultParagraphFont"/>
    <w:uiPriority w:val="19"/>
    <w:qFormat/>
    <w:rsid w:val="0056261C"/>
    <w:rPr>
      <w:rFonts w:ascii="CMU Serif" w:hAnsi="CMU Serif"/>
      <w:b w:val="0"/>
      <w:i/>
      <w:iCs/>
      <w:color w:val="404040" w:themeColor="text1" w:themeTint="BF"/>
    </w:rPr>
  </w:style>
  <w:style w:type="character" w:styleId="Emphasis">
    <w:name w:val="Emphasis"/>
    <w:basedOn w:val="DefaultParagraphFont"/>
    <w:uiPriority w:val="20"/>
    <w:qFormat/>
    <w:rsid w:val="0056261C"/>
    <w:rPr>
      <w:rFonts w:ascii="CMU Serif" w:hAnsi="CMU Serif"/>
      <w:b w:val="0"/>
      <w:i/>
      <w:iCs/>
    </w:rPr>
  </w:style>
  <w:style w:type="character" w:styleId="Strong">
    <w:name w:val="Strong"/>
    <w:basedOn w:val="DefaultParagraphFont"/>
    <w:uiPriority w:val="22"/>
    <w:qFormat/>
    <w:rsid w:val="0056261C"/>
    <w:rPr>
      <w:rFonts w:ascii="CMU Serif" w:hAnsi="CMU Serif"/>
      <w:b/>
      <w:bCs/>
    </w:rPr>
  </w:style>
  <w:style w:type="character" w:styleId="BookTitle">
    <w:name w:val="Book Title"/>
    <w:uiPriority w:val="33"/>
    <w:qFormat/>
    <w:rsid w:val="0056261C"/>
    <w:rPr>
      <w:rFonts w:ascii="CMU Serif Roman" w:hAnsi="CMU Serif Roman" w:cs="CMU Serif Roman"/>
      <w:b/>
    </w:rPr>
  </w:style>
  <w:style w:type="character" w:styleId="SubtleReference">
    <w:name w:val="Subtle Reference"/>
    <w:basedOn w:val="DefaultParagraphFont"/>
    <w:uiPriority w:val="31"/>
    <w:qFormat/>
    <w:rsid w:val="0056261C"/>
    <w:rPr>
      <w:rFonts w:ascii="CMU Serif" w:hAnsi="CMU Serif"/>
      <w:smallCaps/>
      <w:color w:val="5A5A5A" w:themeColor="text1" w:themeTint="A5"/>
    </w:rPr>
  </w:style>
  <w:style w:type="paragraph" w:styleId="NoSpacing">
    <w:name w:val="No Spacing"/>
    <w:uiPriority w:val="1"/>
    <w:qFormat/>
    <w:rsid w:val="0056261C"/>
    <w:rPr>
      <w:rFonts w:ascii="CMU Serif" w:hAnsi="CMU Serif"/>
      <w:sz w:val="20"/>
      <w:lang w:val="en-GB"/>
    </w:rPr>
  </w:style>
  <w:style w:type="paragraph" w:styleId="Header">
    <w:name w:val="header"/>
    <w:basedOn w:val="Normal"/>
    <w:link w:val="HeaderChar"/>
    <w:uiPriority w:val="99"/>
    <w:unhideWhenUsed/>
    <w:rsid w:val="0056261C"/>
    <w:pPr>
      <w:tabs>
        <w:tab w:val="center" w:pos="4680"/>
        <w:tab w:val="right" w:pos="9360"/>
      </w:tabs>
    </w:pPr>
  </w:style>
  <w:style w:type="character" w:customStyle="1" w:styleId="HeaderChar">
    <w:name w:val="Header Char"/>
    <w:basedOn w:val="DefaultParagraphFont"/>
    <w:link w:val="Header"/>
    <w:uiPriority w:val="99"/>
    <w:rsid w:val="0056261C"/>
    <w:rPr>
      <w:rFonts w:ascii="CMU Serif" w:hAnsi="CMU Serif"/>
      <w:lang w:val="en-GB"/>
    </w:rPr>
  </w:style>
  <w:style w:type="paragraph" w:styleId="Footer">
    <w:name w:val="footer"/>
    <w:basedOn w:val="Normal"/>
    <w:link w:val="FooterChar"/>
    <w:uiPriority w:val="99"/>
    <w:unhideWhenUsed/>
    <w:rsid w:val="0056261C"/>
    <w:pPr>
      <w:tabs>
        <w:tab w:val="center" w:pos="4680"/>
        <w:tab w:val="right" w:pos="9360"/>
      </w:tabs>
    </w:pPr>
  </w:style>
  <w:style w:type="character" w:customStyle="1" w:styleId="FooterChar">
    <w:name w:val="Footer Char"/>
    <w:basedOn w:val="DefaultParagraphFont"/>
    <w:link w:val="Footer"/>
    <w:uiPriority w:val="99"/>
    <w:rsid w:val="0056261C"/>
    <w:rPr>
      <w:rFonts w:ascii="CMU Serif" w:hAnsi="CMU Serif"/>
      <w:lang w:val="en-GB"/>
    </w:rPr>
  </w:style>
  <w:style w:type="paragraph" w:styleId="Bibliography">
    <w:name w:val="Bibliography"/>
    <w:basedOn w:val="Normal"/>
    <w:next w:val="Normal"/>
    <w:uiPriority w:val="37"/>
    <w:unhideWhenUsed/>
    <w:rsid w:val="00326C95"/>
    <w:pPr>
      <w:spacing w:line="480" w:lineRule="auto"/>
      <w:ind w:left="720" w:hanging="720"/>
    </w:pPr>
  </w:style>
  <w:style w:type="table" w:styleId="TableGrid">
    <w:name w:val="Table Grid"/>
    <w:basedOn w:val="TableNormal"/>
    <w:uiPriority w:val="39"/>
    <w:rsid w:val="002427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57F31"/>
    <w:rPr>
      <w:color w:val="666666"/>
    </w:rPr>
  </w:style>
  <w:style w:type="paragraph" w:styleId="HTMLPreformatted">
    <w:name w:val="HTML Preformatted"/>
    <w:basedOn w:val="Normal"/>
    <w:link w:val="HTMLPreformattedChar"/>
    <w:uiPriority w:val="99"/>
    <w:semiHidden/>
    <w:unhideWhenUsed/>
    <w:rsid w:val="0000765A"/>
    <w:rPr>
      <w:rFonts w:ascii="Consolas" w:hAnsi="Consolas" w:cs="Consolas"/>
      <w:szCs w:val="20"/>
    </w:rPr>
  </w:style>
  <w:style w:type="character" w:customStyle="1" w:styleId="HTMLPreformattedChar">
    <w:name w:val="HTML Preformatted Char"/>
    <w:basedOn w:val="DefaultParagraphFont"/>
    <w:link w:val="HTMLPreformatted"/>
    <w:uiPriority w:val="99"/>
    <w:semiHidden/>
    <w:rsid w:val="0000765A"/>
    <w:rPr>
      <w:rFonts w:ascii="Consolas" w:hAnsi="Consolas" w:cs="Consolas"/>
      <w:sz w:val="20"/>
      <w:szCs w:val="20"/>
      <w:lang w:val="en-GB"/>
    </w:rPr>
  </w:style>
  <w:style w:type="paragraph" w:customStyle="1" w:styleId="msonormal0">
    <w:name w:val="msonormal"/>
    <w:basedOn w:val="Normal"/>
    <w:rsid w:val="008E7506"/>
    <w:pPr>
      <w:spacing w:before="100" w:beforeAutospacing="1" w:after="100" w:afterAutospacing="1"/>
    </w:pPr>
    <w:rPr>
      <w:rFonts w:ascii="Times New Roman" w:eastAsia="Times New Roman" w:hAnsi="Times New Roman" w:cs="Times New Roman"/>
      <w:kern w:val="0"/>
      <w:sz w:val="24"/>
      <w:lang w:val="en-US"/>
      <w14:ligatures w14:val="none"/>
    </w:rPr>
  </w:style>
  <w:style w:type="character" w:styleId="HTMLCode">
    <w:name w:val="HTML Code"/>
    <w:basedOn w:val="DefaultParagraphFont"/>
    <w:uiPriority w:val="99"/>
    <w:semiHidden/>
    <w:unhideWhenUsed/>
    <w:rsid w:val="008E750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412135">
      <w:bodyDiv w:val="1"/>
      <w:marLeft w:val="0"/>
      <w:marRight w:val="0"/>
      <w:marTop w:val="0"/>
      <w:marBottom w:val="0"/>
      <w:divBdr>
        <w:top w:val="none" w:sz="0" w:space="0" w:color="auto"/>
        <w:left w:val="none" w:sz="0" w:space="0" w:color="auto"/>
        <w:bottom w:val="none" w:sz="0" w:space="0" w:color="auto"/>
        <w:right w:val="none" w:sz="0" w:space="0" w:color="auto"/>
      </w:divBdr>
      <w:divsChild>
        <w:div w:id="1928660075">
          <w:marLeft w:val="0"/>
          <w:marRight w:val="0"/>
          <w:marTop w:val="0"/>
          <w:marBottom w:val="0"/>
          <w:divBdr>
            <w:top w:val="none" w:sz="0" w:space="0" w:color="auto"/>
            <w:left w:val="none" w:sz="0" w:space="0" w:color="auto"/>
            <w:bottom w:val="none" w:sz="0" w:space="0" w:color="auto"/>
            <w:right w:val="none" w:sz="0" w:space="0" w:color="auto"/>
          </w:divBdr>
          <w:divsChild>
            <w:div w:id="145883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63620">
      <w:bodyDiv w:val="1"/>
      <w:marLeft w:val="0"/>
      <w:marRight w:val="0"/>
      <w:marTop w:val="0"/>
      <w:marBottom w:val="0"/>
      <w:divBdr>
        <w:top w:val="none" w:sz="0" w:space="0" w:color="auto"/>
        <w:left w:val="none" w:sz="0" w:space="0" w:color="auto"/>
        <w:bottom w:val="none" w:sz="0" w:space="0" w:color="auto"/>
        <w:right w:val="none" w:sz="0" w:space="0" w:color="auto"/>
      </w:divBdr>
      <w:divsChild>
        <w:div w:id="1650790571">
          <w:marLeft w:val="0"/>
          <w:marRight w:val="0"/>
          <w:marTop w:val="0"/>
          <w:marBottom w:val="0"/>
          <w:divBdr>
            <w:top w:val="none" w:sz="0" w:space="0" w:color="auto"/>
            <w:left w:val="none" w:sz="0" w:space="0" w:color="auto"/>
            <w:bottom w:val="none" w:sz="0" w:space="0" w:color="auto"/>
            <w:right w:val="none" w:sz="0" w:space="0" w:color="auto"/>
          </w:divBdr>
          <w:divsChild>
            <w:div w:id="1132937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481769">
      <w:bodyDiv w:val="1"/>
      <w:marLeft w:val="0"/>
      <w:marRight w:val="0"/>
      <w:marTop w:val="0"/>
      <w:marBottom w:val="0"/>
      <w:divBdr>
        <w:top w:val="none" w:sz="0" w:space="0" w:color="auto"/>
        <w:left w:val="none" w:sz="0" w:space="0" w:color="auto"/>
        <w:bottom w:val="none" w:sz="0" w:space="0" w:color="auto"/>
        <w:right w:val="none" w:sz="0" w:space="0" w:color="auto"/>
      </w:divBdr>
      <w:divsChild>
        <w:div w:id="242297269">
          <w:marLeft w:val="0"/>
          <w:marRight w:val="0"/>
          <w:marTop w:val="0"/>
          <w:marBottom w:val="0"/>
          <w:divBdr>
            <w:top w:val="none" w:sz="0" w:space="0" w:color="auto"/>
            <w:left w:val="none" w:sz="0" w:space="0" w:color="auto"/>
            <w:bottom w:val="none" w:sz="0" w:space="0" w:color="auto"/>
            <w:right w:val="none" w:sz="0" w:space="0" w:color="auto"/>
          </w:divBdr>
          <w:divsChild>
            <w:div w:id="33119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640926">
      <w:bodyDiv w:val="1"/>
      <w:marLeft w:val="0"/>
      <w:marRight w:val="0"/>
      <w:marTop w:val="0"/>
      <w:marBottom w:val="0"/>
      <w:divBdr>
        <w:top w:val="none" w:sz="0" w:space="0" w:color="auto"/>
        <w:left w:val="none" w:sz="0" w:space="0" w:color="auto"/>
        <w:bottom w:val="none" w:sz="0" w:space="0" w:color="auto"/>
        <w:right w:val="none" w:sz="0" w:space="0" w:color="auto"/>
      </w:divBdr>
    </w:div>
    <w:div w:id="377901052">
      <w:bodyDiv w:val="1"/>
      <w:marLeft w:val="0"/>
      <w:marRight w:val="0"/>
      <w:marTop w:val="0"/>
      <w:marBottom w:val="0"/>
      <w:divBdr>
        <w:top w:val="none" w:sz="0" w:space="0" w:color="auto"/>
        <w:left w:val="none" w:sz="0" w:space="0" w:color="auto"/>
        <w:bottom w:val="none" w:sz="0" w:space="0" w:color="auto"/>
        <w:right w:val="none" w:sz="0" w:space="0" w:color="auto"/>
      </w:divBdr>
    </w:div>
    <w:div w:id="520436706">
      <w:bodyDiv w:val="1"/>
      <w:marLeft w:val="0"/>
      <w:marRight w:val="0"/>
      <w:marTop w:val="0"/>
      <w:marBottom w:val="0"/>
      <w:divBdr>
        <w:top w:val="none" w:sz="0" w:space="0" w:color="auto"/>
        <w:left w:val="none" w:sz="0" w:space="0" w:color="auto"/>
        <w:bottom w:val="none" w:sz="0" w:space="0" w:color="auto"/>
        <w:right w:val="none" w:sz="0" w:space="0" w:color="auto"/>
      </w:divBdr>
    </w:div>
    <w:div w:id="602808677">
      <w:bodyDiv w:val="1"/>
      <w:marLeft w:val="0"/>
      <w:marRight w:val="0"/>
      <w:marTop w:val="0"/>
      <w:marBottom w:val="0"/>
      <w:divBdr>
        <w:top w:val="none" w:sz="0" w:space="0" w:color="auto"/>
        <w:left w:val="none" w:sz="0" w:space="0" w:color="auto"/>
        <w:bottom w:val="none" w:sz="0" w:space="0" w:color="auto"/>
        <w:right w:val="none" w:sz="0" w:space="0" w:color="auto"/>
      </w:divBdr>
      <w:divsChild>
        <w:div w:id="297540854">
          <w:marLeft w:val="0"/>
          <w:marRight w:val="0"/>
          <w:marTop w:val="0"/>
          <w:marBottom w:val="0"/>
          <w:divBdr>
            <w:top w:val="none" w:sz="0" w:space="0" w:color="auto"/>
            <w:left w:val="none" w:sz="0" w:space="0" w:color="auto"/>
            <w:bottom w:val="none" w:sz="0" w:space="0" w:color="auto"/>
            <w:right w:val="none" w:sz="0" w:space="0" w:color="auto"/>
          </w:divBdr>
          <w:divsChild>
            <w:div w:id="78606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976822">
      <w:bodyDiv w:val="1"/>
      <w:marLeft w:val="0"/>
      <w:marRight w:val="0"/>
      <w:marTop w:val="0"/>
      <w:marBottom w:val="0"/>
      <w:divBdr>
        <w:top w:val="none" w:sz="0" w:space="0" w:color="auto"/>
        <w:left w:val="none" w:sz="0" w:space="0" w:color="auto"/>
        <w:bottom w:val="none" w:sz="0" w:space="0" w:color="auto"/>
        <w:right w:val="none" w:sz="0" w:space="0" w:color="auto"/>
      </w:divBdr>
      <w:divsChild>
        <w:div w:id="1076047169">
          <w:marLeft w:val="0"/>
          <w:marRight w:val="0"/>
          <w:marTop w:val="0"/>
          <w:marBottom w:val="0"/>
          <w:divBdr>
            <w:top w:val="none" w:sz="0" w:space="0" w:color="auto"/>
            <w:left w:val="none" w:sz="0" w:space="0" w:color="auto"/>
            <w:bottom w:val="none" w:sz="0" w:space="0" w:color="auto"/>
            <w:right w:val="none" w:sz="0" w:space="0" w:color="auto"/>
          </w:divBdr>
          <w:divsChild>
            <w:div w:id="750851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5454635">
      <w:bodyDiv w:val="1"/>
      <w:marLeft w:val="0"/>
      <w:marRight w:val="0"/>
      <w:marTop w:val="0"/>
      <w:marBottom w:val="0"/>
      <w:divBdr>
        <w:top w:val="none" w:sz="0" w:space="0" w:color="auto"/>
        <w:left w:val="none" w:sz="0" w:space="0" w:color="auto"/>
        <w:bottom w:val="none" w:sz="0" w:space="0" w:color="auto"/>
        <w:right w:val="none" w:sz="0" w:space="0" w:color="auto"/>
      </w:divBdr>
      <w:divsChild>
        <w:div w:id="933783166">
          <w:marLeft w:val="0"/>
          <w:marRight w:val="0"/>
          <w:marTop w:val="0"/>
          <w:marBottom w:val="0"/>
          <w:divBdr>
            <w:top w:val="none" w:sz="0" w:space="0" w:color="auto"/>
            <w:left w:val="none" w:sz="0" w:space="0" w:color="auto"/>
            <w:bottom w:val="none" w:sz="0" w:space="0" w:color="auto"/>
            <w:right w:val="none" w:sz="0" w:space="0" w:color="auto"/>
          </w:divBdr>
          <w:divsChild>
            <w:div w:id="1792362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602037">
      <w:bodyDiv w:val="1"/>
      <w:marLeft w:val="0"/>
      <w:marRight w:val="0"/>
      <w:marTop w:val="0"/>
      <w:marBottom w:val="0"/>
      <w:divBdr>
        <w:top w:val="none" w:sz="0" w:space="0" w:color="auto"/>
        <w:left w:val="none" w:sz="0" w:space="0" w:color="auto"/>
        <w:bottom w:val="none" w:sz="0" w:space="0" w:color="auto"/>
        <w:right w:val="none" w:sz="0" w:space="0" w:color="auto"/>
      </w:divBdr>
      <w:divsChild>
        <w:div w:id="1014376475">
          <w:marLeft w:val="0"/>
          <w:marRight w:val="0"/>
          <w:marTop w:val="0"/>
          <w:marBottom w:val="0"/>
          <w:divBdr>
            <w:top w:val="none" w:sz="0" w:space="0" w:color="auto"/>
            <w:left w:val="none" w:sz="0" w:space="0" w:color="auto"/>
            <w:bottom w:val="none" w:sz="0" w:space="0" w:color="auto"/>
            <w:right w:val="none" w:sz="0" w:space="0" w:color="auto"/>
          </w:divBdr>
          <w:divsChild>
            <w:div w:id="142818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126859">
      <w:bodyDiv w:val="1"/>
      <w:marLeft w:val="0"/>
      <w:marRight w:val="0"/>
      <w:marTop w:val="0"/>
      <w:marBottom w:val="0"/>
      <w:divBdr>
        <w:top w:val="none" w:sz="0" w:space="0" w:color="auto"/>
        <w:left w:val="none" w:sz="0" w:space="0" w:color="auto"/>
        <w:bottom w:val="none" w:sz="0" w:space="0" w:color="auto"/>
        <w:right w:val="none" w:sz="0" w:space="0" w:color="auto"/>
      </w:divBdr>
      <w:divsChild>
        <w:div w:id="868449077">
          <w:marLeft w:val="0"/>
          <w:marRight w:val="0"/>
          <w:marTop w:val="0"/>
          <w:marBottom w:val="0"/>
          <w:divBdr>
            <w:top w:val="none" w:sz="0" w:space="0" w:color="auto"/>
            <w:left w:val="none" w:sz="0" w:space="0" w:color="auto"/>
            <w:bottom w:val="none" w:sz="0" w:space="0" w:color="auto"/>
            <w:right w:val="none" w:sz="0" w:space="0" w:color="auto"/>
          </w:divBdr>
          <w:divsChild>
            <w:div w:id="737631974">
              <w:marLeft w:val="-240"/>
              <w:marRight w:val="-120"/>
              <w:marTop w:val="0"/>
              <w:marBottom w:val="0"/>
              <w:divBdr>
                <w:top w:val="none" w:sz="0" w:space="0" w:color="auto"/>
                <w:left w:val="none" w:sz="0" w:space="0" w:color="auto"/>
                <w:bottom w:val="none" w:sz="0" w:space="0" w:color="auto"/>
                <w:right w:val="none" w:sz="0" w:space="0" w:color="auto"/>
              </w:divBdr>
              <w:divsChild>
                <w:div w:id="799345342">
                  <w:marLeft w:val="0"/>
                  <w:marRight w:val="0"/>
                  <w:marTop w:val="0"/>
                  <w:marBottom w:val="60"/>
                  <w:divBdr>
                    <w:top w:val="none" w:sz="0" w:space="0" w:color="auto"/>
                    <w:left w:val="none" w:sz="0" w:space="0" w:color="auto"/>
                    <w:bottom w:val="none" w:sz="0" w:space="0" w:color="auto"/>
                    <w:right w:val="none" w:sz="0" w:space="0" w:color="auto"/>
                  </w:divBdr>
                  <w:divsChild>
                    <w:div w:id="424882984">
                      <w:marLeft w:val="0"/>
                      <w:marRight w:val="0"/>
                      <w:marTop w:val="0"/>
                      <w:marBottom w:val="0"/>
                      <w:divBdr>
                        <w:top w:val="none" w:sz="0" w:space="0" w:color="auto"/>
                        <w:left w:val="none" w:sz="0" w:space="0" w:color="auto"/>
                        <w:bottom w:val="none" w:sz="0" w:space="0" w:color="auto"/>
                        <w:right w:val="none" w:sz="0" w:space="0" w:color="auto"/>
                      </w:divBdr>
                      <w:divsChild>
                        <w:div w:id="388849361">
                          <w:marLeft w:val="0"/>
                          <w:marRight w:val="0"/>
                          <w:marTop w:val="0"/>
                          <w:marBottom w:val="0"/>
                          <w:divBdr>
                            <w:top w:val="none" w:sz="0" w:space="0" w:color="auto"/>
                            <w:left w:val="none" w:sz="0" w:space="0" w:color="auto"/>
                            <w:bottom w:val="none" w:sz="0" w:space="0" w:color="auto"/>
                            <w:right w:val="none" w:sz="0" w:space="0" w:color="auto"/>
                          </w:divBdr>
                          <w:divsChild>
                            <w:div w:id="520976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2028628">
          <w:marLeft w:val="0"/>
          <w:marRight w:val="0"/>
          <w:marTop w:val="0"/>
          <w:marBottom w:val="0"/>
          <w:divBdr>
            <w:top w:val="none" w:sz="0" w:space="0" w:color="auto"/>
            <w:left w:val="none" w:sz="0" w:space="0" w:color="auto"/>
            <w:bottom w:val="none" w:sz="0" w:space="0" w:color="auto"/>
            <w:right w:val="none" w:sz="0" w:space="0" w:color="auto"/>
          </w:divBdr>
          <w:divsChild>
            <w:div w:id="423039406">
              <w:marLeft w:val="120"/>
              <w:marRight w:val="0"/>
              <w:marTop w:val="0"/>
              <w:marBottom w:val="0"/>
              <w:divBdr>
                <w:top w:val="none" w:sz="0" w:space="0" w:color="auto"/>
                <w:left w:val="none" w:sz="0" w:space="0" w:color="auto"/>
                <w:bottom w:val="none" w:sz="0" w:space="0" w:color="auto"/>
                <w:right w:val="none" w:sz="0" w:space="0" w:color="auto"/>
              </w:divBdr>
              <w:divsChild>
                <w:div w:id="1006595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407856">
      <w:bodyDiv w:val="1"/>
      <w:marLeft w:val="0"/>
      <w:marRight w:val="0"/>
      <w:marTop w:val="0"/>
      <w:marBottom w:val="0"/>
      <w:divBdr>
        <w:top w:val="none" w:sz="0" w:space="0" w:color="auto"/>
        <w:left w:val="none" w:sz="0" w:space="0" w:color="auto"/>
        <w:bottom w:val="none" w:sz="0" w:space="0" w:color="auto"/>
        <w:right w:val="none" w:sz="0" w:space="0" w:color="auto"/>
      </w:divBdr>
    </w:div>
    <w:div w:id="875775880">
      <w:bodyDiv w:val="1"/>
      <w:marLeft w:val="0"/>
      <w:marRight w:val="0"/>
      <w:marTop w:val="0"/>
      <w:marBottom w:val="0"/>
      <w:divBdr>
        <w:top w:val="none" w:sz="0" w:space="0" w:color="auto"/>
        <w:left w:val="none" w:sz="0" w:space="0" w:color="auto"/>
        <w:bottom w:val="none" w:sz="0" w:space="0" w:color="auto"/>
        <w:right w:val="none" w:sz="0" w:space="0" w:color="auto"/>
      </w:divBdr>
      <w:divsChild>
        <w:div w:id="122387272">
          <w:marLeft w:val="0"/>
          <w:marRight w:val="0"/>
          <w:marTop w:val="0"/>
          <w:marBottom w:val="0"/>
          <w:divBdr>
            <w:top w:val="none" w:sz="0" w:space="0" w:color="auto"/>
            <w:left w:val="none" w:sz="0" w:space="0" w:color="auto"/>
            <w:bottom w:val="none" w:sz="0" w:space="0" w:color="auto"/>
            <w:right w:val="none" w:sz="0" w:space="0" w:color="auto"/>
          </w:divBdr>
          <w:divsChild>
            <w:div w:id="164824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884092">
      <w:bodyDiv w:val="1"/>
      <w:marLeft w:val="0"/>
      <w:marRight w:val="0"/>
      <w:marTop w:val="0"/>
      <w:marBottom w:val="0"/>
      <w:divBdr>
        <w:top w:val="none" w:sz="0" w:space="0" w:color="auto"/>
        <w:left w:val="none" w:sz="0" w:space="0" w:color="auto"/>
        <w:bottom w:val="none" w:sz="0" w:space="0" w:color="auto"/>
        <w:right w:val="none" w:sz="0" w:space="0" w:color="auto"/>
      </w:divBdr>
      <w:divsChild>
        <w:div w:id="1201161976">
          <w:marLeft w:val="0"/>
          <w:marRight w:val="0"/>
          <w:marTop w:val="0"/>
          <w:marBottom w:val="0"/>
          <w:divBdr>
            <w:top w:val="none" w:sz="0" w:space="0" w:color="auto"/>
            <w:left w:val="none" w:sz="0" w:space="0" w:color="auto"/>
            <w:bottom w:val="none" w:sz="0" w:space="0" w:color="auto"/>
            <w:right w:val="none" w:sz="0" w:space="0" w:color="auto"/>
          </w:divBdr>
          <w:divsChild>
            <w:div w:id="122312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434642">
      <w:bodyDiv w:val="1"/>
      <w:marLeft w:val="0"/>
      <w:marRight w:val="0"/>
      <w:marTop w:val="0"/>
      <w:marBottom w:val="0"/>
      <w:divBdr>
        <w:top w:val="none" w:sz="0" w:space="0" w:color="auto"/>
        <w:left w:val="none" w:sz="0" w:space="0" w:color="auto"/>
        <w:bottom w:val="none" w:sz="0" w:space="0" w:color="auto"/>
        <w:right w:val="none" w:sz="0" w:space="0" w:color="auto"/>
      </w:divBdr>
      <w:divsChild>
        <w:div w:id="947859958">
          <w:marLeft w:val="0"/>
          <w:marRight w:val="0"/>
          <w:marTop w:val="0"/>
          <w:marBottom w:val="0"/>
          <w:divBdr>
            <w:top w:val="none" w:sz="0" w:space="0" w:color="auto"/>
            <w:left w:val="none" w:sz="0" w:space="0" w:color="auto"/>
            <w:bottom w:val="none" w:sz="0" w:space="0" w:color="auto"/>
            <w:right w:val="none" w:sz="0" w:space="0" w:color="auto"/>
          </w:divBdr>
          <w:divsChild>
            <w:div w:id="530194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096915">
      <w:bodyDiv w:val="1"/>
      <w:marLeft w:val="0"/>
      <w:marRight w:val="0"/>
      <w:marTop w:val="0"/>
      <w:marBottom w:val="0"/>
      <w:divBdr>
        <w:top w:val="none" w:sz="0" w:space="0" w:color="auto"/>
        <w:left w:val="none" w:sz="0" w:space="0" w:color="auto"/>
        <w:bottom w:val="none" w:sz="0" w:space="0" w:color="auto"/>
        <w:right w:val="none" w:sz="0" w:space="0" w:color="auto"/>
      </w:divBdr>
    </w:div>
    <w:div w:id="1178883653">
      <w:bodyDiv w:val="1"/>
      <w:marLeft w:val="0"/>
      <w:marRight w:val="0"/>
      <w:marTop w:val="0"/>
      <w:marBottom w:val="0"/>
      <w:divBdr>
        <w:top w:val="none" w:sz="0" w:space="0" w:color="auto"/>
        <w:left w:val="none" w:sz="0" w:space="0" w:color="auto"/>
        <w:bottom w:val="none" w:sz="0" w:space="0" w:color="auto"/>
        <w:right w:val="none" w:sz="0" w:space="0" w:color="auto"/>
      </w:divBdr>
      <w:divsChild>
        <w:div w:id="1522283019">
          <w:marLeft w:val="0"/>
          <w:marRight w:val="0"/>
          <w:marTop w:val="0"/>
          <w:marBottom w:val="0"/>
          <w:divBdr>
            <w:top w:val="none" w:sz="0" w:space="0" w:color="auto"/>
            <w:left w:val="none" w:sz="0" w:space="0" w:color="auto"/>
            <w:bottom w:val="none" w:sz="0" w:space="0" w:color="auto"/>
            <w:right w:val="none" w:sz="0" w:space="0" w:color="auto"/>
          </w:divBdr>
          <w:divsChild>
            <w:div w:id="1124229449">
              <w:marLeft w:val="-240"/>
              <w:marRight w:val="-120"/>
              <w:marTop w:val="0"/>
              <w:marBottom w:val="0"/>
              <w:divBdr>
                <w:top w:val="none" w:sz="0" w:space="0" w:color="auto"/>
                <w:left w:val="none" w:sz="0" w:space="0" w:color="auto"/>
                <w:bottom w:val="none" w:sz="0" w:space="0" w:color="auto"/>
                <w:right w:val="none" w:sz="0" w:space="0" w:color="auto"/>
              </w:divBdr>
              <w:divsChild>
                <w:div w:id="536695602">
                  <w:marLeft w:val="0"/>
                  <w:marRight w:val="0"/>
                  <w:marTop w:val="0"/>
                  <w:marBottom w:val="60"/>
                  <w:divBdr>
                    <w:top w:val="none" w:sz="0" w:space="0" w:color="auto"/>
                    <w:left w:val="none" w:sz="0" w:space="0" w:color="auto"/>
                    <w:bottom w:val="none" w:sz="0" w:space="0" w:color="auto"/>
                    <w:right w:val="none" w:sz="0" w:space="0" w:color="auto"/>
                  </w:divBdr>
                  <w:divsChild>
                    <w:div w:id="928999025">
                      <w:marLeft w:val="0"/>
                      <w:marRight w:val="0"/>
                      <w:marTop w:val="0"/>
                      <w:marBottom w:val="0"/>
                      <w:divBdr>
                        <w:top w:val="none" w:sz="0" w:space="0" w:color="auto"/>
                        <w:left w:val="none" w:sz="0" w:space="0" w:color="auto"/>
                        <w:bottom w:val="none" w:sz="0" w:space="0" w:color="auto"/>
                        <w:right w:val="none" w:sz="0" w:space="0" w:color="auto"/>
                      </w:divBdr>
                      <w:divsChild>
                        <w:div w:id="1851407729">
                          <w:marLeft w:val="0"/>
                          <w:marRight w:val="0"/>
                          <w:marTop w:val="0"/>
                          <w:marBottom w:val="0"/>
                          <w:divBdr>
                            <w:top w:val="none" w:sz="0" w:space="0" w:color="auto"/>
                            <w:left w:val="none" w:sz="0" w:space="0" w:color="auto"/>
                            <w:bottom w:val="none" w:sz="0" w:space="0" w:color="auto"/>
                            <w:right w:val="none" w:sz="0" w:space="0" w:color="auto"/>
                          </w:divBdr>
                          <w:divsChild>
                            <w:div w:id="631860545">
                              <w:marLeft w:val="0"/>
                              <w:marRight w:val="0"/>
                              <w:marTop w:val="0"/>
                              <w:marBottom w:val="0"/>
                              <w:divBdr>
                                <w:top w:val="none" w:sz="0" w:space="0" w:color="auto"/>
                                <w:left w:val="none" w:sz="0" w:space="0" w:color="auto"/>
                                <w:bottom w:val="none" w:sz="0" w:space="0" w:color="auto"/>
                                <w:right w:val="none" w:sz="0" w:space="0" w:color="auto"/>
                              </w:divBdr>
                              <w:divsChild>
                                <w:div w:id="920796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1143299">
          <w:marLeft w:val="-15"/>
          <w:marRight w:val="-15"/>
          <w:marTop w:val="0"/>
          <w:marBottom w:val="0"/>
          <w:divBdr>
            <w:top w:val="none" w:sz="0" w:space="0" w:color="auto"/>
            <w:left w:val="none" w:sz="0" w:space="0" w:color="auto"/>
            <w:bottom w:val="none" w:sz="0" w:space="0" w:color="auto"/>
            <w:right w:val="none" w:sz="0" w:space="0" w:color="auto"/>
          </w:divBdr>
          <w:divsChild>
            <w:div w:id="1560939561">
              <w:marLeft w:val="120"/>
              <w:marRight w:val="0"/>
              <w:marTop w:val="0"/>
              <w:marBottom w:val="0"/>
              <w:divBdr>
                <w:top w:val="none" w:sz="0" w:space="0" w:color="auto"/>
                <w:left w:val="none" w:sz="0" w:space="0" w:color="auto"/>
                <w:bottom w:val="none" w:sz="0" w:space="0" w:color="auto"/>
                <w:right w:val="none" w:sz="0" w:space="0" w:color="auto"/>
              </w:divBdr>
              <w:divsChild>
                <w:div w:id="1431586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845850">
      <w:bodyDiv w:val="1"/>
      <w:marLeft w:val="0"/>
      <w:marRight w:val="0"/>
      <w:marTop w:val="0"/>
      <w:marBottom w:val="0"/>
      <w:divBdr>
        <w:top w:val="none" w:sz="0" w:space="0" w:color="auto"/>
        <w:left w:val="none" w:sz="0" w:space="0" w:color="auto"/>
        <w:bottom w:val="none" w:sz="0" w:space="0" w:color="auto"/>
        <w:right w:val="none" w:sz="0" w:space="0" w:color="auto"/>
      </w:divBdr>
    </w:div>
    <w:div w:id="1232741498">
      <w:bodyDiv w:val="1"/>
      <w:marLeft w:val="0"/>
      <w:marRight w:val="0"/>
      <w:marTop w:val="0"/>
      <w:marBottom w:val="0"/>
      <w:divBdr>
        <w:top w:val="none" w:sz="0" w:space="0" w:color="auto"/>
        <w:left w:val="none" w:sz="0" w:space="0" w:color="auto"/>
        <w:bottom w:val="none" w:sz="0" w:space="0" w:color="auto"/>
        <w:right w:val="none" w:sz="0" w:space="0" w:color="auto"/>
      </w:divBdr>
      <w:divsChild>
        <w:div w:id="410083998">
          <w:marLeft w:val="0"/>
          <w:marRight w:val="0"/>
          <w:marTop w:val="0"/>
          <w:marBottom w:val="0"/>
          <w:divBdr>
            <w:top w:val="none" w:sz="0" w:space="0" w:color="auto"/>
            <w:left w:val="none" w:sz="0" w:space="0" w:color="auto"/>
            <w:bottom w:val="none" w:sz="0" w:space="0" w:color="auto"/>
            <w:right w:val="none" w:sz="0" w:space="0" w:color="auto"/>
          </w:divBdr>
          <w:divsChild>
            <w:div w:id="1023481538">
              <w:marLeft w:val="-240"/>
              <w:marRight w:val="-120"/>
              <w:marTop w:val="0"/>
              <w:marBottom w:val="0"/>
              <w:divBdr>
                <w:top w:val="none" w:sz="0" w:space="0" w:color="auto"/>
                <w:left w:val="none" w:sz="0" w:space="0" w:color="auto"/>
                <w:bottom w:val="none" w:sz="0" w:space="0" w:color="auto"/>
                <w:right w:val="none" w:sz="0" w:space="0" w:color="auto"/>
              </w:divBdr>
              <w:divsChild>
                <w:div w:id="1787038088">
                  <w:marLeft w:val="0"/>
                  <w:marRight w:val="0"/>
                  <w:marTop w:val="0"/>
                  <w:marBottom w:val="60"/>
                  <w:divBdr>
                    <w:top w:val="none" w:sz="0" w:space="0" w:color="auto"/>
                    <w:left w:val="none" w:sz="0" w:space="0" w:color="auto"/>
                    <w:bottom w:val="none" w:sz="0" w:space="0" w:color="auto"/>
                    <w:right w:val="none" w:sz="0" w:space="0" w:color="auto"/>
                  </w:divBdr>
                  <w:divsChild>
                    <w:div w:id="1326592413">
                      <w:marLeft w:val="0"/>
                      <w:marRight w:val="0"/>
                      <w:marTop w:val="0"/>
                      <w:marBottom w:val="0"/>
                      <w:divBdr>
                        <w:top w:val="none" w:sz="0" w:space="0" w:color="auto"/>
                        <w:left w:val="none" w:sz="0" w:space="0" w:color="auto"/>
                        <w:bottom w:val="none" w:sz="0" w:space="0" w:color="auto"/>
                        <w:right w:val="none" w:sz="0" w:space="0" w:color="auto"/>
                      </w:divBdr>
                      <w:divsChild>
                        <w:div w:id="1408191932">
                          <w:marLeft w:val="0"/>
                          <w:marRight w:val="0"/>
                          <w:marTop w:val="0"/>
                          <w:marBottom w:val="0"/>
                          <w:divBdr>
                            <w:top w:val="none" w:sz="0" w:space="0" w:color="auto"/>
                            <w:left w:val="none" w:sz="0" w:space="0" w:color="auto"/>
                            <w:bottom w:val="none" w:sz="0" w:space="0" w:color="auto"/>
                            <w:right w:val="none" w:sz="0" w:space="0" w:color="auto"/>
                          </w:divBdr>
                          <w:divsChild>
                            <w:div w:id="801656216">
                              <w:marLeft w:val="0"/>
                              <w:marRight w:val="0"/>
                              <w:marTop w:val="0"/>
                              <w:marBottom w:val="0"/>
                              <w:divBdr>
                                <w:top w:val="none" w:sz="0" w:space="0" w:color="auto"/>
                                <w:left w:val="none" w:sz="0" w:space="0" w:color="auto"/>
                                <w:bottom w:val="none" w:sz="0" w:space="0" w:color="auto"/>
                                <w:right w:val="none" w:sz="0" w:space="0" w:color="auto"/>
                              </w:divBdr>
                              <w:divsChild>
                                <w:div w:id="16679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503355">
          <w:marLeft w:val="-15"/>
          <w:marRight w:val="-15"/>
          <w:marTop w:val="0"/>
          <w:marBottom w:val="0"/>
          <w:divBdr>
            <w:top w:val="none" w:sz="0" w:space="0" w:color="auto"/>
            <w:left w:val="none" w:sz="0" w:space="0" w:color="auto"/>
            <w:bottom w:val="none" w:sz="0" w:space="0" w:color="auto"/>
            <w:right w:val="none" w:sz="0" w:space="0" w:color="auto"/>
          </w:divBdr>
          <w:divsChild>
            <w:div w:id="1447042530">
              <w:marLeft w:val="120"/>
              <w:marRight w:val="0"/>
              <w:marTop w:val="0"/>
              <w:marBottom w:val="0"/>
              <w:divBdr>
                <w:top w:val="none" w:sz="0" w:space="0" w:color="auto"/>
                <w:left w:val="none" w:sz="0" w:space="0" w:color="auto"/>
                <w:bottom w:val="none" w:sz="0" w:space="0" w:color="auto"/>
                <w:right w:val="none" w:sz="0" w:space="0" w:color="auto"/>
              </w:divBdr>
              <w:divsChild>
                <w:div w:id="1885290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523639">
      <w:bodyDiv w:val="1"/>
      <w:marLeft w:val="0"/>
      <w:marRight w:val="0"/>
      <w:marTop w:val="0"/>
      <w:marBottom w:val="0"/>
      <w:divBdr>
        <w:top w:val="none" w:sz="0" w:space="0" w:color="auto"/>
        <w:left w:val="none" w:sz="0" w:space="0" w:color="auto"/>
        <w:bottom w:val="none" w:sz="0" w:space="0" w:color="auto"/>
        <w:right w:val="none" w:sz="0" w:space="0" w:color="auto"/>
      </w:divBdr>
      <w:divsChild>
        <w:div w:id="854228702">
          <w:marLeft w:val="0"/>
          <w:marRight w:val="0"/>
          <w:marTop w:val="0"/>
          <w:marBottom w:val="0"/>
          <w:divBdr>
            <w:top w:val="none" w:sz="0" w:space="0" w:color="auto"/>
            <w:left w:val="none" w:sz="0" w:space="0" w:color="auto"/>
            <w:bottom w:val="none" w:sz="0" w:space="0" w:color="auto"/>
            <w:right w:val="none" w:sz="0" w:space="0" w:color="auto"/>
          </w:divBdr>
          <w:divsChild>
            <w:div w:id="1678535355">
              <w:marLeft w:val="-240"/>
              <w:marRight w:val="-120"/>
              <w:marTop w:val="0"/>
              <w:marBottom w:val="0"/>
              <w:divBdr>
                <w:top w:val="none" w:sz="0" w:space="0" w:color="auto"/>
                <w:left w:val="none" w:sz="0" w:space="0" w:color="auto"/>
                <w:bottom w:val="none" w:sz="0" w:space="0" w:color="auto"/>
                <w:right w:val="none" w:sz="0" w:space="0" w:color="auto"/>
              </w:divBdr>
              <w:divsChild>
                <w:div w:id="1171144417">
                  <w:marLeft w:val="0"/>
                  <w:marRight w:val="0"/>
                  <w:marTop w:val="0"/>
                  <w:marBottom w:val="60"/>
                  <w:divBdr>
                    <w:top w:val="none" w:sz="0" w:space="0" w:color="auto"/>
                    <w:left w:val="none" w:sz="0" w:space="0" w:color="auto"/>
                    <w:bottom w:val="none" w:sz="0" w:space="0" w:color="auto"/>
                    <w:right w:val="none" w:sz="0" w:space="0" w:color="auto"/>
                  </w:divBdr>
                  <w:divsChild>
                    <w:div w:id="1975796485">
                      <w:marLeft w:val="0"/>
                      <w:marRight w:val="0"/>
                      <w:marTop w:val="0"/>
                      <w:marBottom w:val="0"/>
                      <w:divBdr>
                        <w:top w:val="none" w:sz="0" w:space="0" w:color="auto"/>
                        <w:left w:val="none" w:sz="0" w:space="0" w:color="auto"/>
                        <w:bottom w:val="none" w:sz="0" w:space="0" w:color="auto"/>
                        <w:right w:val="none" w:sz="0" w:space="0" w:color="auto"/>
                      </w:divBdr>
                      <w:divsChild>
                        <w:div w:id="2062291785">
                          <w:marLeft w:val="0"/>
                          <w:marRight w:val="0"/>
                          <w:marTop w:val="0"/>
                          <w:marBottom w:val="0"/>
                          <w:divBdr>
                            <w:top w:val="none" w:sz="0" w:space="0" w:color="auto"/>
                            <w:left w:val="none" w:sz="0" w:space="0" w:color="auto"/>
                            <w:bottom w:val="none" w:sz="0" w:space="0" w:color="auto"/>
                            <w:right w:val="none" w:sz="0" w:space="0" w:color="auto"/>
                          </w:divBdr>
                          <w:divsChild>
                            <w:div w:id="25278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52857759">
          <w:marLeft w:val="0"/>
          <w:marRight w:val="0"/>
          <w:marTop w:val="0"/>
          <w:marBottom w:val="0"/>
          <w:divBdr>
            <w:top w:val="none" w:sz="0" w:space="0" w:color="auto"/>
            <w:left w:val="none" w:sz="0" w:space="0" w:color="auto"/>
            <w:bottom w:val="none" w:sz="0" w:space="0" w:color="auto"/>
            <w:right w:val="none" w:sz="0" w:space="0" w:color="auto"/>
          </w:divBdr>
          <w:divsChild>
            <w:div w:id="366570946">
              <w:marLeft w:val="120"/>
              <w:marRight w:val="0"/>
              <w:marTop w:val="0"/>
              <w:marBottom w:val="0"/>
              <w:divBdr>
                <w:top w:val="none" w:sz="0" w:space="0" w:color="auto"/>
                <w:left w:val="none" w:sz="0" w:space="0" w:color="auto"/>
                <w:bottom w:val="none" w:sz="0" w:space="0" w:color="auto"/>
                <w:right w:val="none" w:sz="0" w:space="0" w:color="auto"/>
              </w:divBdr>
              <w:divsChild>
                <w:div w:id="740560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6270012">
      <w:bodyDiv w:val="1"/>
      <w:marLeft w:val="0"/>
      <w:marRight w:val="0"/>
      <w:marTop w:val="0"/>
      <w:marBottom w:val="0"/>
      <w:divBdr>
        <w:top w:val="none" w:sz="0" w:space="0" w:color="auto"/>
        <w:left w:val="none" w:sz="0" w:space="0" w:color="auto"/>
        <w:bottom w:val="none" w:sz="0" w:space="0" w:color="auto"/>
        <w:right w:val="none" w:sz="0" w:space="0" w:color="auto"/>
      </w:divBdr>
    </w:div>
    <w:div w:id="1457486998">
      <w:bodyDiv w:val="1"/>
      <w:marLeft w:val="0"/>
      <w:marRight w:val="0"/>
      <w:marTop w:val="0"/>
      <w:marBottom w:val="0"/>
      <w:divBdr>
        <w:top w:val="none" w:sz="0" w:space="0" w:color="auto"/>
        <w:left w:val="none" w:sz="0" w:space="0" w:color="auto"/>
        <w:bottom w:val="none" w:sz="0" w:space="0" w:color="auto"/>
        <w:right w:val="none" w:sz="0" w:space="0" w:color="auto"/>
      </w:divBdr>
    </w:div>
    <w:div w:id="1520267466">
      <w:bodyDiv w:val="1"/>
      <w:marLeft w:val="0"/>
      <w:marRight w:val="0"/>
      <w:marTop w:val="0"/>
      <w:marBottom w:val="0"/>
      <w:divBdr>
        <w:top w:val="none" w:sz="0" w:space="0" w:color="auto"/>
        <w:left w:val="none" w:sz="0" w:space="0" w:color="auto"/>
        <w:bottom w:val="none" w:sz="0" w:space="0" w:color="auto"/>
        <w:right w:val="none" w:sz="0" w:space="0" w:color="auto"/>
      </w:divBdr>
      <w:divsChild>
        <w:div w:id="752240434">
          <w:marLeft w:val="0"/>
          <w:marRight w:val="0"/>
          <w:marTop w:val="0"/>
          <w:marBottom w:val="0"/>
          <w:divBdr>
            <w:top w:val="none" w:sz="0" w:space="0" w:color="auto"/>
            <w:left w:val="none" w:sz="0" w:space="0" w:color="auto"/>
            <w:bottom w:val="none" w:sz="0" w:space="0" w:color="auto"/>
            <w:right w:val="none" w:sz="0" w:space="0" w:color="auto"/>
          </w:divBdr>
          <w:divsChild>
            <w:div w:id="1688750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628919">
      <w:bodyDiv w:val="1"/>
      <w:marLeft w:val="0"/>
      <w:marRight w:val="0"/>
      <w:marTop w:val="0"/>
      <w:marBottom w:val="0"/>
      <w:divBdr>
        <w:top w:val="none" w:sz="0" w:space="0" w:color="auto"/>
        <w:left w:val="none" w:sz="0" w:space="0" w:color="auto"/>
        <w:bottom w:val="none" w:sz="0" w:space="0" w:color="auto"/>
        <w:right w:val="none" w:sz="0" w:space="0" w:color="auto"/>
      </w:divBdr>
    </w:div>
    <w:div w:id="1537625048">
      <w:bodyDiv w:val="1"/>
      <w:marLeft w:val="0"/>
      <w:marRight w:val="0"/>
      <w:marTop w:val="0"/>
      <w:marBottom w:val="0"/>
      <w:divBdr>
        <w:top w:val="none" w:sz="0" w:space="0" w:color="auto"/>
        <w:left w:val="none" w:sz="0" w:space="0" w:color="auto"/>
        <w:bottom w:val="none" w:sz="0" w:space="0" w:color="auto"/>
        <w:right w:val="none" w:sz="0" w:space="0" w:color="auto"/>
      </w:divBdr>
      <w:divsChild>
        <w:div w:id="209078316">
          <w:marLeft w:val="0"/>
          <w:marRight w:val="0"/>
          <w:marTop w:val="0"/>
          <w:marBottom w:val="0"/>
          <w:divBdr>
            <w:top w:val="none" w:sz="0" w:space="0" w:color="auto"/>
            <w:left w:val="none" w:sz="0" w:space="0" w:color="auto"/>
            <w:bottom w:val="none" w:sz="0" w:space="0" w:color="auto"/>
            <w:right w:val="none" w:sz="0" w:space="0" w:color="auto"/>
          </w:divBdr>
          <w:divsChild>
            <w:div w:id="2069566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768828">
      <w:bodyDiv w:val="1"/>
      <w:marLeft w:val="0"/>
      <w:marRight w:val="0"/>
      <w:marTop w:val="0"/>
      <w:marBottom w:val="0"/>
      <w:divBdr>
        <w:top w:val="none" w:sz="0" w:space="0" w:color="auto"/>
        <w:left w:val="none" w:sz="0" w:space="0" w:color="auto"/>
        <w:bottom w:val="none" w:sz="0" w:space="0" w:color="auto"/>
        <w:right w:val="none" w:sz="0" w:space="0" w:color="auto"/>
      </w:divBdr>
      <w:divsChild>
        <w:div w:id="1879389136">
          <w:marLeft w:val="0"/>
          <w:marRight w:val="0"/>
          <w:marTop w:val="0"/>
          <w:marBottom w:val="0"/>
          <w:divBdr>
            <w:top w:val="none" w:sz="0" w:space="0" w:color="auto"/>
            <w:left w:val="none" w:sz="0" w:space="0" w:color="auto"/>
            <w:bottom w:val="none" w:sz="0" w:space="0" w:color="auto"/>
            <w:right w:val="none" w:sz="0" w:space="0" w:color="auto"/>
          </w:divBdr>
          <w:divsChild>
            <w:div w:id="646327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055326">
      <w:bodyDiv w:val="1"/>
      <w:marLeft w:val="0"/>
      <w:marRight w:val="0"/>
      <w:marTop w:val="0"/>
      <w:marBottom w:val="0"/>
      <w:divBdr>
        <w:top w:val="none" w:sz="0" w:space="0" w:color="auto"/>
        <w:left w:val="none" w:sz="0" w:space="0" w:color="auto"/>
        <w:bottom w:val="none" w:sz="0" w:space="0" w:color="auto"/>
        <w:right w:val="none" w:sz="0" w:space="0" w:color="auto"/>
      </w:divBdr>
      <w:divsChild>
        <w:div w:id="116027375">
          <w:marLeft w:val="0"/>
          <w:marRight w:val="0"/>
          <w:marTop w:val="0"/>
          <w:marBottom w:val="0"/>
          <w:divBdr>
            <w:top w:val="none" w:sz="0" w:space="0" w:color="auto"/>
            <w:left w:val="none" w:sz="0" w:space="0" w:color="auto"/>
            <w:bottom w:val="none" w:sz="0" w:space="0" w:color="auto"/>
            <w:right w:val="none" w:sz="0" w:space="0" w:color="auto"/>
          </w:divBdr>
          <w:divsChild>
            <w:div w:id="185009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568879">
      <w:bodyDiv w:val="1"/>
      <w:marLeft w:val="0"/>
      <w:marRight w:val="0"/>
      <w:marTop w:val="0"/>
      <w:marBottom w:val="0"/>
      <w:divBdr>
        <w:top w:val="none" w:sz="0" w:space="0" w:color="auto"/>
        <w:left w:val="none" w:sz="0" w:space="0" w:color="auto"/>
        <w:bottom w:val="none" w:sz="0" w:space="0" w:color="auto"/>
        <w:right w:val="none" w:sz="0" w:space="0" w:color="auto"/>
      </w:divBdr>
      <w:divsChild>
        <w:div w:id="1527674684">
          <w:marLeft w:val="0"/>
          <w:marRight w:val="0"/>
          <w:marTop w:val="0"/>
          <w:marBottom w:val="0"/>
          <w:divBdr>
            <w:top w:val="none" w:sz="0" w:space="0" w:color="auto"/>
            <w:left w:val="none" w:sz="0" w:space="0" w:color="auto"/>
            <w:bottom w:val="none" w:sz="0" w:space="0" w:color="auto"/>
            <w:right w:val="none" w:sz="0" w:space="0" w:color="auto"/>
          </w:divBdr>
          <w:divsChild>
            <w:div w:id="1673877061">
              <w:marLeft w:val="0"/>
              <w:marRight w:val="0"/>
              <w:marTop w:val="0"/>
              <w:marBottom w:val="0"/>
              <w:divBdr>
                <w:top w:val="none" w:sz="0" w:space="0" w:color="auto"/>
                <w:left w:val="none" w:sz="0" w:space="0" w:color="auto"/>
                <w:bottom w:val="none" w:sz="0" w:space="0" w:color="auto"/>
                <w:right w:val="none" w:sz="0" w:space="0" w:color="auto"/>
              </w:divBdr>
            </w:div>
            <w:div w:id="598098698">
              <w:marLeft w:val="0"/>
              <w:marRight w:val="0"/>
              <w:marTop w:val="0"/>
              <w:marBottom w:val="0"/>
              <w:divBdr>
                <w:top w:val="none" w:sz="0" w:space="0" w:color="auto"/>
                <w:left w:val="none" w:sz="0" w:space="0" w:color="auto"/>
                <w:bottom w:val="none" w:sz="0" w:space="0" w:color="auto"/>
                <w:right w:val="none" w:sz="0" w:space="0" w:color="auto"/>
              </w:divBdr>
            </w:div>
            <w:div w:id="2141683347">
              <w:marLeft w:val="0"/>
              <w:marRight w:val="0"/>
              <w:marTop w:val="0"/>
              <w:marBottom w:val="0"/>
              <w:divBdr>
                <w:top w:val="none" w:sz="0" w:space="0" w:color="auto"/>
                <w:left w:val="none" w:sz="0" w:space="0" w:color="auto"/>
                <w:bottom w:val="none" w:sz="0" w:space="0" w:color="auto"/>
                <w:right w:val="none" w:sz="0" w:space="0" w:color="auto"/>
              </w:divBdr>
            </w:div>
            <w:div w:id="71899210">
              <w:marLeft w:val="0"/>
              <w:marRight w:val="0"/>
              <w:marTop w:val="0"/>
              <w:marBottom w:val="0"/>
              <w:divBdr>
                <w:top w:val="none" w:sz="0" w:space="0" w:color="auto"/>
                <w:left w:val="none" w:sz="0" w:space="0" w:color="auto"/>
                <w:bottom w:val="none" w:sz="0" w:space="0" w:color="auto"/>
                <w:right w:val="none" w:sz="0" w:space="0" w:color="auto"/>
              </w:divBdr>
            </w:div>
            <w:div w:id="1316758233">
              <w:marLeft w:val="0"/>
              <w:marRight w:val="0"/>
              <w:marTop w:val="0"/>
              <w:marBottom w:val="0"/>
              <w:divBdr>
                <w:top w:val="none" w:sz="0" w:space="0" w:color="auto"/>
                <w:left w:val="none" w:sz="0" w:space="0" w:color="auto"/>
                <w:bottom w:val="none" w:sz="0" w:space="0" w:color="auto"/>
                <w:right w:val="none" w:sz="0" w:space="0" w:color="auto"/>
              </w:divBdr>
            </w:div>
            <w:div w:id="1731726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359871">
      <w:bodyDiv w:val="1"/>
      <w:marLeft w:val="0"/>
      <w:marRight w:val="0"/>
      <w:marTop w:val="0"/>
      <w:marBottom w:val="0"/>
      <w:divBdr>
        <w:top w:val="none" w:sz="0" w:space="0" w:color="auto"/>
        <w:left w:val="none" w:sz="0" w:space="0" w:color="auto"/>
        <w:bottom w:val="none" w:sz="0" w:space="0" w:color="auto"/>
        <w:right w:val="none" w:sz="0" w:space="0" w:color="auto"/>
      </w:divBdr>
      <w:divsChild>
        <w:div w:id="2140028405">
          <w:marLeft w:val="0"/>
          <w:marRight w:val="0"/>
          <w:marTop w:val="0"/>
          <w:marBottom w:val="0"/>
          <w:divBdr>
            <w:top w:val="none" w:sz="0" w:space="0" w:color="auto"/>
            <w:left w:val="none" w:sz="0" w:space="0" w:color="auto"/>
            <w:bottom w:val="none" w:sz="0" w:space="0" w:color="auto"/>
            <w:right w:val="none" w:sz="0" w:space="0" w:color="auto"/>
          </w:divBdr>
          <w:divsChild>
            <w:div w:id="561604417">
              <w:marLeft w:val="0"/>
              <w:marRight w:val="0"/>
              <w:marTop w:val="0"/>
              <w:marBottom w:val="0"/>
              <w:divBdr>
                <w:top w:val="none" w:sz="0" w:space="0" w:color="auto"/>
                <w:left w:val="none" w:sz="0" w:space="0" w:color="auto"/>
                <w:bottom w:val="none" w:sz="0" w:space="0" w:color="auto"/>
                <w:right w:val="none" w:sz="0" w:space="0" w:color="auto"/>
              </w:divBdr>
            </w:div>
            <w:div w:id="1158113151">
              <w:marLeft w:val="0"/>
              <w:marRight w:val="0"/>
              <w:marTop w:val="0"/>
              <w:marBottom w:val="0"/>
              <w:divBdr>
                <w:top w:val="none" w:sz="0" w:space="0" w:color="auto"/>
                <w:left w:val="none" w:sz="0" w:space="0" w:color="auto"/>
                <w:bottom w:val="none" w:sz="0" w:space="0" w:color="auto"/>
                <w:right w:val="none" w:sz="0" w:space="0" w:color="auto"/>
              </w:divBdr>
            </w:div>
            <w:div w:id="321860351">
              <w:marLeft w:val="0"/>
              <w:marRight w:val="0"/>
              <w:marTop w:val="0"/>
              <w:marBottom w:val="0"/>
              <w:divBdr>
                <w:top w:val="none" w:sz="0" w:space="0" w:color="auto"/>
                <w:left w:val="none" w:sz="0" w:space="0" w:color="auto"/>
                <w:bottom w:val="none" w:sz="0" w:space="0" w:color="auto"/>
                <w:right w:val="none" w:sz="0" w:space="0" w:color="auto"/>
              </w:divBdr>
            </w:div>
            <w:div w:id="2146503780">
              <w:marLeft w:val="0"/>
              <w:marRight w:val="0"/>
              <w:marTop w:val="0"/>
              <w:marBottom w:val="0"/>
              <w:divBdr>
                <w:top w:val="none" w:sz="0" w:space="0" w:color="auto"/>
                <w:left w:val="none" w:sz="0" w:space="0" w:color="auto"/>
                <w:bottom w:val="none" w:sz="0" w:space="0" w:color="auto"/>
                <w:right w:val="none" w:sz="0" w:space="0" w:color="auto"/>
              </w:divBdr>
            </w:div>
            <w:div w:id="1490945955">
              <w:marLeft w:val="0"/>
              <w:marRight w:val="0"/>
              <w:marTop w:val="0"/>
              <w:marBottom w:val="0"/>
              <w:divBdr>
                <w:top w:val="none" w:sz="0" w:space="0" w:color="auto"/>
                <w:left w:val="none" w:sz="0" w:space="0" w:color="auto"/>
                <w:bottom w:val="none" w:sz="0" w:space="0" w:color="auto"/>
                <w:right w:val="none" w:sz="0" w:space="0" w:color="auto"/>
              </w:divBdr>
            </w:div>
            <w:div w:id="185750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3278689">
      <w:bodyDiv w:val="1"/>
      <w:marLeft w:val="0"/>
      <w:marRight w:val="0"/>
      <w:marTop w:val="0"/>
      <w:marBottom w:val="0"/>
      <w:divBdr>
        <w:top w:val="none" w:sz="0" w:space="0" w:color="auto"/>
        <w:left w:val="none" w:sz="0" w:space="0" w:color="auto"/>
        <w:bottom w:val="none" w:sz="0" w:space="0" w:color="auto"/>
        <w:right w:val="none" w:sz="0" w:space="0" w:color="auto"/>
      </w:divBdr>
    </w:div>
    <w:div w:id="1821072900">
      <w:bodyDiv w:val="1"/>
      <w:marLeft w:val="0"/>
      <w:marRight w:val="0"/>
      <w:marTop w:val="0"/>
      <w:marBottom w:val="0"/>
      <w:divBdr>
        <w:top w:val="none" w:sz="0" w:space="0" w:color="auto"/>
        <w:left w:val="none" w:sz="0" w:space="0" w:color="auto"/>
        <w:bottom w:val="none" w:sz="0" w:space="0" w:color="auto"/>
        <w:right w:val="none" w:sz="0" w:space="0" w:color="auto"/>
      </w:divBdr>
    </w:div>
    <w:div w:id="1831630221">
      <w:bodyDiv w:val="1"/>
      <w:marLeft w:val="0"/>
      <w:marRight w:val="0"/>
      <w:marTop w:val="0"/>
      <w:marBottom w:val="0"/>
      <w:divBdr>
        <w:top w:val="none" w:sz="0" w:space="0" w:color="auto"/>
        <w:left w:val="none" w:sz="0" w:space="0" w:color="auto"/>
        <w:bottom w:val="none" w:sz="0" w:space="0" w:color="auto"/>
        <w:right w:val="none" w:sz="0" w:space="0" w:color="auto"/>
      </w:divBdr>
    </w:div>
    <w:div w:id="1877034994">
      <w:bodyDiv w:val="1"/>
      <w:marLeft w:val="0"/>
      <w:marRight w:val="0"/>
      <w:marTop w:val="0"/>
      <w:marBottom w:val="0"/>
      <w:divBdr>
        <w:top w:val="none" w:sz="0" w:space="0" w:color="auto"/>
        <w:left w:val="none" w:sz="0" w:space="0" w:color="auto"/>
        <w:bottom w:val="none" w:sz="0" w:space="0" w:color="auto"/>
        <w:right w:val="none" w:sz="0" w:space="0" w:color="auto"/>
      </w:divBdr>
    </w:div>
    <w:div w:id="1971352255">
      <w:bodyDiv w:val="1"/>
      <w:marLeft w:val="0"/>
      <w:marRight w:val="0"/>
      <w:marTop w:val="0"/>
      <w:marBottom w:val="0"/>
      <w:divBdr>
        <w:top w:val="none" w:sz="0" w:space="0" w:color="auto"/>
        <w:left w:val="none" w:sz="0" w:space="0" w:color="auto"/>
        <w:bottom w:val="none" w:sz="0" w:space="0" w:color="auto"/>
        <w:right w:val="none" w:sz="0" w:space="0" w:color="auto"/>
      </w:divBdr>
    </w:div>
    <w:div w:id="2017879037">
      <w:bodyDiv w:val="1"/>
      <w:marLeft w:val="0"/>
      <w:marRight w:val="0"/>
      <w:marTop w:val="0"/>
      <w:marBottom w:val="0"/>
      <w:divBdr>
        <w:top w:val="none" w:sz="0" w:space="0" w:color="auto"/>
        <w:left w:val="none" w:sz="0" w:space="0" w:color="auto"/>
        <w:bottom w:val="none" w:sz="0" w:space="0" w:color="auto"/>
        <w:right w:val="none" w:sz="0" w:space="0" w:color="auto"/>
      </w:divBdr>
    </w:div>
    <w:div w:id="2041199727">
      <w:bodyDiv w:val="1"/>
      <w:marLeft w:val="0"/>
      <w:marRight w:val="0"/>
      <w:marTop w:val="0"/>
      <w:marBottom w:val="0"/>
      <w:divBdr>
        <w:top w:val="none" w:sz="0" w:space="0" w:color="auto"/>
        <w:left w:val="none" w:sz="0" w:space="0" w:color="auto"/>
        <w:bottom w:val="none" w:sz="0" w:space="0" w:color="auto"/>
        <w:right w:val="none" w:sz="0" w:space="0" w:color="auto"/>
      </w:divBdr>
      <w:divsChild>
        <w:div w:id="2001500382">
          <w:marLeft w:val="0"/>
          <w:marRight w:val="0"/>
          <w:marTop w:val="0"/>
          <w:marBottom w:val="0"/>
          <w:divBdr>
            <w:top w:val="none" w:sz="0" w:space="0" w:color="auto"/>
            <w:left w:val="none" w:sz="0" w:space="0" w:color="auto"/>
            <w:bottom w:val="none" w:sz="0" w:space="0" w:color="auto"/>
            <w:right w:val="none" w:sz="0" w:space="0" w:color="auto"/>
          </w:divBdr>
          <w:divsChild>
            <w:div w:id="2029525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597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3CDD2C-8170-3347-8231-E555E4AB1B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5</TotalTime>
  <Pages>55</Pages>
  <Words>20618</Words>
  <Characters>117526</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Karolina Hirt</dc:creator>
  <cp:keywords/>
  <dc:description/>
  <cp:lastModifiedBy>Natasha Karolina Hirt</cp:lastModifiedBy>
  <cp:revision>974</cp:revision>
  <cp:lastPrinted>2024-09-09T15:48:00Z</cp:lastPrinted>
  <dcterms:created xsi:type="dcterms:W3CDTF">2024-08-27T17:09:00Z</dcterms:created>
  <dcterms:modified xsi:type="dcterms:W3CDTF">2024-10-01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81NQS0V"/&gt;&lt;style id="http://www.zotero.org/styles/apa-numeric-superscript-brackets" locale="en-US" hasBibliography="1" bibliographyStyleHasBeenSet="1"/&gt;&lt;prefs&gt;&lt;pref name="fieldType" value="Field</vt:lpwstr>
  </property>
  <property fmtid="{D5CDD505-2E9C-101B-9397-08002B2CF9AE}" pid="3" name="ZOTERO_PREF_2">
    <vt:lpwstr>"/&gt;&lt;pref name="dontAskDelayCitationUpdates" value="true"/&gt;&lt;/prefs&gt;&lt;/data&gt;</vt:lpwstr>
  </property>
</Properties>
</file>